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D3150" w14:textId="52E8C0A0" w:rsidR="00134157" w:rsidRPr="00E26D39" w:rsidRDefault="00BB66C5" w:rsidP="00373722">
      <w:pPr>
        <w:spacing w:after="0" w:line="36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t xml:space="preserve">IMPLEMENTASI </w:t>
      </w:r>
      <w:r w:rsidR="00BF78FB" w:rsidRPr="00E26D39">
        <w:rPr>
          <w:rFonts w:ascii="Times New Roman" w:hAnsi="Times New Roman" w:cs="Times New Roman"/>
          <w:b/>
          <w:sz w:val="24"/>
          <w:szCs w:val="24"/>
          <w:lang w:val="en-US"/>
        </w:rPr>
        <w:t>SISTEM PEMETAAN DATA ANAK YATIM PIATU DI</w:t>
      </w:r>
    </w:p>
    <w:p w14:paraId="1EBF0CC2" w14:textId="50CD7959" w:rsidR="00BF78FB" w:rsidRPr="00E26D39" w:rsidRDefault="00BF78FB" w:rsidP="00373722">
      <w:pPr>
        <w:spacing w:after="0" w:line="36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lang w:val="en-US"/>
        </w:rPr>
        <w:t>LOMBOK TENGAH</w:t>
      </w:r>
    </w:p>
    <w:p w14:paraId="4E2FE85A" w14:textId="77777777" w:rsidR="00BF78FB" w:rsidRPr="00E26D39" w:rsidRDefault="00BF78FB" w:rsidP="00134157">
      <w:pPr>
        <w:spacing w:line="360" w:lineRule="auto"/>
        <w:rPr>
          <w:rFonts w:ascii="Times New Roman" w:hAnsi="Times New Roman" w:cs="Times New Roman"/>
          <w:b/>
          <w:sz w:val="24"/>
          <w:szCs w:val="24"/>
        </w:rPr>
      </w:pPr>
    </w:p>
    <w:p w14:paraId="7EAB3928" w14:textId="77777777" w:rsidR="00FA207E" w:rsidRPr="00E26D39" w:rsidRDefault="00FA207E" w:rsidP="00134157">
      <w:pPr>
        <w:jc w:val="center"/>
        <w:rPr>
          <w:rFonts w:ascii="Times New Roman" w:hAnsi="Times New Roman" w:cs="Times New Roman"/>
          <w:b/>
          <w:sz w:val="24"/>
          <w:szCs w:val="24"/>
        </w:rPr>
      </w:pPr>
    </w:p>
    <w:p w14:paraId="09BCB409" w14:textId="44C4CDB8" w:rsidR="00134157" w:rsidRPr="00E26D39" w:rsidRDefault="00D7105E" w:rsidP="00EC2237">
      <w:pPr>
        <w:pStyle w:val="Heading1"/>
        <w:jc w:val="center"/>
        <w:rPr>
          <w:b w:val="0"/>
          <w:szCs w:val="24"/>
        </w:rPr>
      </w:pPr>
      <w:bookmarkStart w:id="0" w:name="_Toc156162698"/>
      <w:bookmarkStart w:id="1" w:name="_Toc156633470"/>
      <w:r w:rsidRPr="00E26D39">
        <w:rPr>
          <w:szCs w:val="24"/>
        </w:rPr>
        <w:t>TUGAS AKHIR</w:t>
      </w:r>
      <w:bookmarkEnd w:id="0"/>
      <w:bookmarkEnd w:id="1"/>
    </w:p>
    <w:p w14:paraId="27538487" w14:textId="77777777" w:rsidR="00134157" w:rsidRPr="00E26D39" w:rsidRDefault="00134157" w:rsidP="00134157">
      <w:pPr>
        <w:jc w:val="center"/>
        <w:rPr>
          <w:rFonts w:ascii="Times New Roman" w:hAnsi="Times New Roman" w:cs="Times New Roman"/>
          <w:sz w:val="24"/>
          <w:szCs w:val="24"/>
        </w:rPr>
      </w:pPr>
    </w:p>
    <w:p w14:paraId="4A0FFEEB" w14:textId="77777777" w:rsidR="00134157" w:rsidRPr="00E26D39" w:rsidRDefault="00134157" w:rsidP="00134157">
      <w:pPr>
        <w:jc w:val="center"/>
        <w:rPr>
          <w:rFonts w:ascii="Times New Roman" w:hAnsi="Times New Roman" w:cs="Times New Roman"/>
          <w:sz w:val="24"/>
          <w:szCs w:val="24"/>
        </w:rPr>
      </w:pPr>
    </w:p>
    <w:p w14:paraId="62B348F9" w14:textId="77777777" w:rsidR="00134157" w:rsidRPr="00E26D39" w:rsidRDefault="00134157" w:rsidP="00134157">
      <w:pPr>
        <w:jc w:val="center"/>
        <w:rPr>
          <w:rFonts w:ascii="Times New Roman" w:hAnsi="Times New Roman" w:cs="Times New Roman"/>
          <w:sz w:val="24"/>
          <w:szCs w:val="24"/>
        </w:rPr>
      </w:pPr>
      <w:r w:rsidRPr="00E26D39">
        <w:rPr>
          <w:rFonts w:ascii="Times New Roman" w:hAnsi="Times New Roman" w:cs="Times New Roman"/>
          <w:b/>
          <w:noProof/>
          <w:sz w:val="24"/>
          <w:szCs w:val="24"/>
          <w:lang w:val="en-US"/>
        </w:rPr>
        <w:drawing>
          <wp:inline distT="0" distB="0" distL="0" distR="0" wp14:anchorId="504C182B" wp14:editId="12481838">
            <wp:extent cx="2776560" cy="2329132"/>
            <wp:effectExtent l="0" t="0" r="0" b="0"/>
            <wp:docPr id="1774557764" name="Picture 1" descr="Description: C:\Users\SOFIANSYAH\Videos\logostm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SOFIANSYAH\Videos\logostmik.png"/>
                    <pic:cNvPicPr>
                      <a:picLocks noChangeAspect="1" noChangeArrowheads="1"/>
                    </pic:cNvPicPr>
                  </pic:nvPicPr>
                  <pic:blipFill>
                    <a:blip r:embed="rId8">
                      <a:extLst>
                        <a:ext uri="{28A0092B-C50C-407E-A947-70E740481C1C}">
                          <a14:useLocalDpi xmlns:a14="http://schemas.microsoft.com/office/drawing/2010/main" val="0"/>
                        </a:ext>
                      </a:extLst>
                    </a:blip>
                    <a:srcRect t="14287" r="78261" b="18011"/>
                    <a:stretch>
                      <a:fillRect/>
                    </a:stretch>
                  </pic:blipFill>
                  <pic:spPr bwMode="auto">
                    <a:xfrm>
                      <a:off x="0" y="0"/>
                      <a:ext cx="2788216" cy="2338909"/>
                    </a:xfrm>
                    <a:prstGeom prst="rect">
                      <a:avLst/>
                    </a:prstGeom>
                    <a:noFill/>
                    <a:ln>
                      <a:noFill/>
                    </a:ln>
                  </pic:spPr>
                </pic:pic>
              </a:graphicData>
            </a:graphic>
          </wp:inline>
        </w:drawing>
      </w:r>
    </w:p>
    <w:p w14:paraId="13035CDD" w14:textId="77777777" w:rsidR="00134157" w:rsidRPr="00E26D39" w:rsidRDefault="00134157" w:rsidP="00134157">
      <w:pPr>
        <w:jc w:val="center"/>
        <w:rPr>
          <w:rFonts w:ascii="Times New Roman" w:hAnsi="Times New Roman" w:cs="Times New Roman"/>
          <w:sz w:val="24"/>
          <w:szCs w:val="24"/>
        </w:rPr>
      </w:pPr>
    </w:p>
    <w:p w14:paraId="030E4D0D" w14:textId="77777777" w:rsidR="00FA207E" w:rsidRPr="00E26D39" w:rsidRDefault="00FA207E" w:rsidP="00134157">
      <w:pPr>
        <w:jc w:val="center"/>
        <w:rPr>
          <w:rFonts w:ascii="Times New Roman" w:hAnsi="Times New Roman" w:cs="Times New Roman"/>
          <w:sz w:val="24"/>
          <w:szCs w:val="24"/>
        </w:rPr>
      </w:pPr>
    </w:p>
    <w:p w14:paraId="56AE9921" w14:textId="77777777" w:rsidR="00134157" w:rsidRPr="00E26D39" w:rsidRDefault="00134157" w:rsidP="00172B6D">
      <w:pPr>
        <w:spacing w:after="0" w:line="360" w:lineRule="auto"/>
        <w:jc w:val="center"/>
        <w:rPr>
          <w:rFonts w:ascii="Times New Roman" w:hAnsi="Times New Roman" w:cs="Times New Roman"/>
          <w:sz w:val="24"/>
          <w:szCs w:val="24"/>
        </w:rPr>
      </w:pPr>
      <w:r w:rsidRPr="00E26D39">
        <w:rPr>
          <w:rFonts w:ascii="Times New Roman" w:hAnsi="Times New Roman" w:cs="Times New Roman"/>
          <w:sz w:val="24"/>
          <w:szCs w:val="24"/>
        </w:rPr>
        <w:t>Disusun oleh</w:t>
      </w:r>
    </w:p>
    <w:p w14:paraId="033563AE" w14:textId="4D338449" w:rsidR="00172B6D" w:rsidRPr="00E26D39" w:rsidRDefault="00D7105E" w:rsidP="00172B6D">
      <w:pPr>
        <w:spacing w:after="0" w:line="360" w:lineRule="auto"/>
        <w:jc w:val="center"/>
        <w:rPr>
          <w:rFonts w:ascii="Times New Roman" w:hAnsi="Times New Roman" w:cs="Times New Roman"/>
          <w:b/>
          <w:bCs/>
          <w:sz w:val="24"/>
          <w:szCs w:val="24"/>
          <w:lang w:val="en-US"/>
        </w:rPr>
      </w:pPr>
      <w:r w:rsidRPr="00E26D39">
        <w:rPr>
          <w:rFonts w:ascii="Times New Roman" w:hAnsi="Times New Roman" w:cs="Times New Roman"/>
          <w:b/>
          <w:bCs/>
          <w:sz w:val="24"/>
          <w:szCs w:val="24"/>
          <w:lang w:val="en-US"/>
        </w:rPr>
        <w:t>Ria Rizkina</w:t>
      </w:r>
    </w:p>
    <w:p w14:paraId="323DC8C7" w14:textId="4C7F9702" w:rsidR="00134157" w:rsidRPr="00E26D39" w:rsidRDefault="00D7105E" w:rsidP="00172B6D">
      <w:pPr>
        <w:spacing w:after="0" w:line="360" w:lineRule="auto"/>
        <w:jc w:val="center"/>
        <w:rPr>
          <w:rFonts w:ascii="Times New Roman" w:hAnsi="Times New Roman" w:cs="Times New Roman"/>
          <w:sz w:val="24"/>
          <w:szCs w:val="24"/>
          <w:lang w:val="en-US"/>
        </w:rPr>
      </w:pPr>
      <w:r w:rsidRPr="00E26D39">
        <w:rPr>
          <w:rFonts w:ascii="Times New Roman" w:hAnsi="Times New Roman" w:cs="Times New Roman"/>
          <w:b/>
          <w:bCs/>
          <w:sz w:val="24"/>
          <w:szCs w:val="24"/>
          <w:lang w:val="en-US"/>
        </w:rPr>
        <w:t>TI172</w:t>
      </w:r>
      <w:r w:rsidR="00FA207E" w:rsidRPr="00E26D39">
        <w:rPr>
          <w:rFonts w:ascii="Times New Roman" w:hAnsi="Times New Roman" w:cs="Times New Roman"/>
          <w:b/>
          <w:bCs/>
          <w:sz w:val="24"/>
          <w:szCs w:val="24"/>
          <w:lang w:val="en-US"/>
        </w:rPr>
        <w:t>000</w:t>
      </w:r>
      <w:r w:rsidRPr="00E26D39">
        <w:rPr>
          <w:rFonts w:ascii="Times New Roman" w:hAnsi="Times New Roman" w:cs="Times New Roman"/>
          <w:b/>
          <w:bCs/>
          <w:sz w:val="24"/>
          <w:szCs w:val="24"/>
          <w:lang w:val="en-US"/>
        </w:rPr>
        <w:t>42</w:t>
      </w:r>
    </w:p>
    <w:p w14:paraId="074C477A" w14:textId="77777777" w:rsidR="00134157" w:rsidRPr="00E26D39" w:rsidRDefault="00134157" w:rsidP="00172B6D">
      <w:pPr>
        <w:spacing w:after="0" w:line="360" w:lineRule="auto"/>
        <w:jc w:val="center"/>
        <w:rPr>
          <w:rFonts w:ascii="Times New Roman" w:hAnsi="Times New Roman" w:cs="Times New Roman"/>
          <w:sz w:val="24"/>
          <w:szCs w:val="24"/>
        </w:rPr>
      </w:pPr>
    </w:p>
    <w:p w14:paraId="145EBAE3" w14:textId="77777777" w:rsidR="00134157" w:rsidRPr="00E26D39" w:rsidRDefault="00134157" w:rsidP="00172B6D">
      <w:pPr>
        <w:spacing w:after="0" w:line="360" w:lineRule="auto"/>
        <w:jc w:val="center"/>
        <w:rPr>
          <w:rFonts w:ascii="Times New Roman" w:hAnsi="Times New Roman" w:cs="Times New Roman"/>
          <w:sz w:val="24"/>
          <w:szCs w:val="24"/>
        </w:rPr>
      </w:pPr>
    </w:p>
    <w:p w14:paraId="11344659" w14:textId="77777777" w:rsidR="00172B6D" w:rsidRPr="00E26D39" w:rsidRDefault="00172B6D" w:rsidP="00172B6D">
      <w:pPr>
        <w:spacing w:after="0" w:line="360" w:lineRule="auto"/>
        <w:jc w:val="center"/>
        <w:rPr>
          <w:rFonts w:ascii="Times New Roman" w:hAnsi="Times New Roman" w:cs="Times New Roman"/>
          <w:sz w:val="24"/>
          <w:szCs w:val="24"/>
        </w:rPr>
      </w:pPr>
    </w:p>
    <w:p w14:paraId="1D7B7A6F" w14:textId="77777777" w:rsidR="00FA207E" w:rsidRPr="00E26D39" w:rsidRDefault="00FA207E" w:rsidP="00172B6D">
      <w:pPr>
        <w:spacing w:after="0" w:line="360" w:lineRule="auto"/>
        <w:jc w:val="center"/>
        <w:rPr>
          <w:rFonts w:ascii="Times New Roman" w:hAnsi="Times New Roman" w:cs="Times New Roman"/>
          <w:sz w:val="24"/>
          <w:szCs w:val="24"/>
        </w:rPr>
      </w:pPr>
    </w:p>
    <w:p w14:paraId="55A89499" w14:textId="77777777" w:rsidR="00E946B3" w:rsidRPr="00E26D39" w:rsidRDefault="00E946B3" w:rsidP="00172B6D">
      <w:pPr>
        <w:spacing w:after="0" w:line="360" w:lineRule="auto"/>
        <w:jc w:val="center"/>
        <w:rPr>
          <w:rFonts w:ascii="Times New Roman" w:hAnsi="Times New Roman" w:cs="Times New Roman"/>
          <w:sz w:val="24"/>
          <w:szCs w:val="24"/>
        </w:rPr>
      </w:pPr>
    </w:p>
    <w:p w14:paraId="2514AD59" w14:textId="697A53A1" w:rsidR="00134157" w:rsidRPr="007E66DA" w:rsidRDefault="00134157" w:rsidP="00FA207E">
      <w:pPr>
        <w:spacing w:after="0" w:line="24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t xml:space="preserve">PROGRAM STUDI </w:t>
      </w:r>
      <w:r w:rsidR="007E66DA">
        <w:rPr>
          <w:rFonts w:ascii="Times New Roman" w:hAnsi="Times New Roman" w:cs="Times New Roman"/>
          <w:b/>
          <w:sz w:val="24"/>
          <w:szCs w:val="24"/>
          <w:lang w:val="en-US"/>
        </w:rPr>
        <w:t>TEKNIK INFORMATIKA</w:t>
      </w:r>
    </w:p>
    <w:p w14:paraId="254AEB94" w14:textId="77777777" w:rsidR="00134157" w:rsidRPr="00E26D39" w:rsidRDefault="00134157" w:rsidP="00FA207E">
      <w:pPr>
        <w:pStyle w:val="Header"/>
        <w:ind w:left="-540" w:right="-522"/>
        <w:jc w:val="center"/>
        <w:rPr>
          <w:b/>
          <w:lang w:val="id-ID"/>
        </w:rPr>
      </w:pPr>
      <w:r w:rsidRPr="00E26D39">
        <w:rPr>
          <w:b/>
          <w:lang w:val="id-ID"/>
        </w:rPr>
        <w:t>SEKOLAH TINGGI MANAJEMEN INFORMATIKA DAN KOMPUTER</w:t>
      </w:r>
    </w:p>
    <w:p w14:paraId="463C41BD" w14:textId="77777777" w:rsidR="00134157" w:rsidRPr="00E26D39" w:rsidRDefault="00134157" w:rsidP="00FA207E">
      <w:pPr>
        <w:pStyle w:val="Header"/>
        <w:ind w:left="-540" w:right="-522"/>
        <w:jc w:val="center"/>
        <w:rPr>
          <w:b/>
          <w:lang w:val="id-ID"/>
        </w:rPr>
      </w:pPr>
      <w:r w:rsidRPr="00E26D39">
        <w:rPr>
          <w:b/>
          <w:lang w:val="id-ID"/>
        </w:rPr>
        <w:t>STMIKLOMBOK</w:t>
      </w:r>
    </w:p>
    <w:p w14:paraId="10B2D99D" w14:textId="77777777" w:rsidR="00134157" w:rsidRPr="00E26D39" w:rsidRDefault="00134157" w:rsidP="00FA207E">
      <w:pPr>
        <w:pStyle w:val="Header"/>
        <w:ind w:left="-540" w:right="-522"/>
        <w:jc w:val="center"/>
        <w:rPr>
          <w:b/>
          <w:lang w:val="id-ID"/>
        </w:rPr>
      </w:pPr>
      <w:r w:rsidRPr="00E26D39">
        <w:rPr>
          <w:b/>
          <w:lang w:val="id-ID"/>
        </w:rPr>
        <w:t>PRAYA</w:t>
      </w:r>
    </w:p>
    <w:p w14:paraId="3853095E" w14:textId="4C1981A9" w:rsidR="00134157" w:rsidRPr="00E26D39" w:rsidRDefault="00134157" w:rsidP="00FA207E">
      <w:pPr>
        <w:spacing w:after="0" w:line="24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t>202</w:t>
      </w:r>
      <w:r w:rsidR="00D7105E" w:rsidRPr="00E26D39">
        <w:rPr>
          <w:rFonts w:ascii="Times New Roman" w:hAnsi="Times New Roman" w:cs="Times New Roman"/>
          <w:b/>
          <w:sz w:val="24"/>
          <w:szCs w:val="24"/>
          <w:lang w:val="en-US"/>
        </w:rPr>
        <w:t>4</w:t>
      </w:r>
    </w:p>
    <w:p w14:paraId="5C5D9269" w14:textId="77777777" w:rsidR="00523BA4" w:rsidRPr="00E26D39" w:rsidRDefault="00523BA4" w:rsidP="00520034">
      <w:pPr>
        <w:spacing w:after="0" w:line="360" w:lineRule="auto"/>
        <w:jc w:val="center"/>
        <w:rPr>
          <w:rFonts w:ascii="Times New Roman" w:hAnsi="Times New Roman" w:cs="Times New Roman"/>
          <w:b/>
          <w:sz w:val="24"/>
          <w:szCs w:val="24"/>
        </w:rPr>
        <w:sectPr w:rsidR="00523BA4" w:rsidRPr="00E26D39" w:rsidSect="00084D65">
          <w:headerReference w:type="default" r:id="rId9"/>
          <w:footerReference w:type="default" r:id="rId10"/>
          <w:pgSz w:w="11907" w:h="16840" w:code="9"/>
          <w:pgMar w:top="1701" w:right="1557" w:bottom="1701" w:left="2268" w:header="284" w:footer="284" w:gutter="0"/>
          <w:cols w:space="708"/>
          <w:titlePg/>
          <w:docGrid w:linePitch="360"/>
        </w:sectPr>
      </w:pPr>
    </w:p>
    <w:p w14:paraId="649B30DD" w14:textId="3D17D434" w:rsidR="00520034" w:rsidRPr="00E26D39" w:rsidRDefault="00BB66C5" w:rsidP="00520034">
      <w:pPr>
        <w:spacing w:after="0" w:line="36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lastRenderedPageBreak/>
        <w:t xml:space="preserve">IMPLEMENTASI </w:t>
      </w:r>
      <w:r w:rsidR="00BF78FB" w:rsidRPr="00E26D39">
        <w:rPr>
          <w:rFonts w:ascii="Times New Roman" w:hAnsi="Times New Roman" w:cs="Times New Roman"/>
          <w:b/>
          <w:sz w:val="24"/>
          <w:szCs w:val="24"/>
          <w:lang w:val="en-US"/>
        </w:rPr>
        <w:t>SISTEM</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PEMETAAN</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DATA</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ANAK</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YATIM</w:t>
      </w:r>
      <w:r w:rsidRPr="00E26D39">
        <w:rPr>
          <w:rFonts w:ascii="Times New Roman" w:hAnsi="Times New Roman" w:cs="Times New Roman"/>
          <w:b/>
          <w:sz w:val="24"/>
          <w:szCs w:val="24"/>
        </w:rPr>
        <w:t xml:space="preserve"> P</w:t>
      </w:r>
      <w:r w:rsidR="00BF78FB" w:rsidRPr="00E26D39">
        <w:rPr>
          <w:rFonts w:ascii="Times New Roman" w:hAnsi="Times New Roman" w:cs="Times New Roman"/>
          <w:b/>
          <w:sz w:val="24"/>
          <w:szCs w:val="24"/>
          <w:lang w:val="en-US"/>
        </w:rPr>
        <w:t>IATU</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DI</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LOMBOK TENGAH</w:t>
      </w:r>
    </w:p>
    <w:p w14:paraId="32723088" w14:textId="77777777" w:rsidR="00520034" w:rsidRPr="00E26D39" w:rsidRDefault="00520034" w:rsidP="00520034">
      <w:pPr>
        <w:spacing w:line="360" w:lineRule="auto"/>
        <w:rPr>
          <w:rFonts w:ascii="Times New Roman" w:hAnsi="Times New Roman" w:cs="Times New Roman"/>
          <w:b/>
          <w:sz w:val="24"/>
          <w:szCs w:val="24"/>
        </w:rPr>
      </w:pPr>
    </w:p>
    <w:p w14:paraId="61BCB163" w14:textId="77777777" w:rsidR="00520034" w:rsidRPr="00E26D39" w:rsidRDefault="00520034" w:rsidP="00520034">
      <w:pPr>
        <w:jc w:val="center"/>
        <w:rPr>
          <w:rFonts w:ascii="Times New Roman" w:hAnsi="Times New Roman" w:cs="Times New Roman"/>
          <w:b/>
          <w:sz w:val="24"/>
          <w:szCs w:val="24"/>
        </w:rPr>
      </w:pPr>
    </w:p>
    <w:p w14:paraId="1EEE16F5" w14:textId="55D73A8E" w:rsidR="00520034" w:rsidRPr="00E26D39" w:rsidRDefault="00D7105E" w:rsidP="00520034">
      <w:pPr>
        <w:jc w:val="center"/>
        <w:rPr>
          <w:rFonts w:ascii="Times New Roman" w:hAnsi="Times New Roman" w:cs="Times New Roman"/>
          <w:b/>
          <w:sz w:val="24"/>
          <w:szCs w:val="24"/>
          <w:lang w:val="en-US"/>
        </w:rPr>
      </w:pPr>
      <w:r w:rsidRPr="00E26D39">
        <w:rPr>
          <w:rFonts w:ascii="Times New Roman" w:hAnsi="Times New Roman" w:cs="Times New Roman"/>
          <w:b/>
          <w:sz w:val="24"/>
          <w:szCs w:val="24"/>
          <w:lang w:val="en-US"/>
        </w:rPr>
        <w:t>TUGAS AKHIR</w:t>
      </w:r>
    </w:p>
    <w:p w14:paraId="2EF36F60" w14:textId="77777777" w:rsidR="00520034" w:rsidRPr="00E26D39" w:rsidRDefault="00520034" w:rsidP="00520034">
      <w:pPr>
        <w:jc w:val="center"/>
        <w:rPr>
          <w:rFonts w:ascii="Times New Roman" w:hAnsi="Times New Roman" w:cs="Times New Roman"/>
          <w:sz w:val="24"/>
          <w:szCs w:val="24"/>
        </w:rPr>
      </w:pPr>
    </w:p>
    <w:p w14:paraId="4C047C75" w14:textId="77777777" w:rsidR="00520034" w:rsidRPr="00E26D39" w:rsidRDefault="00520034" w:rsidP="00520034">
      <w:pPr>
        <w:jc w:val="center"/>
        <w:rPr>
          <w:rFonts w:ascii="Times New Roman" w:hAnsi="Times New Roman" w:cs="Times New Roman"/>
          <w:sz w:val="24"/>
          <w:szCs w:val="24"/>
        </w:rPr>
      </w:pPr>
    </w:p>
    <w:p w14:paraId="63277263" w14:textId="77777777" w:rsidR="00520034" w:rsidRPr="00E26D39" w:rsidRDefault="00520034" w:rsidP="00520034">
      <w:pPr>
        <w:jc w:val="center"/>
        <w:rPr>
          <w:rFonts w:ascii="Times New Roman" w:hAnsi="Times New Roman" w:cs="Times New Roman"/>
          <w:sz w:val="24"/>
          <w:szCs w:val="24"/>
        </w:rPr>
      </w:pPr>
      <w:r w:rsidRPr="00E26D39">
        <w:rPr>
          <w:rFonts w:ascii="Times New Roman" w:hAnsi="Times New Roman" w:cs="Times New Roman"/>
          <w:b/>
          <w:noProof/>
          <w:sz w:val="24"/>
          <w:szCs w:val="24"/>
          <w:lang w:val="en-US"/>
        </w:rPr>
        <w:drawing>
          <wp:inline distT="0" distB="0" distL="0" distR="0" wp14:anchorId="1027F63D" wp14:editId="681E4538">
            <wp:extent cx="2776560" cy="2329132"/>
            <wp:effectExtent l="0" t="0" r="0" b="0"/>
            <wp:docPr id="853117100" name="Picture 853117100" descr="Description: C:\Users\SOFIANSYAH\Videos\logostm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SOFIANSYAH\Videos\logostmik.png"/>
                    <pic:cNvPicPr>
                      <a:picLocks noChangeAspect="1" noChangeArrowheads="1"/>
                    </pic:cNvPicPr>
                  </pic:nvPicPr>
                  <pic:blipFill>
                    <a:blip r:embed="rId8">
                      <a:extLst>
                        <a:ext uri="{28A0092B-C50C-407E-A947-70E740481C1C}">
                          <a14:useLocalDpi xmlns:a14="http://schemas.microsoft.com/office/drawing/2010/main" val="0"/>
                        </a:ext>
                      </a:extLst>
                    </a:blip>
                    <a:srcRect t="14287" r="78261" b="18011"/>
                    <a:stretch>
                      <a:fillRect/>
                    </a:stretch>
                  </pic:blipFill>
                  <pic:spPr bwMode="auto">
                    <a:xfrm>
                      <a:off x="0" y="0"/>
                      <a:ext cx="2788216" cy="2338909"/>
                    </a:xfrm>
                    <a:prstGeom prst="rect">
                      <a:avLst/>
                    </a:prstGeom>
                    <a:noFill/>
                    <a:ln>
                      <a:noFill/>
                    </a:ln>
                  </pic:spPr>
                </pic:pic>
              </a:graphicData>
            </a:graphic>
          </wp:inline>
        </w:drawing>
      </w:r>
    </w:p>
    <w:p w14:paraId="7B5C30A7" w14:textId="77777777" w:rsidR="00520034" w:rsidRPr="00E26D39" w:rsidRDefault="00520034" w:rsidP="00520034">
      <w:pPr>
        <w:jc w:val="center"/>
        <w:rPr>
          <w:rFonts w:ascii="Times New Roman" w:hAnsi="Times New Roman" w:cs="Times New Roman"/>
          <w:sz w:val="24"/>
          <w:szCs w:val="24"/>
        </w:rPr>
      </w:pPr>
    </w:p>
    <w:p w14:paraId="1AC37E11" w14:textId="77777777" w:rsidR="00520034" w:rsidRPr="00E26D39" w:rsidRDefault="00520034" w:rsidP="00520034">
      <w:pPr>
        <w:jc w:val="center"/>
        <w:rPr>
          <w:rFonts w:ascii="Times New Roman" w:hAnsi="Times New Roman" w:cs="Times New Roman"/>
          <w:sz w:val="24"/>
          <w:szCs w:val="24"/>
        </w:rPr>
      </w:pPr>
    </w:p>
    <w:p w14:paraId="58C80E58" w14:textId="77777777" w:rsidR="00520034" w:rsidRPr="00E26D39" w:rsidRDefault="00520034" w:rsidP="00520034">
      <w:pPr>
        <w:spacing w:after="0" w:line="360" w:lineRule="auto"/>
        <w:jc w:val="center"/>
        <w:rPr>
          <w:rFonts w:ascii="Times New Roman" w:hAnsi="Times New Roman" w:cs="Times New Roman"/>
          <w:sz w:val="24"/>
          <w:szCs w:val="24"/>
        </w:rPr>
      </w:pPr>
      <w:r w:rsidRPr="00E26D39">
        <w:rPr>
          <w:rFonts w:ascii="Times New Roman" w:hAnsi="Times New Roman" w:cs="Times New Roman"/>
          <w:sz w:val="24"/>
          <w:szCs w:val="24"/>
        </w:rPr>
        <w:t>Disusun oleh</w:t>
      </w:r>
    </w:p>
    <w:p w14:paraId="0DDB1A57" w14:textId="7398A533" w:rsidR="00520034" w:rsidRPr="00E26D39" w:rsidRDefault="00D7105E" w:rsidP="00520034">
      <w:pPr>
        <w:spacing w:after="0" w:line="360" w:lineRule="auto"/>
        <w:jc w:val="center"/>
        <w:rPr>
          <w:rFonts w:ascii="Times New Roman" w:hAnsi="Times New Roman" w:cs="Times New Roman"/>
          <w:b/>
          <w:bCs/>
          <w:sz w:val="24"/>
          <w:szCs w:val="24"/>
          <w:lang w:val="en-US"/>
        </w:rPr>
      </w:pPr>
      <w:r w:rsidRPr="00E26D39">
        <w:rPr>
          <w:rFonts w:ascii="Times New Roman" w:hAnsi="Times New Roman" w:cs="Times New Roman"/>
          <w:b/>
          <w:bCs/>
          <w:sz w:val="24"/>
          <w:szCs w:val="24"/>
          <w:lang w:val="en-US"/>
        </w:rPr>
        <w:t>Ria Rizkina</w:t>
      </w:r>
    </w:p>
    <w:p w14:paraId="298E4350" w14:textId="10463541" w:rsidR="00520034" w:rsidRPr="00E26D39" w:rsidRDefault="00D7105E" w:rsidP="00520034">
      <w:pPr>
        <w:spacing w:after="0" w:line="360" w:lineRule="auto"/>
        <w:jc w:val="center"/>
        <w:rPr>
          <w:rFonts w:ascii="Times New Roman" w:hAnsi="Times New Roman" w:cs="Times New Roman"/>
          <w:sz w:val="24"/>
          <w:szCs w:val="24"/>
          <w:lang w:val="en-US"/>
        </w:rPr>
      </w:pPr>
      <w:r w:rsidRPr="00E26D39">
        <w:rPr>
          <w:rFonts w:ascii="Times New Roman" w:hAnsi="Times New Roman" w:cs="Times New Roman"/>
          <w:b/>
          <w:bCs/>
          <w:sz w:val="24"/>
          <w:szCs w:val="24"/>
          <w:lang w:val="en-US"/>
        </w:rPr>
        <w:t>TI172</w:t>
      </w:r>
      <w:r w:rsidR="00520034" w:rsidRPr="00E26D39">
        <w:rPr>
          <w:rFonts w:ascii="Times New Roman" w:hAnsi="Times New Roman" w:cs="Times New Roman"/>
          <w:b/>
          <w:bCs/>
          <w:sz w:val="24"/>
          <w:szCs w:val="24"/>
          <w:lang w:val="en-US"/>
        </w:rPr>
        <w:t>000</w:t>
      </w:r>
      <w:r w:rsidRPr="00E26D39">
        <w:rPr>
          <w:rFonts w:ascii="Times New Roman" w:hAnsi="Times New Roman" w:cs="Times New Roman"/>
          <w:b/>
          <w:bCs/>
          <w:sz w:val="24"/>
          <w:szCs w:val="24"/>
          <w:lang w:val="en-US"/>
        </w:rPr>
        <w:t>42</w:t>
      </w:r>
    </w:p>
    <w:p w14:paraId="51B92762" w14:textId="77777777" w:rsidR="00520034" w:rsidRPr="00E26D39" w:rsidRDefault="00520034" w:rsidP="00520034">
      <w:pPr>
        <w:spacing w:after="0" w:line="360" w:lineRule="auto"/>
        <w:jc w:val="center"/>
        <w:rPr>
          <w:rFonts w:ascii="Times New Roman" w:hAnsi="Times New Roman" w:cs="Times New Roman"/>
          <w:sz w:val="24"/>
          <w:szCs w:val="24"/>
        </w:rPr>
      </w:pPr>
    </w:p>
    <w:p w14:paraId="4728B3D7" w14:textId="77777777" w:rsidR="00520034" w:rsidRPr="00E26D39" w:rsidRDefault="00520034" w:rsidP="00520034">
      <w:pPr>
        <w:spacing w:after="0" w:line="360" w:lineRule="auto"/>
        <w:jc w:val="center"/>
        <w:rPr>
          <w:rFonts w:ascii="Times New Roman" w:hAnsi="Times New Roman" w:cs="Times New Roman"/>
          <w:sz w:val="24"/>
          <w:szCs w:val="24"/>
        </w:rPr>
      </w:pPr>
    </w:p>
    <w:p w14:paraId="7F8825C1" w14:textId="77777777" w:rsidR="00520034" w:rsidRPr="00E26D39" w:rsidRDefault="00520034" w:rsidP="00520034">
      <w:pPr>
        <w:spacing w:after="0" w:line="360" w:lineRule="auto"/>
        <w:jc w:val="center"/>
        <w:rPr>
          <w:rFonts w:ascii="Times New Roman" w:hAnsi="Times New Roman" w:cs="Times New Roman"/>
          <w:sz w:val="24"/>
          <w:szCs w:val="24"/>
        </w:rPr>
      </w:pPr>
    </w:p>
    <w:p w14:paraId="251D5779" w14:textId="77777777" w:rsidR="00520034" w:rsidRPr="00E26D39" w:rsidRDefault="00520034" w:rsidP="00520034">
      <w:pPr>
        <w:spacing w:after="0" w:line="360" w:lineRule="auto"/>
        <w:jc w:val="center"/>
        <w:rPr>
          <w:rFonts w:ascii="Times New Roman" w:hAnsi="Times New Roman" w:cs="Times New Roman"/>
          <w:sz w:val="24"/>
          <w:szCs w:val="24"/>
        </w:rPr>
      </w:pPr>
    </w:p>
    <w:p w14:paraId="6D73CFCB" w14:textId="77777777" w:rsidR="00E946B3" w:rsidRPr="00E26D39" w:rsidRDefault="00E946B3" w:rsidP="00520034">
      <w:pPr>
        <w:spacing w:after="0" w:line="360" w:lineRule="auto"/>
        <w:jc w:val="center"/>
        <w:rPr>
          <w:rFonts w:ascii="Times New Roman" w:hAnsi="Times New Roman" w:cs="Times New Roman"/>
          <w:sz w:val="24"/>
          <w:szCs w:val="24"/>
        </w:rPr>
      </w:pPr>
    </w:p>
    <w:p w14:paraId="71B18842" w14:textId="44FF1471" w:rsidR="00520034" w:rsidRPr="00E26D39" w:rsidRDefault="00520034" w:rsidP="00520034">
      <w:pPr>
        <w:spacing w:after="0" w:line="240" w:lineRule="auto"/>
        <w:jc w:val="center"/>
        <w:rPr>
          <w:rFonts w:ascii="Times New Roman" w:hAnsi="Times New Roman" w:cs="Times New Roman"/>
          <w:b/>
          <w:sz w:val="24"/>
          <w:szCs w:val="24"/>
        </w:rPr>
      </w:pPr>
      <w:r w:rsidRPr="00E26D39">
        <w:rPr>
          <w:rFonts w:ascii="Times New Roman" w:hAnsi="Times New Roman" w:cs="Times New Roman"/>
          <w:b/>
          <w:sz w:val="24"/>
          <w:szCs w:val="24"/>
        </w:rPr>
        <w:t xml:space="preserve">PROGRAM STUDI </w:t>
      </w:r>
      <w:r w:rsidR="007E66DA">
        <w:rPr>
          <w:rFonts w:ascii="Times New Roman" w:hAnsi="Times New Roman" w:cs="Times New Roman"/>
          <w:b/>
          <w:sz w:val="24"/>
          <w:szCs w:val="24"/>
          <w:lang w:val="en-US"/>
        </w:rPr>
        <w:t>TEKNIK INFORMATIKA</w:t>
      </w:r>
    </w:p>
    <w:p w14:paraId="42C53ADF" w14:textId="77777777" w:rsidR="00520034" w:rsidRPr="00E26D39" w:rsidRDefault="00520034" w:rsidP="00520034">
      <w:pPr>
        <w:pStyle w:val="Header"/>
        <w:ind w:left="-540" w:right="-522"/>
        <w:jc w:val="center"/>
        <w:rPr>
          <w:b/>
          <w:lang w:val="id-ID"/>
        </w:rPr>
      </w:pPr>
      <w:r w:rsidRPr="00E26D39">
        <w:rPr>
          <w:b/>
          <w:lang w:val="id-ID"/>
        </w:rPr>
        <w:t>SEKOLAH TINGGI MANAJEMEN INFORMATIKA DAN KOMPUTER</w:t>
      </w:r>
    </w:p>
    <w:p w14:paraId="23705042" w14:textId="77777777" w:rsidR="00520034" w:rsidRPr="00E26D39" w:rsidRDefault="00520034" w:rsidP="00520034">
      <w:pPr>
        <w:pStyle w:val="Header"/>
        <w:ind w:left="-540" w:right="-522"/>
        <w:jc w:val="center"/>
        <w:rPr>
          <w:b/>
          <w:lang w:val="id-ID"/>
        </w:rPr>
      </w:pPr>
      <w:r w:rsidRPr="00E26D39">
        <w:rPr>
          <w:b/>
          <w:lang w:val="id-ID"/>
        </w:rPr>
        <w:t>STMIKLOMBOK</w:t>
      </w:r>
    </w:p>
    <w:p w14:paraId="26C3C640" w14:textId="77777777" w:rsidR="00520034" w:rsidRPr="00E26D39" w:rsidRDefault="00520034" w:rsidP="00520034">
      <w:pPr>
        <w:pStyle w:val="Header"/>
        <w:ind w:left="-540" w:right="-522"/>
        <w:jc w:val="center"/>
        <w:rPr>
          <w:b/>
          <w:lang w:val="id-ID"/>
        </w:rPr>
      </w:pPr>
      <w:r w:rsidRPr="00E26D39">
        <w:rPr>
          <w:b/>
          <w:lang w:val="id-ID"/>
        </w:rPr>
        <w:t>PRAYA</w:t>
      </w:r>
    </w:p>
    <w:p w14:paraId="3F9949A9" w14:textId="6F74600F" w:rsidR="00520034" w:rsidRPr="00E26D39" w:rsidRDefault="00520034" w:rsidP="00FA207E">
      <w:pPr>
        <w:spacing w:after="0" w:line="24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t>202</w:t>
      </w:r>
      <w:r w:rsidR="00D7105E" w:rsidRPr="00E26D39">
        <w:rPr>
          <w:rFonts w:ascii="Times New Roman" w:hAnsi="Times New Roman" w:cs="Times New Roman"/>
          <w:b/>
          <w:sz w:val="24"/>
          <w:szCs w:val="24"/>
          <w:lang w:val="en-US"/>
        </w:rPr>
        <w:t>4</w:t>
      </w:r>
    </w:p>
    <w:p w14:paraId="32F2E434" w14:textId="27CF9AA1" w:rsidR="00142E4A" w:rsidRPr="00E26D39" w:rsidRDefault="00134157" w:rsidP="00827E9B">
      <w:pPr>
        <w:spacing w:after="0" w:line="240" w:lineRule="auto"/>
        <w:jc w:val="center"/>
        <w:rPr>
          <w:rFonts w:ascii="Times New Roman" w:hAnsi="Times New Roman" w:cs="Times New Roman"/>
          <w:sz w:val="24"/>
          <w:szCs w:val="24"/>
        </w:rPr>
      </w:pPr>
      <w:r w:rsidRPr="00E26D39">
        <w:rPr>
          <w:rFonts w:ascii="Times New Roman" w:hAnsi="Times New Roman" w:cs="Times New Roman"/>
          <w:sz w:val="24"/>
          <w:szCs w:val="24"/>
        </w:rPr>
        <w:br w:type="column"/>
      </w:r>
      <w:r w:rsidR="00000000">
        <w:rPr>
          <w:rFonts w:ascii="Times New Roman" w:hAnsi="Times New Roman" w:cs="Times New Roman"/>
          <w:b/>
          <w:bCs/>
          <w:noProof/>
          <w:sz w:val="24"/>
          <w:szCs w:val="24"/>
        </w:rPr>
        <w:lastRenderedPageBreak/>
        <w:pict w14:anchorId="6C5264FC">
          <v:rect id="_x0000_s2081" style="position:absolute;left:0;text-align:left;margin-left:-1.9pt;margin-top:-2.35pt;width:399.95pt;height:673.6pt;z-index:-251662848" strokecolor="#ffc000" strokeweight="4.5pt">
            <v:stroke linestyle="thickThin"/>
          </v:rect>
        </w:pict>
      </w:r>
    </w:p>
    <w:p w14:paraId="2B297522" w14:textId="0497675D" w:rsidR="00BB66C5" w:rsidRPr="00E26D39" w:rsidRDefault="003B430A" w:rsidP="002530B1">
      <w:pPr>
        <w:pStyle w:val="Heading1"/>
        <w:jc w:val="center"/>
        <w:rPr>
          <w:b w:val="0"/>
          <w:bCs/>
          <w:szCs w:val="24"/>
        </w:rPr>
      </w:pPr>
      <w:bookmarkStart w:id="2" w:name="_Toc156162699"/>
      <w:bookmarkStart w:id="3" w:name="_Toc156633471"/>
      <w:r w:rsidRPr="00E26D39">
        <w:rPr>
          <w:bCs/>
          <w:szCs w:val="24"/>
        </w:rPr>
        <w:t xml:space="preserve">HALAMAN </w:t>
      </w:r>
      <w:r w:rsidR="00BB66C5" w:rsidRPr="00E26D39">
        <w:rPr>
          <w:bCs/>
          <w:szCs w:val="24"/>
        </w:rPr>
        <w:t>PERSETUJUAN</w:t>
      </w:r>
      <w:r w:rsidRPr="00E26D39">
        <w:rPr>
          <w:bCs/>
          <w:szCs w:val="24"/>
        </w:rPr>
        <w:t xml:space="preserve"> DOSEN PEMBIMBING</w:t>
      </w:r>
      <w:bookmarkEnd w:id="2"/>
      <w:bookmarkEnd w:id="3"/>
    </w:p>
    <w:p w14:paraId="64D78BF2" w14:textId="77777777" w:rsidR="00BB66C5" w:rsidRPr="00E26D39" w:rsidRDefault="00BB66C5" w:rsidP="00827E9B">
      <w:pPr>
        <w:spacing w:after="0" w:line="240" w:lineRule="auto"/>
        <w:rPr>
          <w:rFonts w:ascii="Times New Roman" w:hAnsi="Times New Roman" w:cs="Times New Roman"/>
          <w:b/>
          <w:bCs/>
          <w:sz w:val="24"/>
          <w:szCs w:val="24"/>
          <w:lang w:val="en-US"/>
        </w:rPr>
      </w:pPr>
    </w:p>
    <w:p w14:paraId="3C20A598" w14:textId="3F1F2B18" w:rsidR="00BB66C5" w:rsidRPr="00E26D39" w:rsidRDefault="003B430A" w:rsidP="00BB66C5">
      <w:pPr>
        <w:spacing w:after="0" w:line="240" w:lineRule="auto"/>
        <w:jc w:val="center"/>
        <w:rPr>
          <w:rFonts w:ascii="Times New Roman" w:hAnsi="Times New Roman" w:cs="Times New Roman"/>
          <w:b/>
          <w:bCs/>
          <w:sz w:val="24"/>
          <w:szCs w:val="24"/>
          <w:lang w:val="en-US"/>
        </w:rPr>
      </w:pPr>
      <w:r w:rsidRPr="00E26D39">
        <w:rPr>
          <w:rFonts w:ascii="Times New Roman" w:hAnsi="Times New Roman" w:cs="Times New Roman"/>
          <w:b/>
          <w:bCs/>
          <w:sz w:val="24"/>
          <w:szCs w:val="24"/>
          <w:lang w:val="en-US"/>
        </w:rPr>
        <w:t>TUGAS AKHIR</w:t>
      </w:r>
    </w:p>
    <w:p w14:paraId="4B7D9A86" w14:textId="77777777" w:rsidR="00BB66C5" w:rsidRPr="00E26D39" w:rsidRDefault="00BB66C5" w:rsidP="00BB66C5">
      <w:pPr>
        <w:spacing w:after="0" w:line="360" w:lineRule="auto"/>
        <w:jc w:val="center"/>
        <w:rPr>
          <w:rFonts w:ascii="Times New Roman" w:hAnsi="Times New Roman" w:cs="Times New Roman"/>
          <w:sz w:val="24"/>
          <w:szCs w:val="24"/>
        </w:rPr>
      </w:pPr>
    </w:p>
    <w:p w14:paraId="2C9DEC82" w14:textId="77777777" w:rsidR="00BB66C5" w:rsidRPr="00E26D39" w:rsidRDefault="00BB66C5" w:rsidP="00BB66C5">
      <w:pPr>
        <w:spacing w:after="0" w:line="360" w:lineRule="auto"/>
        <w:jc w:val="center"/>
        <w:rPr>
          <w:rFonts w:ascii="Times New Roman" w:hAnsi="Times New Roman" w:cs="Times New Roman"/>
          <w:sz w:val="24"/>
          <w:szCs w:val="24"/>
        </w:rPr>
      </w:pPr>
    </w:p>
    <w:p w14:paraId="41870B4C" w14:textId="2663CED8" w:rsidR="00BB66C5" w:rsidRPr="00E26D39" w:rsidRDefault="00BB66C5" w:rsidP="00BB66C5">
      <w:pPr>
        <w:spacing w:after="0" w:line="360" w:lineRule="auto"/>
        <w:jc w:val="center"/>
        <w:rPr>
          <w:rFonts w:ascii="Times New Roman" w:hAnsi="Times New Roman" w:cs="Times New Roman"/>
          <w:b/>
          <w:sz w:val="24"/>
          <w:szCs w:val="24"/>
          <w:lang w:val="en-US"/>
        </w:rPr>
      </w:pPr>
      <w:r w:rsidRPr="00E26D39">
        <w:rPr>
          <w:rFonts w:ascii="Times New Roman" w:hAnsi="Times New Roman" w:cs="Times New Roman"/>
          <w:b/>
          <w:sz w:val="24"/>
          <w:szCs w:val="24"/>
        </w:rPr>
        <w:t xml:space="preserve">IMPLEMENTASI </w:t>
      </w:r>
      <w:r w:rsidR="00BF78FB" w:rsidRPr="00E26D39">
        <w:rPr>
          <w:rFonts w:ascii="Times New Roman" w:hAnsi="Times New Roman" w:cs="Times New Roman"/>
          <w:b/>
          <w:sz w:val="24"/>
          <w:szCs w:val="24"/>
          <w:lang w:val="en-US"/>
        </w:rPr>
        <w:t>SISTEM</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PEMETAAN</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DATA</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ANAK YATIM</w:t>
      </w:r>
      <w:r w:rsidRPr="00E26D39">
        <w:rPr>
          <w:rFonts w:ascii="Times New Roman" w:hAnsi="Times New Roman" w:cs="Times New Roman"/>
          <w:b/>
          <w:sz w:val="24"/>
          <w:szCs w:val="24"/>
        </w:rPr>
        <w:t xml:space="preserve"> P</w:t>
      </w:r>
      <w:r w:rsidR="00BF78FB" w:rsidRPr="00E26D39">
        <w:rPr>
          <w:rFonts w:ascii="Times New Roman" w:hAnsi="Times New Roman" w:cs="Times New Roman"/>
          <w:b/>
          <w:sz w:val="24"/>
          <w:szCs w:val="24"/>
          <w:lang w:val="en-US"/>
        </w:rPr>
        <w:t>IATU</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 xml:space="preserve">DI </w:t>
      </w:r>
      <w:r w:rsidRPr="00E26D39">
        <w:rPr>
          <w:rFonts w:ascii="Times New Roman" w:hAnsi="Times New Roman" w:cs="Times New Roman"/>
          <w:b/>
          <w:sz w:val="24"/>
          <w:szCs w:val="24"/>
        </w:rPr>
        <w:t xml:space="preserve"> </w:t>
      </w:r>
      <w:r w:rsidR="00BF78FB" w:rsidRPr="00E26D39">
        <w:rPr>
          <w:rFonts w:ascii="Times New Roman" w:hAnsi="Times New Roman" w:cs="Times New Roman"/>
          <w:b/>
          <w:sz w:val="24"/>
          <w:szCs w:val="24"/>
          <w:lang w:val="en-US"/>
        </w:rPr>
        <w:t>LOMBOK TENGAH</w:t>
      </w:r>
    </w:p>
    <w:p w14:paraId="32382D30" w14:textId="77777777" w:rsidR="00BF78FB" w:rsidRPr="00E26D39" w:rsidRDefault="00BF78FB" w:rsidP="00BB66C5">
      <w:pPr>
        <w:spacing w:after="0" w:line="360" w:lineRule="auto"/>
        <w:jc w:val="center"/>
        <w:rPr>
          <w:rFonts w:ascii="Times New Roman" w:hAnsi="Times New Roman" w:cs="Times New Roman"/>
          <w:b/>
          <w:sz w:val="24"/>
          <w:szCs w:val="24"/>
        </w:rPr>
      </w:pPr>
    </w:p>
    <w:p w14:paraId="65FBA6A3" w14:textId="77777777" w:rsidR="00BB66C5" w:rsidRPr="00E26D39" w:rsidRDefault="00BB66C5" w:rsidP="00BB66C5">
      <w:pPr>
        <w:spacing w:line="360" w:lineRule="auto"/>
        <w:rPr>
          <w:rFonts w:ascii="Times New Roman" w:hAnsi="Times New Roman" w:cs="Times New Roman"/>
          <w:b/>
          <w:sz w:val="24"/>
          <w:szCs w:val="24"/>
        </w:rPr>
      </w:pPr>
    </w:p>
    <w:p w14:paraId="0234B953" w14:textId="77777777" w:rsidR="00BB66C5" w:rsidRPr="00E26D39" w:rsidRDefault="00D04FA5" w:rsidP="00BB66C5">
      <w:pPr>
        <w:jc w:val="center"/>
        <w:rPr>
          <w:rFonts w:ascii="Times New Roman" w:hAnsi="Times New Roman" w:cs="Times New Roman"/>
          <w:bCs/>
          <w:sz w:val="24"/>
          <w:szCs w:val="24"/>
          <w:lang w:val="en-US"/>
        </w:rPr>
      </w:pPr>
      <w:r w:rsidRPr="00E26D39">
        <w:rPr>
          <w:rFonts w:ascii="Times New Roman" w:hAnsi="Times New Roman" w:cs="Times New Roman"/>
          <w:noProof/>
          <w:sz w:val="24"/>
          <w:szCs w:val="24"/>
          <w:lang w:val="en-US"/>
        </w:rPr>
        <w:drawing>
          <wp:anchor distT="0" distB="0" distL="114300" distR="114300" simplePos="0" relativeHeight="251648512" behindDoc="1" locked="0" layoutInCell="1" allowOverlap="1" wp14:anchorId="0005CA0A" wp14:editId="512F7459">
            <wp:simplePos x="0" y="0"/>
            <wp:positionH relativeFrom="column">
              <wp:posOffset>109220</wp:posOffset>
            </wp:positionH>
            <wp:positionV relativeFrom="paragraph">
              <wp:posOffset>210489</wp:posOffset>
            </wp:positionV>
            <wp:extent cx="4770749" cy="4007054"/>
            <wp:effectExtent l="0" t="0" r="0" b="0"/>
            <wp:wrapNone/>
            <wp:docPr id="6086785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0749" cy="4007054"/>
                    </a:xfrm>
                    <a:prstGeom prst="rect">
                      <a:avLst/>
                    </a:prstGeom>
                    <a:noFill/>
                    <a:ln>
                      <a:noFill/>
                    </a:ln>
                  </pic:spPr>
                </pic:pic>
              </a:graphicData>
            </a:graphic>
          </wp:anchor>
        </w:drawing>
      </w:r>
      <w:r w:rsidR="00142E4A" w:rsidRPr="00E26D39">
        <w:rPr>
          <w:rFonts w:ascii="Times New Roman" w:hAnsi="Times New Roman" w:cs="Times New Roman"/>
          <w:bCs/>
          <w:sz w:val="24"/>
          <w:szCs w:val="24"/>
          <w:lang w:val="en-US"/>
        </w:rPr>
        <w:t>yang dipersipakan dan disusun oleh</w:t>
      </w:r>
    </w:p>
    <w:p w14:paraId="3BB64D2A" w14:textId="77777777" w:rsidR="00142E4A" w:rsidRPr="00E26D39" w:rsidRDefault="00142E4A" w:rsidP="00142E4A">
      <w:pPr>
        <w:spacing w:after="0" w:line="360" w:lineRule="auto"/>
        <w:jc w:val="center"/>
        <w:rPr>
          <w:rFonts w:ascii="Times New Roman" w:hAnsi="Times New Roman" w:cs="Times New Roman"/>
          <w:b/>
          <w:bCs/>
          <w:sz w:val="24"/>
          <w:szCs w:val="24"/>
          <w:lang w:val="en-US"/>
        </w:rPr>
      </w:pPr>
    </w:p>
    <w:p w14:paraId="5BBB1DF3" w14:textId="02443198" w:rsidR="00142E4A" w:rsidRPr="00E26D39" w:rsidRDefault="003B430A" w:rsidP="00142E4A">
      <w:pPr>
        <w:spacing w:after="0" w:line="360" w:lineRule="auto"/>
        <w:jc w:val="center"/>
        <w:rPr>
          <w:rFonts w:ascii="Times New Roman" w:hAnsi="Times New Roman" w:cs="Times New Roman"/>
          <w:b/>
          <w:bCs/>
          <w:sz w:val="24"/>
          <w:szCs w:val="24"/>
          <w:lang w:val="en-US"/>
        </w:rPr>
      </w:pPr>
      <w:r w:rsidRPr="00E26D39">
        <w:rPr>
          <w:rFonts w:ascii="Times New Roman" w:hAnsi="Times New Roman" w:cs="Times New Roman"/>
          <w:b/>
          <w:bCs/>
          <w:sz w:val="24"/>
          <w:szCs w:val="24"/>
          <w:lang w:val="en-US"/>
        </w:rPr>
        <w:t>Ria Rizkina</w:t>
      </w:r>
    </w:p>
    <w:p w14:paraId="3478CE04" w14:textId="003140B0" w:rsidR="00BB66C5" w:rsidRPr="00E26D39" w:rsidRDefault="003B430A" w:rsidP="00142E4A">
      <w:pPr>
        <w:jc w:val="center"/>
        <w:rPr>
          <w:rFonts w:ascii="Times New Roman" w:hAnsi="Times New Roman" w:cs="Times New Roman"/>
          <w:sz w:val="24"/>
          <w:szCs w:val="24"/>
          <w:lang w:val="en-US"/>
        </w:rPr>
      </w:pPr>
      <w:r w:rsidRPr="00E26D39">
        <w:rPr>
          <w:rFonts w:ascii="Times New Roman" w:hAnsi="Times New Roman" w:cs="Times New Roman"/>
          <w:b/>
          <w:bCs/>
          <w:sz w:val="24"/>
          <w:szCs w:val="24"/>
          <w:lang w:val="en-US"/>
        </w:rPr>
        <w:t>TI17200042</w:t>
      </w:r>
    </w:p>
    <w:p w14:paraId="19844805" w14:textId="77777777" w:rsidR="00BB66C5" w:rsidRPr="00E26D39" w:rsidRDefault="00142E4A" w:rsidP="00142E4A">
      <w:pPr>
        <w:tabs>
          <w:tab w:val="left" w:pos="4902"/>
        </w:tabs>
        <w:rPr>
          <w:rFonts w:ascii="Times New Roman" w:hAnsi="Times New Roman" w:cs="Times New Roman"/>
          <w:sz w:val="24"/>
          <w:szCs w:val="24"/>
        </w:rPr>
      </w:pPr>
      <w:r w:rsidRPr="00E26D39">
        <w:rPr>
          <w:rFonts w:ascii="Times New Roman" w:hAnsi="Times New Roman" w:cs="Times New Roman"/>
          <w:sz w:val="24"/>
          <w:szCs w:val="24"/>
        </w:rPr>
        <w:tab/>
      </w:r>
    </w:p>
    <w:p w14:paraId="02CBB61F" w14:textId="03BBBBB7" w:rsidR="00142E4A" w:rsidRPr="00E26D39" w:rsidRDefault="00B66D7E" w:rsidP="00D04FA5">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T</w:t>
      </w:r>
      <w:r w:rsidR="00DC0053" w:rsidRPr="00E26D39">
        <w:rPr>
          <w:rFonts w:ascii="Times New Roman" w:hAnsi="Times New Roman" w:cs="Times New Roman"/>
          <w:sz w:val="24"/>
          <w:szCs w:val="24"/>
          <w:lang w:val="en-US"/>
        </w:rPr>
        <w:t>elah disetujuai oleh Dosen Pembimbing Tugas Akhir</w:t>
      </w:r>
    </w:p>
    <w:p w14:paraId="5C166F9E" w14:textId="23D92811" w:rsidR="00142E4A" w:rsidRPr="00E26D39" w:rsidRDefault="00142E4A" w:rsidP="00D04FA5">
      <w:pPr>
        <w:spacing w:after="0" w:line="240" w:lineRule="auto"/>
        <w:jc w:val="center"/>
        <w:rPr>
          <w:rFonts w:ascii="Times New Roman" w:hAnsi="Times New Roman" w:cs="Times New Roman"/>
          <w:sz w:val="24"/>
          <w:szCs w:val="24"/>
          <w:lang w:val="en-US"/>
        </w:rPr>
      </w:pPr>
      <w:r w:rsidRPr="00E26D39">
        <w:rPr>
          <w:rFonts w:ascii="Times New Roman" w:hAnsi="Times New Roman" w:cs="Times New Roman"/>
          <w:sz w:val="24"/>
          <w:szCs w:val="24"/>
        </w:rPr>
        <w:t xml:space="preserve">pada tanggal </w:t>
      </w:r>
      <w:r w:rsidR="00B66D7E">
        <w:rPr>
          <w:rFonts w:ascii="Times New Roman" w:hAnsi="Times New Roman" w:cs="Times New Roman"/>
          <w:sz w:val="24"/>
          <w:szCs w:val="24"/>
          <w:lang w:val="en-US"/>
        </w:rPr>
        <w:t>17</w:t>
      </w:r>
      <w:r w:rsidR="004E18AF" w:rsidRPr="00E26D39">
        <w:rPr>
          <w:rFonts w:ascii="Times New Roman" w:hAnsi="Times New Roman" w:cs="Times New Roman"/>
          <w:sz w:val="24"/>
          <w:szCs w:val="24"/>
          <w:lang w:val="en-US"/>
        </w:rPr>
        <w:t xml:space="preserve"> </w:t>
      </w:r>
      <w:r w:rsidR="00B66D7E">
        <w:rPr>
          <w:rFonts w:ascii="Times New Roman" w:hAnsi="Times New Roman" w:cs="Times New Roman"/>
          <w:sz w:val="24"/>
          <w:szCs w:val="24"/>
          <w:lang w:val="en-US"/>
        </w:rPr>
        <w:t>Januari</w:t>
      </w:r>
      <w:r w:rsidRPr="00E26D39">
        <w:rPr>
          <w:rFonts w:ascii="Times New Roman" w:hAnsi="Times New Roman" w:cs="Times New Roman"/>
          <w:sz w:val="24"/>
          <w:szCs w:val="24"/>
        </w:rPr>
        <w:t xml:space="preserve"> 20</w:t>
      </w:r>
      <w:r w:rsidR="00D04FA5" w:rsidRPr="00E26D39">
        <w:rPr>
          <w:rFonts w:ascii="Times New Roman" w:hAnsi="Times New Roman" w:cs="Times New Roman"/>
          <w:sz w:val="24"/>
          <w:szCs w:val="24"/>
          <w:lang w:val="en-US"/>
        </w:rPr>
        <w:t>2</w:t>
      </w:r>
      <w:r w:rsidR="00B66D7E">
        <w:rPr>
          <w:rFonts w:ascii="Times New Roman" w:hAnsi="Times New Roman" w:cs="Times New Roman"/>
          <w:sz w:val="24"/>
          <w:szCs w:val="24"/>
          <w:lang w:val="en-US"/>
        </w:rPr>
        <w:t>4</w:t>
      </w:r>
    </w:p>
    <w:p w14:paraId="63C4EE9E" w14:textId="77777777" w:rsidR="00D04FA5" w:rsidRPr="00E26D39" w:rsidRDefault="00D04FA5" w:rsidP="00D04FA5">
      <w:pPr>
        <w:spacing w:after="0" w:line="240" w:lineRule="auto"/>
        <w:jc w:val="center"/>
        <w:rPr>
          <w:rFonts w:ascii="Times New Roman" w:hAnsi="Times New Roman" w:cs="Times New Roman"/>
          <w:sz w:val="24"/>
          <w:szCs w:val="24"/>
        </w:rPr>
      </w:pPr>
    </w:p>
    <w:p w14:paraId="15031BA9" w14:textId="77777777" w:rsidR="00D04FA5" w:rsidRPr="00E26D39" w:rsidRDefault="00D04FA5" w:rsidP="00D04FA5">
      <w:pPr>
        <w:spacing w:after="0" w:line="24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D04FA5" w:rsidRPr="00E26D39" w14:paraId="47720E8C" w14:textId="77777777" w:rsidTr="00D04FA5">
        <w:tc>
          <w:tcPr>
            <w:tcW w:w="4077" w:type="dxa"/>
          </w:tcPr>
          <w:p w14:paraId="3348EA54" w14:textId="77777777" w:rsidR="00D04FA5" w:rsidRPr="00E26D39" w:rsidRDefault="00D04FA5"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Dosen Pembimbing 1</w:t>
            </w:r>
          </w:p>
          <w:p w14:paraId="0F525A62" w14:textId="77777777" w:rsidR="00D04FA5" w:rsidRPr="00E26D39" w:rsidRDefault="00D04FA5" w:rsidP="00D04FA5">
            <w:pPr>
              <w:jc w:val="center"/>
              <w:rPr>
                <w:rFonts w:ascii="Times New Roman" w:hAnsi="Times New Roman" w:cs="Times New Roman"/>
                <w:b/>
                <w:bCs/>
                <w:sz w:val="24"/>
                <w:szCs w:val="24"/>
              </w:rPr>
            </w:pPr>
          </w:p>
          <w:p w14:paraId="6562081D" w14:textId="77777777" w:rsidR="00D04FA5" w:rsidRPr="00E26D39" w:rsidRDefault="00D04FA5" w:rsidP="00D04FA5">
            <w:pPr>
              <w:jc w:val="center"/>
              <w:rPr>
                <w:rFonts w:ascii="Times New Roman" w:hAnsi="Times New Roman" w:cs="Times New Roman"/>
                <w:b/>
                <w:bCs/>
                <w:sz w:val="24"/>
                <w:szCs w:val="24"/>
              </w:rPr>
            </w:pPr>
          </w:p>
          <w:p w14:paraId="7CDE284F" w14:textId="77777777" w:rsidR="00D04FA5" w:rsidRPr="00E26D39" w:rsidRDefault="00D04FA5" w:rsidP="00D04FA5">
            <w:pPr>
              <w:jc w:val="center"/>
              <w:rPr>
                <w:rFonts w:ascii="Times New Roman" w:hAnsi="Times New Roman" w:cs="Times New Roman"/>
                <w:b/>
                <w:bCs/>
                <w:sz w:val="24"/>
                <w:szCs w:val="24"/>
              </w:rPr>
            </w:pPr>
          </w:p>
          <w:p w14:paraId="71BD4E7D" w14:textId="77777777" w:rsidR="00D04FA5" w:rsidRPr="00E26D39" w:rsidRDefault="00D04FA5" w:rsidP="00D04FA5">
            <w:pPr>
              <w:jc w:val="center"/>
              <w:rPr>
                <w:rFonts w:ascii="Times New Roman" w:hAnsi="Times New Roman" w:cs="Times New Roman"/>
                <w:b/>
                <w:bCs/>
                <w:sz w:val="24"/>
                <w:szCs w:val="24"/>
              </w:rPr>
            </w:pPr>
          </w:p>
          <w:p w14:paraId="067911EB" w14:textId="7A8536BC" w:rsidR="00D04FA5" w:rsidRPr="00E26D39" w:rsidRDefault="00BF78FB"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Wafiah Murniati</w:t>
            </w:r>
            <w:r w:rsidR="00D04FA5" w:rsidRPr="00E26D39">
              <w:rPr>
                <w:rFonts w:ascii="Times New Roman" w:hAnsi="Times New Roman" w:cs="Times New Roman"/>
                <w:b/>
                <w:bCs/>
                <w:sz w:val="24"/>
                <w:szCs w:val="24"/>
              </w:rPr>
              <w:t>, S</w:t>
            </w:r>
            <w:r w:rsidRPr="00E26D39">
              <w:rPr>
                <w:rFonts w:ascii="Times New Roman" w:hAnsi="Times New Roman" w:cs="Times New Roman"/>
                <w:b/>
                <w:bCs/>
                <w:sz w:val="24"/>
                <w:szCs w:val="24"/>
              </w:rPr>
              <w:t>T</w:t>
            </w:r>
            <w:r w:rsidR="00D04FA5" w:rsidRPr="00E26D39">
              <w:rPr>
                <w:rFonts w:ascii="Times New Roman" w:hAnsi="Times New Roman" w:cs="Times New Roman"/>
                <w:b/>
                <w:bCs/>
                <w:sz w:val="24"/>
                <w:szCs w:val="24"/>
              </w:rPr>
              <w:t>.,M</w:t>
            </w:r>
            <w:r w:rsidRPr="00E26D39">
              <w:rPr>
                <w:rFonts w:ascii="Times New Roman" w:hAnsi="Times New Roman" w:cs="Times New Roman"/>
                <w:b/>
                <w:bCs/>
                <w:sz w:val="24"/>
                <w:szCs w:val="24"/>
              </w:rPr>
              <w:t>T</w:t>
            </w:r>
          </w:p>
          <w:p w14:paraId="6DB10543" w14:textId="70EA87A2" w:rsidR="00D04FA5" w:rsidRPr="00E26D39" w:rsidRDefault="00D04FA5"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 xml:space="preserve">NIDN. </w:t>
            </w:r>
            <w:r w:rsidR="00BF78FB" w:rsidRPr="00E26D39">
              <w:rPr>
                <w:rFonts w:ascii="Times New Roman" w:hAnsi="Times New Roman" w:cs="Times New Roman"/>
                <w:b/>
                <w:bCs/>
                <w:sz w:val="24"/>
                <w:szCs w:val="24"/>
              </w:rPr>
              <w:t>0831128326</w:t>
            </w:r>
          </w:p>
        </w:tc>
        <w:tc>
          <w:tcPr>
            <w:tcW w:w="4077" w:type="dxa"/>
          </w:tcPr>
          <w:p w14:paraId="3B23D194" w14:textId="77777777" w:rsidR="00D04FA5" w:rsidRPr="00E26D39" w:rsidRDefault="00D04FA5"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Dosen Pembimbing 2</w:t>
            </w:r>
          </w:p>
          <w:p w14:paraId="682BE684" w14:textId="77777777" w:rsidR="00D04FA5" w:rsidRPr="00E26D39" w:rsidRDefault="00D04FA5" w:rsidP="00D04FA5">
            <w:pPr>
              <w:jc w:val="center"/>
              <w:rPr>
                <w:rFonts w:ascii="Times New Roman" w:hAnsi="Times New Roman" w:cs="Times New Roman"/>
                <w:b/>
                <w:bCs/>
                <w:sz w:val="24"/>
                <w:szCs w:val="24"/>
              </w:rPr>
            </w:pPr>
          </w:p>
          <w:p w14:paraId="7737484A" w14:textId="77777777" w:rsidR="00D04FA5" w:rsidRPr="00E26D39" w:rsidRDefault="00D04FA5" w:rsidP="00D04FA5">
            <w:pPr>
              <w:jc w:val="center"/>
              <w:rPr>
                <w:rFonts w:ascii="Times New Roman" w:hAnsi="Times New Roman" w:cs="Times New Roman"/>
                <w:b/>
                <w:bCs/>
                <w:sz w:val="24"/>
                <w:szCs w:val="24"/>
              </w:rPr>
            </w:pPr>
          </w:p>
          <w:p w14:paraId="1EDD4621" w14:textId="77777777" w:rsidR="00D04FA5" w:rsidRPr="00E26D39" w:rsidRDefault="00D04FA5" w:rsidP="00D04FA5">
            <w:pPr>
              <w:jc w:val="center"/>
              <w:rPr>
                <w:rFonts w:ascii="Times New Roman" w:hAnsi="Times New Roman" w:cs="Times New Roman"/>
                <w:b/>
                <w:bCs/>
                <w:sz w:val="24"/>
                <w:szCs w:val="24"/>
              </w:rPr>
            </w:pPr>
          </w:p>
          <w:p w14:paraId="29D83496" w14:textId="77777777" w:rsidR="00D04FA5" w:rsidRPr="00E26D39" w:rsidRDefault="00D04FA5" w:rsidP="00D04FA5">
            <w:pPr>
              <w:jc w:val="center"/>
              <w:rPr>
                <w:rFonts w:ascii="Times New Roman" w:hAnsi="Times New Roman" w:cs="Times New Roman"/>
                <w:b/>
                <w:bCs/>
                <w:sz w:val="24"/>
                <w:szCs w:val="24"/>
              </w:rPr>
            </w:pPr>
          </w:p>
          <w:p w14:paraId="666614BD" w14:textId="192D7F31" w:rsidR="00D04FA5" w:rsidRPr="00E26D39" w:rsidRDefault="00D04FA5"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M</w:t>
            </w:r>
            <w:r w:rsidR="00BF78FB" w:rsidRPr="00E26D39">
              <w:rPr>
                <w:rFonts w:ascii="Times New Roman" w:hAnsi="Times New Roman" w:cs="Times New Roman"/>
                <w:b/>
                <w:bCs/>
                <w:sz w:val="24"/>
                <w:szCs w:val="24"/>
              </w:rPr>
              <w:t>emun Saleh</w:t>
            </w:r>
            <w:r w:rsidRPr="00E26D39">
              <w:rPr>
                <w:rFonts w:ascii="Times New Roman" w:hAnsi="Times New Roman" w:cs="Times New Roman"/>
                <w:b/>
                <w:bCs/>
                <w:sz w:val="24"/>
                <w:szCs w:val="24"/>
              </w:rPr>
              <w:t>,S.Kom</w:t>
            </w:r>
          </w:p>
          <w:p w14:paraId="753683FA" w14:textId="59FAF424" w:rsidR="00D04FA5" w:rsidRPr="00E26D39" w:rsidRDefault="00D04FA5" w:rsidP="00D04FA5">
            <w:pPr>
              <w:jc w:val="center"/>
              <w:rPr>
                <w:rFonts w:ascii="Times New Roman" w:hAnsi="Times New Roman" w:cs="Times New Roman"/>
                <w:b/>
                <w:bCs/>
                <w:sz w:val="24"/>
                <w:szCs w:val="24"/>
              </w:rPr>
            </w:pPr>
            <w:r w:rsidRPr="00E26D39">
              <w:rPr>
                <w:rFonts w:ascii="Times New Roman" w:hAnsi="Times New Roman" w:cs="Times New Roman"/>
                <w:b/>
                <w:bCs/>
                <w:sz w:val="24"/>
                <w:szCs w:val="24"/>
              </w:rPr>
              <w:t>N</w:t>
            </w:r>
            <w:r w:rsidR="00BF78FB" w:rsidRPr="00E26D39">
              <w:rPr>
                <w:rFonts w:ascii="Times New Roman" w:hAnsi="Times New Roman" w:cs="Times New Roman"/>
                <w:b/>
                <w:bCs/>
                <w:sz w:val="24"/>
                <w:szCs w:val="24"/>
              </w:rPr>
              <w:t>UPN.9908419990</w:t>
            </w:r>
          </w:p>
        </w:tc>
      </w:tr>
    </w:tbl>
    <w:p w14:paraId="7DA4ED18" w14:textId="77777777" w:rsidR="00BB66C5" w:rsidRPr="00E26D39" w:rsidRDefault="00BB66C5" w:rsidP="00BB66C5">
      <w:pPr>
        <w:jc w:val="center"/>
        <w:rPr>
          <w:rFonts w:ascii="Times New Roman" w:hAnsi="Times New Roman" w:cs="Times New Roman"/>
          <w:sz w:val="24"/>
          <w:szCs w:val="24"/>
        </w:rPr>
      </w:pPr>
    </w:p>
    <w:p w14:paraId="3B28A290" w14:textId="77777777" w:rsidR="00D04FA5" w:rsidRPr="00E26D39" w:rsidRDefault="00D04FA5" w:rsidP="00D04FA5">
      <w:pPr>
        <w:spacing w:after="0"/>
        <w:jc w:val="center"/>
        <w:rPr>
          <w:rFonts w:ascii="Times New Roman" w:hAnsi="Times New Roman" w:cs="Times New Roman"/>
          <w:b/>
          <w:bCs/>
          <w:sz w:val="24"/>
          <w:szCs w:val="24"/>
        </w:rPr>
      </w:pPr>
      <w:r w:rsidRPr="00E26D39">
        <w:rPr>
          <w:rFonts w:ascii="Times New Roman" w:hAnsi="Times New Roman" w:cs="Times New Roman"/>
          <w:b/>
          <w:bCs/>
          <w:sz w:val="24"/>
          <w:szCs w:val="24"/>
        </w:rPr>
        <w:t>Mengetahui,</w:t>
      </w:r>
    </w:p>
    <w:p w14:paraId="20F13712" w14:textId="20E5676C" w:rsidR="00D04FA5" w:rsidRPr="00E26D39" w:rsidRDefault="00D04FA5" w:rsidP="00D04FA5">
      <w:pPr>
        <w:spacing w:after="0"/>
        <w:jc w:val="center"/>
        <w:rPr>
          <w:rFonts w:ascii="Times New Roman" w:hAnsi="Times New Roman" w:cs="Times New Roman"/>
          <w:b/>
          <w:bCs/>
          <w:sz w:val="24"/>
          <w:szCs w:val="24"/>
          <w:lang w:val="en-US"/>
        </w:rPr>
      </w:pPr>
      <w:r w:rsidRPr="00E26D39">
        <w:rPr>
          <w:rFonts w:ascii="Times New Roman" w:hAnsi="Times New Roman" w:cs="Times New Roman"/>
          <w:b/>
          <w:bCs/>
          <w:sz w:val="24"/>
          <w:szCs w:val="24"/>
        </w:rPr>
        <w:t xml:space="preserve">Ketua Program Studi </w:t>
      </w:r>
      <w:r w:rsidR="003B430A" w:rsidRPr="00E26D39">
        <w:rPr>
          <w:rFonts w:ascii="Times New Roman" w:hAnsi="Times New Roman" w:cs="Times New Roman"/>
          <w:b/>
          <w:bCs/>
          <w:sz w:val="24"/>
          <w:szCs w:val="24"/>
          <w:lang w:val="en-US"/>
        </w:rPr>
        <w:t>Teknik</w:t>
      </w:r>
      <w:r w:rsidRPr="00E26D39">
        <w:rPr>
          <w:rFonts w:ascii="Times New Roman" w:hAnsi="Times New Roman" w:cs="Times New Roman"/>
          <w:b/>
          <w:bCs/>
          <w:sz w:val="24"/>
          <w:szCs w:val="24"/>
          <w:lang w:val="en-US"/>
        </w:rPr>
        <w:t xml:space="preserve"> Informa</w:t>
      </w:r>
      <w:r w:rsidR="003B430A" w:rsidRPr="00E26D39">
        <w:rPr>
          <w:rFonts w:ascii="Times New Roman" w:hAnsi="Times New Roman" w:cs="Times New Roman"/>
          <w:b/>
          <w:bCs/>
          <w:sz w:val="24"/>
          <w:szCs w:val="24"/>
          <w:lang w:val="en-US"/>
        </w:rPr>
        <w:t>tika</w:t>
      </w:r>
    </w:p>
    <w:p w14:paraId="60DA6F53" w14:textId="77777777" w:rsidR="00D04FA5" w:rsidRPr="00E26D39" w:rsidRDefault="00D04FA5" w:rsidP="00D04FA5">
      <w:pPr>
        <w:spacing w:after="0"/>
        <w:jc w:val="center"/>
        <w:rPr>
          <w:rFonts w:ascii="Times New Roman" w:hAnsi="Times New Roman" w:cs="Times New Roman"/>
          <w:b/>
          <w:bCs/>
          <w:sz w:val="24"/>
          <w:szCs w:val="24"/>
        </w:rPr>
      </w:pPr>
      <w:r w:rsidRPr="00E26D39">
        <w:rPr>
          <w:rFonts w:ascii="Times New Roman" w:hAnsi="Times New Roman" w:cs="Times New Roman"/>
          <w:b/>
          <w:bCs/>
          <w:sz w:val="24"/>
          <w:szCs w:val="24"/>
        </w:rPr>
        <w:t>STMIK Lombok</w:t>
      </w:r>
    </w:p>
    <w:p w14:paraId="36EDAF6D" w14:textId="77777777" w:rsidR="00D04FA5" w:rsidRPr="00E26D39" w:rsidRDefault="00D04FA5" w:rsidP="00D04FA5">
      <w:pPr>
        <w:spacing w:after="0"/>
        <w:jc w:val="center"/>
        <w:rPr>
          <w:rFonts w:ascii="Times New Roman" w:hAnsi="Times New Roman" w:cs="Times New Roman"/>
          <w:b/>
          <w:bCs/>
          <w:sz w:val="24"/>
          <w:szCs w:val="24"/>
        </w:rPr>
      </w:pPr>
    </w:p>
    <w:p w14:paraId="576FAE21" w14:textId="77777777" w:rsidR="00D04FA5" w:rsidRPr="00E26D39" w:rsidRDefault="00D04FA5" w:rsidP="00D04FA5">
      <w:pPr>
        <w:spacing w:after="0"/>
        <w:jc w:val="center"/>
        <w:rPr>
          <w:rFonts w:ascii="Times New Roman" w:hAnsi="Times New Roman" w:cs="Times New Roman"/>
          <w:b/>
          <w:bCs/>
          <w:sz w:val="24"/>
          <w:szCs w:val="24"/>
        </w:rPr>
      </w:pPr>
    </w:p>
    <w:p w14:paraId="72781767" w14:textId="77777777" w:rsidR="00D04FA5" w:rsidRPr="00E26D39" w:rsidRDefault="00D04FA5" w:rsidP="00D04FA5">
      <w:pPr>
        <w:spacing w:after="0"/>
        <w:jc w:val="center"/>
        <w:rPr>
          <w:rFonts w:ascii="Times New Roman" w:hAnsi="Times New Roman" w:cs="Times New Roman"/>
          <w:b/>
          <w:bCs/>
          <w:sz w:val="24"/>
          <w:szCs w:val="24"/>
        </w:rPr>
      </w:pPr>
    </w:p>
    <w:p w14:paraId="0426CE72" w14:textId="77777777" w:rsidR="00D04FA5" w:rsidRPr="00E26D39" w:rsidRDefault="00D04FA5" w:rsidP="00D04FA5">
      <w:pPr>
        <w:spacing w:after="0"/>
        <w:jc w:val="center"/>
        <w:rPr>
          <w:rFonts w:ascii="Times New Roman" w:hAnsi="Times New Roman" w:cs="Times New Roman"/>
          <w:b/>
          <w:bCs/>
          <w:sz w:val="24"/>
          <w:szCs w:val="24"/>
        </w:rPr>
      </w:pPr>
    </w:p>
    <w:p w14:paraId="5FCAA0FC" w14:textId="55388D11" w:rsidR="00D04FA5" w:rsidRPr="00E26D39" w:rsidRDefault="003B430A" w:rsidP="00D04FA5">
      <w:pPr>
        <w:spacing w:after="0"/>
        <w:jc w:val="center"/>
        <w:rPr>
          <w:rFonts w:ascii="Times New Roman" w:hAnsi="Times New Roman" w:cs="Times New Roman"/>
          <w:sz w:val="24"/>
          <w:szCs w:val="24"/>
        </w:rPr>
      </w:pPr>
      <w:r w:rsidRPr="00E26D39">
        <w:rPr>
          <w:rFonts w:ascii="Times New Roman" w:hAnsi="Times New Roman" w:cs="Times New Roman"/>
          <w:b/>
          <w:bCs/>
          <w:sz w:val="24"/>
          <w:szCs w:val="24"/>
          <w:lang w:val="en-US"/>
        </w:rPr>
        <w:t>Sofiansyah Fadli</w:t>
      </w:r>
      <w:r w:rsidR="00D04FA5" w:rsidRPr="00E26D39">
        <w:rPr>
          <w:rFonts w:ascii="Times New Roman" w:hAnsi="Times New Roman" w:cs="Times New Roman"/>
          <w:b/>
          <w:bCs/>
          <w:sz w:val="24"/>
          <w:szCs w:val="24"/>
          <w:lang w:val="en-US"/>
        </w:rPr>
        <w:t>, S.Kom.,M.Kom</w:t>
      </w:r>
    </w:p>
    <w:p w14:paraId="7B8EDEE0" w14:textId="77777777" w:rsidR="00BB66C5" w:rsidRPr="00E26D39" w:rsidRDefault="00D04FA5" w:rsidP="00D04FA5">
      <w:pPr>
        <w:spacing w:after="0"/>
        <w:jc w:val="center"/>
        <w:rPr>
          <w:rFonts w:ascii="Times New Roman" w:hAnsi="Times New Roman" w:cs="Times New Roman"/>
          <w:b/>
          <w:bCs/>
          <w:sz w:val="24"/>
          <w:szCs w:val="24"/>
          <w:lang w:val="en-US"/>
        </w:rPr>
      </w:pPr>
      <w:r w:rsidRPr="00E26D39">
        <w:rPr>
          <w:rFonts w:ascii="Times New Roman" w:hAnsi="Times New Roman" w:cs="Times New Roman"/>
          <w:b/>
          <w:bCs/>
          <w:sz w:val="24"/>
          <w:szCs w:val="24"/>
          <w:lang w:val="en-US"/>
        </w:rPr>
        <w:t>NIDN. 9908420052</w:t>
      </w:r>
    </w:p>
    <w:p w14:paraId="60639370" w14:textId="77777777" w:rsidR="00EB4B7F" w:rsidRPr="00E26D39" w:rsidRDefault="00EB4B7F" w:rsidP="00EB4B7F">
      <w:pPr>
        <w:spacing w:after="0" w:line="480" w:lineRule="auto"/>
        <w:rPr>
          <w:rFonts w:ascii="Times New Roman" w:hAnsi="Times New Roman" w:cs="Times New Roman"/>
          <w:b/>
          <w:bCs/>
          <w:sz w:val="24"/>
          <w:szCs w:val="24"/>
          <w:lang w:val="en-US"/>
        </w:rPr>
      </w:pPr>
    </w:p>
    <w:p w14:paraId="7DC13B2A" w14:textId="0F5522DC" w:rsidR="00F67AB5" w:rsidRPr="00E26D39" w:rsidRDefault="00F67AB5" w:rsidP="00827E9B">
      <w:pPr>
        <w:pStyle w:val="Heading1"/>
        <w:jc w:val="center"/>
        <w:rPr>
          <w:b w:val="0"/>
          <w:bCs/>
          <w:szCs w:val="24"/>
        </w:rPr>
      </w:pPr>
      <w:bookmarkStart w:id="4" w:name="_Toc156162700"/>
      <w:bookmarkStart w:id="5" w:name="_Toc156633472"/>
      <w:r w:rsidRPr="00E26D39">
        <w:rPr>
          <w:b w:val="0"/>
          <w:bCs/>
          <w:szCs w:val="24"/>
        </w:rPr>
        <w:lastRenderedPageBreak/>
        <w:t>DAFTAR ISI</w:t>
      </w:r>
      <w:bookmarkEnd w:id="4"/>
      <w:bookmarkEnd w:id="5"/>
    </w:p>
    <w:sdt>
      <w:sdtPr>
        <w:rPr>
          <w:rFonts w:asciiTheme="minorHAnsi" w:eastAsiaTheme="minorHAnsi" w:hAnsiTheme="minorHAnsi" w:cstheme="minorBidi"/>
          <w:color w:val="auto"/>
          <w:sz w:val="24"/>
          <w:szCs w:val="24"/>
          <w:lang w:val="id-ID"/>
        </w:rPr>
        <w:id w:val="-1938204592"/>
        <w:docPartObj>
          <w:docPartGallery w:val="Table of Contents"/>
          <w:docPartUnique/>
        </w:docPartObj>
      </w:sdtPr>
      <w:sdtEndPr>
        <w:rPr>
          <w:b/>
          <w:bCs/>
          <w:noProof/>
        </w:rPr>
      </w:sdtEndPr>
      <w:sdtContent>
        <w:p w14:paraId="46350FA5" w14:textId="256CA50F" w:rsidR="00197D08" w:rsidRPr="00E26D39" w:rsidRDefault="00197D08">
          <w:pPr>
            <w:pStyle w:val="TOCHeading"/>
            <w:rPr>
              <w:color w:val="auto"/>
              <w:sz w:val="24"/>
              <w:szCs w:val="24"/>
            </w:rPr>
          </w:pPr>
        </w:p>
        <w:p w14:paraId="7C9A6CF4" w14:textId="3D2C7499" w:rsidR="009E658F" w:rsidRDefault="00197D08">
          <w:pPr>
            <w:pStyle w:val="TOC1"/>
            <w:rPr>
              <w:rFonts w:asciiTheme="minorHAnsi" w:eastAsiaTheme="minorEastAsia" w:hAnsiTheme="minorHAnsi" w:cstheme="minorBidi"/>
              <w:b w:val="0"/>
              <w:bCs w:val="0"/>
              <w14:ligatures w14:val="standardContextual"/>
            </w:rPr>
          </w:pPr>
          <w:r w:rsidRPr="00E26D39">
            <w:rPr>
              <w:sz w:val="24"/>
              <w:szCs w:val="24"/>
            </w:rPr>
            <w:fldChar w:fldCharType="begin"/>
          </w:r>
          <w:r w:rsidRPr="00E26D39">
            <w:rPr>
              <w:sz w:val="24"/>
              <w:szCs w:val="24"/>
            </w:rPr>
            <w:instrText xml:space="preserve"> TOC \o "1-3" \h \z \u </w:instrText>
          </w:r>
          <w:r w:rsidRPr="00E26D39">
            <w:rPr>
              <w:sz w:val="24"/>
              <w:szCs w:val="24"/>
            </w:rPr>
            <w:fldChar w:fldCharType="separate"/>
          </w:r>
          <w:hyperlink w:anchor="_Toc156633470" w:history="1">
            <w:r w:rsidR="009E658F" w:rsidRPr="008A260A">
              <w:rPr>
                <w:rStyle w:val="Hyperlink"/>
              </w:rPr>
              <w:t>TUGAS AKHIR</w:t>
            </w:r>
            <w:r w:rsidR="009E658F">
              <w:rPr>
                <w:webHidden/>
              </w:rPr>
              <w:tab/>
            </w:r>
            <w:r w:rsidR="009E658F">
              <w:rPr>
                <w:webHidden/>
              </w:rPr>
              <w:fldChar w:fldCharType="begin"/>
            </w:r>
            <w:r w:rsidR="009E658F">
              <w:rPr>
                <w:webHidden/>
              </w:rPr>
              <w:instrText xml:space="preserve"> PAGEREF _Toc156633470 \h </w:instrText>
            </w:r>
            <w:r w:rsidR="009E658F">
              <w:rPr>
                <w:webHidden/>
              </w:rPr>
            </w:r>
            <w:r w:rsidR="009E658F">
              <w:rPr>
                <w:webHidden/>
              </w:rPr>
              <w:fldChar w:fldCharType="separate"/>
            </w:r>
            <w:r w:rsidR="004A4EB4">
              <w:rPr>
                <w:webHidden/>
              </w:rPr>
              <w:t>1</w:t>
            </w:r>
            <w:r w:rsidR="009E658F">
              <w:rPr>
                <w:webHidden/>
              </w:rPr>
              <w:fldChar w:fldCharType="end"/>
            </w:r>
          </w:hyperlink>
        </w:p>
        <w:p w14:paraId="4B52C3A0" w14:textId="56959C49" w:rsidR="009E658F" w:rsidRDefault="00000000">
          <w:pPr>
            <w:pStyle w:val="TOC1"/>
            <w:rPr>
              <w:rFonts w:asciiTheme="minorHAnsi" w:eastAsiaTheme="minorEastAsia" w:hAnsiTheme="minorHAnsi" w:cstheme="minorBidi"/>
              <w:b w:val="0"/>
              <w:bCs w:val="0"/>
              <w14:ligatures w14:val="standardContextual"/>
            </w:rPr>
          </w:pPr>
          <w:hyperlink w:anchor="_Toc156633471" w:history="1">
            <w:r w:rsidR="009E658F" w:rsidRPr="008A260A">
              <w:rPr>
                <w:rStyle w:val="Hyperlink"/>
              </w:rPr>
              <w:t>HALAMAN PERSETUJUAN DOSEN PEMBIMBING</w:t>
            </w:r>
            <w:r w:rsidR="009E658F">
              <w:rPr>
                <w:webHidden/>
              </w:rPr>
              <w:tab/>
            </w:r>
            <w:r w:rsidR="009E658F">
              <w:rPr>
                <w:webHidden/>
              </w:rPr>
              <w:fldChar w:fldCharType="begin"/>
            </w:r>
            <w:r w:rsidR="009E658F">
              <w:rPr>
                <w:webHidden/>
              </w:rPr>
              <w:instrText xml:space="preserve"> PAGEREF _Toc156633471 \h </w:instrText>
            </w:r>
            <w:r w:rsidR="009E658F">
              <w:rPr>
                <w:webHidden/>
              </w:rPr>
            </w:r>
            <w:r w:rsidR="009E658F">
              <w:rPr>
                <w:webHidden/>
              </w:rPr>
              <w:fldChar w:fldCharType="separate"/>
            </w:r>
            <w:r w:rsidR="004A4EB4">
              <w:rPr>
                <w:webHidden/>
              </w:rPr>
              <w:t>ii</w:t>
            </w:r>
            <w:r w:rsidR="009E658F">
              <w:rPr>
                <w:webHidden/>
              </w:rPr>
              <w:fldChar w:fldCharType="end"/>
            </w:r>
          </w:hyperlink>
        </w:p>
        <w:p w14:paraId="4127BC0C" w14:textId="4F7DEC29" w:rsidR="009E658F" w:rsidRDefault="00000000">
          <w:pPr>
            <w:pStyle w:val="TOC1"/>
            <w:rPr>
              <w:rFonts w:asciiTheme="minorHAnsi" w:eastAsiaTheme="minorEastAsia" w:hAnsiTheme="minorHAnsi" w:cstheme="minorBidi"/>
              <w:b w:val="0"/>
              <w:bCs w:val="0"/>
              <w14:ligatures w14:val="standardContextual"/>
            </w:rPr>
          </w:pPr>
          <w:hyperlink w:anchor="_Toc156633472" w:history="1">
            <w:r w:rsidR="009E658F" w:rsidRPr="008A260A">
              <w:rPr>
                <w:rStyle w:val="Hyperlink"/>
              </w:rPr>
              <w:t>DAFTAR ISI</w:t>
            </w:r>
            <w:r w:rsidR="009E658F">
              <w:rPr>
                <w:rStyle w:val="Hyperlink"/>
              </w:rPr>
              <w:t>..</w:t>
            </w:r>
            <w:r w:rsidR="009E658F">
              <w:rPr>
                <w:webHidden/>
              </w:rPr>
              <w:tab/>
            </w:r>
            <w:r w:rsidR="009E658F">
              <w:rPr>
                <w:webHidden/>
              </w:rPr>
              <w:fldChar w:fldCharType="begin"/>
            </w:r>
            <w:r w:rsidR="009E658F">
              <w:rPr>
                <w:webHidden/>
              </w:rPr>
              <w:instrText xml:space="preserve"> PAGEREF _Toc156633472 \h </w:instrText>
            </w:r>
            <w:r w:rsidR="009E658F">
              <w:rPr>
                <w:webHidden/>
              </w:rPr>
            </w:r>
            <w:r w:rsidR="009E658F">
              <w:rPr>
                <w:webHidden/>
              </w:rPr>
              <w:fldChar w:fldCharType="separate"/>
            </w:r>
            <w:r w:rsidR="004A4EB4">
              <w:rPr>
                <w:webHidden/>
              </w:rPr>
              <w:t>iii</w:t>
            </w:r>
            <w:r w:rsidR="009E658F">
              <w:rPr>
                <w:webHidden/>
              </w:rPr>
              <w:fldChar w:fldCharType="end"/>
            </w:r>
          </w:hyperlink>
        </w:p>
        <w:p w14:paraId="2C65F9EB" w14:textId="3947BFAD" w:rsidR="009E658F" w:rsidRDefault="00000000">
          <w:pPr>
            <w:pStyle w:val="TOC1"/>
            <w:rPr>
              <w:rFonts w:asciiTheme="minorHAnsi" w:eastAsiaTheme="minorEastAsia" w:hAnsiTheme="minorHAnsi" w:cstheme="minorBidi"/>
              <w:b w:val="0"/>
              <w:bCs w:val="0"/>
              <w14:ligatures w14:val="standardContextual"/>
            </w:rPr>
          </w:pPr>
          <w:hyperlink w:anchor="_Toc156633473" w:history="1">
            <w:r w:rsidR="009E658F" w:rsidRPr="008A260A">
              <w:rPr>
                <w:rStyle w:val="Hyperlink"/>
              </w:rPr>
              <w:t>DAFTAR  TABEL</w:t>
            </w:r>
            <w:r w:rsidR="009E658F">
              <w:rPr>
                <w:webHidden/>
              </w:rPr>
              <w:tab/>
            </w:r>
            <w:r w:rsidR="009E658F">
              <w:rPr>
                <w:webHidden/>
              </w:rPr>
              <w:fldChar w:fldCharType="begin"/>
            </w:r>
            <w:r w:rsidR="009E658F">
              <w:rPr>
                <w:webHidden/>
              </w:rPr>
              <w:instrText xml:space="preserve"> PAGEREF _Toc156633473 \h </w:instrText>
            </w:r>
            <w:r w:rsidR="009E658F">
              <w:rPr>
                <w:webHidden/>
              </w:rPr>
            </w:r>
            <w:r w:rsidR="009E658F">
              <w:rPr>
                <w:webHidden/>
              </w:rPr>
              <w:fldChar w:fldCharType="separate"/>
            </w:r>
            <w:r w:rsidR="004A4EB4">
              <w:rPr>
                <w:webHidden/>
              </w:rPr>
              <w:t>v</w:t>
            </w:r>
            <w:r w:rsidR="009E658F">
              <w:rPr>
                <w:webHidden/>
              </w:rPr>
              <w:fldChar w:fldCharType="end"/>
            </w:r>
          </w:hyperlink>
        </w:p>
        <w:p w14:paraId="5F3172E1" w14:textId="28D43AD3" w:rsidR="009E658F" w:rsidRDefault="00000000">
          <w:pPr>
            <w:pStyle w:val="TOC1"/>
            <w:rPr>
              <w:rFonts w:asciiTheme="minorHAnsi" w:eastAsiaTheme="minorEastAsia" w:hAnsiTheme="minorHAnsi" w:cstheme="minorBidi"/>
              <w:b w:val="0"/>
              <w:bCs w:val="0"/>
              <w14:ligatures w14:val="standardContextual"/>
            </w:rPr>
          </w:pPr>
          <w:hyperlink w:anchor="_Toc156633474" w:history="1">
            <w:r w:rsidR="009E658F" w:rsidRPr="008A260A">
              <w:rPr>
                <w:rStyle w:val="Hyperlink"/>
              </w:rPr>
              <w:t>DAFTAR GAMBAR</w:t>
            </w:r>
            <w:r w:rsidR="009E658F">
              <w:rPr>
                <w:webHidden/>
              </w:rPr>
              <w:tab/>
            </w:r>
            <w:r w:rsidR="009E658F">
              <w:rPr>
                <w:webHidden/>
              </w:rPr>
              <w:fldChar w:fldCharType="begin"/>
            </w:r>
            <w:r w:rsidR="009E658F">
              <w:rPr>
                <w:webHidden/>
              </w:rPr>
              <w:instrText xml:space="preserve"> PAGEREF _Toc156633474 \h </w:instrText>
            </w:r>
            <w:r w:rsidR="009E658F">
              <w:rPr>
                <w:webHidden/>
              </w:rPr>
            </w:r>
            <w:r w:rsidR="009E658F">
              <w:rPr>
                <w:webHidden/>
              </w:rPr>
              <w:fldChar w:fldCharType="separate"/>
            </w:r>
            <w:r w:rsidR="004A4EB4">
              <w:rPr>
                <w:webHidden/>
              </w:rPr>
              <w:t>vi</w:t>
            </w:r>
            <w:r w:rsidR="009E658F">
              <w:rPr>
                <w:webHidden/>
              </w:rPr>
              <w:fldChar w:fldCharType="end"/>
            </w:r>
          </w:hyperlink>
        </w:p>
        <w:p w14:paraId="3120137B" w14:textId="122CD344" w:rsidR="009E658F" w:rsidRDefault="009E658F" w:rsidP="009E658F">
          <w:pPr>
            <w:pStyle w:val="TOC1"/>
            <w:rPr>
              <w:rFonts w:asciiTheme="minorHAnsi" w:eastAsiaTheme="minorEastAsia" w:hAnsiTheme="minorHAnsi" w:cstheme="minorBidi"/>
              <w:b w:val="0"/>
              <w:bCs w:val="0"/>
              <w14:ligatures w14:val="standardContextual"/>
            </w:rPr>
          </w:pPr>
          <w:r w:rsidRPr="009E658F">
            <w:rPr>
              <w:rStyle w:val="Hyperlink"/>
              <w:color w:val="auto"/>
              <w:u w:val="none"/>
            </w:rPr>
            <w:t xml:space="preserve">BAB I </w:t>
          </w:r>
          <w:r w:rsidRPr="009E658F">
            <w:rPr>
              <w:rStyle w:val="Hyperlink"/>
              <w:u w:val="none"/>
            </w:rPr>
            <w:t xml:space="preserve"> </w:t>
          </w:r>
          <w:hyperlink w:anchor="_Toc156633476" w:history="1">
            <w:r w:rsidRPr="008A260A">
              <w:rPr>
                <w:rStyle w:val="Hyperlink"/>
              </w:rPr>
              <w:t>PENDAHULUAN</w:t>
            </w:r>
            <w:r>
              <w:rPr>
                <w:webHidden/>
              </w:rPr>
              <w:tab/>
            </w:r>
            <w:r>
              <w:rPr>
                <w:webHidden/>
              </w:rPr>
              <w:fldChar w:fldCharType="begin"/>
            </w:r>
            <w:r>
              <w:rPr>
                <w:webHidden/>
              </w:rPr>
              <w:instrText xml:space="preserve"> PAGEREF _Toc156633476 \h </w:instrText>
            </w:r>
            <w:r>
              <w:rPr>
                <w:webHidden/>
              </w:rPr>
            </w:r>
            <w:r>
              <w:rPr>
                <w:webHidden/>
              </w:rPr>
              <w:fldChar w:fldCharType="separate"/>
            </w:r>
            <w:r w:rsidR="004A4EB4">
              <w:rPr>
                <w:webHidden/>
              </w:rPr>
              <w:t>1</w:t>
            </w:r>
            <w:r>
              <w:rPr>
                <w:webHidden/>
              </w:rPr>
              <w:fldChar w:fldCharType="end"/>
            </w:r>
          </w:hyperlink>
        </w:p>
        <w:p w14:paraId="36983658" w14:textId="24239F24" w:rsidR="009E658F" w:rsidRPr="009E658F" w:rsidRDefault="00000000">
          <w:pPr>
            <w:pStyle w:val="TOC2"/>
            <w:rPr>
              <w:rFonts w:eastAsiaTheme="minorEastAsia"/>
              <w:b w:val="0"/>
              <w:bCs w:val="0"/>
              <w:sz w:val="24"/>
              <w:szCs w:val="24"/>
              <w14:ligatures w14:val="standardContextual"/>
            </w:rPr>
          </w:pPr>
          <w:hyperlink w:anchor="_Toc156633477" w:history="1">
            <w:r w:rsidR="009E658F" w:rsidRPr="009E658F">
              <w:rPr>
                <w:rStyle w:val="Hyperlink"/>
                <w:rFonts w:ascii="Times New Roman" w:hAnsi="Times New Roman" w:cs="Times New Roman"/>
                <w:b w:val="0"/>
                <w:bCs w:val="0"/>
                <w:sz w:val="24"/>
                <w:szCs w:val="24"/>
              </w:rPr>
              <w:t>1.1</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Latar Belakang</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77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1</w:t>
            </w:r>
            <w:r w:rsidR="009E658F" w:rsidRPr="009E658F">
              <w:rPr>
                <w:b w:val="0"/>
                <w:bCs w:val="0"/>
                <w:webHidden/>
                <w:sz w:val="24"/>
                <w:szCs w:val="24"/>
              </w:rPr>
              <w:fldChar w:fldCharType="end"/>
            </w:r>
          </w:hyperlink>
        </w:p>
        <w:p w14:paraId="08698D96" w14:textId="7090C65F" w:rsidR="009E658F" w:rsidRPr="009E658F" w:rsidRDefault="00000000">
          <w:pPr>
            <w:pStyle w:val="TOC2"/>
            <w:rPr>
              <w:rFonts w:eastAsiaTheme="minorEastAsia"/>
              <w:b w:val="0"/>
              <w:bCs w:val="0"/>
              <w:sz w:val="24"/>
              <w:szCs w:val="24"/>
              <w14:ligatures w14:val="standardContextual"/>
            </w:rPr>
          </w:pPr>
          <w:hyperlink w:anchor="_Toc156633478" w:history="1">
            <w:r w:rsidR="009E658F" w:rsidRPr="009E658F">
              <w:rPr>
                <w:rStyle w:val="Hyperlink"/>
                <w:rFonts w:ascii="Times New Roman" w:hAnsi="Times New Roman" w:cs="Times New Roman"/>
                <w:b w:val="0"/>
                <w:bCs w:val="0"/>
                <w:sz w:val="24"/>
                <w:szCs w:val="24"/>
              </w:rPr>
              <w:t>1.2</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Rumusan Masalah</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78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4</w:t>
            </w:r>
            <w:r w:rsidR="009E658F" w:rsidRPr="009E658F">
              <w:rPr>
                <w:b w:val="0"/>
                <w:bCs w:val="0"/>
                <w:webHidden/>
                <w:sz w:val="24"/>
                <w:szCs w:val="24"/>
              </w:rPr>
              <w:fldChar w:fldCharType="end"/>
            </w:r>
          </w:hyperlink>
        </w:p>
        <w:p w14:paraId="54696F22" w14:textId="7BE88A92" w:rsidR="009E658F" w:rsidRPr="009E658F" w:rsidRDefault="00000000">
          <w:pPr>
            <w:pStyle w:val="TOC2"/>
            <w:rPr>
              <w:rFonts w:eastAsiaTheme="minorEastAsia"/>
              <w:b w:val="0"/>
              <w:bCs w:val="0"/>
              <w:sz w:val="24"/>
              <w:szCs w:val="24"/>
              <w14:ligatures w14:val="standardContextual"/>
            </w:rPr>
          </w:pPr>
          <w:hyperlink w:anchor="_Toc156633479" w:history="1">
            <w:r w:rsidR="009E658F" w:rsidRPr="009E658F">
              <w:rPr>
                <w:rStyle w:val="Hyperlink"/>
                <w:rFonts w:ascii="Times New Roman" w:hAnsi="Times New Roman" w:cs="Times New Roman"/>
                <w:b w:val="0"/>
                <w:bCs w:val="0"/>
                <w:sz w:val="24"/>
                <w:szCs w:val="24"/>
              </w:rPr>
              <w:t>1.3</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Batasan Masalah</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79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4</w:t>
            </w:r>
            <w:r w:rsidR="009E658F" w:rsidRPr="009E658F">
              <w:rPr>
                <w:b w:val="0"/>
                <w:bCs w:val="0"/>
                <w:webHidden/>
                <w:sz w:val="24"/>
                <w:szCs w:val="24"/>
              </w:rPr>
              <w:fldChar w:fldCharType="end"/>
            </w:r>
          </w:hyperlink>
        </w:p>
        <w:p w14:paraId="6BD95BAB" w14:textId="104542CB" w:rsidR="009E658F" w:rsidRPr="009E658F" w:rsidRDefault="00000000">
          <w:pPr>
            <w:pStyle w:val="TOC2"/>
            <w:rPr>
              <w:rFonts w:eastAsiaTheme="minorEastAsia"/>
              <w:b w:val="0"/>
              <w:bCs w:val="0"/>
              <w:sz w:val="24"/>
              <w:szCs w:val="24"/>
              <w14:ligatures w14:val="standardContextual"/>
            </w:rPr>
          </w:pPr>
          <w:hyperlink w:anchor="_Toc156633480" w:history="1">
            <w:r w:rsidR="009E658F" w:rsidRPr="009E658F">
              <w:rPr>
                <w:rStyle w:val="Hyperlink"/>
                <w:rFonts w:ascii="Times New Roman" w:hAnsi="Times New Roman" w:cs="Times New Roman"/>
                <w:b w:val="0"/>
                <w:bCs w:val="0"/>
                <w:sz w:val="24"/>
                <w:szCs w:val="24"/>
              </w:rPr>
              <w:t>1.4</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Tujuan Penelitian</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80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4</w:t>
            </w:r>
            <w:r w:rsidR="009E658F" w:rsidRPr="009E658F">
              <w:rPr>
                <w:b w:val="0"/>
                <w:bCs w:val="0"/>
                <w:webHidden/>
                <w:sz w:val="24"/>
                <w:szCs w:val="24"/>
              </w:rPr>
              <w:fldChar w:fldCharType="end"/>
            </w:r>
          </w:hyperlink>
        </w:p>
        <w:p w14:paraId="0C9E93AE" w14:textId="06CD8D60" w:rsidR="009E658F" w:rsidRPr="009E658F" w:rsidRDefault="00000000">
          <w:pPr>
            <w:pStyle w:val="TOC2"/>
            <w:rPr>
              <w:rFonts w:eastAsiaTheme="minorEastAsia"/>
              <w:b w:val="0"/>
              <w:bCs w:val="0"/>
              <w:sz w:val="24"/>
              <w:szCs w:val="24"/>
              <w14:ligatures w14:val="standardContextual"/>
            </w:rPr>
          </w:pPr>
          <w:hyperlink w:anchor="_Toc156633481" w:history="1">
            <w:r w:rsidR="009E658F" w:rsidRPr="009E658F">
              <w:rPr>
                <w:rStyle w:val="Hyperlink"/>
                <w:rFonts w:ascii="Times New Roman" w:hAnsi="Times New Roman" w:cs="Times New Roman"/>
                <w:b w:val="0"/>
                <w:bCs w:val="0"/>
                <w:sz w:val="24"/>
                <w:szCs w:val="24"/>
              </w:rPr>
              <w:t>1.5</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Manfaat Penelitian</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81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5</w:t>
            </w:r>
            <w:r w:rsidR="009E658F" w:rsidRPr="009E658F">
              <w:rPr>
                <w:b w:val="0"/>
                <w:bCs w:val="0"/>
                <w:webHidden/>
                <w:sz w:val="24"/>
                <w:szCs w:val="24"/>
              </w:rPr>
              <w:fldChar w:fldCharType="end"/>
            </w:r>
          </w:hyperlink>
        </w:p>
        <w:p w14:paraId="3A9424B2" w14:textId="42BAF800" w:rsidR="009E658F" w:rsidRPr="009E658F" w:rsidRDefault="00000000">
          <w:pPr>
            <w:pStyle w:val="TOC2"/>
            <w:rPr>
              <w:rFonts w:eastAsiaTheme="minorEastAsia"/>
              <w:b w:val="0"/>
              <w:bCs w:val="0"/>
              <w:sz w:val="24"/>
              <w:szCs w:val="24"/>
              <w14:ligatures w14:val="standardContextual"/>
            </w:rPr>
          </w:pPr>
          <w:hyperlink w:anchor="_Toc156633482" w:history="1">
            <w:r w:rsidR="009E658F" w:rsidRPr="009E658F">
              <w:rPr>
                <w:rStyle w:val="Hyperlink"/>
                <w:rFonts w:ascii="Times New Roman" w:hAnsi="Times New Roman" w:cs="Times New Roman"/>
                <w:b w:val="0"/>
                <w:bCs w:val="0"/>
                <w:sz w:val="24"/>
                <w:szCs w:val="24"/>
              </w:rPr>
              <w:t>1.6</w:t>
            </w:r>
            <w:r w:rsidR="009E658F" w:rsidRPr="009E658F">
              <w:rPr>
                <w:rFonts w:eastAsiaTheme="minorEastAsia"/>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Sistematika Penulisan</w:t>
            </w:r>
            <w:r w:rsidR="009E658F" w:rsidRPr="009E658F">
              <w:rPr>
                <w:b w:val="0"/>
                <w:bCs w:val="0"/>
                <w:webHidden/>
                <w:sz w:val="24"/>
                <w:szCs w:val="24"/>
              </w:rPr>
              <w:tab/>
            </w:r>
            <w:r w:rsidR="009E658F" w:rsidRPr="009E658F">
              <w:rPr>
                <w:b w:val="0"/>
                <w:bCs w:val="0"/>
                <w:webHidden/>
                <w:sz w:val="24"/>
                <w:szCs w:val="24"/>
              </w:rPr>
              <w:fldChar w:fldCharType="begin"/>
            </w:r>
            <w:r w:rsidR="009E658F" w:rsidRPr="009E658F">
              <w:rPr>
                <w:b w:val="0"/>
                <w:bCs w:val="0"/>
                <w:webHidden/>
                <w:sz w:val="24"/>
                <w:szCs w:val="24"/>
              </w:rPr>
              <w:instrText xml:space="preserve"> PAGEREF _Toc156633482 \h </w:instrText>
            </w:r>
            <w:r w:rsidR="009E658F" w:rsidRPr="009E658F">
              <w:rPr>
                <w:b w:val="0"/>
                <w:bCs w:val="0"/>
                <w:webHidden/>
                <w:sz w:val="24"/>
                <w:szCs w:val="24"/>
              </w:rPr>
            </w:r>
            <w:r w:rsidR="009E658F" w:rsidRPr="009E658F">
              <w:rPr>
                <w:b w:val="0"/>
                <w:bCs w:val="0"/>
                <w:webHidden/>
                <w:sz w:val="24"/>
                <w:szCs w:val="24"/>
              </w:rPr>
              <w:fldChar w:fldCharType="separate"/>
            </w:r>
            <w:r w:rsidR="004A4EB4">
              <w:rPr>
                <w:b w:val="0"/>
                <w:bCs w:val="0"/>
                <w:webHidden/>
                <w:sz w:val="24"/>
                <w:szCs w:val="24"/>
              </w:rPr>
              <w:t>5</w:t>
            </w:r>
            <w:r w:rsidR="009E658F" w:rsidRPr="009E658F">
              <w:rPr>
                <w:b w:val="0"/>
                <w:bCs w:val="0"/>
                <w:webHidden/>
                <w:sz w:val="24"/>
                <w:szCs w:val="24"/>
              </w:rPr>
              <w:fldChar w:fldCharType="end"/>
            </w:r>
          </w:hyperlink>
        </w:p>
        <w:p w14:paraId="0F35B92F" w14:textId="4BB944E0" w:rsidR="009E658F" w:rsidRDefault="009E658F" w:rsidP="009E658F">
          <w:pPr>
            <w:pStyle w:val="TOC1"/>
            <w:rPr>
              <w:rFonts w:asciiTheme="minorHAnsi" w:eastAsiaTheme="minorEastAsia" w:hAnsiTheme="minorHAnsi" w:cstheme="minorBidi"/>
              <w:b w:val="0"/>
              <w:bCs w:val="0"/>
              <w14:ligatures w14:val="standardContextual"/>
            </w:rPr>
          </w:pPr>
          <w:r w:rsidRPr="009E658F">
            <w:rPr>
              <w:rStyle w:val="Hyperlink"/>
              <w:color w:val="auto"/>
              <w:u w:val="none"/>
            </w:rPr>
            <w:t>BAB II</w:t>
          </w:r>
          <w:r>
            <w:rPr>
              <w:rStyle w:val="Hyperlink"/>
            </w:rPr>
            <w:t xml:space="preserve"> </w:t>
          </w:r>
          <w:hyperlink w:anchor="_Toc156633484" w:history="1">
            <w:r w:rsidRPr="008A260A">
              <w:rPr>
                <w:rStyle w:val="Hyperlink"/>
              </w:rPr>
              <w:t>LANDASAN TEORI DAN TINJAUAN PUSTAKA</w:t>
            </w:r>
            <w:r>
              <w:rPr>
                <w:webHidden/>
              </w:rPr>
              <w:tab/>
            </w:r>
            <w:r>
              <w:rPr>
                <w:webHidden/>
              </w:rPr>
              <w:fldChar w:fldCharType="begin"/>
            </w:r>
            <w:r>
              <w:rPr>
                <w:webHidden/>
              </w:rPr>
              <w:instrText xml:space="preserve"> PAGEREF _Toc156633484 \h </w:instrText>
            </w:r>
            <w:r>
              <w:rPr>
                <w:webHidden/>
              </w:rPr>
            </w:r>
            <w:r>
              <w:rPr>
                <w:webHidden/>
              </w:rPr>
              <w:fldChar w:fldCharType="separate"/>
            </w:r>
            <w:r w:rsidR="004A4EB4">
              <w:rPr>
                <w:webHidden/>
              </w:rPr>
              <w:t>7</w:t>
            </w:r>
            <w:r>
              <w:rPr>
                <w:webHidden/>
              </w:rPr>
              <w:fldChar w:fldCharType="end"/>
            </w:r>
          </w:hyperlink>
        </w:p>
        <w:p w14:paraId="1B0E07B5" w14:textId="54C0C6B2"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485" w:history="1">
            <w:r w:rsidR="009E658F" w:rsidRPr="009E658F">
              <w:rPr>
                <w:rStyle w:val="Hyperlink"/>
                <w:rFonts w:ascii="Times New Roman" w:hAnsi="Times New Roman" w:cs="Times New Roman"/>
                <w:b w:val="0"/>
                <w:bCs w:val="0"/>
                <w:sz w:val="24"/>
                <w:szCs w:val="24"/>
              </w:rPr>
              <w:t>2.1.</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Tinjauan Pustaka</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485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7</w:t>
            </w:r>
            <w:r w:rsidR="009E658F" w:rsidRPr="009E658F">
              <w:rPr>
                <w:rFonts w:ascii="Times New Roman" w:hAnsi="Times New Roman" w:cs="Times New Roman"/>
                <w:b w:val="0"/>
                <w:bCs w:val="0"/>
                <w:webHidden/>
                <w:sz w:val="24"/>
                <w:szCs w:val="24"/>
              </w:rPr>
              <w:fldChar w:fldCharType="end"/>
            </w:r>
          </w:hyperlink>
        </w:p>
        <w:p w14:paraId="044A771C" w14:textId="7195403E"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486" w:history="1">
            <w:r w:rsidR="009E658F" w:rsidRPr="009E658F">
              <w:rPr>
                <w:rStyle w:val="Hyperlink"/>
                <w:rFonts w:ascii="Times New Roman" w:hAnsi="Times New Roman" w:cs="Times New Roman"/>
                <w:b w:val="0"/>
                <w:bCs w:val="0"/>
                <w:sz w:val="24"/>
                <w:szCs w:val="24"/>
              </w:rPr>
              <w:t>2.2.</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Landasan Teori</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486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9</w:t>
            </w:r>
            <w:r w:rsidR="009E658F" w:rsidRPr="009E658F">
              <w:rPr>
                <w:rFonts w:ascii="Times New Roman" w:hAnsi="Times New Roman" w:cs="Times New Roman"/>
                <w:b w:val="0"/>
                <w:bCs w:val="0"/>
                <w:webHidden/>
                <w:sz w:val="24"/>
                <w:szCs w:val="24"/>
              </w:rPr>
              <w:fldChar w:fldCharType="end"/>
            </w:r>
          </w:hyperlink>
        </w:p>
        <w:p w14:paraId="37C8242C" w14:textId="5EE0D380" w:rsidR="009E658F" w:rsidRPr="009E658F" w:rsidRDefault="00000000">
          <w:pPr>
            <w:pStyle w:val="TOC3"/>
            <w:rPr>
              <w:rFonts w:eastAsiaTheme="minorEastAsia"/>
              <w:sz w:val="24"/>
              <w:szCs w:val="24"/>
              <w14:ligatures w14:val="standardContextual"/>
            </w:rPr>
          </w:pPr>
          <w:hyperlink w:anchor="_Toc156633487" w:history="1">
            <w:r w:rsidR="009E658F" w:rsidRPr="009E658F">
              <w:rPr>
                <w:rStyle w:val="Hyperlink"/>
                <w:sz w:val="24"/>
                <w:szCs w:val="24"/>
              </w:rPr>
              <w:t>2.2.1</w:t>
            </w:r>
            <w:r w:rsidR="009E658F" w:rsidRPr="009E658F">
              <w:rPr>
                <w:rFonts w:eastAsiaTheme="minorEastAsia"/>
                <w:sz w:val="24"/>
                <w:szCs w:val="24"/>
                <w14:ligatures w14:val="standardContextual"/>
              </w:rPr>
              <w:tab/>
            </w:r>
            <w:r w:rsidR="009E658F" w:rsidRPr="009E658F">
              <w:rPr>
                <w:rStyle w:val="Hyperlink"/>
                <w:sz w:val="24"/>
                <w:szCs w:val="24"/>
              </w:rPr>
              <w:t>PMKS</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87 \h </w:instrText>
            </w:r>
            <w:r w:rsidR="009E658F" w:rsidRPr="009E658F">
              <w:rPr>
                <w:webHidden/>
                <w:sz w:val="24"/>
                <w:szCs w:val="24"/>
              </w:rPr>
            </w:r>
            <w:r w:rsidR="009E658F" w:rsidRPr="009E658F">
              <w:rPr>
                <w:webHidden/>
                <w:sz w:val="24"/>
                <w:szCs w:val="24"/>
              </w:rPr>
              <w:fldChar w:fldCharType="separate"/>
            </w:r>
            <w:r w:rsidR="004A4EB4">
              <w:rPr>
                <w:webHidden/>
                <w:sz w:val="24"/>
                <w:szCs w:val="24"/>
              </w:rPr>
              <w:t>10</w:t>
            </w:r>
            <w:r w:rsidR="009E658F" w:rsidRPr="009E658F">
              <w:rPr>
                <w:webHidden/>
                <w:sz w:val="24"/>
                <w:szCs w:val="24"/>
              </w:rPr>
              <w:fldChar w:fldCharType="end"/>
            </w:r>
          </w:hyperlink>
        </w:p>
        <w:p w14:paraId="14206BE7" w14:textId="2172692A" w:rsidR="009E658F" w:rsidRPr="009E658F" w:rsidRDefault="00000000">
          <w:pPr>
            <w:pStyle w:val="TOC3"/>
            <w:rPr>
              <w:rFonts w:eastAsiaTheme="minorEastAsia"/>
              <w:sz w:val="24"/>
              <w:szCs w:val="24"/>
              <w14:ligatures w14:val="standardContextual"/>
            </w:rPr>
          </w:pPr>
          <w:hyperlink w:anchor="_Toc156633488" w:history="1">
            <w:r w:rsidR="009E658F" w:rsidRPr="009E658F">
              <w:rPr>
                <w:rStyle w:val="Hyperlink"/>
                <w:sz w:val="24"/>
                <w:szCs w:val="24"/>
              </w:rPr>
              <w:t>2.2.2</w:t>
            </w:r>
            <w:r w:rsidR="009E658F" w:rsidRPr="009E658F">
              <w:rPr>
                <w:rFonts w:eastAsiaTheme="minorEastAsia"/>
                <w:sz w:val="24"/>
                <w:szCs w:val="24"/>
                <w14:ligatures w14:val="standardContextual"/>
              </w:rPr>
              <w:tab/>
            </w:r>
            <w:r w:rsidR="009E658F" w:rsidRPr="009E658F">
              <w:rPr>
                <w:rStyle w:val="Hyperlink"/>
                <w:sz w:val="24"/>
                <w:szCs w:val="24"/>
              </w:rPr>
              <w:t>Sistem</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88 \h </w:instrText>
            </w:r>
            <w:r w:rsidR="009E658F" w:rsidRPr="009E658F">
              <w:rPr>
                <w:webHidden/>
                <w:sz w:val="24"/>
                <w:szCs w:val="24"/>
              </w:rPr>
            </w:r>
            <w:r w:rsidR="009E658F" w:rsidRPr="009E658F">
              <w:rPr>
                <w:webHidden/>
                <w:sz w:val="24"/>
                <w:szCs w:val="24"/>
              </w:rPr>
              <w:fldChar w:fldCharType="separate"/>
            </w:r>
            <w:r w:rsidR="004A4EB4">
              <w:rPr>
                <w:webHidden/>
                <w:sz w:val="24"/>
                <w:szCs w:val="24"/>
              </w:rPr>
              <w:t>10</w:t>
            </w:r>
            <w:r w:rsidR="009E658F" w:rsidRPr="009E658F">
              <w:rPr>
                <w:webHidden/>
                <w:sz w:val="24"/>
                <w:szCs w:val="24"/>
              </w:rPr>
              <w:fldChar w:fldCharType="end"/>
            </w:r>
          </w:hyperlink>
        </w:p>
        <w:p w14:paraId="3AD82E12" w14:textId="55086A5D" w:rsidR="009E658F" w:rsidRPr="009E658F" w:rsidRDefault="00000000">
          <w:pPr>
            <w:pStyle w:val="TOC3"/>
            <w:rPr>
              <w:rFonts w:eastAsiaTheme="minorEastAsia"/>
              <w:sz w:val="24"/>
              <w:szCs w:val="24"/>
              <w14:ligatures w14:val="standardContextual"/>
            </w:rPr>
          </w:pPr>
          <w:hyperlink w:anchor="_Toc156633489" w:history="1">
            <w:r w:rsidR="009E658F" w:rsidRPr="009E658F">
              <w:rPr>
                <w:rStyle w:val="Hyperlink"/>
                <w:sz w:val="24"/>
                <w:szCs w:val="24"/>
              </w:rPr>
              <w:t>2.2.3</w:t>
            </w:r>
            <w:r w:rsidR="009E658F" w:rsidRPr="009E658F">
              <w:rPr>
                <w:rFonts w:eastAsiaTheme="minorEastAsia"/>
                <w:sz w:val="24"/>
                <w:szCs w:val="24"/>
                <w14:ligatures w14:val="standardContextual"/>
              </w:rPr>
              <w:tab/>
            </w:r>
            <w:r w:rsidR="009E658F" w:rsidRPr="009E658F">
              <w:rPr>
                <w:rStyle w:val="Hyperlink"/>
                <w:sz w:val="24"/>
                <w:szCs w:val="24"/>
              </w:rPr>
              <w:t>Desain Sistem</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89 \h </w:instrText>
            </w:r>
            <w:r w:rsidR="009E658F" w:rsidRPr="009E658F">
              <w:rPr>
                <w:webHidden/>
                <w:sz w:val="24"/>
                <w:szCs w:val="24"/>
              </w:rPr>
            </w:r>
            <w:r w:rsidR="009E658F" w:rsidRPr="009E658F">
              <w:rPr>
                <w:webHidden/>
                <w:sz w:val="24"/>
                <w:szCs w:val="24"/>
              </w:rPr>
              <w:fldChar w:fldCharType="separate"/>
            </w:r>
            <w:r w:rsidR="004A4EB4">
              <w:rPr>
                <w:webHidden/>
                <w:sz w:val="24"/>
                <w:szCs w:val="24"/>
              </w:rPr>
              <w:t>13</w:t>
            </w:r>
            <w:r w:rsidR="009E658F" w:rsidRPr="009E658F">
              <w:rPr>
                <w:webHidden/>
                <w:sz w:val="24"/>
                <w:szCs w:val="24"/>
              </w:rPr>
              <w:fldChar w:fldCharType="end"/>
            </w:r>
          </w:hyperlink>
        </w:p>
        <w:p w14:paraId="126C4860" w14:textId="7E9B7EE5" w:rsidR="009E658F" w:rsidRPr="009E658F" w:rsidRDefault="00000000">
          <w:pPr>
            <w:pStyle w:val="TOC3"/>
            <w:rPr>
              <w:rFonts w:eastAsiaTheme="minorEastAsia"/>
              <w:sz w:val="24"/>
              <w:szCs w:val="24"/>
              <w14:ligatures w14:val="standardContextual"/>
            </w:rPr>
          </w:pPr>
          <w:hyperlink w:anchor="_Toc156633490" w:history="1">
            <w:r w:rsidR="009E658F" w:rsidRPr="009E658F">
              <w:rPr>
                <w:rStyle w:val="Hyperlink"/>
                <w:sz w:val="24"/>
                <w:szCs w:val="24"/>
              </w:rPr>
              <w:t>2.2.4</w:t>
            </w:r>
            <w:r w:rsidR="009E658F" w:rsidRPr="009E658F">
              <w:rPr>
                <w:rFonts w:eastAsiaTheme="minorEastAsia"/>
                <w:sz w:val="24"/>
                <w:szCs w:val="24"/>
                <w14:ligatures w14:val="standardContextual"/>
              </w:rPr>
              <w:tab/>
            </w:r>
            <w:r w:rsidR="009E658F" w:rsidRPr="009E658F">
              <w:rPr>
                <w:rStyle w:val="Hyperlink"/>
                <w:sz w:val="24"/>
                <w:szCs w:val="24"/>
              </w:rPr>
              <w:t>Informasi</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0 \h </w:instrText>
            </w:r>
            <w:r w:rsidR="009E658F" w:rsidRPr="009E658F">
              <w:rPr>
                <w:webHidden/>
                <w:sz w:val="24"/>
                <w:szCs w:val="24"/>
              </w:rPr>
            </w:r>
            <w:r w:rsidR="009E658F" w:rsidRPr="009E658F">
              <w:rPr>
                <w:webHidden/>
                <w:sz w:val="24"/>
                <w:szCs w:val="24"/>
              </w:rPr>
              <w:fldChar w:fldCharType="separate"/>
            </w:r>
            <w:r w:rsidR="004A4EB4">
              <w:rPr>
                <w:webHidden/>
                <w:sz w:val="24"/>
                <w:szCs w:val="24"/>
              </w:rPr>
              <w:t>13</w:t>
            </w:r>
            <w:r w:rsidR="009E658F" w:rsidRPr="009E658F">
              <w:rPr>
                <w:webHidden/>
                <w:sz w:val="24"/>
                <w:szCs w:val="24"/>
              </w:rPr>
              <w:fldChar w:fldCharType="end"/>
            </w:r>
          </w:hyperlink>
        </w:p>
        <w:p w14:paraId="5F214A90" w14:textId="38098875" w:rsidR="009E658F" w:rsidRPr="009E658F" w:rsidRDefault="00000000">
          <w:pPr>
            <w:pStyle w:val="TOC3"/>
            <w:rPr>
              <w:rFonts w:eastAsiaTheme="minorEastAsia"/>
              <w:sz w:val="24"/>
              <w:szCs w:val="24"/>
              <w14:ligatures w14:val="standardContextual"/>
            </w:rPr>
          </w:pPr>
          <w:hyperlink w:anchor="_Toc156633491" w:history="1">
            <w:r w:rsidR="009E658F" w:rsidRPr="009E658F">
              <w:rPr>
                <w:rStyle w:val="Hyperlink"/>
                <w:sz w:val="24"/>
                <w:szCs w:val="24"/>
              </w:rPr>
              <w:t>2.2.5</w:t>
            </w:r>
            <w:r w:rsidR="009E658F" w:rsidRPr="009E658F">
              <w:rPr>
                <w:rFonts w:eastAsiaTheme="minorEastAsia"/>
                <w:sz w:val="24"/>
                <w:szCs w:val="24"/>
                <w14:ligatures w14:val="standardContextual"/>
              </w:rPr>
              <w:tab/>
            </w:r>
            <w:r w:rsidR="009E658F" w:rsidRPr="009E658F">
              <w:rPr>
                <w:rStyle w:val="Hyperlink"/>
                <w:sz w:val="24"/>
                <w:szCs w:val="24"/>
              </w:rPr>
              <w:t>Sistem Informasi</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1 \h </w:instrText>
            </w:r>
            <w:r w:rsidR="009E658F" w:rsidRPr="009E658F">
              <w:rPr>
                <w:webHidden/>
                <w:sz w:val="24"/>
                <w:szCs w:val="24"/>
              </w:rPr>
            </w:r>
            <w:r w:rsidR="009E658F" w:rsidRPr="009E658F">
              <w:rPr>
                <w:webHidden/>
                <w:sz w:val="24"/>
                <w:szCs w:val="24"/>
              </w:rPr>
              <w:fldChar w:fldCharType="separate"/>
            </w:r>
            <w:r w:rsidR="004A4EB4">
              <w:rPr>
                <w:webHidden/>
                <w:sz w:val="24"/>
                <w:szCs w:val="24"/>
              </w:rPr>
              <w:t>13</w:t>
            </w:r>
            <w:r w:rsidR="009E658F" w:rsidRPr="009E658F">
              <w:rPr>
                <w:webHidden/>
                <w:sz w:val="24"/>
                <w:szCs w:val="24"/>
              </w:rPr>
              <w:fldChar w:fldCharType="end"/>
            </w:r>
          </w:hyperlink>
        </w:p>
        <w:p w14:paraId="1B365F4A" w14:textId="74F2ED69" w:rsidR="009E658F" w:rsidRPr="009E658F" w:rsidRDefault="00000000">
          <w:pPr>
            <w:pStyle w:val="TOC3"/>
            <w:rPr>
              <w:rFonts w:eastAsiaTheme="minorEastAsia"/>
              <w:sz w:val="24"/>
              <w:szCs w:val="24"/>
              <w14:ligatures w14:val="standardContextual"/>
            </w:rPr>
          </w:pPr>
          <w:hyperlink w:anchor="_Toc156633492" w:history="1">
            <w:r w:rsidR="009E658F" w:rsidRPr="009E658F">
              <w:rPr>
                <w:rStyle w:val="Hyperlink"/>
                <w:sz w:val="24"/>
                <w:szCs w:val="24"/>
              </w:rPr>
              <w:t>2.2.6</w:t>
            </w:r>
            <w:r w:rsidR="009E658F" w:rsidRPr="009E658F">
              <w:rPr>
                <w:rFonts w:eastAsiaTheme="minorEastAsia"/>
                <w:sz w:val="24"/>
                <w:szCs w:val="24"/>
                <w14:ligatures w14:val="standardContextual"/>
              </w:rPr>
              <w:tab/>
            </w:r>
            <w:r w:rsidR="009E658F" w:rsidRPr="009E658F">
              <w:rPr>
                <w:rStyle w:val="Hyperlink"/>
                <w:sz w:val="24"/>
                <w:szCs w:val="24"/>
              </w:rPr>
              <w:t>Geografi</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2 \h </w:instrText>
            </w:r>
            <w:r w:rsidR="009E658F" w:rsidRPr="009E658F">
              <w:rPr>
                <w:webHidden/>
                <w:sz w:val="24"/>
                <w:szCs w:val="24"/>
              </w:rPr>
            </w:r>
            <w:r w:rsidR="009E658F" w:rsidRPr="009E658F">
              <w:rPr>
                <w:webHidden/>
                <w:sz w:val="24"/>
                <w:szCs w:val="24"/>
              </w:rPr>
              <w:fldChar w:fldCharType="separate"/>
            </w:r>
            <w:r w:rsidR="004A4EB4">
              <w:rPr>
                <w:webHidden/>
                <w:sz w:val="24"/>
                <w:szCs w:val="24"/>
              </w:rPr>
              <w:t>15</w:t>
            </w:r>
            <w:r w:rsidR="009E658F" w:rsidRPr="009E658F">
              <w:rPr>
                <w:webHidden/>
                <w:sz w:val="24"/>
                <w:szCs w:val="24"/>
              </w:rPr>
              <w:fldChar w:fldCharType="end"/>
            </w:r>
          </w:hyperlink>
        </w:p>
        <w:p w14:paraId="0FF25FB8" w14:textId="3558BDFA" w:rsidR="009E658F" w:rsidRPr="009E658F" w:rsidRDefault="00000000">
          <w:pPr>
            <w:pStyle w:val="TOC3"/>
            <w:rPr>
              <w:rFonts w:eastAsiaTheme="minorEastAsia"/>
              <w:sz w:val="24"/>
              <w:szCs w:val="24"/>
              <w14:ligatures w14:val="standardContextual"/>
            </w:rPr>
          </w:pPr>
          <w:hyperlink w:anchor="_Toc156633493" w:history="1">
            <w:r w:rsidR="009E658F" w:rsidRPr="009E658F">
              <w:rPr>
                <w:rStyle w:val="Hyperlink"/>
                <w:sz w:val="24"/>
                <w:szCs w:val="24"/>
              </w:rPr>
              <w:t>2.2.7</w:t>
            </w:r>
            <w:r w:rsidR="009E658F" w:rsidRPr="009E658F">
              <w:rPr>
                <w:rFonts w:eastAsiaTheme="minorEastAsia"/>
                <w:sz w:val="24"/>
                <w:szCs w:val="24"/>
                <w14:ligatures w14:val="standardContextual"/>
              </w:rPr>
              <w:tab/>
            </w:r>
            <w:r w:rsidR="009E658F" w:rsidRPr="009E658F">
              <w:rPr>
                <w:rStyle w:val="Hyperlink"/>
                <w:sz w:val="24"/>
                <w:szCs w:val="24"/>
              </w:rPr>
              <w:t>Sistem Informasi Geografi(</w:t>
            </w:r>
            <w:r w:rsidR="009E658F" w:rsidRPr="009E658F">
              <w:rPr>
                <w:rStyle w:val="Hyperlink"/>
                <w:i/>
                <w:iCs/>
                <w:sz w:val="24"/>
                <w:szCs w:val="24"/>
              </w:rPr>
              <w:t>SIG</w:t>
            </w:r>
            <w:r w:rsidR="009E658F" w:rsidRPr="009E658F">
              <w:rPr>
                <w:rStyle w:val="Hyperlink"/>
                <w:sz w:val="24"/>
                <w:szCs w:val="24"/>
              </w:rPr>
              <w:t>)</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3 \h </w:instrText>
            </w:r>
            <w:r w:rsidR="009E658F" w:rsidRPr="009E658F">
              <w:rPr>
                <w:webHidden/>
                <w:sz w:val="24"/>
                <w:szCs w:val="24"/>
              </w:rPr>
            </w:r>
            <w:r w:rsidR="009E658F" w:rsidRPr="009E658F">
              <w:rPr>
                <w:webHidden/>
                <w:sz w:val="24"/>
                <w:szCs w:val="24"/>
              </w:rPr>
              <w:fldChar w:fldCharType="separate"/>
            </w:r>
            <w:r w:rsidR="004A4EB4">
              <w:rPr>
                <w:webHidden/>
                <w:sz w:val="24"/>
                <w:szCs w:val="24"/>
              </w:rPr>
              <w:t>15</w:t>
            </w:r>
            <w:r w:rsidR="009E658F" w:rsidRPr="009E658F">
              <w:rPr>
                <w:webHidden/>
                <w:sz w:val="24"/>
                <w:szCs w:val="24"/>
              </w:rPr>
              <w:fldChar w:fldCharType="end"/>
            </w:r>
          </w:hyperlink>
        </w:p>
        <w:p w14:paraId="604ED468" w14:textId="5B7A5179" w:rsidR="009E658F" w:rsidRPr="009E658F" w:rsidRDefault="00000000">
          <w:pPr>
            <w:pStyle w:val="TOC3"/>
            <w:rPr>
              <w:rFonts w:eastAsiaTheme="minorEastAsia"/>
              <w:sz w:val="24"/>
              <w:szCs w:val="24"/>
              <w14:ligatures w14:val="standardContextual"/>
            </w:rPr>
          </w:pPr>
          <w:hyperlink w:anchor="_Toc156633494" w:history="1">
            <w:r w:rsidR="009E658F" w:rsidRPr="009E658F">
              <w:rPr>
                <w:rStyle w:val="Hyperlink"/>
                <w:sz w:val="24"/>
                <w:szCs w:val="24"/>
              </w:rPr>
              <w:t>2.2.8</w:t>
            </w:r>
            <w:r w:rsidR="009E658F" w:rsidRPr="009E658F">
              <w:rPr>
                <w:rFonts w:eastAsiaTheme="minorEastAsia"/>
                <w:sz w:val="24"/>
                <w:szCs w:val="24"/>
                <w14:ligatures w14:val="standardContextual"/>
              </w:rPr>
              <w:tab/>
            </w:r>
            <w:r w:rsidR="009E658F" w:rsidRPr="009E658F">
              <w:rPr>
                <w:rStyle w:val="Hyperlink"/>
                <w:i/>
                <w:iCs/>
                <w:sz w:val="24"/>
                <w:szCs w:val="24"/>
              </w:rPr>
              <w:t>Extreme Progreming</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4 \h </w:instrText>
            </w:r>
            <w:r w:rsidR="009E658F" w:rsidRPr="009E658F">
              <w:rPr>
                <w:webHidden/>
                <w:sz w:val="24"/>
                <w:szCs w:val="24"/>
              </w:rPr>
            </w:r>
            <w:r w:rsidR="009E658F" w:rsidRPr="009E658F">
              <w:rPr>
                <w:webHidden/>
                <w:sz w:val="24"/>
                <w:szCs w:val="24"/>
              </w:rPr>
              <w:fldChar w:fldCharType="separate"/>
            </w:r>
            <w:r w:rsidR="004A4EB4">
              <w:rPr>
                <w:webHidden/>
                <w:sz w:val="24"/>
                <w:szCs w:val="24"/>
              </w:rPr>
              <w:t>16</w:t>
            </w:r>
            <w:r w:rsidR="009E658F" w:rsidRPr="009E658F">
              <w:rPr>
                <w:webHidden/>
                <w:sz w:val="24"/>
                <w:szCs w:val="24"/>
              </w:rPr>
              <w:fldChar w:fldCharType="end"/>
            </w:r>
          </w:hyperlink>
        </w:p>
        <w:p w14:paraId="4B378D52" w14:textId="21006F34" w:rsidR="009E658F" w:rsidRPr="009E658F" w:rsidRDefault="00000000">
          <w:pPr>
            <w:pStyle w:val="TOC3"/>
            <w:rPr>
              <w:rFonts w:eastAsiaTheme="minorEastAsia"/>
              <w:sz w:val="24"/>
              <w:szCs w:val="24"/>
              <w14:ligatures w14:val="standardContextual"/>
            </w:rPr>
          </w:pPr>
          <w:hyperlink w:anchor="_Toc156633495" w:history="1">
            <w:r w:rsidR="009E658F" w:rsidRPr="009E658F">
              <w:rPr>
                <w:rStyle w:val="Hyperlink"/>
                <w:sz w:val="24"/>
                <w:szCs w:val="24"/>
              </w:rPr>
              <w:t>2.2.9</w:t>
            </w:r>
            <w:r w:rsidR="009E658F" w:rsidRPr="009E658F">
              <w:rPr>
                <w:rFonts w:eastAsiaTheme="minorEastAsia"/>
                <w:sz w:val="24"/>
                <w:szCs w:val="24"/>
                <w14:ligatures w14:val="standardContextual"/>
              </w:rPr>
              <w:tab/>
            </w:r>
            <w:r w:rsidR="009E658F" w:rsidRPr="009E658F">
              <w:rPr>
                <w:rStyle w:val="Hyperlink"/>
                <w:i/>
                <w:iCs/>
                <w:sz w:val="24"/>
                <w:szCs w:val="24"/>
              </w:rPr>
              <w:t>Flowchart</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5 \h </w:instrText>
            </w:r>
            <w:r w:rsidR="009E658F" w:rsidRPr="009E658F">
              <w:rPr>
                <w:webHidden/>
                <w:sz w:val="24"/>
                <w:szCs w:val="24"/>
              </w:rPr>
            </w:r>
            <w:r w:rsidR="009E658F" w:rsidRPr="009E658F">
              <w:rPr>
                <w:webHidden/>
                <w:sz w:val="24"/>
                <w:szCs w:val="24"/>
              </w:rPr>
              <w:fldChar w:fldCharType="separate"/>
            </w:r>
            <w:r w:rsidR="004A4EB4">
              <w:rPr>
                <w:webHidden/>
                <w:sz w:val="24"/>
                <w:szCs w:val="24"/>
              </w:rPr>
              <w:t>18</w:t>
            </w:r>
            <w:r w:rsidR="009E658F" w:rsidRPr="009E658F">
              <w:rPr>
                <w:webHidden/>
                <w:sz w:val="24"/>
                <w:szCs w:val="24"/>
              </w:rPr>
              <w:fldChar w:fldCharType="end"/>
            </w:r>
          </w:hyperlink>
        </w:p>
        <w:p w14:paraId="2D356014" w14:textId="09FAC445" w:rsidR="009E658F" w:rsidRPr="009E658F" w:rsidRDefault="00000000">
          <w:pPr>
            <w:pStyle w:val="TOC3"/>
            <w:rPr>
              <w:rFonts w:eastAsiaTheme="minorEastAsia"/>
              <w:sz w:val="24"/>
              <w:szCs w:val="24"/>
              <w14:ligatures w14:val="standardContextual"/>
            </w:rPr>
          </w:pPr>
          <w:hyperlink w:anchor="_Toc156633496" w:history="1">
            <w:r w:rsidR="009E658F" w:rsidRPr="009E658F">
              <w:rPr>
                <w:rStyle w:val="Hyperlink"/>
                <w:sz w:val="24"/>
                <w:szCs w:val="24"/>
              </w:rPr>
              <w:t>2.2.10</w:t>
            </w:r>
            <w:r w:rsidR="009E658F" w:rsidRPr="009E658F">
              <w:rPr>
                <w:rFonts w:eastAsiaTheme="minorEastAsia"/>
                <w:sz w:val="24"/>
                <w:szCs w:val="24"/>
                <w14:ligatures w14:val="standardContextual"/>
              </w:rPr>
              <w:tab/>
            </w:r>
            <w:r w:rsidR="009E658F" w:rsidRPr="009E658F">
              <w:rPr>
                <w:rStyle w:val="Hyperlink"/>
                <w:i/>
                <w:iCs/>
                <w:sz w:val="24"/>
                <w:szCs w:val="24"/>
              </w:rPr>
              <w:t>UML</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6 \h </w:instrText>
            </w:r>
            <w:r w:rsidR="009E658F" w:rsidRPr="009E658F">
              <w:rPr>
                <w:webHidden/>
                <w:sz w:val="24"/>
                <w:szCs w:val="24"/>
              </w:rPr>
            </w:r>
            <w:r w:rsidR="009E658F" w:rsidRPr="009E658F">
              <w:rPr>
                <w:webHidden/>
                <w:sz w:val="24"/>
                <w:szCs w:val="24"/>
              </w:rPr>
              <w:fldChar w:fldCharType="separate"/>
            </w:r>
            <w:r w:rsidR="004A4EB4">
              <w:rPr>
                <w:webHidden/>
                <w:sz w:val="24"/>
                <w:szCs w:val="24"/>
              </w:rPr>
              <w:t>19</w:t>
            </w:r>
            <w:r w:rsidR="009E658F" w:rsidRPr="009E658F">
              <w:rPr>
                <w:webHidden/>
                <w:sz w:val="24"/>
                <w:szCs w:val="24"/>
              </w:rPr>
              <w:fldChar w:fldCharType="end"/>
            </w:r>
          </w:hyperlink>
        </w:p>
        <w:p w14:paraId="4BE32B41" w14:textId="13F2DC65" w:rsidR="009E658F" w:rsidRPr="009E658F" w:rsidRDefault="00000000">
          <w:pPr>
            <w:pStyle w:val="TOC3"/>
            <w:rPr>
              <w:rFonts w:eastAsiaTheme="minorEastAsia"/>
              <w:sz w:val="24"/>
              <w:szCs w:val="24"/>
              <w14:ligatures w14:val="standardContextual"/>
            </w:rPr>
          </w:pPr>
          <w:hyperlink w:anchor="_Toc156633498" w:history="1">
            <w:r w:rsidR="009E658F" w:rsidRPr="009E658F">
              <w:rPr>
                <w:rStyle w:val="Hyperlink"/>
                <w:sz w:val="24"/>
                <w:szCs w:val="24"/>
              </w:rPr>
              <w:t>2.2.11</w:t>
            </w:r>
            <w:r w:rsidR="009E658F" w:rsidRPr="009E658F">
              <w:rPr>
                <w:rFonts w:eastAsiaTheme="minorEastAsia"/>
                <w:sz w:val="24"/>
                <w:szCs w:val="24"/>
                <w14:ligatures w14:val="standardContextual"/>
              </w:rPr>
              <w:tab/>
            </w:r>
            <w:r w:rsidR="009E658F" w:rsidRPr="009E658F">
              <w:rPr>
                <w:rStyle w:val="Hyperlink"/>
                <w:sz w:val="24"/>
                <w:szCs w:val="24"/>
              </w:rPr>
              <w:t>Database</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8 \h </w:instrText>
            </w:r>
            <w:r w:rsidR="009E658F" w:rsidRPr="009E658F">
              <w:rPr>
                <w:webHidden/>
                <w:sz w:val="24"/>
                <w:szCs w:val="24"/>
              </w:rPr>
            </w:r>
            <w:r w:rsidR="009E658F" w:rsidRPr="009E658F">
              <w:rPr>
                <w:webHidden/>
                <w:sz w:val="24"/>
                <w:szCs w:val="24"/>
              </w:rPr>
              <w:fldChar w:fldCharType="separate"/>
            </w:r>
            <w:r w:rsidR="004A4EB4">
              <w:rPr>
                <w:webHidden/>
                <w:sz w:val="24"/>
                <w:szCs w:val="24"/>
              </w:rPr>
              <w:t>23</w:t>
            </w:r>
            <w:r w:rsidR="009E658F" w:rsidRPr="009E658F">
              <w:rPr>
                <w:webHidden/>
                <w:sz w:val="24"/>
                <w:szCs w:val="24"/>
              </w:rPr>
              <w:fldChar w:fldCharType="end"/>
            </w:r>
          </w:hyperlink>
        </w:p>
        <w:p w14:paraId="64FF3C25" w14:textId="2F62450E" w:rsidR="009E658F" w:rsidRPr="009E658F" w:rsidRDefault="00000000">
          <w:pPr>
            <w:pStyle w:val="TOC3"/>
            <w:rPr>
              <w:rFonts w:eastAsiaTheme="minorEastAsia"/>
              <w:sz w:val="24"/>
              <w:szCs w:val="24"/>
              <w14:ligatures w14:val="standardContextual"/>
            </w:rPr>
          </w:pPr>
          <w:hyperlink w:anchor="_Toc156633499" w:history="1">
            <w:r w:rsidR="009E658F" w:rsidRPr="009E658F">
              <w:rPr>
                <w:rStyle w:val="Hyperlink"/>
                <w:sz w:val="24"/>
                <w:szCs w:val="24"/>
              </w:rPr>
              <w:t>2.2.12</w:t>
            </w:r>
            <w:r w:rsidR="009E658F" w:rsidRPr="009E658F">
              <w:rPr>
                <w:rFonts w:eastAsiaTheme="minorEastAsia"/>
                <w:sz w:val="24"/>
                <w:szCs w:val="24"/>
                <w14:ligatures w14:val="standardContextual"/>
              </w:rPr>
              <w:tab/>
            </w:r>
            <w:r w:rsidR="009E658F" w:rsidRPr="009E658F">
              <w:rPr>
                <w:rStyle w:val="Hyperlink"/>
                <w:i/>
                <w:iCs/>
                <w:sz w:val="24"/>
                <w:szCs w:val="24"/>
              </w:rPr>
              <w:t>MYSQL</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499 \h </w:instrText>
            </w:r>
            <w:r w:rsidR="009E658F" w:rsidRPr="009E658F">
              <w:rPr>
                <w:webHidden/>
                <w:sz w:val="24"/>
                <w:szCs w:val="24"/>
              </w:rPr>
            </w:r>
            <w:r w:rsidR="009E658F" w:rsidRPr="009E658F">
              <w:rPr>
                <w:webHidden/>
                <w:sz w:val="24"/>
                <w:szCs w:val="24"/>
              </w:rPr>
              <w:fldChar w:fldCharType="separate"/>
            </w:r>
            <w:r w:rsidR="004A4EB4">
              <w:rPr>
                <w:webHidden/>
                <w:sz w:val="24"/>
                <w:szCs w:val="24"/>
              </w:rPr>
              <w:t>25</w:t>
            </w:r>
            <w:r w:rsidR="009E658F" w:rsidRPr="009E658F">
              <w:rPr>
                <w:webHidden/>
                <w:sz w:val="24"/>
                <w:szCs w:val="24"/>
              </w:rPr>
              <w:fldChar w:fldCharType="end"/>
            </w:r>
          </w:hyperlink>
        </w:p>
        <w:p w14:paraId="2EB347FC" w14:textId="6061D246" w:rsidR="009E658F" w:rsidRPr="009E658F" w:rsidRDefault="00000000">
          <w:pPr>
            <w:pStyle w:val="TOC3"/>
            <w:rPr>
              <w:rFonts w:eastAsiaTheme="minorEastAsia"/>
              <w:sz w:val="24"/>
              <w:szCs w:val="24"/>
              <w14:ligatures w14:val="standardContextual"/>
            </w:rPr>
          </w:pPr>
          <w:hyperlink w:anchor="_Toc156633500" w:history="1">
            <w:r w:rsidR="009E658F" w:rsidRPr="009E658F">
              <w:rPr>
                <w:rStyle w:val="Hyperlink"/>
                <w:sz w:val="24"/>
                <w:szCs w:val="24"/>
              </w:rPr>
              <w:t>2.2.13</w:t>
            </w:r>
            <w:r w:rsidR="009E658F" w:rsidRPr="009E658F">
              <w:rPr>
                <w:rFonts w:eastAsiaTheme="minorEastAsia"/>
                <w:sz w:val="24"/>
                <w:szCs w:val="24"/>
                <w14:ligatures w14:val="standardContextual"/>
              </w:rPr>
              <w:tab/>
            </w:r>
            <w:r w:rsidR="009E658F" w:rsidRPr="009E658F">
              <w:rPr>
                <w:rStyle w:val="Hyperlink"/>
                <w:sz w:val="24"/>
                <w:szCs w:val="24"/>
              </w:rPr>
              <w:t>PHP</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00 \h </w:instrText>
            </w:r>
            <w:r w:rsidR="009E658F" w:rsidRPr="009E658F">
              <w:rPr>
                <w:webHidden/>
                <w:sz w:val="24"/>
                <w:szCs w:val="24"/>
              </w:rPr>
            </w:r>
            <w:r w:rsidR="009E658F" w:rsidRPr="009E658F">
              <w:rPr>
                <w:webHidden/>
                <w:sz w:val="24"/>
                <w:szCs w:val="24"/>
              </w:rPr>
              <w:fldChar w:fldCharType="separate"/>
            </w:r>
            <w:r w:rsidR="004A4EB4">
              <w:rPr>
                <w:webHidden/>
                <w:sz w:val="24"/>
                <w:szCs w:val="24"/>
              </w:rPr>
              <w:t>25</w:t>
            </w:r>
            <w:r w:rsidR="009E658F" w:rsidRPr="009E658F">
              <w:rPr>
                <w:webHidden/>
                <w:sz w:val="24"/>
                <w:szCs w:val="24"/>
              </w:rPr>
              <w:fldChar w:fldCharType="end"/>
            </w:r>
          </w:hyperlink>
        </w:p>
        <w:p w14:paraId="2EDD61A5" w14:textId="7D229C6C" w:rsidR="009E658F" w:rsidRPr="009E658F" w:rsidRDefault="00000000">
          <w:pPr>
            <w:pStyle w:val="TOC3"/>
            <w:rPr>
              <w:rFonts w:eastAsiaTheme="minorEastAsia"/>
              <w:sz w:val="24"/>
              <w:szCs w:val="24"/>
              <w14:ligatures w14:val="standardContextual"/>
            </w:rPr>
          </w:pPr>
          <w:hyperlink w:anchor="_Toc156633501" w:history="1">
            <w:r w:rsidR="009E658F" w:rsidRPr="009E658F">
              <w:rPr>
                <w:rStyle w:val="Hyperlink"/>
                <w:sz w:val="24"/>
                <w:szCs w:val="24"/>
              </w:rPr>
              <w:t>2.2.14</w:t>
            </w:r>
            <w:r w:rsidR="009E658F" w:rsidRPr="009E658F">
              <w:rPr>
                <w:rFonts w:eastAsiaTheme="minorEastAsia"/>
                <w:sz w:val="24"/>
                <w:szCs w:val="24"/>
                <w14:ligatures w14:val="standardContextual"/>
              </w:rPr>
              <w:tab/>
            </w:r>
            <w:r w:rsidR="009E658F" w:rsidRPr="009E658F">
              <w:rPr>
                <w:rStyle w:val="Hyperlink"/>
                <w:sz w:val="24"/>
                <w:szCs w:val="24"/>
              </w:rPr>
              <w:t>Laravel</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01 \h </w:instrText>
            </w:r>
            <w:r w:rsidR="009E658F" w:rsidRPr="009E658F">
              <w:rPr>
                <w:webHidden/>
                <w:sz w:val="24"/>
                <w:szCs w:val="24"/>
              </w:rPr>
            </w:r>
            <w:r w:rsidR="009E658F" w:rsidRPr="009E658F">
              <w:rPr>
                <w:webHidden/>
                <w:sz w:val="24"/>
                <w:szCs w:val="24"/>
              </w:rPr>
              <w:fldChar w:fldCharType="separate"/>
            </w:r>
            <w:r w:rsidR="004A4EB4">
              <w:rPr>
                <w:webHidden/>
                <w:sz w:val="24"/>
                <w:szCs w:val="24"/>
              </w:rPr>
              <w:t>25</w:t>
            </w:r>
            <w:r w:rsidR="009E658F" w:rsidRPr="009E658F">
              <w:rPr>
                <w:webHidden/>
                <w:sz w:val="24"/>
                <w:szCs w:val="24"/>
              </w:rPr>
              <w:fldChar w:fldCharType="end"/>
            </w:r>
          </w:hyperlink>
        </w:p>
        <w:p w14:paraId="7DF7BB46" w14:textId="7C7FD89E" w:rsidR="009E658F" w:rsidRPr="009E658F" w:rsidRDefault="00000000">
          <w:pPr>
            <w:pStyle w:val="TOC3"/>
            <w:rPr>
              <w:rFonts w:eastAsiaTheme="minorEastAsia"/>
              <w:sz w:val="24"/>
              <w:szCs w:val="24"/>
              <w14:ligatures w14:val="standardContextual"/>
            </w:rPr>
          </w:pPr>
          <w:hyperlink w:anchor="_Toc156633502" w:history="1">
            <w:r w:rsidR="009E658F" w:rsidRPr="009E658F">
              <w:rPr>
                <w:rStyle w:val="Hyperlink"/>
                <w:sz w:val="24"/>
                <w:szCs w:val="24"/>
              </w:rPr>
              <w:t>2.2.15</w:t>
            </w:r>
            <w:r w:rsidR="009E658F" w:rsidRPr="009E658F">
              <w:rPr>
                <w:rFonts w:eastAsiaTheme="minorEastAsia"/>
                <w:sz w:val="24"/>
                <w:szCs w:val="24"/>
                <w14:ligatures w14:val="standardContextual"/>
              </w:rPr>
              <w:tab/>
            </w:r>
            <w:r w:rsidR="009E658F" w:rsidRPr="009E658F">
              <w:rPr>
                <w:rStyle w:val="Hyperlink"/>
                <w:sz w:val="24"/>
                <w:szCs w:val="24"/>
              </w:rPr>
              <w:t>Website</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02 \h </w:instrText>
            </w:r>
            <w:r w:rsidR="009E658F" w:rsidRPr="009E658F">
              <w:rPr>
                <w:webHidden/>
                <w:sz w:val="24"/>
                <w:szCs w:val="24"/>
              </w:rPr>
            </w:r>
            <w:r w:rsidR="009E658F" w:rsidRPr="009E658F">
              <w:rPr>
                <w:webHidden/>
                <w:sz w:val="24"/>
                <w:szCs w:val="24"/>
              </w:rPr>
              <w:fldChar w:fldCharType="separate"/>
            </w:r>
            <w:r w:rsidR="004A4EB4">
              <w:rPr>
                <w:webHidden/>
                <w:sz w:val="24"/>
                <w:szCs w:val="24"/>
              </w:rPr>
              <w:t>28</w:t>
            </w:r>
            <w:r w:rsidR="009E658F" w:rsidRPr="009E658F">
              <w:rPr>
                <w:webHidden/>
                <w:sz w:val="24"/>
                <w:szCs w:val="24"/>
              </w:rPr>
              <w:fldChar w:fldCharType="end"/>
            </w:r>
          </w:hyperlink>
        </w:p>
        <w:p w14:paraId="23D85F72" w14:textId="352B290A" w:rsidR="009E658F" w:rsidRPr="009E658F" w:rsidRDefault="00000000">
          <w:pPr>
            <w:pStyle w:val="TOC3"/>
            <w:rPr>
              <w:rFonts w:eastAsiaTheme="minorEastAsia"/>
              <w:sz w:val="24"/>
              <w:szCs w:val="24"/>
              <w14:ligatures w14:val="standardContextual"/>
            </w:rPr>
          </w:pPr>
          <w:hyperlink w:anchor="_Toc156633503" w:history="1">
            <w:r w:rsidR="009E658F" w:rsidRPr="009E658F">
              <w:rPr>
                <w:rStyle w:val="Hyperlink"/>
                <w:sz w:val="24"/>
                <w:szCs w:val="24"/>
              </w:rPr>
              <w:t>2.2.16</w:t>
            </w:r>
            <w:r w:rsidR="009E658F" w:rsidRPr="009E658F">
              <w:rPr>
                <w:rFonts w:eastAsiaTheme="minorEastAsia"/>
                <w:sz w:val="24"/>
                <w:szCs w:val="24"/>
                <w14:ligatures w14:val="standardContextual"/>
              </w:rPr>
              <w:tab/>
            </w:r>
            <w:r w:rsidR="009E658F" w:rsidRPr="009E658F">
              <w:rPr>
                <w:rStyle w:val="Hyperlink"/>
                <w:sz w:val="24"/>
                <w:szCs w:val="24"/>
              </w:rPr>
              <w:t>Black-Box  Testing</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03 \h </w:instrText>
            </w:r>
            <w:r w:rsidR="009E658F" w:rsidRPr="009E658F">
              <w:rPr>
                <w:webHidden/>
                <w:sz w:val="24"/>
                <w:szCs w:val="24"/>
              </w:rPr>
            </w:r>
            <w:r w:rsidR="009E658F" w:rsidRPr="009E658F">
              <w:rPr>
                <w:webHidden/>
                <w:sz w:val="24"/>
                <w:szCs w:val="24"/>
              </w:rPr>
              <w:fldChar w:fldCharType="separate"/>
            </w:r>
            <w:r w:rsidR="004A4EB4">
              <w:rPr>
                <w:webHidden/>
                <w:sz w:val="24"/>
                <w:szCs w:val="24"/>
              </w:rPr>
              <w:t>29</w:t>
            </w:r>
            <w:r w:rsidR="009E658F" w:rsidRPr="009E658F">
              <w:rPr>
                <w:webHidden/>
                <w:sz w:val="24"/>
                <w:szCs w:val="24"/>
              </w:rPr>
              <w:fldChar w:fldCharType="end"/>
            </w:r>
          </w:hyperlink>
        </w:p>
        <w:p w14:paraId="296D852F" w14:textId="42072CE6" w:rsidR="009E658F" w:rsidRDefault="009E658F" w:rsidP="009E658F">
          <w:pPr>
            <w:pStyle w:val="TOC1"/>
            <w:rPr>
              <w:rFonts w:asciiTheme="minorHAnsi" w:eastAsiaTheme="minorEastAsia" w:hAnsiTheme="minorHAnsi" w:cstheme="minorBidi"/>
              <w:b w:val="0"/>
              <w:bCs w:val="0"/>
              <w14:ligatures w14:val="standardContextual"/>
            </w:rPr>
          </w:pPr>
          <w:r w:rsidRPr="009E658F">
            <w:rPr>
              <w:rStyle w:val="Hyperlink"/>
              <w:color w:val="auto"/>
              <w:u w:val="none"/>
            </w:rPr>
            <w:lastRenderedPageBreak/>
            <w:t>BAB III</w:t>
          </w:r>
          <w:r w:rsidRPr="009E658F">
            <w:rPr>
              <w:rStyle w:val="Hyperlink"/>
              <w:u w:val="none"/>
            </w:rPr>
            <w:t xml:space="preserve">  </w:t>
          </w:r>
          <w:hyperlink w:anchor="_Toc156633505" w:history="1">
            <w:r w:rsidRPr="008A260A">
              <w:rPr>
                <w:rStyle w:val="Hyperlink"/>
              </w:rPr>
              <w:t>METODOLOGI PENELITIAN</w:t>
            </w:r>
            <w:r>
              <w:rPr>
                <w:webHidden/>
              </w:rPr>
              <w:tab/>
            </w:r>
            <w:r>
              <w:rPr>
                <w:webHidden/>
              </w:rPr>
              <w:fldChar w:fldCharType="begin"/>
            </w:r>
            <w:r>
              <w:rPr>
                <w:webHidden/>
              </w:rPr>
              <w:instrText xml:space="preserve"> PAGEREF _Toc156633505 \h </w:instrText>
            </w:r>
            <w:r>
              <w:rPr>
                <w:webHidden/>
              </w:rPr>
            </w:r>
            <w:r>
              <w:rPr>
                <w:webHidden/>
              </w:rPr>
              <w:fldChar w:fldCharType="separate"/>
            </w:r>
            <w:r w:rsidR="004A4EB4">
              <w:rPr>
                <w:webHidden/>
              </w:rPr>
              <w:t>30</w:t>
            </w:r>
            <w:r>
              <w:rPr>
                <w:webHidden/>
              </w:rPr>
              <w:fldChar w:fldCharType="end"/>
            </w:r>
          </w:hyperlink>
        </w:p>
        <w:p w14:paraId="699B30F7" w14:textId="78674DC0"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06" w:history="1">
            <w:r w:rsidR="009E658F" w:rsidRPr="009E658F">
              <w:rPr>
                <w:rStyle w:val="Hyperlink"/>
                <w:rFonts w:ascii="Times New Roman" w:hAnsi="Times New Roman" w:cs="Times New Roman"/>
                <w:b w:val="0"/>
                <w:bCs w:val="0"/>
                <w:sz w:val="24"/>
                <w:szCs w:val="24"/>
              </w:rPr>
              <w:t>3.1.</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Tempat Dan Jadwal Penelitian</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06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0</w:t>
            </w:r>
            <w:r w:rsidR="009E658F" w:rsidRPr="009E658F">
              <w:rPr>
                <w:rFonts w:ascii="Times New Roman" w:hAnsi="Times New Roman" w:cs="Times New Roman"/>
                <w:b w:val="0"/>
                <w:bCs w:val="0"/>
                <w:webHidden/>
                <w:sz w:val="24"/>
                <w:szCs w:val="24"/>
              </w:rPr>
              <w:fldChar w:fldCharType="end"/>
            </w:r>
          </w:hyperlink>
        </w:p>
        <w:p w14:paraId="01B26C38" w14:textId="6899B61D" w:rsidR="009E658F" w:rsidRPr="009E658F" w:rsidRDefault="00000000">
          <w:pPr>
            <w:pStyle w:val="TOC3"/>
            <w:rPr>
              <w:rFonts w:eastAsiaTheme="minorEastAsia"/>
              <w:sz w:val="24"/>
              <w:szCs w:val="24"/>
              <w14:ligatures w14:val="standardContextual"/>
            </w:rPr>
          </w:pPr>
          <w:hyperlink w:anchor="_Toc156633507" w:history="1">
            <w:r w:rsidR="009E658F" w:rsidRPr="009E658F">
              <w:rPr>
                <w:rStyle w:val="Hyperlink"/>
                <w:sz w:val="24"/>
                <w:szCs w:val="24"/>
              </w:rPr>
              <w:t>3.1.1</w:t>
            </w:r>
            <w:r w:rsidR="009E658F" w:rsidRPr="009E658F">
              <w:rPr>
                <w:rFonts w:eastAsiaTheme="minorEastAsia"/>
                <w:sz w:val="24"/>
                <w:szCs w:val="24"/>
                <w14:ligatures w14:val="standardContextual"/>
              </w:rPr>
              <w:tab/>
            </w:r>
            <w:r w:rsidR="009E658F" w:rsidRPr="009E658F">
              <w:rPr>
                <w:rStyle w:val="Hyperlink"/>
                <w:sz w:val="24"/>
                <w:szCs w:val="24"/>
              </w:rPr>
              <w:t>Tempat</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07 \h </w:instrText>
            </w:r>
            <w:r w:rsidR="009E658F" w:rsidRPr="009E658F">
              <w:rPr>
                <w:webHidden/>
                <w:sz w:val="24"/>
                <w:szCs w:val="24"/>
              </w:rPr>
            </w:r>
            <w:r w:rsidR="009E658F" w:rsidRPr="009E658F">
              <w:rPr>
                <w:webHidden/>
                <w:sz w:val="24"/>
                <w:szCs w:val="24"/>
              </w:rPr>
              <w:fldChar w:fldCharType="separate"/>
            </w:r>
            <w:r w:rsidR="004A4EB4">
              <w:rPr>
                <w:webHidden/>
                <w:sz w:val="24"/>
                <w:szCs w:val="24"/>
              </w:rPr>
              <w:t>30</w:t>
            </w:r>
            <w:r w:rsidR="009E658F" w:rsidRPr="009E658F">
              <w:rPr>
                <w:webHidden/>
                <w:sz w:val="24"/>
                <w:szCs w:val="24"/>
              </w:rPr>
              <w:fldChar w:fldCharType="end"/>
            </w:r>
          </w:hyperlink>
        </w:p>
        <w:p w14:paraId="1572DE57" w14:textId="6563D292" w:rsidR="009E658F" w:rsidRPr="009E658F" w:rsidRDefault="00000000">
          <w:pPr>
            <w:pStyle w:val="TOC3"/>
            <w:rPr>
              <w:rFonts w:eastAsiaTheme="minorEastAsia"/>
              <w:sz w:val="24"/>
              <w:szCs w:val="24"/>
              <w14:ligatures w14:val="standardContextual"/>
            </w:rPr>
          </w:pPr>
          <w:hyperlink w:anchor="_Toc156633512" w:history="1">
            <w:r w:rsidR="009E658F" w:rsidRPr="009E658F">
              <w:rPr>
                <w:rStyle w:val="Hyperlink"/>
                <w:sz w:val="24"/>
                <w:szCs w:val="24"/>
              </w:rPr>
              <w:t>3.1.2</w:t>
            </w:r>
            <w:r w:rsidR="009E658F" w:rsidRPr="009E658F">
              <w:rPr>
                <w:rFonts w:eastAsiaTheme="minorEastAsia"/>
                <w:sz w:val="24"/>
                <w:szCs w:val="24"/>
                <w14:ligatures w14:val="standardContextual"/>
              </w:rPr>
              <w:tab/>
            </w:r>
            <w:r w:rsidR="009E658F" w:rsidRPr="009E658F">
              <w:rPr>
                <w:rStyle w:val="Hyperlink"/>
                <w:sz w:val="24"/>
                <w:szCs w:val="24"/>
              </w:rPr>
              <w:t>Jadwal Penelitia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12 \h </w:instrText>
            </w:r>
            <w:r w:rsidR="009E658F" w:rsidRPr="009E658F">
              <w:rPr>
                <w:webHidden/>
                <w:sz w:val="24"/>
                <w:szCs w:val="24"/>
              </w:rPr>
            </w:r>
            <w:r w:rsidR="009E658F" w:rsidRPr="009E658F">
              <w:rPr>
                <w:webHidden/>
                <w:sz w:val="24"/>
                <w:szCs w:val="24"/>
              </w:rPr>
              <w:fldChar w:fldCharType="separate"/>
            </w:r>
            <w:r w:rsidR="004A4EB4">
              <w:rPr>
                <w:webHidden/>
                <w:sz w:val="24"/>
                <w:szCs w:val="24"/>
              </w:rPr>
              <w:t>30</w:t>
            </w:r>
            <w:r w:rsidR="009E658F" w:rsidRPr="009E658F">
              <w:rPr>
                <w:webHidden/>
                <w:sz w:val="24"/>
                <w:szCs w:val="24"/>
              </w:rPr>
              <w:fldChar w:fldCharType="end"/>
            </w:r>
          </w:hyperlink>
        </w:p>
        <w:p w14:paraId="55701CD5" w14:textId="1A283988"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15" w:history="1">
            <w:r w:rsidR="009E658F" w:rsidRPr="009E658F">
              <w:rPr>
                <w:rStyle w:val="Hyperlink"/>
                <w:rFonts w:ascii="Times New Roman" w:hAnsi="Times New Roman" w:cs="Times New Roman"/>
                <w:b w:val="0"/>
                <w:bCs w:val="0"/>
                <w:sz w:val="24"/>
                <w:szCs w:val="24"/>
              </w:rPr>
              <w:t>3.2.</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Alat dan Bahan Penelitian</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15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1</w:t>
            </w:r>
            <w:r w:rsidR="009E658F" w:rsidRPr="009E658F">
              <w:rPr>
                <w:rFonts w:ascii="Times New Roman" w:hAnsi="Times New Roman" w:cs="Times New Roman"/>
                <w:b w:val="0"/>
                <w:bCs w:val="0"/>
                <w:webHidden/>
                <w:sz w:val="24"/>
                <w:szCs w:val="24"/>
              </w:rPr>
              <w:fldChar w:fldCharType="end"/>
            </w:r>
          </w:hyperlink>
        </w:p>
        <w:p w14:paraId="490F02D3" w14:textId="263B8214" w:rsidR="009E658F" w:rsidRPr="009E658F" w:rsidRDefault="00000000">
          <w:pPr>
            <w:pStyle w:val="TOC3"/>
            <w:rPr>
              <w:rFonts w:eastAsiaTheme="minorEastAsia"/>
              <w:sz w:val="24"/>
              <w:szCs w:val="24"/>
              <w14:ligatures w14:val="standardContextual"/>
            </w:rPr>
          </w:pPr>
          <w:hyperlink w:anchor="_Toc156633516" w:history="1">
            <w:r w:rsidR="009E658F" w:rsidRPr="009E658F">
              <w:rPr>
                <w:rStyle w:val="Hyperlink"/>
                <w:sz w:val="24"/>
                <w:szCs w:val="24"/>
              </w:rPr>
              <w:t>3.2.1</w:t>
            </w:r>
            <w:r w:rsidR="009E658F" w:rsidRPr="009E658F">
              <w:rPr>
                <w:rFonts w:eastAsiaTheme="minorEastAsia"/>
                <w:sz w:val="24"/>
                <w:szCs w:val="24"/>
                <w14:ligatures w14:val="standardContextual"/>
              </w:rPr>
              <w:tab/>
            </w:r>
            <w:r w:rsidR="009E658F" w:rsidRPr="009E658F">
              <w:rPr>
                <w:rStyle w:val="Hyperlink"/>
                <w:sz w:val="24"/>
                <w:szCs w:val="24"/>
              </w:rPr>
              <w:t>Alat Penelitia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16 \h </w:instrText>
            </w:r>
            <w:r w:rsidR="009E658F" w:rsidRPr="009E658F">
              <w:rPr>
                <w:webHidden/>
                <w:sz w:val="24"/>
                <w:szCs w:val="24"/>
              </w:rPr>
            </w:r>
            <w:r w:rsidR="009E658F" w:rsidRPr="009E658F">
              <w:rPr>
                <w:webHidden/>
                <w:sz w:val="24"/>
                <w:szCs w:val="24"/>
              </w:rPr>
              <w:fldChar w:fldCharType="separate"/>
            </w:r>
            <w:r w:rsidR="004A4EB4">
              <w:rPr>
                <w:webHidden/>
                <w:sz w:val="24"/>
                <w:szCs w:val="24"/>
              </w:rPr>
              <w:t>31</w:t>
            </w:r>
            <w:r w:rsidR="009E658F" w:rsidRPr="009E658F">
              <w:rPr>
                <w:webHidden/>
                <w:sz w:val="24"/>
                <w:szCs w:val="24"/>
              </w:rPr>
              <w:fldChar w:fldCharType="end"/>
            </w:r>
          </w:hyperlink>
        </w:p>
        <w:p w14:paraId="5FEC449F" w14:textId="3B098C80" w:rsidR="009E658F" w:rsidRPr="009E658F" w:rsidRDefault="00000000">
          <w:pPr>
            <w:pStyle w:val="TOC3"/>
            <w:rPr>
              <w:rFonts w:eastAsiaTheme="minorEastAsia"/>
              <w:sz w:val="24"/>
              <w:szCs w:val="24"/>
              <w14:ligatures w14:val="standardContextual"/>
            </w:rPr>
          </w:pPr>
          <w:hyperlink w:anchor="_Toc156633517" w:history="1">
            <w:r w:rsidR="009E658F" w:rsidRPr="009E658F">
              <w:rPr>
                <w:rStyle w:val="Hyperlink"/>
                <w:sz w:val="24"/>
                <w:szCs w:val="24"/>
              </w:rPr>
              <w:t>3.2.2</w:t>
            </w:r>
            <w:r w:rsidR="009E658F" w:rsidRPr="009E658F">
              <w:rPr>
                <w:rFonts w:eastAsiaTheme="minorEastAsia"/>
                <w:sz w:val="24"/>
                <w:szCs w:val="24"/>
                <w14:ligatures w14:val="standardContextual"/>
              </w:rPr>
              <w:tab/>
            </w:r>
            <w:r w:rsidR="009E658F" w:rsidRPr="009E658F">
              <w:rPr>
                <w:rStyle w:val="Hyperlink"/>
                <w:sz w:val="24"/>
                <w:szCs w:val="24"/>
              </w:rPr>
              <w:t>Bahan penelitia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17 \h </w:instrText>
            </w:r>
            <w:r w:rsidR="009E658F" w:rsidRPr="009E658F">
              <w:rPr>
                <w:webHidden/>
                <w:sz w:val="24"/>
                <w:szCs w:val="24"/>
              </w:rPr>
            </w:r>
            <w:r w:rsidR="009E658F" w:rsidRPr="009E658F">
              <w:rPr>
                <w:webHidden/>
                <w:sz w:val="24"/>
                <w:szCs w:val="24"/>
              </w:rPr>
              <w:fldChar w:fldCharType="separate"/>
            </w:r>
            <w:r w:rsidR="004A4EB4">
              <w:rPr>
                <w:webHidden/>
                <w:sz w:val="24"/>
                <w:szCs w:val="24"/>
              </w:rPr>
              <w:t>32</w:t>
            </w:r>
            <w:r w:rsidR="009E658F" w:rsidRPr="009E658F">
              <w:rPr>
                <w:webHidden/>
                <w:sz w:val="24"/>
                <w:szCs w:val="24"/>
              </w:rPr>
              <w:fldChar w:fldCharType="end"/>
            </w:r>
          </w:hyperlink>
        </w:p>
        <w:p w14:paraId="68215158" w14:textId="0FC2468F"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19" w:history="1">
            <w:r w:rsidR="009E658F" w:rsidRPr="009E658F">
              <w:rPr>
                <w:rStyle w:val="Hyperlink"/>
                <w:rFonts w:ascii="Times New Roman" w:hAnsi="Times New Roman" w:cs="Times New Roman"/>
                <w:b w:val="0"/>
                <w:bCs w:val="0"/>
                <w:sz w:val="24"/>
                <w:szCs w:val="24"/>
              </w:rPr>
              <w:t>3.4.</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Metode pengumpulan data</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19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4</w:t>
            </w:r>
            <w:r w:rsidR="009E658F" w:rsidRPr="009E658F">
              <w:rPr>
                <w:rFonts w:ascii="Times New Roman" w:hAnsi="Times New Roman" w:cs="Times New Roman"/>
                <w:b w:val="0"/>
                <w:bCs w:val="0"/>
                <w:webHidden/>
                <w:sz w:val="24"/>
                <w:szCs w:val="24"/>
              </w:rPr>
              <w:fldChar w:fldCharType="end"/>
            </w:r>
          </w:hyperlink>
        </w:p>
        <w:p w14:paraId="613A7921" w14:textId="1083048C"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20" w:history="1">
            <w:r w:rsidR="009E658F" w:rsidRPr="009E658F">
              <w:rPr>
                <w:rStyle w:val="Hyperlink"/>
                <w:rFonts w:ascii="Times New Roman" w:hAnsi="Times New Roman" w:cs="Times New Roman"/>
                <w:b w:val="0"/>
                <w:bCs w:val="0"/>
                <w:sz w:val="24"/>
                <w:szCs w:val="24"/>
              </w:rPr>
              <w:t>3.5.</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Metode Alalisis Masalah/Kebutuhan</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20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5</w:t>
            </w:r>
            <w:r w:rsidR="009E658F" w:rsidRPr="009E658F">
              <w:rPr>
                <w:rFonts w:ascii="Times New Roman" w:hAnsi="Times New Roman" w:cs="Times New Roman"/>
                <w:b w:val="0"/>
                <w:bCs w:val="0"/>
                <w:webHidden/>
                <w:sz w:val="24"/>
                <w:szCs w:val="24"/>
              </w:rPr>
              <w:fldChar w:fldCharType="end"/>
            </w:r>
          </w:hyperlink>
        </w:p>
        <w:p w14:paraId="1B45D0DD" w14:textId="22A5D2CC" w:rsidR="009E658F" w:rsidRPr="009E658F" w:rsidRDefault="00000000">
          <w:pPr>
            <w:pStyle w:val="TOC3"/>
            <w:rPr>
              <w:rFonts w:eastAsiaTheme="minorEastAsia"/>
              <w:sz w:val="24"/>
              <w:szCs w:val="24"/>
              <w14:ligatures w14:val="standardContextual"/>
            </w:rPr>
          </w:pPr>
          <w:hyperlink w:anchor="_Toc156633521" w:history="1">
            <w:r w:rsidR="009E658F" w:rsidRPr="009E658F">
              <w:rPr>
                <w:rStyle w:val="Hyperlink"/>
                <w:sz w:val="24"/>
                <w:szCs w:val="24"/>
              </w:rPr>
              <w:t>3.5.1.</w:t>
            </w:r>
            <w:r w:rsidR="009E658F" w:rsidRPr="009E658F">
              <w:rPr>
                <w:rFonts w:eastAsiaTheme="minorEastAsia"/>
                <w:sz w:val="24"/>
                <w:szCs w:val="24"/>
                <w14:ligatures w14:val="standardContextual"/>
              </w:rPr>
              <w:tab/>
            </w:r>
            <w:r w:rsidR="009E658F" w:rsidRPr="009E658F">
              <w:rPr>
                <w:rStyle w:val="Hyperlink"/>
                <w:sz w:val="24"/>
                <w:szCs w:val="24"/>
              </w:rPr>
              <w:t>Sistem Sedang Bejala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21 \h </w:instrText>
            </w:r>
            <w:r w:rsidR="009E658F" w:rsidRPr="009E658F">
              <w:rPr>
                <w:webHidden/>
                <w:sz w:val="24"/>
                <w:szCs w:val="24"/>
              </w:rPr>
            </w:r>
            <w:r w:rsidR="009E658F" w:rsidRPr="009E658F">
              <w:rPr>
                <w:webHidden/>
                <w:sz w:val="24"/>
                <w:szCs w:val="24"/>
              </w:rPr>
              <w:fldChar w:fldCharType="separate"/>
            </w:r>
            <w:r w:rsidR="004A4EB4">
              <w:rPr>
                <w:webHidden/>
                <w:sz w:val="24"/>
                <w:szCs w:val="24"/>
              </w:rPr>
              <w:t>35</w:t>
            </w:r>
            <w:r w:rsidR="009E658F" w:rsidRPr="009E658F">
              <w:rPr>
                <w:webHidden/>
                <w:sz w:val="24"/>
                <w:szCs w:val="24"/>
              </w:rPr>
              <w:fldChar w:fldCharType="end"/>
            </w:r>
          </w:hyperlink>
        </w:p>
        <w:p w14:paraId="606A7B03" w14:textId="358BB133" w:rsidR="009E658F" w:rsidRPr="009E658F" w:rsidRDefault="00000000">
          <w:pPr>
            <w:pStyle w:val="TOC3"/>
            <w:rPr>
              <w:rFonts w:eastAsiaTheme="minorEastAsia"/>
              <w:sz w:val="24"/>
              <w:szCs w:val="24"/>
              <w14:ligatures w14:val="standardContextual"/>
            </w:rPr>
          </w:pPr>
          <w:hyperlink w:anchor="_Toc156633522" w:history="1">
            <w:r w:rsidR="009E658F" w:rsidRPr="009E658F">
              <w:rPr>
                <w:rStyle w:val="Hyperlink"/>
                <w:sz w:val="24"/>
                <w:szCs w:val="24"/>
              </w:rPr>
              <w:t>3.5.2.</w:t>
            </w:r>
            <w:r w:rsidR="009E658F" w:rsidRPr="009E658F">
              <w:rPr>
                <w:rFonts w:eastAsiaTheme="minorEastAsia"/>
                <w:sz w:val="24"/>
                <w:szCs w:val="24"/>
                <w14:ligatures w14:val="standardContextual"/>
              </w:rPr>
              <w:tab/>
            </w:r>
            <w:r w:rsidR="009E658F" w:rsidRPr="009E658F">
              <w:rPr>
                <w:rStyle w:val="Hyperlink"/>
                <w:sz w:val="24"/>
                <w:szCs w:val="24"/>
              </w:rPr>
              <w:t>Hasil analisis</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22 \h </w:instrText>
            </w:r>
            <w:r w:rsidR="009E658F" w:rsidRPr="009E658F">
              <w:rPr>
                <w:webHidden/>
                <w:sz w:val="24"/>
                <w:szCs w:val="24"/>
              </w:rPr>
            </w:r>
            <w:r w:rsidR="009E658F" w:rsidRPr="009E658F">
              <w:rPr>
                <w:webHidden/>
                <w:sz w:val="24"/>
                <w:szCs w:val="24"/>
              </w:rPr>
              <w:fldChar w:fldCharType="separate"/>
            </w:r>
            <w:r w:rsidR="004A4EB4">
              <w:rPr>
                <w:webHidden/>
                <w:sz w:val="24"/>
                <w:szCs w:val="24"/>
              </w:rPr>
              <w:t>36</w:t>
            </w:r>
            <w:r w:rsidR="009E658F" w:rsidRPr="009E658F">
              <w:rPr>
                <w:webHidden/>
                <w:sz w:val="24"/>
                <w:szCs w:val="24"/>
              </w:rPr>
              <w:fldChar w:fldCharType="end"/>
            </w:r>
          </w:hyperlink>
        </w:p>
        <w:p w14:paraId="6FFDFBED" w14:textId="34150F6E"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23" w:history="1">
            <w:r w:rsidR="009E658F" w:rsidRPr="009E658F">
              <w:rPr>
                <w:rStyle w:val="Hyperlink"/>
                <w:rFonts w:ascii="Times New Roman" w:hAnsi="Times New Roman" w:cs="Times New Roman"/>
                <w:b w:val="0"/>
                <w:bCs w:val="0"/>
                <w:sz w:val="24"/>
                <w:szCs w:val="24"/>
              </w:rPr>
              <w:t>3.6.</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Solusi-solusi yang Dapat Diterapkan</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23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8</w:t>
            </w:r>
            <w:r w:rsidR="009E658F" w:rsidRPr="009E658F">
              <w:rPr>
                <w:rFonts w:ascii="Times New Roman" w:hAnsi="Times New Roman" w:cs="Times New Roman"/>
                <w:b w:val="0"/>
                <w:bCs w:val="0"/>
                <w:webHidden/>
                <w:sz w:val="24"/>
                <w:szCs w:val="24"/>
              </w:rPr>
              <w:fldChar w:fldCharType="end"/>
            </w:r>
          </w:hyperlink>
        </w:p>
        <w:p w14:paraId="7DB6AB21" w14:textId="6F6F44C4" w:rsidR="009E658F" w:rsidRPr="009E658F" w:rsidRDefault="00000000">
          <w:pPr>
            <w:pStyle w:val="TOC2"/>
            <w:rPr>
              <w:rFonts w:ascii="Times New Roman" w:eastAsiaTheme="minorEastAsia" w:hAnsi="Times New Roman" w:cs="Times New Roman"/>
              <w:b w:val="0"/>
              <w:bCs w:val="0"/>
              <w:sz w:val="24"/>
              <w:szCs w:val="24"/>
              <w14:ligatures w14:val="standardContextual"/>
            </w:rPr>
          </w:pPr>
          <w:hyperlink w:anchor="_Toc156633524" w:history="1">
            <w:r w:rsidR="009E658F" w:rsidRPr="009E658F">
              <w:rPr>
                <w:rStyle w:val="Hyperlink"/>
                <w:rFonts w:ascii="Times New Roman" w:hAnsi="Times New Roman" w:cs="Times New Roman"/>
                <w:b w:val="0"/>
                <w:bCs w:val="0"/>
                <w:sz w:val="24"/>
                <w:szCs w:val="24"/>
              </w:rPr>
              <w:t>3.7.</w:t>
            </w:r>
            <w:r w:rsidR="009E658F" w:rsidRPr="009E658F">
              <w:rPr>
                <w:rFonts w:ascii="Times New Roman" w:eastAsiaTheme="minorEastAsia" w:hAnsi="Times New Roman" w:cs="Times New Roman"/>
                <w:b w:val="0"/>
                <w:bCs w:val="0"/>
                <w:sz w:val="24"/>
                <w:szCs w:val="24"/>
                <w14:ligatures w14:val="standardContextual"/>
              </w:rPr>
              <w:tab/>
            </w:r>
            <w:r w:rsidR="009E658F" w:rsidRPr="009E658F">
              <w:rPr>
                <w:rStyle w:val="Hyperlink"/>
                <w:rFonts w:ascii="Times New Roman" w:hAnsi="Times New Roman" w:cs="Times New Roman"/>
                <w:b w:val="0"/>
                <w:bCs w:val="0"/>
                <w:sz w:val="24"/>
                <w:szCs w:val="24"/>
              </w:rPr>
              <w:t>Metode Perancangan/Pengembangan</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24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38</w:t>
            </w:r>
            <w:r w:rsidR="009E658F" w:rsidRPr="009E658F">
              <w:rPr>
                <w:rFonts w:ascii="Times New Roman" w:hAnsi="Times New Roman" w:cs="Times New Roman"/>
                <w:b w:val="0"/>
                <w:bCs w:val="0"/>
                <w:webHidden/>
                <w:sz w:val="24"/>
                <w:szCs w:val="24"/>
              </w:rPr>
              <w:fldChar w:fldCharType="end"/>
            </w:r>
          </w:hyperlink>
        </w:p>
        <w:p w14:paraId="63D010E4" w14:textId="200C327C" w:rsidR="009E658F" w:rsidRPr="009E658F" w:rsidRDefault="00000000">
          <w:pPr>
            <w:pStyle w:val="TOC3"/>
            <w:rPr>
              <w:rFonts w:eastAsiaTheme="minorEastAsia"/>
              <w:sz w:val="24"/>
              <w:szCs w:val="24"/>
              <w14:ligatures w14:val="standardContextual"/>
            </w:rPr>
          </w:pPr>
          <w:hyperlink w:anchor="_Toc156633525" w:history="1">
            <w:r w:rsidR="009E658F" w:rsidRPr="009E658F">
              <w:rPr>
                <w:rStyle w:val="Hyperlink"/>
                <w:sz w:val="24"/>
                <w:szCs w:val="24"/>
              </w:rPr>
              <w:t>3.7.1.</w:t>
            </w:r>
            <w:r w:rsidR="009E658F" w:rsidRPr="009E658F">
              <w:rPr>
                <w:rFonts w:eastAsiaTheme="minorEastAsia"/>
                <w:sz w:val="24"/>
                <w:szCs w:val="24"/>
                <w14:ligatures w14:val="standardContextual"/>
              </w:rPr>
              <w:tab/>
            </w:r>
            <w:r w:rsidR="009E658F" w:rsidRPr="009E658F">
              <w:rPr>
                <w:rStyle w:val="Hyperlink"/>
                <w:i/>
                <w:iCs/>
                <w:sz w:val="24"/>
                <w:szCs w:val="24"/>
              </w:rPr>
              <w:t>Planning</w:t>
            </w:r>
            <w:r w:rsidR="009E658F" w:rsidRPr="009E658F">
              <w:rPr>
                <w:rStyle w:val="Hyperlink"/>
                <w:sz w:val="24"/>
                <w:szCs w:val="24"/>
              </w:rPr>
              <w:t xml:space="preserve"> (Perencanaa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25 \h </w:instrText>
            </w:r>
            <w:r w:rsidR="009E658F" w:rsidRPr="009E658F">
              <w:rPr>
                <w:webHidden/>
                <w:sz w:val="24"/>
                <w:szCs w:val="24"/>
              </w:rPr>
            </w:r>
            <w:r w:rsidR="009E658F" w:rsidRPr="009E658F">
              <w:rPr>
                <w:webHidden/>
                <w:sz w:val="24"/>
                <w:szCs w:val="24"/>
              </w:rPr>
              <w:fldChar w:fldCharType="separate"/>
            </w:r>
            <w:r w:rsidR="004A4EB4">
              <w:rPr>
                <w:webHidden/>
                <w:sz w:val="24"/>
                <w:szCs w:val="24"/>
              </w:rPr>
              <w:t>38</w:t>
            </w:r>
            <w:r w:rsidR="009E658F" w:rsidRPr="009E658F">
              <w:rPr>
                <w:webHidden/>
                <w:sz w:val="24"/>
                <w:szCs w:val="24"/>
              </w:rPr>
              <w:fldChar w:fldCharType="end"/>
            </w:r>
          </w:hyperlink>
        </w:p>
        <w:p w14:paraId="4024D711" w14:textId="12DC2E28" w:rsidR="009E658F" w:rsidRPr="009E658F" w:rsidRDefault="00000000">
          <w:pPr>
            <w:pStyle w:val="TOC3"/>
            <w:rPr>
              <w:rFonts w:eastAsiaTheme="minorEastAsia"/>
              <w:sz w:val="24"/>
              <w:szCs w:val="24"/>
              <w14:ligatures w14:val="standardContextual"/>
            </w:rPr>
          </w:pPr>
          <w:hyperlink w:anchor="_Toc156633526" w:history="1">
            <w:r w:rsidR="009E658F" w:rsidRPr="009E658F">
              <w:rPr>
                <w:rStyle w:val="Hyperlink"/>
                <w:sz w:val="24"/>
                <w:szCs w:val="24"/>
              </w:rPr>
              <w:t>3.7.2.</w:t>
            </w:r>
            <w:r w:rsidR="009E658F" w:rsidRPr="009E658F">
              <w:rPr>
                <w:rFonts w:eastAsiaTheme="minorEastAsia"/>
                <w:sz w:val="24"/>
                <w:szCs w:val="24"/>
                <w14:ligatures w14:val="standardContextual"/>
              </w:rPr>
              <w:tab/>
            </w:r>
            <w:r w:rsidR="009E658F" w:rsidRPr="009E658F">
              <w:rPr>
                <w:rStyle w:val="Hyperlink"/>
                <w:sz w:val="24"/>
                <w:szCs w:val="24"/>
              </w:rPr>
              <w:t>Design</w:t>
            </w:r>
            <w:r w:rsidR="009E658F" w:rsidRPr="009E658F">
              <w:rPr>
                <w:webHidden/>
                <w:sz w:val="24"/>
                <w:szCs w:val="24"/>
              </w:rPr>
              <w:tab/>
            </w:r>
            <w:r w:rsidR="009E658F" w:rsidRPr="009E658F">
              <w:rPr>
                <w:webHidden/>
                <w:sz w:val="24"/>
                <w:szCs w:val="24"/>
              </w:rPr>
              <w:fldChar w:fldCharType="begin"/>
            </w:r>
            <w:r w:rsidR="009E658F" w:rsidRPr="009E658F">
              <w:rPr>
                <w:webHidden/>
                <w:sz w:val="24"/>
                <w:szCs w:val="24"/>
              </w:rPr>
              <w:instrText xml:space="preserve"> PAGEREF _Toc156633526 \h </w:instrText>
            </w:r>
            <w:r w:rsidR="009E658F" w:rsidRPr="009E658F">
              <w:rPr>
                <w:webHidden/>
                <w:sz w:val="24"/>
                <w:szCs w:val="24"/>
              </w:rPr>
            </w:r>
            <w:r w:rsidR="009E658F" w:rsidRPr="009E658F">
              <w:rPr>
                <w:webHidden/>
                <w:sz w:val="24"/>
                <w:szCs w:val="24"/>
              </w:rPr>
              <w:fldChar w:fldCharType="separate"/>
            </w:r>
            <w:r w:rsidR="004A4EB4">
              <w:rPr>
                <w:webHidden/>
                <w:sz w:val="24"/>
                <w:szCs w:val="24"/>
              </w:rPr>
              <w:t>38</w:t>
            </w:r>
            <w:r w:rsidR="009E658F" w:rsidRPr="009E658F">
              <w:rPr>
                <w:webHidden/>
                <w:sz w:val="24"/>
                <w:szCs w:val="24"/>
              </w:rPr>
              <w:fldChar w:fldCharType="end"/>
            </w:r>
          </w:hyperlink>
        </w:p>
        <w:p w14:paraId="605B71A7" w14:textId="72E4569C" w:rsidR="009E658F" w:rsidRPr="009E658F" w:rsidRDefault="002D4DD7">
          <w:pPr>
            <w:pStyle w:val="TOC2"/>
            <w:rPr>
              <w:rFonts w:ascii="Times New Roman" w:eastAsiaTheme="minorEastAsia" w:hAnsi="Times New Roman" w:cs="Times New Roman"/>
              <w:b w:val="0"/>
              <w:bCs w:val="0"/>
              <w:sz w:val="24"/>
              <w:szCs w:val="24"/>
              <w14:ligatures w14:val="standardContextual"/>
            </w:rPr>
          </w:pPr>
          <w:r>
            <w:t xml:space="preserve">     </w:t>
          </w:r>
          <w:hyperlink w:anchor="_Toc156633527" w:history="1">
            <w:r w:rsidR="009E658F" w:rsidRPr="009E658F">
              <w:rPr>
                <w:rStyle w:val="Hyperlink"/>
                <w:rFonts w:ascii="Times New Roman" w:hAnsi="Times New Roman" w:cs="Times New Roman"/>
                <w:b w:val="0"/>
                <w:bCs w:val="0"/>
                <w:sz w:val="24"/>
                <w:szCs w:val="24"/>
              </w:rPr>
              <w:t>3.7.3.</w:t>
            </w:r>
            <w:r>
              <w:rPr>
                <w:rFonts w:ascii="Times New Roman" w:eastAsiaTheme="minorEastAsia" w:hAnsi="Times New Roman" w:cs="Times New Roman"/>
                <w:b w:val="0"/>
                <w:bCs w:val="0"/>
                <w:sz w:val="24"/>
                <w:szCs w:val="24"/>
                <w14:ligatures w14:val="standardContextual"/>
              </w:rPr>
              <w:t xml:space="preserve"> </w:t>
            </w:r>
            <w:r w:rsidR="009E658F" w:rsidRPr="009E658F">
              <w:rPr>
                <w:rStyle w:val="Hyperlink"/>
                <w:rFonts w:ascii="Times New Roman" w:hAnsi="Times New Roman" w:cs="Times New Roman"/>
                <w:b w:val="0"/>
                <w:bCs w:val="0"/>
                <w:sz w:val="24"/>
                <w:szCs w:val="24"/>
              </w:rPr>
              <w:t>Perancangan Interface</w:t>
            </w:r>
            <w:r w:rsidR="009E658F" w:rsidRPr="009E658F">
              <w:rPr>
                <w:rFonts w:ascii="Times New Roman" w:hAnsi="Times New Roman" w:cs="Times New Roman"/>
                <w:b w:val="0"/>
                <w:bCs w:val="0"/>
                <w:webHidden/>
                <w:sz w:val="24"/>
                <w:szCs w:val="24"/>
              </w:rPr>
              <w:tab/>
            </w:r>
            <w:r w:rsidR="009E658F" w:rsidRPr="009E658F">
              <w:rPr>
                <w:rFonts w:ascii="Times New Roman" w:hAnsi="Times New Roman" w:cs="Times New Roman"/>
                <w:b w:val="0"/>
                <w:bCs w:val="0"/>
                <w:webHidden/>
                <w:sz w:val="24"/>
                <w:szCs w:val="24"/>
              </w:rPr>
              <w:fldChar w:fldCharType="begin"/>
            </w:r>
            <w:r w:rsidR="009E658F" w:rsidRPr="009E658F">
              <w:rPr>
                <w:rFonts w:ascii="Times New Roman" w:hAnsi="Times New Roman" w:cs="Times New Roman"/>
                <w:b w:val="0"/>
                <w:bCs w:val="0"/>
                <w:webHidden/>
                <w:sz w:val="24"/>
                <w:szCs w:val="24"/>
              </w:rPr>
              <w:instrText xml:space="preserve"> PAGEREF _Toc156633527 \h </w:instrText>
            </w:r>
            <w:r w:rsidR="009E658F" w:rsidRPr="009E658F">
              <w:rPr>
                <w:rFonts w:ascii="Times New Roman" w:hAnsi="Times New Roman" w:cs="Times New Roman"/>
                <w:b w:val="0"/>
                <w:bCs w:val="0"/>
                <w:webHidden/>
                <w:sz w:val="24"/>
                <w:szCs w:val="24"/>
              </w:rPr>
            </w:r>
            <w:r w:rsidR="009E658F" w:rsidRPr="009E658F">
              <w:rPr>
                <w:rFonts w:ascii="Times New Roman" w:hAnsi="Times New Roman" w:cs="Times New Roman"/>
                <w:b w:val="0"/>
                <w:bCs w:val="0"/>
                <w:webHidden/>
                <w:sz w:val="24"/>
                <w:szCs w:val="24"/>
              </w:rPr>
              <w:fldChar w:fldCharType="separate"/>
            </w:r>
            <w:r w:rsidR="004A4EB4">
              <w:rPr>
                <w:rFonts w:ascii="Times New Roman" w:hAnsi="Times New Roman" w:cs="Times New Roman"/>
                <w:b w:val="0"/>
                <w:bCs w:val="0"/>
                <w:webHidden/>
                <w:sz w:val="24"/>
                <w:szCs w:val="24"/>
              </w:rPr>
              <w:t>77</w:t>
            </w:r>
            <w:r w:rsidR="009E658F" w:rsidRPr="009E658F">
              <w:rPr>
                <w:rFonts w:ascii="Times New Roman" w:hAnsi="Times New Roman" w:cs="Times New Roman"/>
                <w:b w:val="0"/>
                <w:bCs w:val="0"/>
                <w:webHidden/>
                <w:sz w:val="24"/>
                <w:szCs w:val="24"/>
              </w:rPr>
              <w:fldChar w:fldCharType="end"/>
            </w:r>
          </w:hyperlink>
        </w:p>
        <w:p w14:paraId="2F2402A3" w14:textId="1643D479" w:rsidR="009E658F" w:rsidRDefault="00000000">
          <w:pPr>
            <w:pStyle w:val="TOC1"/>
            <w:rPr>
              <w:rFonts w:asciiTheme="minorHAnsi" w:eastAsiaTheme="minorEastAsia" w:hAnsiTheme="minorHAnsi" w:cstheme="minorBidi"/>
              <w:b w:val="0"/>
              <w:bCs w:val="0"/>
              <w14:ligatures w14:val="standardContextual"/>
            </w:rPr>
          </w:pPr>
          <w:hyperlink w:anchor="_Toc156633528" w:history="1">
            <w:r w:rsidR="009E658F" w:rsidRPr="008A260A">
              <w:rPr>
                <w:rStyle w:val="Hyperlink"/>
              </w:rPr>
              <w:t>DAFTAR PUSTAKA</w:t>
            </w:r>
            <w:r w:rsidR="009E658F">
              <w:rPr>
                <w:webHidden/>
              </w:rPr>
              <w:tab/>
            </w:r>
            <w:r w:rsidR="009E658F">
              <w:rPr>
                <w:webHidden/>
              </w:rPr>
              <w:fldChar w:fldCharType="begin"/>
            </w:r>
            <w:r w:rsidR="009E658F">
              <w:rPr>
                <w:webHidden/>
              </w:rPr>
              <w:instrText xml:space="preserve"> PAGEREF _Toc156633528 \h </w:instrText>
            </w:r>
            <w:r w:rsidR="009E658F">
              <w:rPr>
                <w:webHidden/>
              </w:rPr>
            </w:r>
            <w:r w:rsidR="009E658F">
              <w:rPr>
                <w:webHidden/>
              </w:rPr>
              <w:fldChar w:fldCharType="separate"/>
            </w:r>
            <w:r w:rsidR="004A4EB4">
              <w:rPr>
                <w:webHidden/>
              </w:rPr>
              <w:t>80</w:t>
            </w:r>
            <w:r w:rsidR="009E658F">
              <w:rPr>
                <w:webHidden/>
              </w:rPr>
              <w:fldChar w:fldCharType="end"/>
            </w:r>
          </w:hyperlink>
        </w:p>
        <w:p w14:paraId="1386016E" w14:textId="43C86817" w:rsidR="009E658F" w:rsidRDefault="00000000">
          <w:pPr>
            <w:pStyle w:val="TOC1"/>
            <w:rPr>
              <w:rFonts w:asciiTheme="minorHAnsi" w:eastAsiaTheme="minorEastAsia" w:hAnsiTheme="minorHAnsi" w:cstheme="minorBidi"/>
              <w:b w:val="0"/>
              <w:bCs w:val="0"/>
              <w14:ligatures w14:val="standardContextual"/>
            </w:rPr>
          </w:pPr>
          <w:hyperlink w:anchor="_Toc156633529" w:history="1">
            <w:r w:rsidR="009E658F" w:rsidRPr="008A260A">
              <w:rPr>
                <w:rStyle w:val="Hyperlink"/>
              </w:rPr>
              <w:t>LAMPIRA</w:t>
            </w:r>
            <w:r w:rsidR="009E658F">
              <w:rPr>
                <w:rStyle w:val="Hyperlink"/>
              </w:rPr>
              <w:t>N……………………………………………………………………………..</w:t>
            </w:r>
            <w:r w:rsidR="009E658F">
              <w:rPr>
                <w:webHidden/>
              </w:rPr>
              <w:fldChar w:fldCharType="begin"/>
            </w:r>
            <w:r w:rsidR="009E658F">
              <w:rPr>
                <w:webHidden/>
              </w:rPr>
              <w:instrText xml:space="preserve"> PAGEREF _Toc156633529 \h </w:instrText>
            </w:r>
            <w:r w:rsidR="009E658F">
              <w:rPr>
                <w:webHidden/>
              </w:rPr>
            </w:r>
            <w:r w:rsidR="009E658F">
              <w:rPr>
                <w:webHidden/>
              </w:rPr>
              <w:fldChar w:fldCharType="separate"/>
            </w:r>
            <w:r w:rsidR="004A4EB4">
              <w:rPr>
                <w:webHidden/>
              </w:rPr>
              <w:t>82</w:t>
            </w:r>
            <w:r w:rsidR="009E658F">
              <w:rPr>
                <w:webHidden/>
              </w:rPr>
              <w:fldChar w:fldCharType="end"/>
            </w:r>
          </w:hyperlink>
        </w:p>
        <w:p w14:paraId="7CA5FCA9" w14:textId="16F1A71D" w:rsidR="00197D08" w:rsidRPr="00E26D39" w:rsidRDefault="00197D08">
          <w:pPr>
            <w:rPr>
              <w:sz w:val="24"/>
              <w:szCs w:val="24"/>
            </w:rPr>
          </w:pPr>
          <w:r w:rsidRPr="00E26D39">
            <w:rPr>
              <w:b/>
              <w:bCs/>
              <w:noProof/>
              <w:sz w:val="24"/>
              <w:szCs w:val="24"/>
            </w:rPr>
            <w:fldChar w:fldCharType="end"/>
          </w:r>
        </w:p>
      </w:sdtContent>
    </w:sdt>
    <w:p w14:paraId="717D6C52" w14:textId="77777777" w:rsidR="00197D08" w:rsidRPr="00E26D39" w:rsidRDefault="00197D08" w:rsidP="00197D08">
      <w:pPr>
        <w:rPr>
          <w:sz w:val="24"/>
          <w:szCs w:val="24"/>
          <w:lang w:val="en-US"/>
        </w:rPr>
      </w:pPr>
    </w:p>
    <w:p w14:paraId="539D1FE8" w14:textId="67BC0E5B" w:rsidR="00827E9B" w:rsidRPr="00867EAE" w:rsidRDefault="00867EAE" w:rsidP="00827E9B">
      <w:pPr>
        <w:rPr>
          <w:rFonts w:ascii="Times New Roman" w:eastAsiaTheme="majorEastAsia" w:hAnsi="Times New Roman" w:cs="Times New Roman"/>
          <w:sz w:val="24"/>
          <w:szCs w:val="24"/>
          <w:lang w:val="en-US"/>
        </w:rPr>
      </w:pPr>
      <w:r>
        <w:rPr>
          <w:rFonts w:ascii="Times New Roman" w:hAnsi="Times New Roman" w:cs="Times New Roman"/>
          <w:sz w:val="24"/>
          <w:szCs w:val="24"/>
        </w:rPr>
        <w:br w:type="page"/>
      </w:r>
    </w:p>
    <w:p w14:paraId="05787D6C" w14:textId="6773A477" w:rsidR="00867EAE" w:rsidRPr="009E658F" w:rsidRDefault="00867EAE" w:rsidP="009E658F">
      <w:pPr>
        <w:pStyle w:val="Heading1"/>
        <w:jc w:val="center"/>
        <w:rPr>
          <w:szCs w:val="24"/>
        </w:rPr>
      </w:pPr>
      <w:bookmarkStart w:id="6" w:name="_Toc156633473"/>
      <w:r w:rsidRPr="009E658F">
        <w:rPr>
          <w:szCs w:val="24"/>
        </w:rPr>
        <w:lastRenderedPageBreak/>
        <w:t>DAFTAR  TABEL</w:t>
      </w:r>
      <w:bookmarkEnd w:id="6"/>
    </w:p>
    <w:p w14:paraId="5182A280" w14:textId="5DF418A0"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2.1 Simbol Flowchart</w:t>
      </w:r>
      <w:r>
        <w:rPr>
          <w:rFonts w:ascii="Times New Roman" w:hAnsi="Times New Roman" w:cs="Times New Roman"/>
          <w:sz w:val="24"/>
          <w:szCs w:val="24"/>
          <w:lang w:val="en-US"/>
        </w:rPr>
        <w:t>……………………………………………………….18</w:t>
      </w:r>
    </w:p>
    <w:p w14:paraId="1BA0E5DD" w14:textId="49DDC303"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2.2 Use Case Diagram</w:t>
      </w:r>
      <w:r>
        <w:rPr>
          <w:rFonts w:ascii="Times New Roman" w:hAnsi="Times New Roman" w:cs="Times New Roman"/>
          <w:sz w:val="24"/>
          <w:szCs w:val="24"/>
          <w:lang w:val="en-US"/>
        </w:rPr>
        <w:t>………………………………………………………20</w:t>
      </w:r>
    </w:p>
    <w:p w14:paraId="069F0F34" w14:textId="77FBD66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2.3 Daftar Simbol Activity Diagram</w:t>
      </w:r>
      <w:r>
        <w:rPr>
          <w:rFonts w:ascii="Times New Roman" w:hAnsi="Times New Roman" w:cs="Times New Roman"/>
          <w:sz w:val="24"/>
          <w:szCs w:val="24"/>
          <w:lang w:val="en-US"/>
        </w:rPr>
        <w:t>………………………………………..21</w:t>
      </w:r>
    </w:p>
    <w:p w14:paraId="1F16EF0C" w14:textId="6E2A9CD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2.4 Simbol Sequence Diagram</w:t>
      </w:r>
      <w:r>
        <w:rPr>
          <w:rFonts w:ascii="Times New Roman" w:hAnsi="Times New Roman" w:cs="Times New Roman"/>
          <w:sz w:val="24"/>
          <w:szCs w:val="24"/>
          <w:lang w:val="en-US"/>
        </w:rPr>
        <w:t>……………………………………………...22</w:t>
      </w:r>
    </w:p>
    <w:p w14:paraId="4DDD58D4" w14:textId="6E1C03B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 Jadwal Penelitian</w:t>
      </w:r>
      <w:r>
        <w:rPr>
          <w:rFonts w:ascii="Times New Roman" w:hAnsi="Times New Roman" w:cs="Times New Roman"/>
          <w:sz w:val="24"/>
          <w:szCs w:val="24"/>
          <w:lang w:val="en-US"/>
        </w:rPr>
        <w:t>………………………………………………………..31</w:t>
      </w:r>
    </w:p>
    <w:p w14:paraId="3FA5A311" w14:textId="18947E52"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2 Hasil Analisis Wawancara</w:t>
      </w:r>
      <w:r>
        <w:rPr>
          <w:rFonts w:ascii="Times New Roman" w:hAnsi="Times New Roman" w:cs="Times New Roman"/>
          <w:sz w:val="24"/>
          <w:szCs w:val="24"/>
          <w:lang w:val="en-US"/>
        </w:rPr>
        <w:t>………………………………………………36</w:t>
      </w:r>
    </w:p>
    <w:p w14:paraId="506DAC26" w14:textId="39FCFF45"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3 Identifikasi Actor Pada Use Case</w:t>
      </w:r>
      <w:r>
        <w:rPr>
          <w:rFonts w:ascii="Times New Roman" w:hAnsi="Times New Roman" w:cs="Times New Roman"/>
          <w:sz w:val="24"/>
          <w:szCs w:val="24"/>
          <w:lang w:val="en-US"/>
        </w:rPr>
        <w:t>………………………………………39</w:t>
      </w:r>
    </w:p>
    <w:p w14:paraId="1A721A01" w14:textId="06E6B774"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le 3.4 Identifikasi Use Case</w:t>
      </w:r>
      <w:r>
        <w:rPr>
          <w:rFonts w:ascii="Times New Roman" w:hAnsi="Times New Roman" w:cs="Times New Roman"/>
          <w:sz w:val="24"/>
          <w:szCs w:val="24"/>
          <w:lang w:val="en-US"/>
        </w:rPr>
        <w:t>……………………………………………………40</w:t>
      </w:r>
    </w:p>
    <w:p w14:paraId="265C56EE" w14:textId="2FEDA06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5</w:t>
      </w:r>
      <w:r w:rsidRPr="00FD0DAA">
        <w:rPr>
          <w:rFonts w:ascii="Times New Roman" w:hAnsi="Times New Roman" w:cs="Times New Roman"/>
          <w:sz w:val="24"/>
          <w:szCs w:val="24"/>
          <w:lang w:val="en-US"/>
        </w:rPr>
        <w:t xml:space="preserve"> Tabel Anak</w:t>
      </w:r>
      <w:r>
        <w:rPr>
          <w:rFonts w:ascii="Times New Roman" w:hAnsi="Times New Roman" w:cs="Times New Roman"/>
          <w:sz w:val="24"/>
          <w:szCs w:val="24"/>
          <w:lang w:val="en-US"/>
        </w:rPr>
        <w:t>……………………………………………………………...72</w:t>
      </w:r>
    </w:p>
    <w:p w14:paraId="3F7FB5A3" w14:textId="26C68F4B"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6</w:t>
      </w:r>
      <w:r w:rsidRPr="00FD0DAA">
        <w:rPr>
          <w:rFonts w:ascii="Times New Roman" w:hAnsi="Times New Roman" w:cs="Times New Roman"/>
          <w:sz w:val="24"/>
          <w:szCs w:val="24"/>
          <w:lang w:val="en-US"/>
        </w:rPr>
        <w:t xml:space="preserve"> Tabel Users</w:t>
      </w:r>
      <w:r>
        <w:rPr>
          <w:rFonts w:ascii="Times New Roman" w:hAnsi="Times New Roman" w:cs="Times New Roman"/>
          <w:sz w:val="24"/>
          <w:szCs w:val="24"/>
          <w:lang w:val="en-US"/>
        </w:rPr>
        <w:t>……………………………………………………………...73</w:t>
      </w:r>
    </w:p>
    <w:p w14:paraId="21680B81" w14:textId="3EB6F68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7</w:t>
      </w:r>
      <w:r w:rsidRPr="00FD0DAA">
        <w:rPr>
          <w:rFonts w:ascii="Times New Roman" w:hAnsi="Times New Roman" w:cs="Times New Roman"/>
          <w:sz w:val="24"/>
          <w:szCs w:val="24"/>
          <w:lang w:val="en-US"/>
        </w:rPr>
        <w:t xml:space="preserve"> Tabel Kecamatan</w:t>
      </w:r>
      <w:r>
        <w:rPr>
          <w:rFonts w:ascii="Times New Roman" w:hAnsi="Times New Roman" w:cs="Times New Roman"/>
          <w:sz w:val="24"/>
          <w:szCs w:val="24"/>
          <w:lang w:val="en-US"/>
        </w:rPr>
        <w:t>………………………………………………………..73</w:t>
      </w:r>
    </w:p>
    <w:p w14:paraId="2F8E0CCF" w14:textId="62B12A23"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8</w:t>
      </w:r>
      <w:r w:rsidRPr="00FD0DAA">
        <w:rPr>
          <w:rFonts w:ascii="Times New Roman" w:hAnsi="Times New Roman" w:cs="Times New Roman"/>
          <w:sz w:val="24"/>
          <w:szCs w:val="24"/>
          <w:lang w:val="en-US"/>
        </w:rPr>
        <w:t xml:space="preserve"> Tabel Kelas_Pendidikan</w:t>
      </w:r>
      <w:r w:rsidR="00BC40D9">
        <w:rPr>
          <w:rFonts w:ascii="Times New Roman" w:hAnsi="Times New Roman" w:cs="Times New Roman"/>
          <w:sz w:val="24"/>
          <w:szCs w:val="24"/>
          <w:lang w:val="en-US"/>
        </w:rPr>
        <w:t>………………………………………………...73</w:t>
      </w:r>
    </w:p>
    <w:p w14:paraId="778E3CD5" w14:textId="456F090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9</w:t>
      </w:r>
      <w:r w:rsidRPr="00FD0DAA">
        <w:rPr>
          <w:rFonts w:ascii="Times New Roman" w:hAnsi="Times New Roman" w:cs="Times New Roman"/>
          <w:sz w:val="24"/>
          <w:szCs w:val="24"/>
          <w:lang w:val="en-US"/>
        </w:rPr>
        <w:t xml:space="preserve"> Tabel Pendidikan</w:t>
      </w:r>
      <w:r w:rsidR="00BC40D9">
        <w:rPr>
          <w:rFonts w:ascii="Times New Roman" w:hAnsi="Times New Roman" w:cs="Times New Roman"/>
          <w:sz w:val="24"/>
          <w:szCs w:val="24"/>
          <w:lang w:val="en-US"/>
        </w:rPr>
        <w:t>………………………………………………………74</w:t>
      </w:r>
    </w:p>
    <w:p w14:paraId="26C0BD34" w14:textId="085DC5C7"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w:t>
      </w:r>
      <w:r w:rsidR="009E658F">
        <w:rPr>
          <w:rFonts w:ascii="Times New Roman" w:hAnsi="Times New Roman" w:cs="Times New Roman"/>
          <w:sz w:val="24"/>
          <w:szCs w:val="24"/>
          <w:lang w:val="en-US"/>
        </w:rPr>
        <w:t>10</w:t>
      </w:r>
      <w:r w:rsidRPr="00FD0DAA">
        <w:rPr>
          <w:rFonts w:ascii="Times New Roman" w:hAnsi="Times New Roman" w:cs="Times New Roman"/>
          <w:sz w:val="24"/>
          <w:szCs w:val="24"/>
          <w:lang w:val="en-US"/>
        </w:rPr>
        <w:t xml:space="preserve"> Tabel Prestasi Non Formal</w:t>
      </w:r>
      <w:r w:rsidR="00BC40D9">
        <w:rPr>
          <w:rFonts w:ascii="Times New Roman" w:hAnsi="Times New Roman" w:cs="Times New Roman"/>
          <w:sz w:val="24"/>
          <w:szCs w:val="24"/>
          <w:lang w:val="en-US"/>
        </w:rPr>
        <w:t>…………………………………………….74</w:t>
      </w:r>
    </w:p>
    <w:p w14:paraId="4B273740" w14:textId="0F9C5E8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1</w:t>
      </w:r>
      <w:r w:rsidRPr="00FD0DAA">
        <w:rPr>
          <w:rFonts w:ascii="Times New Roman" w:hAnsi="Times New Roman" w:cs="Times New Roman"/>
          <w:sz w:val="24"/>
          <w:szCs w:val="24"/>
          <w:lang w:val="en-US"/>
        </w:rPr>
        <w:t xml:space="preserve"> Tabel Verifikator</w:t>
      </w:r>
      <w:r w:rsidR="00BC40D9">
        <w:rPr>
          <w:rFonts w:ascii="Times New Roman" w:hAnsi="Times New Roman" w:cs="Times New Roman"/>
          <w:sz w:val="24"/>
          <w:szCs w:val="24"/>
          <w:lang w:val="en-US"/>
        </w:rPr>
        <w:t>………………………………………………………74</w:t>
      </w:r>
    </w:p>
    <w:p w14:paraId="3A7F7767" w14:textId="553D06D9"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2</w:t>
      </w:r>
      <w:r w:rsidRPr="00FD0DAA">
        <w:rPr>
          <w:rFonts w:ascii="Times New Roman" w:hAnsi="Times New Roman" w:cs="Times New Roman"/>
          <w:sz w:val="24"/>
          <w:szCs w:val="24"/>
          <w:lang w:val="en-US"/>
        </w:rPr>
        <w:t xml:space="preserve"> Tabel Desa</w:t>
      </w:r>
      <w:r w:rsidR="00BC40D9">
        <w:rPr>
          <w:rFonts w:ascii="Times New Roman" w:hAnsi="Times New Roman" w:cs="Times New Roman"/>
          <w:sz w:val="24"/>
          <w:szCs w:val="24"/>
          <w:lang w:val="en-US"/>
        </w:rPr>
        <w:t>……………………………………………………………..75</w:t>
      </w:r>
    </w:p>
    <w:p w14:paraId="47148C80" w14:textId="2C51E41F"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3</w:t>
      </w:r>
      <w:r w:rsidRPr="00FD0DAA">
        <w:rPr>
          <w:rFonts w:ascii="Times New Roman" w:hAnsi="Times New Roman" w:cs="Times New Roman"/>
          <w:sz w:val="24"/>
          <w:szCs w:val="24"/>
          <w:lang w:val="en-US"/>
        </w:rPr>
        <w:t xml:space="preserve"> Tabel Role</w:t>
      </w:r>
      <w:r w:rsidR="00BC40D9">
        <w:rPr>
          <w:rFonts w:ascii="Times New Roman" w:hAnsi="Times New Roman" w:cs="Times New Roman"/>
          <w:sz w:val="24"/>
          <w:szCs w:val="24"/>
          <w:lang w:val="en-US"/>
        </w:rPr>
        <w:t>……………………………………………………………..75</w:t>
      </w:r>
    </w:p>
    <w:p w14:paraId="7A5EDB6B" w14:textId="64FD341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4</w:t>
      </w:r>
      <w:r w:rsidRPr="00FD0DAA">
        <w:rPr>
          <w:rFonts w:ascii="Times New Roman" w:hAnsi="Times New Roman" w:cs="Times New Roman"/>
          <w:sz w:val="24"/>
          <w:szCs w:val="24"/>
          <w:lang w:val="en-US"/>
        </w:rPr>
        <w:t xml:space="preserve"> Tabel Dusun</w:t>
      </w:r>
      <w:r w:rsidR="00BC40D9">
        <w:rPr>
          <w:rFonts w:ascii="Times New Roman" w:hAnsi="Times New Roman" w:cs="Times New Roman"/>
          <w:sz w:val="24"/>
          <w:szCs w:val="24"/>
          <w:lang w:val="en-US"/>
        </w:rPr>
        <w:t>……………………………………………………………76</w:t>
      </w:r>
    </w:p>
    <w:p w14:paraId="24149EAB" w14:textId="7428E8A3"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5</w:t>
      </w:r>
      <w:r w:rsidRPr="00FD0DAA">
        <w:rPr>
          <w:rFonts w:ascii="Times New Roman" w:hAnsi="Times New Roman" w:cs="Times New Roman"/>
          <w:sz w:val="24"/>
          <w:szCs w:val="24"/>
          <w:lang w:val="en-US"/>
        </w:rPr>
        <w:t xml:space="preserve"> Tabel Pekerjaan</w:t>
      </w:r>
      <w:r w:rsidR="00BC40D9">
        <w:rPr>
          <w:rFonts w:ascii="Times New Roman" w:hAnsi="Times New Roman" w:cs="Times New Roman"/>
          <w:sz w:val="24"/>
          <w:szCs w:val="24"/>
          <w:lang w:val="en-US"/>
        </w:rPr>
        <w:t>………………………………………………………..76</w:t>
      </w:r>
    </w:p>
    <w:p w14:paraId="4617D745" w14:textId="00E88E0F"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6</w:t>
      </w:r>
      <w:r w:rsidRPr="00FD0DAA">
        <w:rPr>
          <w:rFonts w:ascii="Times New Roman" w:hAnsi="Times New Roman" w:cs="Times New Roman"/>
          <w:sz w:val="24"/>
          <w:szCs w:val="24"/>
          <w:lang w:val="en-US"/>
        </w:rPr>
        <w:t xml:space="preserve"> Tabel Prestasi Formal</w:t>
      </w:r>
      <w:r w:rsidR="00BC40D9">
        <w:rPr>
          <w:rFonts w:ascii="Times New Roman" w:hAnsi="Times New Roman" w:cs="Times New Roman"/>
          <w:sz w:val="24"/>
          <w:szCs w:val="24"/>
          <w:lang w:val="en-US"/>
        </w:rPr>
        <w:t>………………………………………………….76</w:t>
      </w:r>
    </w:p>
    <w:p w14:paraId="75CDBD38" w14:textId="01569982"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Tabel 3.1</w:t>
      </w:r>
      <w:r w:rsidR="009E658F">
        <w:rPr>
          <w:rFonts w:ascii="Times New Roman" w:hAnsi="Times New Roman" w:cs="Times New Roman"/>
          <w:sz w:val="24"/>
          <w:szCs w:val="24"/>
          <w:lang w:val="en-US"/>
        </w:rPr>
        <w:t>7</w:t>
      </w:r>
      <w:r w:rsidRPr="00FD0DAA">
        <w:rPr>
          <w:rFonts w:ascii="Times New Roman" w:hAnsi="Times New Roman" w:cs="Times New Roman"/>
          <w:sz w:val="24"/>
          <w:szCs w:val="24"/>
          <w:lang w:val="en-US"/>
        </w:rPr>
        <w:t xml:space="preserve"> Tabel Survior</w:t>
      </w:r>
      <w:r w:rsidR="00BC40D9">
        <w:rPr>
          <w:rFonts w:ascii="Times New Roman" w:hAnsi="Times New Roman" w:cs="Times New Roman"/>
          <w:sz w:val="24"/>
          <w:szCs w:val="24"/>
          <w:lang w:val="en-US"/>
        </w:rPr>
        <w:t>…………………………………………………………..77</w:t>
      </w:r>
    </w:p>
    <w:p w14:paraId="73E7BBE1" w14:textId="68E5F269" w:rsidR="00F67AB5" w:rsidRDefault="00867EAE" w:rsidP="00867EA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0867FA6" w14:textId="554F8C09" w:rsidR="00867EAE" w:rsidRPr="009E658F" w:rsidRDefault="00867EAE" w:rsidP="009E658F">
      <w:pPr>
        <w:pStyle w:val="Heading1"/>
        <w:jc w:val="center"/>
        <w:rPr>
          <w:szCs w:val="24"/>
        </w:rPr>
      </w:pPr>
      <w:bookmarkStart w:id="7" w:name="_Toc156633474"/>
      <w:r w:rsidRPr="009E658F">
        <w:rPr>
          <w:szCs w:val="24"/>
        </w:rPr>
        <w:lastRenderedPageBreak/>
        <w:t>DAFTAR GAMBAR</w:t>
      </w:r>
      <w:bookmarkEnd w:id="7"/>
    </w:p>
    <w:p w14:paraId="1E56E86A" w14:textId="355FF50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2.1 Kerangka Kerja Extreme Programming</w:t>
      </w:r>
      <w:r w:rsidR="00BC40D9">
        <w:rPr>
          <w:rFonts w:ascii="Times New Roman" w:hAnsi="Times New Roman" w:cs="Times New Roman"/>
          <w:sz w:val="24"/>
          <w:szCs w:val="24"/>
          <w:lang w:val="en-US"/>
        </w:rPr>
        <w:t>……………………………..17</w:t>
      </w:r>
    </w:p>
    <w:p w14:paraId="071EE51B" w14:textId="4AFB3D90"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2.2 Detail MVC Pada Laravel</w:t>
      </w:r>
      <w:r w:rsidR="00BC40D9">
        <w:rPr>
          <w:rFonts w:ascii="Times New Roman" w:hAnsi="Times New Roman" w:cs="Times New Roman"/>
          <w:sz w:val="24"/>
          <w:szCs w:val="24"/>
          <w:lang w:val="en-US"/>
        </w:rPr>
        <w:t>……………………………………………27</w:t>
      </w:r>
    </w:p>
    <w:p w14:paraId="4747F1EF" w14:textId="504BBCF0"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 Lokasi penelitian</w:t>
      </w:r>
      <w:r w:rsidR="00BC40D9">
        <w:rPr>
          <w:rFonts w:ascii="Times New Roman" w:hAnsi="Times New Roman" w:cs="Times New Roman"/>
          <w:sz w:val="24"/>
          <w:szCs w:val="24"/>
          <w:lang w:val="en-US"/>
        </w:rPr>
        <w:t>……………………………………………………..30</w:t>
      </w:r>
    </w:p>
    <w:p w14:paraId="2E192F59" w14:textId="2E5693B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 Tahap Penelitian</w:t>
      </w:r>
      <w:r w:rsidR="00BC40D9">
        <w:rPr>
          <w:rFonts w:ascii="Times New Roman" w:hAnsi="Times New Roman" w:cs="Times New Roman"/>
          <w:sz w:val="24"/>
          <w:szCs w:val="24"/>
          <w:lang w:val="en-US"/>
        </w:rPr>
        <w:t>……………………………………………………...32</w:t>
      </w:r>
    </w:p>
    <w:p w14:paraId="173A34CA" w14:textId="03FB5712"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 Flowchart Alur PMKS Pendataan Anak Yatim Lombok Tengah</w:t>
      </w:r>
      <w:r w:rsidR="00BC40D9">
        <w:rPr>
          <w:rFonts w:ascii="Times New Roman" w:hAnsi="Times New Roman" w:cs="Times New Roman"/>
          <w:sz w:val="24"/>
          <w:szCs w:val="24"/>
          <w:lang w:val="en-US"/>
        </w:rPr>
        <w:t>……35</w:t>
      </w:r>
    </w:p>
    <w:p w14:paraId="2F07D97D" w14:textId="4918DD7D"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4 Use Case Diagram Usulan</w:t>
      </w:r>
      <w:r w:rsidR="00BC40D9">
        <w:rPr>
          <w:rFonts w:ascii="Times New Roman" w:hAnsi="Times New Roman" w:cs="Times New Roman"/>
          <w:sz w:val="24"/>
          <w:szCs w:val="24"/>
          <w:lang w:val="en-US"/>
        </w:rPr>
        <w:t>……………………………………………39</w:t>
      </w:r>
    </w:p>
    <w:p w14:paraId="5B2F5B69" w14:textId="72EDEF5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5  Activity Diagram Login</w:t>
      </w:r>
      <w:r w:rsidR="00D15FC7">
        <w:rPr>
          <w:rFonts w:ascii="Times New Roman" w:hAnsi="Times New Roman" w:cs="Times New Roman"/>
          <w:sz w:val="24"/>
          <w:szCs w:val="24"/>
          <w:lang w:val="en-US"/>
        </w:rPr>
        <w:t>……………………………………………...</w:t>
      </w:r>
      <w:r w:rsidR="00BC40D9">
        <w:rPr>
          <w:rFonts w:ascii="Times New Roman" w:hAnsi="Times New Roman" w:cs="Times New Roman"/>
          <w:sz w:val="24"/>
          <w:szCs w:val="24"/>
          <w:lang w:val="en-US"/>
        </w:rPr>
        <w:t>41</w:t>
      </w:r>
    </w:p>
    <w:p w14:paraId="42D2C487" w14:textId="7EAE3E8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6 Activity  Diagram Tambah User</w:t>
      </w:r>
      <w:r w:rsidR="00D15FC7">
        <w:rPr>
          <w:rFonts w:ascii="Times New Roman" w:hAnsi="Times New Roman" w:cs="Times New Roman"/>
          <w:sz w:val="24"/>
          <w:szCs w:val="24"/>
          <w:lang w:val="en-US"/>
        </w:rPr>
        <w:t>……………………………………...42</w:t>
      </w:r>
    </w:p>
    <w:p w14:paraId="2ACA52C6" w14:textId="516D61D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7 Actifity Diagram View Data User</w:t>
      </w:r>
      <w:r w:rsidR="00D15FC7">
        <w:rPr>
          <w:rFonts w:ascii="Times New Roman" w:hAnsi="Times New Roman" w:cs="Times New Roman"/>
          <w:sz w:val="24"/>
          <w:szCs w:val="24"/>
          <w:lang w:val="en-US"/>
        </w:rPr>
        <w:t>……………………………………43</w:t>
      </w:r>
    </w:p>
    <w:p w14:paraId="2ED646B4" w14:textId="0D52790D"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8 Activity Diagram Mengubah Data User</w:t>
      </w:r>
      <w:r w:rsidR="00D15FC7">
        <w:rPr>
          <w:rFonts w:ascii="Times New Roman" w:hAnsi="Times New Roman" w:cs="Times New Roman"/>
          <w:sz w:val="24"/>
          <w:szCs w:val="24"/>
          <w:lang w:val="en-US"/>
        </w:rPr>
        <w:t>……………………………...44</w:t>
      </w:r>
    </w:p>
    <w:p w14:paraId="6D6339E2" w14:textId="2EDBF3EC"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9</w:t>
      </w:r>
      <w:r w:rsidRPr="00FD0DAA">
        <w:rPr>
          <w:rFonts w:ascii="Times New Roman" w:hAnsi="Times New Roman" w:cs="Times New Roman"/>
          <w:sz w:val="24"/>
          <w:szCs w:val="24"/>
          <w:lang w:val="en-US"/>
        </w:rPr>
        <w:t xml:space="preserve"> Activity Diagram Hapus Data User</w:t>
      </w:r>
      <w:r w:rsidR="00D15FC7">
        <w:rPr>
          <w:rFonts w:ascii="Times New Roman" w:hAnsi="Times New Roman" w:cs="Times New Roman"/>
          <w:sz w:val="24"/>
          <w:szCs w:val="24"/>
          <w:lang w:val="en-US"/>
        </w:rPr>
        <w:t>…………………………………..45</w:t>
      </w:r>
    </w:p>
    <w:p w14:paraId="12B092C8" w14:textId="56DB948B"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10</w:t>
      </w:r>
      <w:r w:rsidRPr="00FD0DAA">
        <w:rPr>
          <w:rFonts w:ascii="Times New Roman" w:hAnsi="Times New Roman" w:cs="Times New Roman"/>
          <w:sz w:val="24"/>
          <w:szCs w:val="24"/>
          <w:lang w:val="en-US"/>
        </w:rPr>
        <w:t xml:space="preserve"> Activity Diagram Tambah Kecamatan</w:t>
      </w:r>
      <w:r w:rsidR="00D15FC7">
        <w:rPr>
          <w:rFonts w:ascii="Times New Roman" w:hAnsi="Times New Roman" w:cs="Times New Roman"/>
          <w:sz w:val="24"/>
          <w:szCs w:val="24"/>
          <w:lang w:val="en-US"/>
        </w:rPr>
        <w:t>…………………………….46</w:t>
      </w:r>
    </w:p>
    <w:p w14:paraId="1AFBC9EA" w14:textId="33814023"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1</w:t>
      </w:r>
      <w:r w:rsidRPr="00FD0DAA">
        <w:rPr>
          <w:rFonts w:ascii="Times New Roman" w:hAnsi="Times New Roman" w:cs="Times New Roman"/>
          <w:sz w:val="24"/>
          <w:szCs w:val="24"/>
          <w:lang w:val="en-US"/>
        </w:rPr>
        <w:t xml:space="preserve"> Activity Diagram Edit Data Kecamatan</w:t>
      </w:r>
      <w:r w:rsidR="00D15FC7">
        <w:rPr>
          <w:rFonts w:ascii="Times New Roman" w:hAnsi="Times New Roman" w:cs="Times New Roman"/>
          <w:sz w:val="24"/>
          <w:szCs w:val="24"/>
          <w:lang w:val="en-US"/>
        </w:rPr>
        <w:t>…………………………….47</w:t>
      </w:r>
    </w:p>
    <w:p w14:paraId="487DE5E2" w14:textId="39AD378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2</w:t>
      </w:r>
      <w:r w:rsidRPr="00FD0DAA">
        <w:rPr>
          <w:rFonts w:ascii="Times New Roman" w:hAnsi="Times New Roman" w:cs="Times New Roman"/>
          <w:sz w:val="24"/>
          <w:szCs w:val="24"/>
          <w:lang w:val="en-US"/>
        </w:rPr>
        <w:t xml:space="preserve"> Activity Diagram Hapus Data Kecamatan</w:t>
      </w:r>
      <w:r w:rsidR="00D15FC7">
        <w:rPr>
          <w:rFonts w:ascii="Times New Roman" w:hAnsi="Times New Roman" w:cs="Times New Roman"/>
          <w:sz w:val="24"/>
          <w:szCs w:val="24"/>
          <w:lang w:val="en-US"/>
        </w:rPr>
        <w:t>………………………….48</w:t>
      </w:r>
    </w:p>
    <w:p w14:paraId="20E8DAB5" w14:textId="22C935D2"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3</w:t>
      </w:r>
      <w:r w:rsidRPr="00FD0DAA">
        <w:rPr>
          <w:rFonts w:ascii="Times New Roman" w:hAnsi="Times New Roman" w:cs="Times New Roman"/>
          <w:sz w:val="24"/>
          <w:szCs w:val="24"/>
          <w:lang w:val="en-US"/>
        </w:rPr>
        <w:t xml:space="preserve"> Activity Diagram Tambah Data Anak</w:t>
      </w:r>
      <w:r w:rsidR="00D15FC7">
        <w:rPr>
          <w:rFonts w:ascii="Times New Roman" w:hAnsi="Times New Roman" w:cs="Times New Roman"/>
          <w:sz w:val="24"/>
          <w:szCs w:val="24"/>
          <w:lang w:val="en-US"/>
        </w:rPr>
        <w:t>………………………………49</w:t>
      </w:r>
    </w:p>
    <w:p w14:paraId="201B0FCC" w14:textId="7320256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4</w:t>
      </w:r>
      <w:r w:rsidRPr="00FD0DAA">
        <w:rPr>
          <w:rFonts w:ascii="Times New Roman" w:hAnsi="Times New Roman" w:cs="Times New Roman"/>
          <w:sz w:val="24"/>
          <w:szCs w:val="24"/>
          <w:lang w:val="en-US"/>
        </w:rPr>
        <w:t xml:space="preserve"> Activity Diagram View Data Anak</w:t>
      </w:r>
      <w:r w:rsidR="00D15FC7">
        <w:rPr>
          <w:rFonts w:ascii="Times New Roman" w:hAnsi="Times New Roman" w:cs="Times New Roman"/>
          <w:sz w:val="24"/>
          <w:szCs w:val="24"/>
          <w:lang w:val="en-US"/>
        </w:rPr>
        <w:t>…………………………………50</w:t>
      </w:r>
    </w:p>
    <w:p w14:paraId="4939C7DF" w14:textId="0B4A096D"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5</w:t>
      </w:r>
      <w:r w:rsidRPr="00FD0DAA">
        <w:rPr>
          <w:rFonts w:ascii="Times New Roman" w:hAnsi="Times New Roman" w:cs="Times New Roman"/>
          <w:sz w:val="24"/>
          <w:szCs w:val="24"/>
          <w:lang w:val="en-US"/>
        </w:rPr>
        <w:t xml:space="preserve"> Activity Diagram Detail Data Anak</w:t>
      </w:r>
      <w:r w:rsidR="00D15FC7">
        <w:rPr>
          <w:rFonts w:ascii="Times New Roman" w:hAnsi="Times New Roman" w:cs="Times New Roman"/>
          <w:sz w:val="24"/>
          <w:szCs w:val="24"/>
          <w:lang w:val="en-US"/>
        </w:rPr>
        <w:t>………………………………...51</w:t>
      </w:r>
    </w:p>
    <w:p w14:paraId="48B589C8" w14:textId="00B520B5"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6</w:t>
      </w:r>
      <w:r w:rsidRPr="00FD0DAA">
        <w:rPr>
          <w:rFonts w:ascii="Times New Roman" w:hAnsi="Times New Roman" w:cs="Times New Roman"/>
          <w:sz w:val="24"/>
          <w:szCs w:val="24"/>
          <w:lang w:val="en-US"/>
        </w:rPr>
        <w:t xml:space="preserve"> Activity Diagram Ubah Data Anak</w:t>
      </w:r>
      <w:r w:rsidR="00D15FC7">
        <w:rPr>
          <w:rFonts w:ascii="Times New Roman" w:hAnsi="Times New Roman" w:cs="Times New Roman"/>
          <w:sz w:val="24"/>
          <w:szCs w:val="24"/>
          <w:lang w:val="en-US"/>
        </w:rPr>
        <w:t>…………………………………52</w:t>
      </w:r>
    </w:p>
    <w:p w14:paraId="77739A57" w14:textId="094249C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7</w:t>
      </w:r>
      <w:r w:rsidRPr="00FD0DAA">
        <w:rPr>
          <w:rFonts w:ascii="Times New Roman" w:hAnsi="Times New Roman" w:cs="Times New Roman"/>
          <w:sz w:val="24"/>
          <w:szCs w:val="24"/>
          <w:lang w:val="en-US"/>
        </w:rPr>
        <w:t xml:space="preserve"> Activity Diagram Hapus Data Anak</w:t>
      </w:r>
      <w:r w:rsidR="00D15FC7">
        <w:rPr>
          <w:rFonts w:ascii="Times New Roman" w:hAnsi="Times New Roman" w:cs="Times New Roman"/>
          <w:sz w:val="24"/>
          <w:szCs w:val="24"/>
          <w:lang w:val="en-US"/>
        </w:rPr>
        <w:t>………………………………...53</w:t>
      </w:r>
    </w:p>
    <w:p w14:paraId="28F4EFE5" w14:textId="6FADB9E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8</w:t>
      </w:r>
      <w:r w:rsidRPr="00FD0DAA">
        <w:rPr>
          <w:rFonts w:ascii="Times New Roman" w:hAnsi="Times New Roman" w:cs="Times New Roman"/>
          <w:sz w:val="24"/>
          <w:szCs w:val="24"/>
          <w:lang w:val="en-US"/>
        </w:rPr>
        <w:t xml:space="preserve"> Activity Diagram Logout</w:t>
      </w:r>
      <w:r w:rsidR="00D15FC7">
        <w:rPr>
          <w:rFonts w:ascii="Times New Roman" w:hAnsi="Times New Roman" w:cs="Times New Roman"/>
          <w:sz w:val="24"/>
          <w:szCs w:val="24"/>
          <w:lang w:val="en-US"/>
        </w:rPr>
        <w:t>……………………………………………54</w:t>
      </w:r>
    </w:p>
    <w:p w14:paraId="57A3FA6F" w14:textId="7D52B423"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1</w:t>
      </w:r>
      <w:r w:rsidR="00F63919">
        <w:rPr>
          <w:rFonts w:ascii="Times New Roman" w:hAnsi="Times New Roman" w:cs="Times New Roman"/>
          <w:sz w:val="24"/>
          <w:szCs w:val="24"/>
          <w:lang w:val="en-US"/>
        </w:rPr>
        <w:t>9</w:t>
      </w:r>
      <w:r w:rsidRPr="00FD0DAA">
        <w:rPr>
          <w:rFonts w:ascii="Times New Roman" w:hAnsi="Times New Roman" w:cs="Times New Roman"/>
          <w:sz w:val="24"/>
          <w:szCs w:val="24"/>
          <w:lang w:val="en-US"/>
        </w:rPr>
        <w:t xml:space="preserve"> Sequance Diagram Login </w:t>
      </w:r>
      <w:r w:rsidR="00D15FC7">
        <w:rPr>
          <w:rFonts w:ascii="Times New Roman" w:hAnsi="Times New Roman" w:cs="Times New Roman"/>
          <w:sz w:val="24"/>
          <w:szCs w:val="24"/>
          <w:lang w:val="en-US"/>
        </w:rPr>
        <w:t>…………………………………………..55</w:t>
      </w:r>
    </w:p>
    <w:p w14:paraId="48CB50C9" w14:textId="2212AE7B"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20</w:t>
      </w:r>
      <w:r w:rsidRPr="00FD0DAA">
        <w:rPr>
          <w:rFonts w:ascii="Times New Roman" w:hAnsi="Times New Roman" w:cs="Times New Roman"/>
          <w:sz w:val="24"/>
          <w:szCs w:val="24"/>
          <w:lang w:val="en-US"/>
        </w:rPr>
        <w:t xml:space="preserve"> Sequance Diagram Tambah User</w:t>
      </w:r>
      <w:r w:rsidR="00D15FC7">
        <w:rPr>
          <w:rFonts w:ascii="Times New Roman" w:hAnsi="Times New Roman" w:cs="Times New Roman"/>
          <w:sz w:val="24"/>
          <w:szCs w:val="24"/>
          <w:lang w:val="en-US"/>
        </w:rPr>
        <w:t>…………………………………...56</w:t>
      </w:r>
    </w:p>
    <w:p w14:paraId="3AE70E67" w14:textId="2561311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21</w:t>
      </w:r>
      <w:r w:rsidRPr="00FD0DAA">
        <w:rPr>
          <w:rFonts w:ascii="Times New Roman" w:hAnsi="Times New Roman" w:cs="Times New Roman"/>
          <w:sz w:val="24"/>
          <w:szCs w:val="24"/>
          <w:lang w:val="en-US"/>
        </w:rPr>
        <w:t xml:space="preserve"> Sequance Diagram View User</w:t>
      </w:r>
      <w:r w:rsidR="00D15FC7">
        <w:rPr>
          <w:rFonts w:ascii="Times New Roman" w:hAnsi="Times New Roman" w:cs="Times New Roman"/>
          <w:sz w:val="24"/>
          <w:szCs w:val="24"/>
          <w:lang w:val="en-US"/>
        </w:rPr>
        <w:t>………………………………………57</w:t>
      </w:r>
    </w:p>
    <w:p w14:paraId="4D206806" w14:textId="5F8891A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2</w:t>
      </w:r>
      <w:r w:rsidRPr="00FD0DAA">
        <w:rPr>
          <w:rFonts w:ascii="Times New Roman" w:hAnsi="Times New Roman" w:cs="Times New Roman"/>
          <w:sz w:val="24"/>
          <w:szCs w:val="24"/>
          <w:lang w:val="en-US"/>
        </w:rPr>
        <w:t xml:space="preserve"> Sequence Diagram Mengubah Data User</w:t>
      </w:r>
      <w:r w:rsidR="00D15FC7">
        <w:rPr>
          <w:rFonts w:ascii="Times New Roman" w:hAnsi="Times New Roman" w:cs="Times New Roman"/>
          <w:sz w:val="24"/>
          <w:szCs w:val="24"/>
          <w:lang w:val="en-US"/>
        </w:rPr>
        <w:t>…………………………..58</w:t>
      </w:r>
    </w:p>
    <w:p w14:paraId="6F438984" w14:textId="44CCE934"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3</w:t>
      </w:r>
      <w:r w:rsidRPr="00FD0DAA">
        <w:rPr>
          <w:rFonts w:ascii="Times New Roman" w:hAnsi="Times New Roman" w:cs="Times New Roman"/>
          <w:sz w:val="24"/>
          <w:szCs w:val="24"/>
          <w:lang w:val="en-US"/>
        </w:rPr>
        <w:t xml:space="preserve"> Sequance Diagram Hapus Data User</w:t>
      </w:r>
      <w:r w:rsidR="00D15FC7">
        <w:rPr>
          <w:rFonts w:ascii="Times New Roman" w:hAnsi="Times New Roman" w:cs="Times New Roman"/>
          <w:sz w:val="24"/>
          <w:szCs w:val="24"/>
          <w:lang w:val="en-US"/>
        </w:rPr>
        <w:t>……………………………….59</w:t>
      </w:r>
    </w:p>
    <w:p w14:paraId="0CFF76E8" w14:textId="26165A8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4</w:t>
      </w:r>
      <w:r w:rsidRPr="00FD0DAA">
        <w:rPr>
          <w:rFonts w:ascii="Times New Roman" w:hAnsi="Times New Roman" w:cs="Times New Roman"/>
          <w:sz w:val="24"/>
          <w:szCs w:val="24"/>
          <w:lang w:val="en-US"/>
        </w:rPr>
        <w:t xml:space="preserve"> Sequance Diagram Tambah Data Kecamatan</w:t>
      </w:r>
      <w:r w:rsidR="00D15FC7">
        <w:rPr>
          <w:rFonts w:ascii="Times New Roman" w:hAnsi="Times New Roman" w:cs="Times New Roman"/>
          <w:sz w:val="24"/>
          <w:szCs w:val="24"/>
          <w:lang w:val="en-US"/>
        </w:rPr>
        <w:t>………………………60</w:t>
      </w:r>
    </w:p>
    <w:p w14:paraId="3F814FC3" w14:textId="7A35C77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5</w:t>
      </w:r>
      <w:r w:rsidRPr="00FD0DAA">
        <w:rPr>
          <w:rFonts w:ascii="Times New Roman" w:hAnsi="Times New Roman" w:cs="Times New Roman"/>
          <w:sz w:val="24"/>
          <w:szCs w:val="24"/>
          <w:lang w:val="en-US"/>
        </w:rPr>
        <w:t xml:space="preserve"> Sequance Diagram View Data Kecamatan</w:t>
      </w:r>
      <w:r w:rsidR="00D15FC7">
        <w:rPr>
          <w:rFonts w:ascii="Times New Roman" w:hAnsi="Times New Roman" w:cs="Times New Roman"/>
          <w:sz w:val="24"/>
          <w:szCs w:val="24"/>
          <w:lang w:val="en-US"/>
        </w:rPr>
        <w:t>………………………….61</w:t>
      </w:r>
    </w:p>
    <w:p w14:paraId="5EDDCF7E" w14:textId="5342B9B4"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6</w:t>
      </w:r>
      <w:r w:rsidRPr="00FD0DAA">
        <w:rPr>
          <w:rFonts w:ascii="Times New Roman" w:hAnsi="Times New Roman" w:cs="Times New Roman"/>
          <w:sz w:val="24"/>
          <w:szCs w:val="24"/>
          <w:lang w:val="en-US"/>
        </w:rPr>
        <w:t xml:space="preserve"> Sequance Diagram Hapus Data Kecamatan</w:t>
      </w:r>
      <w:r w:rsidR="00D15FC7">
        <w:rPr>
          <w:rFonts w:ascii="Times New Roman" w:hAnsi="Times New Roman" w:cs="Times New Roman"/>
          <w:sz w:val="24"/>
          <w:szCs w:val="24"/>
          <w:lang w:val="en-US"/>
        </w:rPr>
        <w:t>………………………...62</w:t>
      </w:r>
    </w:p>
    <w:p w14:paraId="7E6E04F0" w14:textId="0BB20748"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7</w:t>
      </w:r>
      <w:r w:rsidRPr="00FD0DAA">
        <w:rPr>
          <w:rFonts w:ascii="Times New Roman" w:hAnsi="Times New Roman" w:cs="Times New Roman"/>
          <w:sz w:val="24"/>
          <w:szCs w:val="24"/>
          <w:lang w:val="en-US"/>
        </w:rPr>
        <w:t xml:space="preserve"> Sequance Diagram Edit Data Kecamatan</w:t>
      </w:r>
      <w:r w:rsidR="00D15FC7">
        <w:rPr>
          <w:rFonts w:ascii="Times New Roman" w:hAnsi="Times New Roman" w:cs="Times New Roman"/>
          <w:sz w:val="24"/>
          <w:szCs w:val="24"/>
          <w:lang w:val="en-US"/>
        </w:rPr>
        <w:t>…………………………...63</w:t>
      </w:r>
    </w:p>
    <w:p w14:paraId="5DC0682B" w14:textId="452B4C2A"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8</w:t>
      </w:r>
      <w:r w:rsidRPr="00FD0DAA">
        <w:rPr>
          <w:rFonts w:ascii="Times New Roman" w:hAnsi="Times New Roman" w:cs="Times New Roman"/>
          <w:sz w:val="24"/>
          <w:szCs w:val="24"/>
          <w:lang w:val="en-US"/>
        </w:rPr>
        <w:t xml:space="preserve"> Sequance Diagram View Data Anak</w:t>
      </w:r>
      <w:r w:rsidR="00D15FC7">
        <w:rPr>
          <w:rFonts w:ascii="Times New Roman" w:hAnsi="Times New Roman" w:cs="Times New Roman"/>
          <w:sz w:val="24"/>
          <w:szCs w:val="24"/>
          <w:lang w:val="en-US"/>
        </w:rPr>
        <w:t>………………………………..64</w:t>
      </w:r>
    </w:p>
    <w:p w14:paraId="39691290" w14:textId="40A3C484"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2</w:t>
      </w:r>
      <w:r w:rsidR="00F63919">
        <w:rPr>
          <w:rFonts w:ascii="Times New Roman" w:hAnsi="Times New Roman" w:cs="Times New Roman"/>
          <w:sz w:val="24"/>
          <w:szCs w:val="24"/>
          <w:lang w:val="en-US"/>
        </w:rPr>
        <w:t>9</w:t>
      </w:r>
      <w:r w:rsidRPr="00FD0DAA">
        <w:rPr>
          <w:rFonts w:ascii="Times New Roman" w:hAnsi="Times New Roman" w:cs="Times New Roman"/>
          <w:sz w:val="24"/>
          <w:szCs w:val="24"/>
          <w:lang w:val="en-US"/>
        </w:rPr>
        <w:t xml:space="preserve"> Sequance Diagram Tambah Data Anak</w:t>
      </w:r>
      <w:r w:rsidR="00D15FC7">
        <w:rPr>
          <w:rFonts w:ascii="Times New Roman" w:hAnsi="Times New Roman" w:cs="Times New Roman"/>
          <w:sz w:val="24"/>
          <w:szCs w:val="24"/>
          <w:lang w:val="en-US"/>
        </w:rPr>
        <w:t>……………………………..65</w:t>
      </w:r>
    </w:p>
    <w:p w14:paraId="0EF9E918" w14:textId="31FE159E"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30</w:t>
      </w:r>
      <w:r w:rsidRPr="00FD0DAA">
        <w:rPr>
          <w:rFonts w:ascii="Times New Roman" w:hAnsi="Times New Roman" w:cs="Times New Roman"/>
          <w:sz w:val="24"/>
          <w:szCs w:val="24"/>
          <w:lang w:val="en-US"/>
        </w:rPr>
        <w:t xml:space="preserve"> Sequance Diagram Detail Data Anak</w:t>
      </w:r>
      <w:r w:rsidR="00D15FC7">
        <w:rPr>
          <w:rFonts w:ascii="Times New Roman" w:hAnsi="Times New Roman" w:cs="Times New Roman"/>
          <w:sz w:val="24"/>
          <w:szCs w:val="24"/>
          <w:lang w:val="en-US"/>
        </w:rPr>
        <w:t>……………………………….66</w:t>
      </w:r>
    </w:p>
    <w:p w14:paraId="246FFBD6" w14:textId="11F11F2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w:t>
      </w:r>
      <w:r w:rsidR="00F63919">
        <w:rPr>
          <w:rFonts w:ascii="Times New Roman" w:hAnsi="Times New Roman" w:cs="Times New Roman"/>
          <w:sz w:val="24"/>
          <w:szCs w:val="24"/>
          <w:lang w:val="en-US"/>
        </w:rPr>
        <w:t>31</w:t>
      </w:r>
      <w:r w:rsidRPr="00FD0DAA">
        <w:rPr>
          <w:rFonts w:ascii="Times New Roman" w:hAnsi="Times New Roman" w:cs="Times New Roman"/>
          <w:sz w:val="24"/>
          <w:szCs w:val="24"/>
          <w:lang w:val="en-US"/>
        </w:rPr>
        <w:t xml:space="preserve"> Sequance Diagram Ubah Data Anak</w:t>
      </w:r>
      <w:r w:rsidR="00D15FC7">
        <w:rPr>
          <w:rFonts w:ascii="Times New Roman" w:hAnsi="Times New Roman" w:cs="Times New Roman"/>
          <w:sz w:val="24"/>
          <w:szCs w:val="24"/>
          <w:lang w:val="en-US"/>
        </w:rPr>
        <w:t>………………………………..67</w:t>
      </w:r>
    </w:p>
    <w:p w14:paraId="771D0A78" w14:textId="49D2738F"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2</w:t>
      </w:r>
      <w:r w:rsidRPr="00FD0DAA">
        <w:rPr>
          <w:rFonts w:ascii="Times New Roman" w:hAnsi="Times New Roman" w:cs="Times New Roman"/>
          <w:sz w:val="24"/>
          <w:szCs w:val="24"/>
          <w:lang w:val="en-US"/>
        </w:rPr>
        <w:t xml:space="preserve"> Sequance Diagram Hapus Data Anak</w:t>
      </w:r>
      <w:r w:rsidR="00D15FC7">
        <w:rPr>
          <w:rFonts w:ascii="Times New Roman" w:hAnsi="Times New Roman" w:cs="Times New Roman"/>
          <w:sz w:val="24"/>
          <w:szCs w:val="24"/>
          <w:lang w:val="en-US"/>
        </w:rPr>
        <w:t>……………………………….68</w:t>
      </w:r>
    </w:p>
    <w:p w14:paraId="3027939B" w14:textId="2672268B"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3</w:t>
      </w:r>
      <w:r w:rsidRPr="00FD0DAA">
        <w:rPr>
          <w:rFonts w:ascii="Times New Roman" w:hAnsi="Times New Roman" w:cs="Times New Roman"/>
          <w:sz w:val="24"/>
          <w:szCs w:val="24"/>
          <w:lang w:val="en-US"/>
        </w:rPr>
        <w:t xml:space="preserve"> Sequance Diagram Logout</w:t>
      </w:r>
      <w:r w:rsidR="00D15FC7">
        <w:rPr>
          <w:rFonts w:ascii="Times New Roman" w:hAnsi="Times New Roman" w:cs="Times New Roman"/>
          <w:sz w:val="24"/>
          <w:szCs w:val="24"/>
          <w:lang w:val="en-US"/>
        </w:rPr>
        <w:t>………………………………………….69</w:t>
      </w:r>
    </w:p>
    <w:p w14:paraId="79567E71" w14:textId="428AA6F0"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4</w:t>
      </w:r>
      <w:r w:rsidRPr="00FD0DAA">
        <w:rPr>
          <w:rFonts w:ascii="Times New Roman" w:hAnsi="Times New Roman" w:cs="Times New Roman"/>
          <w:sz w:val="24"/>
          <w:szCs w:val="24"/>
          <w:lang w:val="en-US"/>
        </w:rPr>
        <w:t xml:space="preserve"> Class Diagram</w:t>
      </w:r>
      <w:r w:rsidR="00D15FC7">
        <w:rPr>
          <w:rFonts w:ascii="Times New Roman" w:hAnsi="Times New Roman" w:cs="Times New Roman"/>
          <w:sz w:val="24"/>
          <w:szCs w:val="24"/>
          <w:lang w:val="en-US"/>
        </w:rPr>
        <w:t>……………………………………………………….70</w:t>
      </w:r>
    </w:p>
    <w:p w14:paraId="063DACCA" w14:textId="2DC1BDAB"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5</w:t>
      </w:r>
      <w:r w:rsidRPr="00FD0DAA">
        <w:rPr>
          <w:rFonts w:ascii="Times New Roman" w:hAnsi="Times New Roman" w:cs="Times New Roman"/>
          <w:sz w:val="24"/>
          <w:szCs w:val="24"/>
          <w:lang w:val="en-US"/>
        </w:rPr>
        <w:t xml:space="preserve"> Halaman Login</w:t>
      </w:r>
      <w:r w:rsidR="00D15FC7">
        <w:rPr>
          <w:rFonts w:ascii="Times New Roman" w:hAnsi="Times New Roman" w:cs="Times New Roman"/>
          <w:sz w:val="24"/>
          <w:szCs w:val="24"/>
          <w:lang w:val="en-US"/>
        </w:rPr>
        <w:t>……………………………………………………...77</w:t>
      </w:r>
    </w:p>
    <w:p w14:paraId="071A7F0D" w14:textId="249A622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6</w:t>
      </w:r>
      <w:r w:rsidRPr="00FD0DAA">
        <w:rPr>
          <w:rFonts w:ascii="Times New Roman" w:hAnsi="Times New Roman" w:cs="Times New Roman"/>
          <w:sz w:val="24"/>
          <w:szCs w:val="24"/>
          <w:lang w:val="en-US"/>
        </w:rPr>
        <w:t xml:space="preserve"> Halaman Dashboard Pendata</w:t>
      </w:r>
      <w:r w:rsidR="00D15FC7">
        <w:rPr>
          <w:rFonts w:ascii="Times New Roman" w:hAnsi="Times New Roman" w:cs="Times New Roman"/>
          <w:sz w:val="24"/>
          <w:szCs w:val="24"/>
          <w:lang w:val="en-US"/>
        </w:rPr>
        <w:t>………………………………………..78</w:t>
      </w:r>
    </w:p>
    <w:p w14:paraId="1E88DC02" w14:textId="69595311"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7</w:t>
      </w:r>
      <w:r w:rsidRPr="00FD0DAA">
        <w:rPr>
          <w:rFonts w:ascii="Times New Roman" w:hAnsi="Times New Roman" w:cs="Times New Roman"/>
          <w:sz w:val="24"/>
          <w:szCs w:val="24"/>
          <w:lang w:val="en-US"/>
        </w:rPr>
        <w:t xml:space="preserve"> Dashboard Super Admin</w:t>
      </w:r>
      <w:r w:rsidR="00D15FC7">
        <w:rPr>
          <w:rFonts w:ascii="Times New Roman" w:hAnsi="Times New Roman" w:cs="Times New Roman"/>
          <w:sz w:val="24"/>
          <w:szCs w:val="24"/>
          <w:lang w:val="en-US"/>
        </w:rPr>
        <w:t>…………………………………………….79</w:t>
      </w:r>
    </w:p>
    <w:p w14:paraId="7F5CAFD8" w14:textId="7ED57336" w:rsidR="00FD0DAA" w:rsidRPr="00FD0DAA" w:rsidRDefault="00FD0DAA" w:rsidP="00FD0DAA">
      <w:pPr>
        <w:spacing w:after="0" w:line="240" w:lineRule="auto"/>
        <w:jc w:val="both"/>
        <w:rPr>
          <w:rFonts w:ascii="Times New Roman" w:hAnsi="Times New Roman" w:cs="Times New Roman"/>
          <w:sz w:val="24"/>
          <w:szCs w:val="24"/>
          <w:lang w:val="en-US"/>
        </w:rPr>
      </w:pPr>
      <w:r w:rsidRPr="00FD0DAA">
        <w:rPr>
          <w:rFonts w:ascii="Times New Roman" w:hAnsi="Times New Roman" w:cs="Times New Roman"/>
          <w:sz w:val="24"/>
          <w:szCs w:val="24"/>
          <w:lang w:val="en-US"/>
        </w:rPr>
        <w:t>Gambar 3.3</w:t>
      </w:r>
      <w:r w:rsidR="00F63919">
        <w:rPr>
          <w:rFonts w:ascii="Times New Roman" w:hAnsi="Times New Roman" w:cs="Times New Roman"/>
          <w:sz w:val="24"/>
          <w:szCs w:val="24"/>
          <w:lang w:val="en-US"/>
        </w:rPr>
        <w:t>8</w:t>
      </w:r>
      <w:r w:rsidRPr="00FD0DAA">
        <w:rPr>
          <w:rFonts w:ascii="Times New Roman" w:hAnsi="Times New Roman" w:cs="Times New Roman"/>
          <w:sz w:val="24"/>
          <w:szCs w:val="24"/>
          <w:lang w:val="en-US"/>
        </w:rPr>
        <w:t xml:space="preserve"> Halaman Tambah Kecamatan</w:t>
      </w:r>
      <w:r w:rsidR="00F63919">
        <w:rPr>
          <w:rFonts w:ascii="Times New Roman" w:hAnsi="Times New Roman" w:cs="Times New Roman"/>
          <w:sz w:val="24"/>
          <w:szCs w:val="24"/>
          <w:lang w:val="en-US"/>
        </w:rPr>
        <w:t>.</w:t>
      </w:r>
      <w:r w:rsidR="00D15FC7">
        <w:rPr>
          <w:rFonts w:ascii="Times New Roman" w:hAnsi="Times New Roman" w:cs="Times New Roman"/>
          <w:sz w:val="24"/>
          <w:szCs w:val="24"/>
          <w:lang w:val="en-US"/>
        </w:rPr>
        <w:t>……………………………………...79</w:t>
      </w:r>
    </w:p>
    <w:p w14:paraId="22C7F2F4" w14:textId="77777777" w:rsidR="00867EAE" w:rsidRPr="00E26D39" w:rsidRDefault="00867EAE" w:rsidP="00867EAE">
      <w:pPr>
        <w:spacing w:after="0" w:line="480" w:lineRule="auto"/>
        <w:jc w:val="both"/>
        <w:rPr>
          <w:rFonts w:ascii="Times New Roman" w:hAnsi="Times New Roman" w:cs="Times New Roman"/>
          <w:b/>
          <w:bCs/>
          <w:sz w:val="24"/>
          <w:szCs w:val="24"/>
          <w:lang w:val="en-US"/>
        </w:rPr>
      </w:pPr>
    </w:p>
    <w:p w14:paraId="0CC6A515" w14:textId="0F4C69AC" w:rsidR="00523BA4" w:rsidRPr="008F2910" w:rsidRDefault="00F67AB5" w:rsidP="008F2910">
      <w:pPr>
        <w:jc w:val="both"/>
        <w:rPr>
          <w:rFonts w:ascii="Times New Roman" w:hAnsi="Times New Roman" w:cs="Times New Roman"/>
          <w:b/>
          <w:bCs/>
          <w:sz w:val="24"/>
          <w:szCs w:val="24"/>
          <w:lang w:val="en-US"/>
        </w:rPr>
        <w:sectPr w:rsidR="00523BA4" w:rsidRPr="008F2910" w:rsidSect="00523BA4">
          <w:footerReference w:type="default" r:id="rId12"/>
          <w:pgSz w:w="11907" w:h="16840" w:code="9"/>
          <w:pgMar w:top="1701" w:right="1557" w:bottom="1701" w:left="2268" w:header="284" w:footer="284" w:gutter="0"/>
          <w:pgNumType w:fmt="lowerRoman" w:start="1"/>
          <w:cols w:space="708"/>
          <w:docGrid w:linePitch="360"/>
        </w:sectPr>
      </w:pPr>
      <w:r w:rsidRPr="00E26D39">
        <w:rPr>
          <w:rFonts w:ascii="Times New Roman" w:hAnsi="Times New Roman" w:cs="Times New Roman"/>
          <w:b/>
          <w:bCs/>
          <w:sz w:val="24"/>
          <w:szCs w:val="24"/>
          <w:lang w:val="en-US"/>
        </w:rPr>
        <w:br w:type="page"/>
      </w:r>
      <w:bookmarkStart w:id="8" w:name="_Toc156382265"/>
      <w:bookmarkStart w:id="9" w:name="_Toc156162701"/>
    </w:p>
    <w:p w14:paraId="3F497310" w14:textId="1247A047" w:rsidR="006C2836" w:rsidRDefault="006C2836" w:rsidP="006C2836">
      <w:pPr>
        <w:pStyle w:val="Heading1"/>
        <w:spacing w:line="240" w:lineRule="auto"/>
        <w:rPr>
          <w:bCs/>
          <w:szCs w:val="24"/>
        </w:rPr>
      </w:pPr>
    </w:p>
    <w:p w14:paraId="126D0E59" w14:textId="02603121" w:rsidR="004F0330" w:rsidRPr="00E26D39" w:rsidRDefault="00D7105E" w:rsidP="005B2661">
      <w:pPr>
        <w:pStyle w:val="Heading1"/>
        <w:spacing w:line="240" w:lineRule="auto"/>
        <w:jc w:val="center"/>
        <w:rPr>
          <w:b w:val="0"/>
          <w:bCs/>
          <w:szCs w:val="24"/>
        </w:rPr>
      </w:pPr>
      <w:bookmarkStart w:id="10" w:name="_Toc156633475"/>
      <w:r w:rsidRPr="00E26D39">
        <w:rPr>
          <w:bCs/>
          <w:szCs w:val="24"/>
        </w:rPr>
        <w:t>BAB I</w:t>
      </w:r>
      <w:bookmarkEnd w:id="8"/>
      <w:bookmarkEnd w:id="10"/>
      <w:r w:rsidR="00827E9B" w:rsidRPr="00E26D39">
        <w:rPr>
          <w:b w:val="0"/>
          <w:bCs/>
          <w:szCs w:val="24"/>
        </w:rPr>
        <w:t xml:space="preserve"> </w:t>
      </w:r>
    </w:p>
    <w:p w14:paraId="61CB73FA" w14:textId="18BFD578" w:rsidR="00D7105E" w:rsidRPr="00E26D39" w:rsidRDefault="00D7105E" w:rsidP="005B2661">
      <w:pPr>
        <w:pStyle w:val="Heading1"/>
        <w:jc w:val="center"/>
        <w:rPr>
          <w:b w:val="0"/>
          <w:bCs/>
          <w:szCs w:val="24"/>
        </w:rPr>
      </w:pPr>
      <w:bookmarkStart w:id="11" w:name="_Toc156633476"/>
      <w:r w:rsidRPr="00E26D39">
        <w:rPr>
          <w:bCs/>
          <w:szCs w:val="24"/>
        </w:rPr>
        <w:t>PENDAHULUAN</w:t>
      </w:r>
      <w:bookmarkEnd w:id="9"/>
      <w:bookmarkEnd w:id="11"/>
    </w:p>
    <w:p w14:paraId="552D3987"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12" w:name="_Toc156162702"/>
      <w:bookmarkStart w:id="13" w:name="_Toc156633477"/>
      <w:r w:rsidRPr="00E26D39">
        <w:rPr>
          <w:rFonts w:ascii="Times New Roman" w:hAnsi="Times New Roman" w:cs="Times New Roman"/>
          <w:b/>
          <w:bCs/>
          <w:sz w:val="24"/>
          <w:szCs w:val="24"/>
        </w:rPr>
        <w:t>Latar Belakang</w:t>
      </w:r>
      <w:bookmarkEnd w:id="12"/>
      <w:bookmarkEnd w:id="13"/>
    </w:p>
    <w:p w14:paraId="4304C59C" w14:textId="08046EA5" w:rsidR="00D7105E" w:rsidRPr="00E26D39" w:rsidRDefault="00D7105E" w:rsidP="00DC689D">
      <w:pPr>
        <w:spacing w:after="0" w:line="480" w:lineRule="auto"/>
        <w:ind w:firstLine="360"/>
        <w:jc w:val="both"/>
        <w:rPr>
          <w:rFonts w:ascii="Times New Roman" w:hAnsi="Times New Roman" w:cs="Times New Roman"/>
          <w:sz w:val="24"/>
          <w:szCs w:val="24"/>
        </w:rPr>
      </w:pPr>
      <w:r w:rsidRPr="00E26D39">
        <w:rPr>
          <w:rFonts w:ascii="Times New Roman" w:hAnsi="Times New Roman" w:cs="Times New Roman"/>
          <w:sz w:val="24"/>
          <w:szCs w:val="24"/>
        </w:rPr>
        <w:t>Penyandang Masalah  Kesejahteraan Sosial (PMKS)</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adalah Individu  atau  kelompok  yang  memiliki  suatu hambatan dikarenakan    adanya    gangguan    dalam    permasalahan kesejahteraan sosial   sehingga berdampak   pada kurang mampunya  dalam  melakukan  fungsi  sosial  dan  hubungan beradaptasi dengan  lingkungannya  serta  kurang  mampu dalam pemenuhan kebutuhan jasmani maupun rohani secara norma. </w:t>
      </w:r>
      <w:r w:rsidR="00A80C17">
        <w:rPr>
          <w:rFonts w:ascii="Times New Roman" w:hAnsi="Times New Roman" w:cs="Times New Roman"/>
          <w:sz w:val="24"/>
          <w:szCs w:val="24"/>
          <w:lang w:val="en-US"/>
        </w:rPr>
        <w:t>d</w:t>
      </w:r>
      <w:r w:rsidRPr="00E26D39">
        <w:rPr>
          <w:rFonts w:ascii="Times New Roman" w:hAnsi="Times New Roman" w:cs="Times New Roman"/>
          <w:sz w:val="24"/>
          <w:szCs w:val="24"/>
        </w:rPr>
        <w:t>i era</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t>globalisasi</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t>saat</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ini,    penyandang    masalah kesejahteraan  sosial  sering  dijumpai  di  Indonesia  terutama ditingkat </w:t>
      </w:r>
      <w:r w:rsidR="00A80C17">
        <w:rPr>
          <w:rFonts w:ascii="Times New Roman" w:hAnsi="Times New Roman" w:cs="Times New Roman"/>
          <w:sz w:val="24"/>
          <w:szCs w:val="24"/>
          <w:lang w:val="en-US"/>
        </w:rPr>
        <w:t>k</w:t>
      </w:r>
      <w:r w:rsidRPr="00E26D39">
        <w:rPr>
          <w:rFonts w:ascii="Times New Roman" w:hAnsi="Times New Roman" w:cs="Times New Roman"/>
          <w:sz w:val="24"/>
          <w:szCs w:val="24"/>
        </w:rPr>
        <w:t>abupaten.    Hal    tersebut    disebabkan    oleh kesejahteraan sosial semakin   lama   semakin   kompleks, sehingga  dalam  melakukan  penanganan  harus  dilakukan dengan pendataan yang lebih efektif, khususnya  pada anak yatim diKabupaten  lombok  Tengah yang  saat  ini  masih tergolong  dalam  penyandang  masalah  kesejahteraan  sosial</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Pembinaan","given":"Abstrak","non-dropping-particle":"","parse-names":false,"suffix":""},{"dropping-particle":"","family":"Qur","given":"Al-","non-dropping-particle":"","parse-names":false,"suffix":""},{"dropping-particle":"","family":"Qur","given":"Al-","non-dropping-particle":"","parse-names":false,"suffix":""},{"dropping-particle":"","family":"Qur","given":"Pembinaan Al-","non-dropping-particle":"","parse-names":false,"suffix":""}],"id":"ITEM-1","issue":"1","issued":{"date-parts":[["2023"]]},"page":"2-5","title":"INKAMKU : Journal of Community service","type":"article-journal","volume":"2"},"uris":["http://www.mendeley.com/documents/?uuid=654077bb-cac2-4710-8ba9-d4703791e0fb"]}],"mendeley":{"formattedCitation":"(Pembinaan et al., 2023)","plainTextFormattedCitation":"(Pembinaan et al., 2023)","previouslyFormattedCitation":"(Pembinaan et al., 2023)"},"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Pembinaan et al., 2023)</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291DDC26" w14:textId="2D155E79" w:rsidR="00D7105E" w:rsidRPr="00E26D39" w:rsidRDefault="00D7105E" w:rsidP="00DC689D">
      <w:pPr>
        <w:spacing w:after="0" w:line="480" w:lineRule="auto"/>
        <w:ind w:firstLine="360"/>
        <w:jc w:val="both"/>
        <w:rPr>
          <w:rFonts w:ascii="Times New Roman" w:hAnsi="Times New Roman" w:cs="Times New Roman"/>
          <w:sz w:val="24"/>
          <w:szCs w:val="24"/>
        </w:rPr>
      </w:pPr>
      <w:r w:rsidRPr="00E26D39">
        <w:rPr>
          <w:rFonts w:ascii="Times New Roman" w:hAnsi="Times New Roman" w:cs="Times New Roman"/>
          <w:sz w:val="24"/>
          <w:szCs w:val="24"/>
        </w:rPr>
        <w:t>Jumlah anak yang kehilangan orang tua di Kabupaten Lombok Tengah menunjukkan perlunya fokus yang mendesak terhadap kesejahteraan sosial. Kehadiran anak-anak yatim piatu yang tersebar memperlihatkan kebutuhan akan sistem pemetaan yang efisien dari pemerintah daerah. Dengan adopsi sistem ini, pemerintah dapat lebih efektif dalam mengawasi dan memberikan bantuan yang sesuai untuk setiap anak yatim piatu. Hal ini merupakan langkah krusial dalam menjaga serta meningkatkan kesejahteraan mereka di tengah berbagai tantangan sosial yang ada.</w:t>
      </w:r>
    </w:p>
    <w:p w14:paraId="7993558C" w14:textId="77777777" w:rsidR="00D7105E" w:rsidRPr="00E26D39" w:rsidRDefault="00D7105E" w:rsidP="007F10B3">
      <w:pPr>
        <w:pStyle w:val="ListParagraph"/>
        <w:spacing w:after="0" w:line="480" w:lineRule="auto"/>
        <w:ind w:left="360" w:firstLine="360"/>
        <w:jc w:val="both"/>
        <w:rPr>
          <w:rFonts w:ascii="Times New Roman" w:hAnsi="Times New Roman" w:cs="Times New Roman"/>
          <w:sz w:val="24"/>
          <w:szCs w:val="24"/>
        </w:rPr>
      </w:pPr>
      <w:r w:rsidRPr="00E26D39">
        <w:rPr>
          <w:rFonts w:ascii="Times New Roman" w:hAnsi="Times New Roman" w:cs="Times New Roman"/>
          <w:sz w:val="24"/>
          <w:szCs w:val="24"/>
        </w:rPr>
        <w:lastRenderedPageBreak/>
        <w:t xml:space="preserve"> Pemetaan adalah proses pengumpulan, pengolahan, dan visualisasi informasi atau data untuk menciptakan representasi grafis dari suatu wilayah atau informasi tertentu. Ini melibatkan penggunaan teknologi dan metodologi tertentu untuk mengidentifikasi, menggambarkan karakteristik dari area atau objek yang dipetakan, seperti lokasi, atribut, atau pola yang terdapat dalam wilayah tersebut. Tujuannya adalah untuk memahami, menganalisis, dan mengkomunikasikan informasi secara visual sehingga dapat digunakan untuk pengambilan keputusan atau pemahaman yang lebih baik tentang suatu kondisi atau fenomena.Pemetaan anak yatim di Lombok Tengah melibatkan proses identifikasi, pengumpulan data, dan analisis terkait jumlah, lokasi,di wilayah tersebut. Ini melibatkan pencatatan informasi seperti jumlah anak yatim, status mereka, lingkungan sosial. Proses ini penting untuk memberikan perlindungan, bantuan, dan dukungan yang lebih baik kepada anak yatim di kabupaten lmbok tengah.</w:t>
      </w:r>
    </w:p>
    <w:p w14:paraId="2445E175" w14:textId="6F24907C" w:rsidR="00D7105E" w:rsidRPr="00E26D39" w:rsidRDefault="00D7105E" w:rsidP="007F10B3">
      <w:pPr>
        <w:pStyle w:val="ListParagraph"/>
        <w:spacing w:after="0" w:line="480" w:lineRule="auto"/>
        <w:ind w:left="360" w:firstLine="360"/>
        <w:jc w:val="both"/>
        <w:rPr>
          <w:rFonts w:ascii="Times New Roman" w:hAnsi="Times New Roman" w:cs="Times New Roman"/>
          <w:sz w:val="24"/>
          <w:szCs w:val="24"/>
        </w:rPr>
      </w:pPr>
      <w:r w:rsidRPr="00E26D39">
        <w:rPr>
          <w:rFonts w:ascii="Times New Roman" w:hAnsi="Times New Roman" w:cs="Times New Roman"/>
          <w:sz w:val="24"/>
          <w:szCs w:val="24"/>
        </w:rPr>
        <w:t xml:space="preserve">Pemerintah Kabupaten Lombok Tengah telah melakukan pendataan di 12 kecamtan melalui Dinas Sosial Kab Lombok Tengah. Berdasarkan hasil wawancara peneliti dengan pihak dinas sosial terhadap ketuan </w:t>
      </w:r>
      <w:r w:rsidRPr="00A80C17">
        <w:rPr>
          <w:rFonts w:ascii="Times New Roman" w:hAnsi="Times New Roman" w:cs="Times New Roman"/>
          <w:i/>
          <w:iCs/>
          <w:sz w:val="24"/>
          <w:szCs w:val="24"/>
        </w:rPr>
        <w:t>PMKS</w:t>
      </w:r>
      <w:r w:rsidRPr="00E26D39">
        <w:rPr>
          <w:rFonts w:ascii="Times New Roman" w:hAnsi="Times New Roman" w:cs="Times New Roman"/>
          <w:sz w:val="24"/>
          <w:szCs w:val="24"/>
        </w:rPr>
        <w:t xml:space="preserve"> Tatang Mahmud S.Kom pada </w:t>
      </w:r>
      <w:r w:rsidR="00463774" w:rsidRPr="00E26D39">
        <w:rPr>
          <w:rFonts w:ascii="Times New Roman" w:hAnsi="Times New Roman" w:cs="Times New Roman"/>
          <w:sz w:val="24"/>
          <w:szCs w:val="24"/>
          <w:lang w:val="en-US"/>
        </w:rPr>
        <w:t>tanggal 04</w:t>
      </w:r>
      <w:r w:rsidRPr="00E26D39">
        <w:rPr>
          <w:rFonts w:ascii="Times New Roman" w:hAnsi="Times New Roman" w:cs="Times New Roman"/>
          <w:sz w:val="24"/>
          <w:szCs w:val="24"/>
        </w:rPr>
        <w:t xml:space="preserve"> januari 2024</w:t>
      </w:r>
      <w:r w:rsidR="00463774" w:rsidRPr="00E26D39">
        <w:rPr>
          <w:rFonts w:ascii="Times New Roman" w:hAnsi="Times New Roman" w:cs="Times New Roman"/>
          <w:sz w:val="24"/>
          <w:szCs w:val="24"/>
          <w:lang w:val="en-US"/>
        </w:rPr>
        <w:t xml:space="preserve"> jam 11.00 WIB</w:t>
      </w:r>
      <w:r w:rsidRPr="00E26D39">
        <w:rPr>
          <w:rFonts w:ascii="Times New Roman" w:hAnsi="Times New Roman" w:cs="Times New Roman"/>
          <w:sz w:val="24"/>
          <w:szCs w:val="24"/>
        </w:rPr>
        <w:t>, bahwa tahun 2020 membangun sistem pendataan anak yatim piatu dengan bekerja sama dengan Dinas Komunikasi dan Informatika Kab Lombok Tengah.</w:t>
      </w:r>
      <w:r w:rsidR="00463774" w:rsidRPr="00E26D39">
        <w:rPr>
          <w:rFonts w:ascii="Times New Roman" w:hAnsi="Times New Roman" w:cs="Times New Roman"/>
          <w:sz w:val="24"/>
          <w:szCs w:val="24"/>
          <w:lang w:val="en-US"/>
        </w:rPr>
        <w:t>S</w:t>
      </w:r>
      <w:r w:rsidRPr="00E26D39">
        <w:rPr>
          <w:rFonts w:ascii="Times New Roman" w:hAnsi="Times New Roman" w:cs="Times New Roman"/>
          <w:sz w:val="24"/>
          <w:szCs w:val="24"/>
        </w:rPr>
        <w:t xml:space="preserve">istem pendaatan yang dibangun masih menggunakan grafik untuk menunjukkan jumlah anak yatim dan belum ada pemetaan data anak yatim berdasarkan  wilayah di kabupaten lombok tengah.oleh karena itu perlu di buatkan sistem </w:t>
      </w:r>
      <w:r w:rsidRPr="00E26D39">
        <w:rPr>
          <w:rFonts w:ascii="Times New Roman" w:hAnsi="Times New Roman" w:cs="Times New Roman"/>
          <w:sz w:val="24"/>
          <w:szCs w:val="24"/>
        </w:rPr>
        <w:lastRenderedPageBreak/>
        <w:t>pemetaan untuk anak yatim guna memudahkan bupati untuk berkunjung di setiap kecamatan.</w:t>
      </w:r>
    </w:p>
    <w:p w14:paraId="27E71A40" w14:textId="40565915" w:rsidR="00D7105E" w:rsidRPr="00E26D39" w:rsidRDefault="00463774" w:rsidP="007F10B3">
      <w:pPr>
        <w:pStyle w:val="ListParagraph"/>
        <w:spacing w:after="0" w:line="480" w:lineRule="auto"/>
        <w:ind w:left="360" w:firstLine="360"/>
        <w:jc w:val="both"/>
        <w:rPr>
          <w:rFonts w:ascii="Times New Roman" w:hAnsi="Times New Roman" w:cs="Times New Roman"/>
          <w:sz w:val="24"/>
          <w:szCs w:val="24"/>
        </w:rPr>
      </w:pPr>
      <w:r w:rsidRPr="00E26D39">
        <w:rPr>
          <w:rFonts w:ascii="Times New Roman" w:hAnsi="Times New Roman" w:cs="Times New Roman"/>
          <w:sz w:val="24"/>
          <w:szCs w:val="24"/>
          <w:lang w:val="en-US"/>
        </w:rPr>
        <w:t>S</w:t>
      </w:r>
      <w:r w:rsidR="00D7105E" w:rsidRPr="00E26D39">
        <w:rPr>
          <w:rFonts w:ascii="Times New Roman" w:hAnsi="Times New Roman" w:cs="Times New Roman"/>
          <w:sz w:val="24"/>
          <w:szCs w:val="24"/>
        </w:rPr>
        <w:t>istem yang sedang berjalan hanya menggunakan grafik untuk menunjukkan jumlah anak yatim di setiap daerah mungkin memiliki keterbatasan. Grafik tersebut tidak memberikan gambaran lengkap tentang lokasi anak yatim dan apa yang benar-benar mereka butuhkan.</w:t>
      </w:r>
    </w:p>
    <w:p w14:paraId="75C121AB" w14:textId="11A05410" w:rsidR="00B241EE" w:rsidRPr="00E26D39" w:rsidRDefault="00B241EE" w:rsidP="007029A4">
      <w:pPr>
        <w:pStyle w:val="ListParagraph"/>
        <w:spacing w:after="0" w:line="480" w:lineRule="auto"/>
        <w:ind w:left="360" w:firstLine="360"/>
        <w:jc w:val="both"/>
        <w:rPr>
          <w:rFonts w:ascii="Times New Roman" w:hAnsi="Times New Roman" w:cs="Times New Roman"/>
          <w:sz w:val="24"/>
          <w:szCs w:val="24"/>
          <w:lang w:val="en-US"/>
        </w:rPr>
      </w:pPr>
      <w:r w:rsidRPr="00E26D39">
        <w:rPr>
          <w:rFonts w:ascii="Times New Roman" w:hAnsi="Times New Roman" w:cs="Times New Roman"/>
          <w:sz w:val="24"/>
          <w:szCs w:val="24"/>
        </w:rPr>
        <w:t>Metode yang</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di gunakan adalah </w:t>
      </w:r>
      <w:r w:rsidRPr="00E26D39">
        <w:rPr>
          <w:rFonts w:ascii="Times New Roman" w:hAnsi="Times New Roman" w:cs="Times New Roman"/>
          <w:i/>
          <w:iCs/>
          <w:sz w:val="24"/>
          <w:szCs w:val="24"/>
        </w:rPr>
        <w:t>extreme programming</w:t>
      </w:r>
      <w:r w:rsidRPr="00E26D39">
        <w:rPr>
          <w:rFonts w:ascii="Times New Roman" w:hAnsi="Times New Roman" w:cs="Times New Roman"/>
          <w:sz w:val="24"/>
          <w:szCs w:val="24"/>
        </w:rPr>
        <w:t xml:space="preserve">, yang dipilih setelah mengevaluasi hasil-hasil penelitian sebelumnya. Dengan mempertimbangkan temuan dari penelitian sebelumnya, terlihat kebutuhan yang mendesak untuk mengintegrasikan pendekatan ini. Melalui implementasi metodologi </w:t>
      </w:r>
      <w:r w:rsidRPr="00E26D39">
        <w:rPr>
          <w:rFonts w:ascii="Times New Roman" w:hAnsi="Times New Roman" w:cs="Times New Roman"/>
          <w:i/>
          <w:iCs/>
          <w:sz w:val="24"/>
          <w:szCs w:val="24"/>
        </w:rPr>
        <w:t>extreme programming</w:t>
      </w:r>
      <w:r w:rsidRPr="00E26D39">
        <w:rPr>
          <w:rFonts w:ascii="Times New Roman" w:hAnsi="Times New Roman" w:cs="Times New Roman"/>
          <w:sz w:val="24"/>
          <w:szCs w:val="24"/>
        </w:rPr>
        <w:t xml:space="preserve">, harapan penelitian ini adalah menciptakan hasil yang lebih optimal dan terstruktur. Dengan memanfaatkan prinsip-prinsip luas yang dimiliki oleh extreme programming, diharapkan bahwa tujuan penelitian bisa tercapai dengan lebih efisien. </w:t>
      </w:r>
      <w:r w:rsidR="00DA2C35" w:rsidRPr="00E26D39">
        <w:rPr>
          <w:rFonts w:ascii="Times New Roman" w:hAnsi="Times New Roman" w:cs="Times New Roman"/>
          <w:i/>
          <w:iCs/>
          <w:sz w:val="24"/>
          <w:szCs w:val="24"/>
          <w:lang w:val="en-US"/>
        </w:rPr>
        <w:t>Extreme programming</w:t>
      </w:r>
      <w:r w:rsidRPr="00E26D39">
        <w:rPr>
          <w:rFonts w:ascii="Times New Roman" w:hAnsi="Times New Roman" w:cs="Times New Roman"/>
          <w:sz w:val="24"/>
          <w:szCs w:val="24"/>
        </w:rPr>
        <w:t xml:space="preserve"> memiliki kelebihan pada tahapanya membutuhkan waktu yang cepat dan dapat diulangi pada bagian yang berbeda sesuai dengan   tujuan pengembangan sistem .Selain itu dengan pengembangan system yang menyederhanakan setiap proses dalam tahapanya, maka metode </w:t>
      </w:r>
      <w:r w:rsidR="00DA2C35" w:rsidRPr="00E26D39">
        <w:rPr>
          <w:rFonts w:ascii="Times New Roman" w:hAnsi="Times New Roman" w:cs="Times New Roman"/>
          <w:i/>
          <w:iCs/>
          <w:sz w:val="24"/>
          <w:szCs w:val="24"/>
          <w:lang w:val="en-US"/>
        </w:rPr>
        <w:t>extreme programming</w:t>
      </w:r>
      <w:r w:rsidRPr="00E26D39">
        <w:rPr>
          <w:rFonts w:ascii="Times New Roman" w:hAnsi="Times New Roman" w:cs="Times New Roman"/>
          <w:sz w:val="24"/>
          <w:szCs w:val="24"/>
        </w:rPr>
        <w:t xml:space="preserve"> menjadi lebih adaptif dan fleksibel</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008D49DE">
        <w:rPr>
          <w:rFonts w:ascii="Times New Roman" w:hAnsi="Times New Roman" w:cs="Times New Roman"/>
          <w:sz w:val="24"/>
          <w:szCs w:val="24"/>
        </w:rPr>
        <w:instrText>ADDIN CSL_CITATION {"citationItems":[{"id":"ITEM-1","itemData":{"DOI":"10.35314/isi.v5i2.1654","abstract":"To determine the topic or research title for the student's thesis, it is possible that the similarity of the title to the previous title, either accidentally or unintentionally. Therefore, the relevant section must check the titles submitted by students, so as to avoid plagiarism. The development of a thesis title similarity detection application is one of the efforts that can be made in solving this problem. The development of sosftware requires the right method to develop applications according to user needs. Extreme Programming (XP) is a part of the agile development approach based on iterative development, which is based on needs and solutions through collaboration among the development team. So, in this study, the development of a similarity detection application for the title of a thesis with the XP software development approach was carried out. Keywords - agile development, extreme programming, thesis","author":[{"dropping-particle":"","family":"Ahmad","given":"Imam","non-dropping-particle":"","parse-names":false,"suffix":""},{"dropping-particle":"","family":"Borman","given":"Rohmat Indra","non-dropping-particle":"","parse-names":false,"suffix":""},{"dropping-particle":"","family":"Fakhrurozi","given":"Jafar","non-dropping-particle":"","parse-names":false,"suffix":""},{"dropping-particle":"","family":"Caksana","given":"Gavan Gorbi","non-dropping-particle":"","parse-names":false,"suffix":""}],"container-title":"INOVTEK Polbeng - Seri Informatika","id":"ITEM-1","issue":"2","issued":{"date-parts":[["2020"]]},"page":"297","title":"Software Development Dengan Extreme Programming (XP) Pada Aplikasi Deteksi Kemiripan Judul Skripsi Berbasis Android","type":"article-journal","volume":"5"},"uris":["http://www.mendeley.com/documents/?uuid=c43f405b-eb57-4368-b9b8-53bde48bc940"]}],"mendeley":{"formattedCitation":"(Ahmad et al., 2020)","plainTextFormattedCitation":"(Ahmad et al., 2020)","previouslyFormattedCitation":"(Ahmad et al., 2020)"},"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Ahmad et al., 2020)</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 xml:space="preserve">.berdasarkan hasil penelitian terdahulu </w:t>
      </w:r>
      <w:r w:rsidR="00DA2C35" w:rsidRPr="00E26D39">
        <w:rPr>
          <w:rFonts w:ascii="Times New Roman" w:hAnsi="Times New Roman" w:cs="Times New Roman"/>
          <w:i/>
          <w:iCs/>
          <w:sz w:val="24"/>
          <w:szCs w:val="24"/>
          <w:lang w:val="en-US"/>
        </w:rPr>
        <w:t>extreme programming</w:t>
      </w:r>
      <w:r w:rsidRPr="00E26D39">
        <w:rPr>
          <w:rFonts w:ascii="Times New Roman" w:hAnsi="Times New Roman" w:cs="Times New Roman"/>
          <w:sz w:val="24"/>
          <w:szCs w:val="24"/>
        </w:rPr>
        <w:t xml:space="preserve"> mengadopsi pendekatan agile untuk pengembangan perangkat lunak yang diasumsikan dapat membantu meningkatkan efisiensi dan fleksibilitas dari sebuah proyek pengembangan perangkat lunak dengan mengkombinasikan berbagai ide sederhana</w:t>
      </w:r>
      <w:r w:rsidR="00A80C17">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DOI":"10.29408/jit.v4i2.3680","abstract":"Risa Rafana is a clinic that located at Wage Batujai West Praya, Central Lombok, West Nusa Tenggara Province. Risa Rafana clinic has problems in medical records processing because the existing system could not systematically assess patient, so the clinicians had trouble for finding the data of patients when had been in manual system. The is development method that was used is Extreme Programming methodology. The method prioritizing of clients as a resource person who understand the system that will be created, from the client itself acquired user story. The Stages that will be created such as planning, design, coding and testing. The information system is designed by concept of UML (Unified Modeling Language) and developed using Framework PHP (Hypertext Preprocessor), which is a web-based CodeIgniter. The processing of database by MySQL. The information system could process data of patients, doctors, specialists, labs, rontgen, medications, so it could make medical records information and made report of patient’s surgery, reporting of laboratory check, reporting of medicine prescription, reporting of drug selling that has been given to patients, so it made easier to diagnose the disease","author":[{"dropping-particle":"","family":"Akbar","given":"Jihadul","non-dropping-particle":"","parse-names":false,"suffix":""},{"dropping-particle":"","family":"Yaqin","given":"Ainul","non-dropping-particle":"","parse-names":false,"suffix":""}],"container-title":"Infotek : Jurnal Informatika dan Teknologi","id":"ITEM-1","issue":"2","issued":{"date-parts":[["2021"]]},"page":"270-279","title":"Sistem Informasi Rekam Medis Berbasis Web Pada Klinik Risa Rafana Menggunakan Metodologi Extreme Programming","type":"article-journal","volume":"4"},"uris":["http://www.mendeley.com/documents/?uuid=e28f9869-4940-4db1-9906-e55a7e08132f"]}],"mendeley":{"formattedCitation":"(Akbar &amp; Yaqin, 2021)","plainTextFormattedCitation":"(Akbar &amp; Yaqin, 2021)","previouslyFormattedCitation":"(Akbar &amp; Yaqin, 2021)"},"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Akbar &amp; Yaqin, 2021)</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lang w:val="en-US"/>
        </w:rPr>
        <w:t>.</w:t>
      </w:r>
    </w:p>
    <w:p w14:paraId="1C640068" w14:textId="52D5F913" w:rsidR="00D7105E" w:rsidRPr="00E26D39" w:rsidRDefault="00D7105E" w:rsidP="007029A4">
      <w:pPr>
        <w:pStyle w:val="ListParagraph"/>
        <w:spacing w:after="0" w:line="480" w:lineRule="auto"/>
        <w:ind w:left="360" w:firstLine="360"/>
        <w:jc w:val="both"/>
        <w:rPr>
          <w:rFonts w:ascii="Times New Roman" w:hAnsi="Times New Roman" w:cs="Times New Roman"/>
          <w:sz w:val="24"/>
          <w:szCs w:val="24"/>
        </w:rPr>
      </w:pPr>
      <w:r w:rsidRPr="00E26D39">
        <w:rPr>
          <w:rFonts w:ascii="Times New Roman" w:hAnsi="Times New Roman" w:cs="Times New Roman"/>
          <w:sz w:val="24"/>
          <w:szCs w:val="24"/>
        </w:rPr>
        <w:lastRenderedPageBreak/>
        <w:t xml:space="preserve">Berdasarkan permasalahan yang telah disebutkan, penulis mengusulkan pembuatan sistem pemetaan khusus untuk anak yatim di Lombok Tengah. Sistem ini diharapkan dapat memberikan kemudahan dalam melihat lokasi anak yatim ,dan mempermudah bupati dalam berkunjung. </w:t>
      </w:r>
    </w:p>
    <w:p w14:paraId="43704A88"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14" w:name="_Toc156162703"/>
      <w:bookmarkStart w:id="15" w:name="_Toc156633478"/>
      <w:r w:rsidRPr="00E26D39">
        <w:rPr>
          <w:rFonts w:ascii="Times New Roman" w:hAnsi="Times New Roman" w:cs="Times New Roman"/>
          <w:b/>
          <w:bCs/>
          <w:sz w:val="24"/>
          <w:szCs w:val="24"/>
        </w:rPr>
        <w:t>Rumusan Masalah</w:t>
      </w:r>
      <w:bookmarkEnd w:id="14"/>
      <w:bookmarkEnd w:id="15"/>
    </w:p>
    <w:p w14:paraId="45E81873" w14:textId="526BC5D4" w:rsidR="00D7105E" w:rsidRPr="00E26D39" w:rsidRDefault="00D7105E" w:rsidP="007F10B3">
      <w:pPr>
        <w:pStyle w:val="ListParagraph"/>
        <w:spacing w:after="0"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 xml:space="preserve">Berdasarkan uraian yang ada di latar belakan, penulis mengambil rumusan masalah </w:t>
      </w:r>
      <w:r w:rsidR="0078142E">
        <w:rPr>
          <w:rFonts w:ascii="Times New Roman" w:hAnsi="Times New Roman" w:cs="Times New Roman"/>
          <w:sz w:val="24"/>
          <w:szCs w:val="24"/>
          <w:lang w:val="en-US"/>
        </w:rPr>
        <w:t>adalah b</w:t>
      </w:r>
      <w:r w:rsidRPr="00E26D39">
        <w:rPr>
          <w:rFonts w:ascii="Times New Roman" w:hAnsi="Times New Roman" w:cs="Times New Roman"/>
          <w:sz w:val="24"/>
          <w:szCs w:val="24"/>
        </w:rPr>
        <w:t xml:space="preserve">agaimana membangun sistem pemetaan anak yatim lombok tengah menggunakan metode </w:t>
      </w:r>
      <w:r w:rsidRPr="00E26D39">
        <w:rPr>
          <w:rFonts w:ascii="Times New Roman" w:hAnsi="Times New Roman" w:cs="Times New Roman"/>
          <w:i/>
          <w:iCs/>
          <w:sz w:val="24"/>
          <w:szCs w:val="24"/>
        </w:rPr>
        <w:t>extreme progremming</w:t>
      </w:r>
      <w:r w:rsidRPr="00E26D39">
        <w:rPr>
          <w:rFonts w:ascii="Times New Roman" w:hAnsi="Times New Roman" w:cs="Times New Roman"/>
          <w:sz w:val="24"/>
          <w:szCs w:val="24"/>
        </w:rPr>
        <w:t xml:space="preserve"> ?</w:t>
      </w:r>
    </w:p>
    <w:p w14:paraId="73FED3D5"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16" w:name="_Toc156162704"/>
      <w:bookmarkStart w:id="17" w:name="_Toc156633479"/>
      <w:r w:rsidRPr="00E26D39">
        <w:rPr>
          <w:rFonts w:ascii="Times New Roman" w:hAnsi="Times New Roman" w:cs="Times New Roman"/>
          <w:b/>
          <w:bCs/>
          <w:sz w:val="24"/>
          <w:szCs w:val="24"/>
        </w:rPr>
        <w:t>Batasan Masalah</w:t>
      </w:r>
      <w:bookmarkEnd w:id="16"/>
      <w:bookmarkEnd w:id="17"/>
    </w:p>
    <w:p w14:paraId="12118D57" w14:textId="77777777" w:rsidR="00D7105E" w:rsidRPr="00E26D39" w:rsidRDefault="00D7105E" w:rsidP="007F10B3">
      <w:pPr>
        <w:pStyle w:val="ListParagraph"/>
        <w:spacing w:after="0"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Adapun batasan masalah dari sistem pemetaan anak yatim piatu antara lain:</w:t>
      </w:r>
    </w:p>
    <w:p w14:paraId="4667F8EE" w14:textId="77777777" w:rsidR="00D7105E" w:rsidRPr="00E26D39" w:rsidRDefault="00D7105E">
      <w:pPr>
        <w:pStyle w:val="ListParagraph"/>
        <w:numPr>
          <w:ilvl w:val="0"/>
          <w:numId w:val="12"/>
        </w:numPr>
        <w:spacing w:after="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ini akan menghasilkan pemetaan anak yatim yang hanya ada di kabupaten lombok tengah.</w:t>
      </w:r>
    </w:p>
    <w:p w14:paraId="3355E545" w14:textId="33B173DA" w:rsidR="00B241EE" w:rsidRPr="00E26D39" w:rsidRDefault="00B241EE">
      <w:pPr>
        <w:pStyle w:val="ListParagraph"/>
        <w:numPr>
          <w:ilvl w:val="0"/>
          <w:numId w:val="12"/>
        </w:numPr>
        <w:spacing w:after="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Memanfaatkan teknologi </w:t>
      </w:r>
      <w:r w:rsidRPr="00E26D39">
        <w:rPr>
          <w:rFonts w:ascii="Times New Roman" w:hAnsi="Times New Roman" w:cs="Times New Roman"/>
          <w:i/>
          <w:iCs/>
          <w:sz w:val="24"/>
          <w:szCs w:val="24"/>
        </w:rPr>
        <w:t>GIS</w:t>
      </w:r>
      <w:r w:rsidRPr="00E26D39">
        <w:rPr>
          <w:rFonts w:ascii="Times New Roman" w:hAnsi="Times New Roman" w:cs="Times New Roman"/>
          <w:sz w:val="24"/>
          <w:szCs w:val="24"/>
        </w:rPr>
        <w:t xml:space="preserve"> untuk memastikan bahwa informasi tentang lokasi dan keberadaan anak yatim tetap akurat dan sesuai</w:t>
      </w:r>
      <w:r w:rsidRPr="00E26D39">
        <w:rPr>
          <w:rFonts w:ascii="Times New Roman" w:hAnsi="Times New Roman" w:cs="Times New Roman"/>
          <w:sz w:val="24"/>
          <w:szCs w:val="24"/>
          <w:lang w:val="en-US"/>
        </w:rPr>
        <w:t>.</w:t>
      </w:r>
    </w:p>
    <w:p w14:paraId="5D4E85FC" w14:textId="7D43284E" w:rsidR="00B241EE" w:rsidRPr="00E26D39" w:rsidRDefault="00D7105E">
      <w:pPr>
        <w:pStyle w:val="ListParagraph"/>
        <w:numPr>
          <w:ilvl w:val="0"/>
          <w:numId w:val="12"/>
        </w:numPr>
        <w:spacing w:after="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Sistem yang di bangun menggunakan bahasa pemrograman </w:t>
      </w:r>
      <w:r w:rsidRPr="00E26D39">
        <w:rPr>
          <w:rFonts w:ascii="Times New Roman" w:hAnsi="Times New Roman" w:cs="Times New Roman"/>
          <w:i/>
          <w:iCs/>
          <w:sz w:val="24"/>
          <w:szCs w:val="24"/>
        </w:rPr>
        <w:t>php</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laravel</w:t>
      </w:r>
      <w:r w:rsidRPr="00E26D39">
        <w:rPr>
          <w:rFonts w:ascii="Times New Roman" w:hAnsi="Times New Roman" w:cs="Times New Roman"/>
          <w:sz w:val="24"/>
          <w:szCs w:val="24"/>
        </w:rPr>
        <w:t xml:space="preserve"> sebagai </w:t>
      </w:r>
      <w:r w:rsidRPr="00E26D39">
        <w:rPr>
          <w:rFonts w:ascii="Times New Roman" w:hAnsi="Times New Roman" w:cs="Times New Roman"/>
          <w:i/>
          <w:iCs/>
          <w:sz w:val="24"/>
          <w:szCs w:val="24"/>
        </w:rPr>
        <w:t>framework</w:t>
      </w:r>
      <w:r w:rsidRPr="00E26D39">
        <w:rPr>
          <w:rFonts w:ascii="Times New Roman" w:hAnsi="Times New Roman" w:cs="Times New Roman"/>
          <w:sz w:val="24"/>
          <w:szCs w:val="24"/>
        </w:rPr>
        <w:t>,</w:t>
      </w:r>
      <w:r w:rsidR="00DA2C35" w:rsidRPr="00E26D39">
        <w:rPr>
          <w:rFonts w:ascii="Times New Roman" w:hAnsi="Times New Roman" w:cs="Times New Roman"/>
          <w:i/>
          <w:iCs/>
          <w:sz w:val="24"/>
          <w:szCs w:val="24"/>
          <w:lang w:val="en-US"/>
        </w:rPr>
        <w:t>MYSQL</w:t>
      </w:r>
      <w:r w:rsidRPr="00E26D39">
        <w:rPr>
          <w:rFonts w:ascii="Times New Roman" w:hAnsi="Times New Roman" w:cs="Times New Roman"/>
          <w:sz w:val="24"/>
          <w:szCs w:val="24"/>
        </w:rPr>
        <w:t xml:space="preserve"> sebagai database,dan </w:t>
      </w:r>
      <w:r w:rsidRPr="00E26D39">
        <w:rPr>
          <w:rFonts w:ascii="Times New Roman" w:hAnsi="Times New Roman" w:cs="Times New Roman"/>
          <w:i/>
          <w:iCs/>
          <w:sz w:val="24"/>
          <w:szCs w:val="24"/>
        </w:rPr>
        <w:t xml:space="preserve">extreme progremming </w:t>
      </w:r>
      <w:r w:rsidRPr="00E26D39">
        <w:rPr>
          <w:rFonts w:ascii="Times New Roman" w:hAnsi="Times New Roman" w:cs="Times New Roman"/>
          <w:sz w:val="24"/>
          <w:szCs w:val="24"/>
        </w:rPr>
        <w:t>sebagai metodologi,</w:t>
      </w:r>
      <w:r w:rsidRPr="00E26D39">
        <w:rPr>
          <w:rFonts w:ascii="Times New Roman" w:hAnsi="Times New Roman" w:cs="Times New Roman"/>
          <w:i/>
          <w:iCs/>
          <w:sz w:val="24"/>
          <w:szCs w:val="24"/>
        </w:rPr>
        <w:t xml:space="preserve">UML </w:t>
      </w:r>
      <w:r w:rsidRPr="00E26D39">
        <w:rPr>
          <w:rFonts w:ascii="Times New Roman" w:hAnsi="Times New Roman" w:cs="Times New Roman"/>
          <w:sz w:val="24"/>
          <w:szCs w:val="24"/>
        </w:rPr>
        <w:t>sebagai design</w:t>
      </w:r>
      <w:r w:rsidR="00DA2C35" w:rsidRPr="00E26D39">
        <w:rPr>
          <w:rFonts w:ascii="Times New Roman" w:hAnsi="Times New Roman" w:cs="Times New Roman"/>
          <w:sz w:val="24"/>
          <w:szCs w:val="24"/>
          <w:lang w:val="en-US"/>
        </w:rPr>
        <w:t>,</w:t>
      </w:r>
      <w:r w:rsidR="00DA2C35" w:rsidRPr="00E26D39">
        <w:rPr>
          <w:rFonts w:ascii="Times New Roman" w:hAnsi="Times New Roman" w:cs="Times New Roman"/>
          <w:sz w:val="24"/>
          <w:szCs w:val="24"/>
        </w:rPr>
        <w:t xml:space="preserve">proses visualisasi wilayah menggunakan </w:t>
      </w:r>
      <w:r w:rsidR="00DA2C35" w:rsidRPr="00E26D39">
        <w:rPr>
          <w:rFonts w:ascii="Times New Roman" w:hAnsi="Times New Roman" w:cs="Times New Roman"/>
          <w:i/>
          <w:iCs/>
          <w:sz w:val="24"/>
          <w:szCs w:val="24"/>
        </w:rPr>
        <w:t>GeoJSON</w:t>
      </w:r>
      <w:r w:rsidR="00DA2C35" w:rsidRPr="00E26D39">
        <w:rPr>
          <w:rFonts w:ascii="Times New Roman" w:hAnsi="Times New Roman" w:cs="Times New Roman"/>
          <w:sz w:val="24"/>
          <w:szCs w:val="24"/>
        </w:rPr>
        <w:t xml:space="preserve"> dan visualisasi peta menggunakan </w:t>
      </w:r>
      <w:r w:rsidR="00DA2C35" w:rsidRPr="00E26D39">
        <w:rPr>
          <w:rFonts w:ascii="Times New Roman" w:hAnsi="Times New Roman" w:cs="Times New Roman"/>
          <w:i/>
          <w:iCs/>
          <w:sz w:val="24"/>
          <w:szCs w:val="24"/>
        </w:rPr>
        <w:t>Leaflet</w:t>
      </w:r>
    </w:p>
    <w:p w14:paraId="3F40FC35"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18" w:name="_Toc156162705"/>
      <w:bookmarkStart w:id="19" w:name="_Toc156633480"/>
      <w:r w:rsidRPr="00E26D39">
        <w:rPr>
          <w:rFonts w:ascii="Times New Roman" w:hAnsi="Times New Roman" w:cs="Times New Roman"/>
          <w:b/>
          <w:bCs/>
          <w:sz w:val="24"/>
          <w:szCs w:val="24"/>
        </w:rPr>
        <w:t>Tujuan Penelitian</w:t>
      </w:r>
      <w:bookmarkEnd w:id="18"/>
      <w:bookmarkEnd w:id="19"/>
    </w:p>
    <w:p w14:paraId="3B1859B7" w14:textId="77777777" w:rsidR="00D7105E" w:rsidRPr="00E26D39" w:rsidRDefault="00D7105E" w:rsidP="007F10B3">
      <w:pPr>
        <w:pStyle w:val="ListParagraph"/>
        <w:spacing w:after="0"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Adapun tujuan penelitian yaitu:</w:t>
      </w:r>
    </w:p>
    <w:p w14:paraId="3036A0DE" w14:textId="76EA9BA9" w:rsidR="00D7105E" w:rsidRPr="00E26D39" w:rsidRDefault="00B241EE">
      <w:pPr>
        <w:pStyle w:val="ListParagraph"/>
        <w:numPr>
          <w:ilvl w:val="3"/>
          <w:numId w:val="12"/>
        </w:numPr>
        <w:spacing w:after="0" w:line="480" w:lineRule="auto"/>
        <w:ind w:left="720"/>
        <w:jc w:val="both"/>
        <w:rPr>
          <w:rFonts w:ascii="Times New Roman" w:hAnsi="Times New Roman" w:cs="Times New Roman"/>
          <w:i/>
          <w:iCs/>
          <w:sz w:val="24"/>
          <w:szCs w:val="24"/>
        </w:rPr>
      </w:pPr>
      <w:r w:rsidRPr="00E26D39">
        <w:rPr>
          <w:rFonts w:ascii="Times New Roman" w:hAnsi="Times New Roman" w:cs="Times New Roman"/>
          <w:sz w:val="24"/>
          <w:szCs w:val="24"/>
        </w:rPr>
        <w:t xml:space="preserve">Menghasilkan sistem pemetaan khusus untuk anak yatim piatu di Kabupaten Lombok Tengah. Sistem ini berbasis web dengan menggunakan bahasa pemrograman </w:t>
      </w:r>
      <w:r w:rsidRPr="00E26D39">
        <w:rPr>
          <w:rFonts w:ascii="Times New Roman" w:hAnsi="Times New Roman" w:cs="Times New Roman"/>
          <w:i/>
          <w:iCs/>
          <w:sz w:val="24"/>
          <w:szCs w:val="24"/>
        </w:rPr>
        <w:t>PHP</w:t>
      </w:r>
      <w:r w:rsidRPr="00E26D39">
        <w:rPr>
          <w:rFonts w:ascii="Times New Roman" w:hAnsi="Times New Roman" w:cs="Times New Roman"/>
          <w:sz w:val="24"/>
          <w:szCs w:val="24"/>
        </w:rPr>
        <w:t xml:space="preserve">, </w:t>
      </w:r>
      <w:r w:rsidR="00DA2C35" w:rsidRPr="00E26D39">
        <w:rPr>
          <w:rFonts w:ascii="Times New Roman" w:hAnsi="Times New Roman" w:cs="Times New Roman"/>
          <w:i/>
          <w:iCs/>
          <w:sz w:val="24"/>
          <w:szCs w:val="24"/>
          <w:lang w:val="en-US"/>
        </w:rPr>
        <w:t>MYSQL</w:t>
      </w:r>
      <w:r w:rsidRPr="00E26D39">
        <w:rPr>
          <w:rFonts w:ascii="Times New Roman" w:hAnsi="Times New Roman" w:cs="Times New Roman"/>
          <w:sz w:val="24"/>
          <w:szCs w:val="24"/>
        </w:rPr>
        <w:t xml:space="preserve"> sebagai penyimpanan data, dan menerapkan metodologi pengembangan </w:t>
      </w:r>
      <w:r w:rsidRPr="00E26D39">
        <w:rPr>
          <w:rFonts w:ascii="Times New Roman" w:hAnsi="Times New Roman" w:cs="Times New Roman"/>
          <w:i/>
          <w:iCs/>
          <w:sz w:val="24"/>
          <w:szCs w:val="24"/>
        </w:rPr>
        <w:t>Extreme Programming.</w:t>
      </w:r>
    </w:p>
    <w:p w14:paraId="5DE8A62A"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20" w:name="_Toc156162706"/>
      <w:bookmarkStart w:id="21" w:name="_Toc156633481"/>
      <w:r w:rsidRPr="00E26D39">
        <w:rPr>
          <w:rFonts w:ascii="Times New Roman" w:hAnsi="Times New Roman" w:cs="Times New Roman"/>
          <w:b/>
          <w:bCs/>
          <w:sz w:val="24"/>
          <w:szCs w:val="24"/>
        </w:rPr>
        <w:lastRenderedPageBreak/>
        <w:t>Manfaat Penelitian</w:t>
      </w:r>
      <w:bookmarkEnd w:id="20"/>
      <w:bookmarkEnd w:id="21"/>
    </w:p>
    <w:p w14:paraId="413B8335" w14:textId="77777777" w:rsidR="00D7105E" w:rsidRPr="00E26D39" w:rsidRDefault="00D7105E" w:rsidP="007F10B3">
      <w:pPr>
        <w:pStyle w:val="ListParagraph"/>
        <w:spacing w:after="0"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Adapun mamfaat dari sistem pemetaan anak yatim sebagai berikut:</w:t>
      </w:r>
    </w:p>
    <w:p w14:paraId="23255BF3" w14:textId="77777777" w:rsidR="00D7105E" w:rsidRPr="00E26D39" w:rsidRDefault="00D7105E">
      <w:pPr>
        <w:pStyle w:val="ListParagraph"/>
        <w:numPr>
          <w:ilvl w:val="0"/>
          <w:numId w:val="13"/>
        </w:numPr>
        <w:spacing w:after="0"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Memberikan kemudahan dalam melihat  lokasi anak yatim di setiap wilayah Lombok Tengah.</w:t>
      </w:r>
    </w:p>
    <w:p w14:paraId="6B454EFE" w14:textId="4EA53BBF" w:rsidR="00D7105E" w:rsidRPr="00E26D39" w:rsidRDefault="00D7105E">
      <w:pPr>
        <w:pStyle w:val="ListParagraph"/>
        <w:numPr>
          <w:ilvl w:val="0"/>
          <w:numId w:val="13"/>
        </w:numPr>
        <w:spacing w:after="0"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M</w:t>
      </w:r>
      <w:r w:rsidR="00B241EE" w:rsidRPr="00E26D39">
        <w:rPr>
          <w:rFonts w:ascii="Times New Roman" w:hAnsi="Times New Roman" w:cs="Times New Roman"/>
          <w:sz w:val="24"/>
          <w:szCs w:val="24"/>
          <w:lang w:val="en-US"/>
        </w:rPr>
        <w:t>embantu</w:t>
      </w:r>
      <w:r w:rsidRPr="00E26D39">
        <w:rPr>
          <w:rFonts w:ascii="Times New Roman" w:hAnsi="Times New Roman" w:cs="Times New Roman"/>
          <w:sz w:val="24"/>
          <w:szCs w:val="24"/>
        </w:rPr>
        <w:t xml:space="preserve"> perencanaan program bantuan dan perlindungan yang lebih tepat sasaran dan sesuai dengan kebutuhan yang sebenarnya.</w:t>
      </w:r>
    </w:p>
    <w:p w14:paraId="5CF45EAF" w14:textId="77777777" w:rsidR="00D7105E" w:rsidRPr="00E26D39" w:rsidRDefault="00D7105E">
      <w:pPr>
        <w:pStyle w:val="ListParagraph"/>
        <w:numPr>
          <w:ilvl w:val="0"/>
          <w:numId w:val="13"/>
        </w:numPr>
        <w:spacing w:after="0"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Memberikan data yang akurat bagi para pengambil keputusan untuk merancang kebijakan yang lebih efektif dan sesuai dengan situasi sebenarnya yang dihadapi anak yatim.</w:t>
      </w:r>
    </w:p>
    <w:p w14:paraId="25E13585" w14:textId="77777777" w:rsidR="00D7105E" w:rsidRPr="00E26D39" w:rsidRDefault="00D7105E">
      <w:pPr>
        <w:pStyle w:val="ListParagraph"/>
        <w:numPr>
          <w:ilvl w:val="1"/>
          <w:numId w:val="11"/>
        </w:numPr>
        <w:spacing w:after="0" w:line="480" w:lineRule="auto"/>
        <w:jc w:val="both"/>
        <w:outlineLvl w:val="1"/>
        <w:rPr>
          <w:rFonts w:ascii="Times New Roman" w:hAnsi="Times New Roman" w:cs="Times New Roman"/>
          <w:b/>
          <w:bCs/>
          <w:sz w:val="24"/>
          <w:szCs w:val="24"/>
        </w:rPr>
      </w:pPr>
      <w:bookmarkStart w:id="22" w:name="_Toc156162707"/>
      <w:bookmarkStart w:id="23" w:name="_Toc156633482"/>
      <w:r w:rsidRPr="00E26D39">
        <w:rPr>
          <w:rFonts w:ascii="Times New Roman" w:hAnsi="Times New Roman" w:cs="Times New Roman"/>
          <w:b/>
          <w:bCs/>
          <w:sz w:val="24"/>
          <w:szCs w:val="24"/>
        </w:rPr>
        <w:t>Sistematika Penulisan</w:t>
      </w:r>
      <w:bookmarkEnd w:id="22"/>
      <w:bookmarkEnd w:id="23"/>
    </w:p>
    <w:p w14:paraId="4BCEEFE7" w14:textId="77777777" w:rsidR="00D7105E" w:rsidRPr="00E26D39" w:rsidRDefault="00D7105E" w:rsidP="007F10B3">
      <w:pPr>
        <w:pStyle w:val="BodyText"/>
        <w:spacing w:line="480" w:lineRule="auto"/>
        <w:ind w:firstLine="360"/>
      </w:pPr>
      <w:r w:rsidRPr="00E26D39">
        <w:t>Sistematika</w:t>
      </w:r>
      <w:r w:rsidRPr="00E26D39">
        <w:rPr>
          <w:spacing w:val="5"/>
        </w:rPr>
        <w:t xml:space="preserve"> </w:t>
      </w:r>
      <w:r w:rsidRPr="00E26D39">
        <w:t>penulisan</w:t>
      </w:r>
      <w:r w:rsidRPr="00E26D39">
        <w:rPr>
          <w:spacing w:val="5"/>
        </w:rPr>
        <w:t xml:space="preserve"> </w:t>
      </w:r>
      <w:r w:rsidRPr="00E26D39">
        <w:t>proposal</w:t>
      </w:r>
      <w:r w:rsidRPr="00E26D39">
        <w:rPr>
          <w:spacing w:val="6"/>
        </w:rPr>
        <w:t xml:space="preserve"> </w:t>
      </w:r>
      <w:r w:rsidRPr="00E26D39">
        <w:t>skripsi</w:t>
      </w:r>
      <w:r w:rsidRPr="00E26D39">
        <w:rPr>
          <w:spacing w:val="2"/>
        </w:rPr>
        <w:t xml:space="preserve"> </w:t>
      </w:r>
      <w:r w:rsidRPr="00E26D39">
        <w:t>ini</w:t>
      </w:r>
      <w:r w:rsidRPr="00E26D39">
        <w:rPr>
          <w:spacing w:val="3"/>
        </w:rPr>
        <w:t xml:space="preserve"> </w:t>
      </w:r>
      <w:r w:rsidRPr="00E26D39">
        <w:t>dibagi</w:t>
      </w:r>
      <w:r w:rsidRPr="00E26D39">
        <w:rPr>
          <w:spacing w:val="5"/>
        </w:rPr>
        <w:t xml:space="preserve"> </w:t>
      </w:r>
      <w:r w:rsidRPr="00E26D39">
        <w:t>menjadi</w:t>
      </w:r>
      <w:r w:rsidRPr="00E26D39">
        <w:rPr>
          <w:spacing w:val="6"/>
        </w:rPr>
        <w:t xml:space="preserve"> </w:t>
      </w:r>
      <w:r w:rsidRPr="00E26D39">
        <w:t>5</w:t>
      </w:r>
      <w:r w:rsidRPr="00E26D39">
        <w:rPr>
          <w:spacing w:val="5"/>
        </w:rPr>
        <w:t xml:space="preserve"> </w:t>
      </w:r>
      <w:r w:rsidRPr="00E26D39">
        <w:t>(lima)</w:t>
      </w:r>
      <w:r w:rsidRPr="00E26D39">
        <w:rPr>
          <w:spacing w:val="17"/>
        </w:rPr>
        <w:t xml:space="preserve"> </w:t>
      </w:r>
      <w:r w:rsidRPr="00E26D39">
        <w:t>bab,</w:t>
      </w:r>
      <w:r w:rsidRPr="00E26D39">
        <w:rPr>
          <w:spacing w:val="1"/>
        </w:rPr>
        <w:t xml:space="preserve"> </w:t>
      </w:r>
      <w:r w:rsidRPr="00E26D39">
        <w:t>antara</w:t>
      </w:r>
      <w:r w:rsidRPr="00E26D39">
        <w:rPr>
          <w:spacing w:val="-57"/>
        </w:rPr>
        <w:t xml:space="preserve"> </w:t>
      </w:r>
      <w:r w:rsidRPr="00E26D39">
        <w:t>lain</w:t>
      </w:r>
      <w:r w:rsidRPr="00E26D39">
        <w:rPr>
          <w:spacing w:val="-1"/>
        </w:rPr>
        <w:t xml:space="preserve"> </w:t>
      </w:r>
      <w:r w:rsidRPr="00E26D39">
        <w:t>sebagai berikut:</w:t>
      </w:r>
    </w:p>
    <w:p w14:paraId="5CD660C9" w14:textId="77777777" w:rsidR="00D7105E" w:rsidRPr="00E26D39" w:rsidRDefault="00D7105E" w:rsidP="007F10B3">
      <w:pPr>
        <w:pStyle w:val="BodyText"/>
        <w:spacing w:line="480" w:lineRule="auto"/>
        <w:rPr>
          <w:b/>
          <w:bCs/>
          <w:lang w:val="en-US"/>
        </w:rPr>
      </w:pPr>
      <w:r w:rsidRPr="00E26D39">
        <w:rPr>
          <w:b/>
          <w:bCs/>
          <w:lang w:val="en-US"/>
        </w:rPr>
        <w:t>BAB I PENDAHULUAN</w:t>
      </w:r>
    </w:p>
    <w:p w14:paraId="274BE021" w14:textId="77777777" w:rsidR="00D7105E" w:rsidRPr="00E26D39" w:rsidRDefault="00D7105E" w:rsidP="00EC39D6">
      <w:pPr>
        <w:pStyle w:val="BodyText"/>
        <w:spacing w:line="480" w:lineRule="auto"/>
        <w:ind w:right="196" w:firstLine="720"/>
        <w:jc w:val="both"/>
      </w:pPr>
      <w:r w:rsidRPr="00E26D39">
        <w:rPr>
          <w:lang w:val="en-US"/>
        </w:rPr>
        <w:t>B</w:t>
      </w:r>
      <w:r w:rsidRPr="00E26D39">
        <w:t>ab ini memaparkan tentang latar belakang yang menguraikan hal-hal</w:t>
      </w:r>
      <w:r w:rsidRPr="00E26D39">
        <w:rPr>
          <w:spacing w:val="1"/>
        </w:rPr>
        <w:t xml:space="preserve"> </w:t>
      </w:r>
      <w:r w:rsidRPr="00E26D39">
        <w:t>yang mendasari / melandasi penelitian atau studi yang diangkat sebagai judul,</w:t>
      </w:r>
      <w:r w:rsidRPr="00E26D39">
        <w:rPr>
          <w:spacing w:val="1"/>
        </w:rPr>
        <w:t xml:space="preserve"> </w:t>
      </w:r>
      <w:r w:rsidRPr="00E26D39">
        <w:t>rumusan masalah yang merupakan dugaan permasalahan yang diambil dari latar</w:t>
      </w:r>
      <w:r w:rsidRPr="00E26D39">
        <w:rPr>
          <w:spacing w:val="1"/>
        </w:rPr>
        <w:t xml:space="preserve"> </w:t>
      </w:r>
      <w:r w:rsidRPr="00E26D39">
        <w:t>belakang penelitian, batasan masalah agar tidak menyimpang dari tujuan yang</w:t>
      </w:r>
      <w:r w:rsidRPr="00E26D39">
        <w:rPr>
          <w:spacing w:val="1"/>
        </w:rPr>
        <w:t xml:space="preserve"> </w:t>
      </w:r>
      <w:r w:rsidRPr="00E26D39">
        <w:t>ingin dicapai, tujuan penelitian yang disesuaikan dengan rumusan masalah yang</w:t>
      </w:r>
      <w:r w:rsidRPr="00E26D39">
        <w:rPr>
          <w:spacing w:val="1"/>
        </w:rPr>
        <w:t xml:space="preserve"> </w:t>
      </w:r>
      <w:r w:rsidRPr="00E26D39">
        <w:t>telah</w:t>
      </w:r>
      <w:r w:rsidRPr="00E26D39">
        <w:rPr>
          <w:spacing w:val="-1"/>
        </w:rPr>
        <w:t xml:space="preserve"> </w:t>
      </w:r>
      <w:r w:rsidRPr="00E26D39">
        <w:t>dibuat,</w:t>
      </w:r>
      <w:r w:rsidRPr="00E26D39">
        <w:rPr>
          <w:spacing w:val="-5"/>
        </w:rPr>
        <w:t xml:space="preserve"> </w:t>
      </w:r>
      <w:r w:rsidRPr="00E26D39">
        <w:t>manfaat</w:t>
      </w:r>
      <w:r w:rsidRPr="00E26D39">
        <w:rPr>
          <w:spacing w:val="-1"/>
        </w:rPr>
        <w:t xml:space="preserve"> </w:t>
      </w:r>
      <w:r w:rsidRPr="00E26D39">
        <w:t>penelitian dan</w:t>
      </w:r>
      <w:r w:rsidRPr="00E26D39">
        <w:rPr>
          <w:spacing w:val="-1"/>
        </w:rPr>
        <w:t xml:space="preserve"> </w:t>
      </w:r>
      <w:r w:rsidRPr="00E26D39">
        <w:t>sistematika</w:t>
      </w:r>
      <w:r w:rsidRPr="00E26D39">
        <w:rPr>
          <w:spacing w:val="1"/>
        </w:rPr>
        <w:t xml:space="preserve"> </w:t>
      </w:r>
      <w:r w:rsidRPr="00E26D39">
        <w:t>penulisan.</w:t>
      </w:r>
    </w:p>
    <w:p w14:paraId="24E2150D" w14:textId="77777777" w:rsidR="00D7105E" w:rsidRPr="00E26D39" w:rsidRDefault="00D7105E" w:rsidP="007F10B3">
      <w:pPr>
        <w:spacing w:after="0"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BAB II LANDASAN TEORI &amp; TINJAUAN PUSTAKA</w:t>
      </w:r>
    </w:p>
    <w:p w14:paraId="2952BB91" w14:textId="5F434A61" w:rsidR="00D7105E" w:rsidRPr="00E26D39" w:rsidRDefault="00D7105E" w:rsidP="00EC39D6">
      <w:pPr>
        <w:pStyle w:val="BodyText"/>
        <w:spacing w:line="480" w:lineRule="auto"/>
        <w:ind w:right="200" w:firstLine="720"/>
        <w:jc w:val="both"/>
      </w:pPr>
      <w:r w:rsidRPr="00E26D39">
        <w:rPr>
          <w:lang w:val="en-US"/>
        </w:rPr>
        <w:t xml:space="preserve">Bab </w:t>
      </w:r>
      <w:r w:rsidRPr="00E26D39">
        <w:t>ini diuraikan teori-teori yang berkaitan erat dengan topik bahasan</w:t>
      </w:r>
      <w:r w:rsidRPr="00E26D39">
        <w:rPr>
          <w:spacing w:val="-57"/>
        </w:rPr>
        <w:t xml:space="preserve"> </w:t>
      </w:r>
      <w:r w:rsidRPr="00E26D39">
        <w:t>penelitian.</w:t>
      </w:r>
      <w:r w:rsidRPr="00E26D39">
        <w:rPr>
          <w:spacing w:val="55"/>
        </w:rPr>
        <w:t xml:space="preserve"> </w:t>
      </w:r>
      <w:r w:rsidRPr="00E26D39">
        <w:t>Landasan</w:t>
      </w:r>
      <w:r w:rsidRPr="00E26D39">
        <w:rPr>
          <w:spacing w:val="53"/>
        </w:rPr>
        <w:t xml:space="preserve"> </w:t>
      </w:r>
      <w:r w:rsidRPr="00E26D39">
        <w:t>teori</w:t>
      </w:r>
      <w:r w:rsidRPr="00E26D39">
        <w:rPr>
          <w:spacing w:val="54"/>
        </w:rPr>
        <w:t xml:space="preserve"> </w:t>
      </w:r>
      <w:r w:rsidRPr="00E26D39">
        <w:t>menjelaskan</w:t>
      </w:r>
      <w:r w:rsidRPr="00E26D39">
        <w:rPr>
          <w:spacing w:val="50"/>
        </w:rPr>
        <w:t xml:space="preserve"> </w:t>
      </w:r>
      <w:r w:rsidRPr="00E26D39">
        <w:t>mengenai</w:t>
      </w:r>
      <w:r w:rsidRPr="00E26D39">
        <w:rPr>
          <w:spacing w:val="54"/>
        </w:rPr>
        <w:t xml:space="preserve"> </w:t>
      </w:r>
      <w:r w:rsidRPr="00E26D39">
        <w:t>teori-teori</w:t>
      </w:r>
      <w:r w:rsidRPr="00E26D39">
        <w:rPr>
          <w:spacing w:val="58"/>
        </w:rPr>
        <w:t xml:space="preserve"> </w:t>
      </w:r>
      <w:r w:rsidRPr="00E26D39">
        <w:t>yang</w:t>
      </w:r>
      <w:r w:rsidRPr="00E26D39">
        <w:rPr>
          <w:spacing w:val="50"/>
        </w:rPr>
        <w:t xml:space="preserve"> </w:t>
      </w:r>
      <w:r w:rsidRPr="00E26D39">
        <w:t>didapat</w:t>
      </w:r>
      <w:r w:rsidRPr="00E26D39">
        <w:rPr>
          <w:spacing w:val="54"/>
        </w:rPr>
        <w:t xml:space="preserve"> </w:t>
      </w:r>
      <w:r w:rsidRPr="00E26D39">
        <w:t>dari</w:t>
      </w:r>
      <w:r w:rsidR="00EC39D6" w:rsidRPr="00E26D39">
        <w:rPr>
          <w:lang w:val="en-US"/>
        </w:rPr>
        <w:t xml:space="preserve"> </w:t>
      </w:r>
      <w:r w:rsidRPr="00E26D39">
        <w:t>penelitian</w:t>
      </w:r>
      <w:r w:rsidRPr="00E26D39">
        <w:rPr>
          <w:spacing w:val="1"/>
        </w:rPr>
        <w:t xml:space="preserve"> </w:t>
      </w:r>
      <w:r w:rsidRPr="00E26D39">
        <w:t>terdahulu</w:t>
      </w:r>
      <w:r w:rsidRPr="00E26D39">
        <w:rPr>
          <w:spacing w:val="1"/>
        </w:rPr>
        <w:t xml:space="preserve"> </w:t>
      </w:r>
      <w:r w:rsidRPr="00E26D39">
        <w:t>yang</w:t>
      </w:r>
      <w:r w:rsidRPr="00E26D39">
        <w:rPr>
          <w:spacing w:val="1"/>
        </w:rPr>
        <w:t xml:space="preserve"> </w:t>
      </w:r>
      <w:r w:rsidRPr="00E26D39">
        <w:t>digunakan</w:t>
      </w:r>
      <w:r w:rsidRPr="00E26D39">
        <w:rPr>
          <w:spacing w:val="1"/>
        </w:rPr>
        <w:t xml:space="preserve"> </w:t>
      </w:r>
      <w:r w:rsidRPr="00E26D39">
        <w:t>dalam</w:t>
      </w:r>
      <w:r w:rsidRPr="00E26D39">
        <w:rPr>
          <w:spacing w:val="1"/>
        </w:rPr>
        <w:t xml:space="preserve"> </w:t>
      </w:r>
      <w:r w:rsidRPr="00E26D39">
        <w:t>penelitian</w:t>
      </w:r>
      <w:r w:rsidRPr="00E26D39">
        <w:rPr>
          <w:spacing w:val="1"/>
        </w:rPr>
        <w:t xml:space="preserve"> </w:t>
      </w:r>
      <w:r w:rsidRPr="00E26D39">
        <w:t>dan</w:t>
      </w:r>
      <w:r w:rsidRPr="00E26D39">
        <w:rPr>
          <w:spacing w:val="1"/>
        </w:rPr>
        <w:t xml:space="preserve"> </w:t>
      </w:r>
      <w:r w:rsidRPr="00E26D39">
        <w:t>tinjauan</w:t>
      </w:r>
      <w:r w:rsidRPr="00E26D39">
        <w:rPr>
          <w:spacing w:val="1"/>
        </w:rPr>
        <w:t xml:space="preserve"> </w:t>
      </w:r>
      <w:r w:rsidRPr="00E26D39">
        <w:t>pustaka</w:t>
      </w:r>
      <w:r w:rsidRPr="00E26D39">
        <w:rPr>
          <w:spacing w:val="1"/>
        </w:rPr>
        <w:t xml:space="preserve"> </w:t>
      </w:r>
      <w:r w:rsidRPr="00E26D39">
        <w:t>menjelaskan mengenai kajian literatur yang menjelaskan mengenai teori, temuan</w:t>
      </w:r>
      <w:r w:rsidRPr="00E26D39">
        <w:rPr>
          <w:spacing w:val="1"/>
        </w:rPr>
        <w:t xml:space="preserve"> </w:t>
      </w:r>
      <w:r w:rsidRPr="00E26D39">
        <w:lastRenderedPageBreak/>
        <w:t>dan</w:t>
      </w:r>
      <w:r w:rsidRPr="00E26D39">
        <w:rPr>
          <w:spacing w:val="1"/>
        </w:rPr>
        <w:t xml:space="preserve"> </w:t>
      </w:r>
      <w:r w:rsidRPr="00E26D39">
        <w:t>penelitian</w:t>
      </w:r>
      <w:r w:rsidRPr="00E26D39">
        <w:rPr>
          <w:spacing w:val="1"/>
        </w:rPr>
        <w:t xml:space="preserve"> </w:t>
      </w:r>
      <w:r w:rsidRPr="00E26D39">
        <w:t>terdahulu</w:t>
      </w:r>
      <w:r w:rsidRPr="00E26D39">
        <w:rPr>
          <w:spacing w:val="1"/>
        </w:rPr>
        <w:t xml:space="preserve"> </w:t>
      </w:r>
      <w:r w:rsidRPr="00E26D39">
        <w:t>yang</w:t>
      </w:r>
      <w:r w:rsidRPr="00E26D39">
        <w:rPr>
          <w:spacing w:val="1"/>
        </w:rPr>
        <w:t xml:space="preserve"> </w:t>
      </w:r>
      <w:r w:rsidRPr="00E26D39">
        <w:t>menjadi</w:t>
      </w:r>
      <w:r w:rsidRPr="00E26D39">
        <w:rPr>
          <w:spacing w:val="1"/>
        </w:rPr>
        <w:t xml:space="preserve"> </w:t>
      </w:r>
      <w:r w:rsidRPr="00E26D39">
        <w:t>acuan</w:t>
      </w:r>
      <w:r w:rsidRPr="00E26D39">
        <w:rPr>
          <w:spacing w:val="1"/>
        </w:rPr>
        <w:t xml:space="preserve"> </w:t>
      </w:r>
      <w:r w:rsidRPr="00E26D39">
        <w:t>untuk</w:t>
      </w:r>
      <w:r w:rsidRPr="00E26D39">
        <w:rPr>
          <w:spacing w:val="1"/>
        </w:rPr>
        <w:t xml:space="preserve"> </w:t>
      </w:r>
      <w:r w:rsidRPr="00E26D39">
        <w:t>melaksanakan</w:t>
      </w:r>
      <w:r w:rsidRPr="00E26D39">
        <w:rPr>
          <w:spacing w:val="1"/>
        </w:rPr>
        <w:t xml:space="preserve"> </w:t>
      </w:r>
      <w:r w:rsidRPr="00E26D39">
        <w:t>penelitian</w:t>
      </w:r>
      <w:r w:rsidRPr="00E26D39">
        <w:rPr>
          <w:spacing w:val="1"/>
        </w:rPr>
        <w:t xml:space="preserve"> </w:t>
      </w:r>
      <w:r w:rsidRPr="00E26D39">
        <w:t>perancangan.</w:t>
      </w:r>
    </w:p>
    <w:p w14:paraId="65F27919" w14:textId="77777777" w:rsidR="00D7105E" w:rsidRPr="00E26D39" w:rsidRDefault="00D7105E" w:rsidP="007F10B3">
      <w:pPr>
        <w:spacing w:after="0"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BAB III METODOLOGI PENELITIAN</w:t>
      </w:r>
    </w:p>
    <w:p w14:paraId="221CA29A" w14:textId="77777777" w:rsidR="00D7105E" w:rsidRPr="00E26D39" w:rsidRDefault="00D7105E" w:rsidP="00EC39D6">
      <w:pPr>
        <w:pStyle w:val="BodyText"/>
        <w:spacing w:line="480" w:lineRule="auto"/>
        <w:ind w:right="195" w:firstLine="720"/>
        <w:jc w:val="both"/>
      </w:pPr>
      <w:r w:rsidRPr="00E26D39">
        <w:rPr>
          <w:lang w:val="en-US"/>
        </w:rPr>
        <w:t>B</w:t>
      </w:r>
      <w:r w:rsidRPr="00E26D39">
        <w:t>ab ini berisi tentang uraian metodologi penelitian yang memuat uraian</w:t>
      </w:r>
      <w:r w:rsidRPr="00E26D39">
        <w:rPr>
          <w:spacing w:val="1"/>
        </w:rPr>
        <w:t xml:space="preserve"> </w:t>
      </w:r>
      <w:r w:rsidRPr="00E26D39">
        <w:t xml:space="preserve">tentang lokasi penelitian dan uraian bagan alir </w:t>
      </w:r>
      <w:r w:rsidRPr="00E26D39">
        <w:rPr>
          <w:i/>
        </w:rPr>
        <w:t xml:space="preserve">(flowchart) </w:t>
      </w:r>
      <w:r w:rsidRPr="00E26D39">
        <w:t>penelitian yaitu langkah</w:t>
      </w:r>
      <w:r w:rsidRPr="00E26D39">
        <w:rPr>
          <w:spacing w:val="-57"/>
        </w:rPr>
        <w:t xml:space="preserve"> </w:t>
      </w:r>
      <w:r w:rsidRPr="00E26D39">
        <w:t>penelitian</w:t>
      </w:r>
      <w:r w:rsidRPr="00E26D39">
        <w:rPr>
          <w:spacing w:val="-1"/>
        </w:rPr>
        <w:t xml:space="preserve"> </w:t>
      </w:r>
      <w:r w:rsidRPr="00E26D39">
        <w:t>dari</w:t>
      </w:r>
      <w:r w:rsidRPr="00E26D39">
        <w:rPr>
          <w:spacing w:val="-3"/>
        </w:rPr>
        <w:t xml:space="preserve"> </w:t>
      </w:r>
      <w:r w:rsidRPr="00E26D39">
        <w:t>awal sampai</w:t>
      </w:r>
      <w:r w:rsidRPr="00E26D39">
        <w:rPr>
          <w:spacing w:val="-1"/>
        </w:rPr>
        <w:t xml:space="preserve"> </w:t>
      </w:r>
      <w:r w:rsidRPr="00E26D39">
        <w:t>akhir penelitian.</w:t>
      </w:r>
    </w:p>
    <w:p w14:paraId="3F96C4B6" w14:textId="77777777" w:rsidR="00D7105E" w:rsidRPr="00E26D39" w:rsidRDefault="00D7105E" w:rsidP="007F10B3">
      <w:pPr>
        <w:spacing w:after="0"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BAB IV HASIL DAN PEMBAHASAN</w:t>
      </w:r>
    </w:p>
    <w:p w14:paraId="160560FF" w14:textId="77777777" w:rsidR="00D7105E" w:rsidRPr="00E26D39" w:rsidRDefault="00D7105E" w:rsidP="00EC39D6">
      <w:pPr>
        <w:pStyle w:val="BodyText"/>
        <w:spacing w:line="480" w:lineRule="auto"/>
        <w:ind w:right="206" w:firstLine="720"/>
        <w:jc w:val="both"/>
      </w:pPr>
      <w:r w:rsidRPr="00E26D39">
        <w:t>Bab</w:t>
      </w:r>
      <w:r w:rsidRPr="00E26D39">
        <w:rPr>
          <w:spacing w:val="1"/>
        </w:rPr>
        <w:t xml:space="preserve"> </w:t>
      </w:r>
      <w:r w:rsidRPr="00E26D39">
        <w:t>ini</w:t>
      </w:r>
      <w:r w:rsidRPr="00E26D39">
        <w:rPr>
          <w:spacing w:val="1"/>
        </w:rPr>
        <w:t xml:space="preserve"> </w:t>
      </w:r>
      <w:r w:rsidRPr="00E26D39">
        <w:t>menjelaskan tentang hasil</w:t>
      </w:r>
      <w:r w:rsidRPr="00E26D39">
        <w:rPr>
          <w:spacing w:val="60"/>
        </w:rPr>
        <w:t xml:space="preserve"> </w:t>
      </w:r>
      <w:r w:rsidRPr="00E26D39">
        <w:t>penelitian yang telah didapatkan. Bagian</w:t>
      </w:r>
      <w:r w:rsidRPr="00E26D39">
        <w:rPr>
          <w:spacing w:val="1"/>
        </w:rPr>
        <w:t xml:space="preserve"> </w:t>
      </w:r>
      <w:r w:rsidRPr="00E26D39">
        <w:t>ini</w:t>
      </w:r>
      <w:r w:rsidRPr="00E26D39">
        <w:rPr>
          <w:spacing w:val="1"/>
        </w:rPr>
        <w:t xml:space="preserve"> </w:t>
      </w:r>
      <w:r w:rsidRPr="00E26D39">
        <w:t>memuat</w:t>
      </w:r>
      <w:r w:rsidRPr="00E26D39">
        <w:rPr>
          <w:spacing w:val="1"/>
        </w:rPr>
        <w:t xml:space="preserve"> </w:t>
      </w:r>
      <w:r w:rsidRPr="00E26D39">
        <w:t>hasil</w:t>
      </w:r>
      <w:r w:rsidRPr="00E26D39">
        <w:rPr>
          <w:spacing w:val="1"/>
        </w:rPr>
        <w:t xml:space="preserve"> </w:t>
      </w:r>
      <w:r w:rsidRPr="00E26D39">
        <w:t>penelitian</w:t>
      </w:r>
      <w:r w:rsidRPr="00E26D39">
        <w:rPr>
          <w:spacing w:val="1"/>
        </w:rPr>
        <w:t xml:space="preserve"> </w:t>
      </w:r>
      <w:r w:rsidRPr="00E26D39">
        <w:t>dan</w:t>
      </w:r>
      <w:r w:rsidRPr="00E26D39">
        <w:rPr>
          <w:spacing w:val="1"/>
        </w:rPr>
        <w:t xml:space="preserve"> </w:t>
      </w:r>
      <w:r w:rsidRPr="00E26D39">
        <w:t>pembahasan</w:t>
      </w:r>
      <w:r w:rsidRPr="00E26D39">
        <w:rPr>
          <w:spacing w:val="1"/>
        </w:rPr>
        <w:t xml:space="preserve"> </w:t>
      </w:r>
      <w:r w:rsidRPr="00E26D39">
        <w:t>yang</w:t>
      </w:r>
      <w:r w:rsidRPr="00E26D39">
        <w:rPr>
          <w:spacing w:val="1"/>
        </w:rPr>
        <w:t xml:space="preserve"> </w:t>
      </w:r>
      <w:r w:rsidRPr="00E26D39">
        <w:t>sifatnya</w:t>
      </w:r>
      <w:r w:rsidRPr="00E26D39">
        <w:rPr>
          <w:spacing w:val="1"/>
        </w:rPr>
        <w:t xml:space="preserve"> </w:t>
      </w:r>
      <w:r w:rsidRPr="00E26D39">
        <w:t>terpadu</w:t>
      </w:r>
      <w:r w:rsidRPr="00E26D39">
        <w:rPr>
          <w:spacing w:val="1"/>
        </w:rPr>
        <w:t xml:space="preserve"> </w:t>
      </w:r>
      <w:r w:rsidRPr="00E26D39">
        <w:t>dan</w:t>
      </w:r>
      <w:r w:rsidRPr="00E26D39">
        <w:rPr>
          <w:spacing w:val="1"/>
        </w:rPr>
        <w:t xml:space="preserve"> </w:t>
      </w:r>
      <w:r w:rsidRPr="00E26D39">
        <w:t>tidak</w:t>
      </w:r>
      <w:r w:rsidRPr="00E26D39">
        <w:rPr>
          <w:spacing w:val="-57"/>
        </w:rPr>
        <w:t xml:space="preserve"> </w:t>
      </w:r>
      <w:r w:rsidRPr="00E26D39">
        <w:t>dipecah</w:t>
      </w:r>
      <w:r w:rsidRPr="00E26D39">
        <w:rPr>
          <w:spacing w:val="-6"/>
        </w:rPr>
        <w:t xml:space="preserve"> </w:t>
      </w:r>
      <w:r w:rsidRPr="00E26D39">
        <w:t>menjadi sub judul</w:t>
      </w:r>
      <w:r w:rsidRPr="00E26D39">
        <w:rPr>
          <w:spacing w:val="-4"/>
        </w:rPr>
        <w:t xml:space="preserve"> </w:t>
      </w:r>
      <w:r w:rsidRPr="00E26D39">
        <w:t>tersendiri.</w:t>
      </w:r>
    </w:p>
    <w:p w14:paraId="6766D92C" w14:textId="77777777" w:rsidR="00D7105E" w:rsidRPr="00E26D39" w:rsidRDefault="00D7105E" w:rsidP="007F10B3">
      <w:pPr>
        <w:spacing w:after="0"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BAB V PENUTUP</w:t>
      </w:r>
    </w:p>
    <w:p w14:paraId="6FA65236" w14:textId="77777777" w:rsidR="00D7105E" w:rsidRPr="00E26D39" w:rsidRDefault="00D7105E" w:rsidP="00EC39D6">
      <w:pPr>
        <w:pStyle w:val="BodyText"/>
        <w:spacing w:line="480" w:lineRule="auto"/>
        <w:ind w:right="200" w:firstLine="720"/>
        <w:jc w:val="both"/>
      </w:pPr>
      <w:r w:rsidRPr="00E26D39">
        <w:rPr>
          <w:lang w:val="en-US"/>
        </w:rPr>
        <w:t>B</w:t>
      </w:r>
      <w:r w:rsidRPr="00E26D39">
        <w:t>ab ini berisikan tentang kesimpulan dari penulisan skripsi</w:t>
      </w:r>
      <w:r w:rsidRPr="00E26D39">
        <w:rPr>
          <w:spacing w:val="60"/>
        </w:rPr>
        <w:t xml:space="preserve"> </w:t>
      </w:r>
      <w:r w:rsidRPr="00E26D39">
        <w:t>yang</w:t>
      </w:r>
      <w:r w:rsidRPr="00E26D39">
        <w:rPr>
          <w:spacing w:val="1"/>
        </w:rPr>
        <w:t xml:space="preserve"> </w:t>
      </w:r>
      <w:r w:rsidRPr="00E26D39">
        <w:t>telah</w:t>
      </w:r>
      <w:r w:rsidRPr="00E26D39">
        <w:rPr>
          <w:spacing w:val="1"/>
        </w:rPr>
        <w:t xml:space="preserve"> </w:t>
      </w:r>
      <w:r w:rsidRPr="00E26D39">
        <w:t>dibuat</w:t>
      </w:r>
      <w:r w:rsidRPr="00E26D39">
        <w:rPr>
          <w:spacing w:val="1"/>
        </w:rPr>
        <w:t xml:space="preserve"> </w:t>
      </w:r>
      <w:r w:rsidRPr="00E26D39">
        <w:t>dan</w:t>
      </w:r>
      <w:r w:rsidRPr="00E26D39">
        <w:rPr>
          <w:spacing w:val="1"/>
        </w:rPr>
        <w:t xml:space="preserve"> </w:t>
      </w:r>
      <w:r w:rsidRPr="00E26D39">
        <w:t>penulis</w:t>
      </w:r>
      <w:r w:rsidRPr="00E26D39">
        <w:rPr>
          <w:spacing w:val="1"/>
        </w:rPr>
        <w:t xml:space="preserve"> </w:t>
      </w:r>
      <w:r w:rsidRPr="00E26D39">
        <w:t>memberikan</w:t>
      </w:r>
      <w:r w:rsidRPr="00E26D39">
        <w:rPr>
          <w:spacing w:val="1"/>
        </w:rPr>
        <w:t xml:space="preserve"> </w:t>
      </w:r>
      <w:r w:rsidRPr="00E26D39">
        <w:t>saran-saran</w:t>
      </w:r>
      <w:r w:rsidRPr="00E26D39">
        <w:rPr>
          <w:spacing w:val="1"/>
        </w:rPr>
        <w:t xml:space="preserve"> </w:t>
      </w:r>
      <w:r w:rsidRPr="00E26D39">
        <w:t>yang</w:t>
      </w:r>
      <w:r w:rsidRPr="00E26D39">
        <w:rPr>
          <w:spacing w:val="1"/>
        </w:rPr>
        <w:t xml:space="preserve"> </w:t>
      </w:r>
      <w:r w:rsidRPr="00E26D39">
        <w:t>sekiranya</w:t>
      </w:r>
      <w:r w:rsidRPr="00E26D39">
        <w:rPr>
          <w:spacing w:val="61"/>
        </w:rPr>
        <w:t xml:space="preserve"> </w:t>
      </w:r>
      <w:r w:rsidRPr="00E26D39">
        <w:t>dapat</w:t>
      </w:r>
      <w:r w:rsidRPr="00E26D39">
        <w:rPr>
          <w:spacing w:val="1"/>
        </w:rPr>
        <w:t xml:space="preserve"> </w:t>
      </w:r>
      <w:r w:rsidRPr="00E26D39">
        <w:t>bermanfaat.</w:t>
      </w:r>
    </w:p>
    <w:p w14:paraId="5AACCAAA" w14:textId="77777777" w:rsidR="00D7105E" w:rsidRPr="00E26D39" w:rsidRDefault="00D7105E" w:rsidP="007F10B3">
      <w:pPr>
        <w:spacing w:after="0" w:line="480" w:lineRule="auto"/>
        <w:jc w:val="both"/>
        <w:rPr>
          <w:rFonts w:ascii="Times New Roman" w:hAnsi="Times New Roman" w:cs="Times New Roman"/>
          <w:b/>
          <w:bCs/>
          <w:sz w:val="24"/>
          <w:szCs w:val="24"/>
        </w:rPr>
      </w:pPr>
    </w:p>
    <w:p w14:paraId="31E7CF13" w14:textId="77777777" w:rsidR="00D7105E" w:rsidRPr="00E26D39" w:rsidRDefault="00D7105E" w:rsidP="007F10B3">
      <w:pPr>
        <w:pStyle w:val="ListParagraph"/>
        <w:spacing w:after="0" w:line="480" w:lineRule="auto"/>
        <w:ind w:left="360"/>
        <w:jc w:val="both"/>
        <w:rPr>
          <w:rFonts w:ascii="Times New Roman" w:hAnsi="Times New Roman" w:cs="Times New Roman"/>
          <w:b/>
          <w:bCs/>
          <w:sz w:val="24"/>
          <w:szCs w:val="24"/>
        </w:rPr>
      </w:pPr>
    </w:p>
    <w:p w14:paraId="24FFD449" w14:textId="77777777" w:rsidR="00D7105E" w:rsidRPr="00E26D39" w:rsidRDefault="00D7105E" w:rsidP="00C945DE">
      <w:pPr>
        <w:spacing w:after="0" w:line="480" w:lineRule="auto"/>
        <w:rPr>
          <w:rFonts w:ascii="Times New Roman" w:hAnsi="Times New Roman" w:cs="Times New Roman"/>
          <w:b/>
          <w:bCs/>
          <w:sz w:val="24"/>
          <w:szCs w:val="24"/>
        </w:rPr>
      </w:pPr>
      <w:r w:rsidRPr="00E26D39">
        <w:rPr>
          <w:rFonts w:ascii="Times New Roman" w:hAnsi="Times New Roman" w:cs="Times New Roman"/>
          <w:b/>
          <w:bCs/>
          <w:sz w:val="24"/>
          <w:szCs w:val="24"/>
        </w:rPr>
        <w:br w:type="page"/>
      </w:r>
    </w:p>
    <w:p w14:paraId="0A0EB87F" w14:textId="77777777" w:rsidR="00523BA4" w:rsidRPr="00E26D39" w:rsidRDefault="00523BA4" w:rsidP="005B2661">
      <w:pPr>
        <w:pStyle w:val="Heading1"/>
        <w:spacing w:line="240" w:lineRule="auto"/>
        <w:jc w:val="center"/>
        <w:rPr>
          <w:bCs/>
          <w:szCs w:val="24"/>
        </w:rPr>
        <w:sectPr w:rsidR="00523BA4" w:rsidRPr="00E26D39" w:rsidSect="009D3EB7">
          <w:headerReference w:type="default" r:id="rId13"/>
          <w:footerReference w:type="default" r:id="rId14"/>
          <w:footerReference w:type="first" r:id="rId15"/>
          <w:pgSz w:w="11907" w:h="16840" w:code="9"/>
          <w:pgMar w:top="1701" w:right="1557" w:bottom="1701" w:left="2268" w:header="284" w:footer="284" w:gutter="0"/>
          <w:pgNumType w:start="1"/>
          <w:cols w:space="708"/>
          <w:titlePg/>
          <w:docGrid w:linePitch="360"/>
        </w:sectPr>
      </w:pPr>
      <w:bookmarkStart w:id="24" w:name="_Toc156160885"/>
      <w:bookmarkStart w:id="25" w:name="_Toc156382273"/>
      <w:bookmarkStart w:id="26" w:name="_Toc156162708"/>
    </w:p>
    <w:p w14:paraId="7B09107B" w14:textId="25CA3D50" w:rsidR="00EC2237" w:rsidRPr="00E26D39" w:rsidRDefault="00D7105E" w:rsidP="005B2661">
      <w:pPr>
        <w:pStyle w:val="Heading1"/>
        <w:spacing w:line="240" w:lineRule="auto"/>
        <w:jc w:val="center"/>
        <w:rPr>
          <w:b w:val="0"/>
          <w:bCs/>
          <w:szCs w:val="24"/>
        </w:rPr>
      </w:pPr>
      <w:bookmarkStart w:id="27" w:name="_Toc156633483"/>
      <w:r w:rsidRPr="00E26D39">
        <w:rPr>
          <w:bCs/>
          <w:szCs w:val="24"/>
        </w:rPr>
        <w:lastRenderedPageBreak/>
        <w:t>BAB II</w:t>
      </w:r>
      <w:bookmarkEnd w:id="24"/>
      <w:bookmarkEnd w:id="25"/>
      <w:bookmarkEnd w:id="27"/>
    </w:p>
    <w:p w14:paraId="1008D488" w14:textId="33FC8F0F" w:rsidR="00D7105E" w:rsidRPr="00E26D39" w:rsidRDefault="00D7105E" w:rsidP="005B2661">
      <w:pPr>
        <w:pStyle w:val="Heading1"/>
        <w:jc w:val="center"/>
        <w:rPr>
          <w:b w:val="0"/>
          <w:bCs/>
          <w:szCs w:val="24"/>
        </w:rPr>
      </w:pPr>
      <w:bookmarkStart w:id="28" w:name="_Toc156633484"/>
      <w:r w:rsidRPr="00E26D39">
        <w:rPr>
          <w:bCs/>
          <w:szCs w:val="24"/>
        </w:rPr>
        <w:t>LANDASAN TEORI DAN TINJAUAN PUSTAKA</w:t>
      </w:r>
      <w:bookmarkEnd w:id="26"/>
      <w:bookmarkEnd w:id="28"/>
    </w:p>
    <w:p w14:paraId="3DCE2911" w14:textId="77777777" w:rsidR="00D7105E" w:rsidRPr="00E26D39" w:rsidRDefault="00D7105E">
      <w:pPr>
        <w:pStyle w:val="ListParagraph"/>
        <w:numPr>
          <w:ilvl w:val="0"/>
          <w:numId w:val="10"/>
        </w:numPr>
        <w:spacing w:after="160" w:line="480" w:lineRule="auto"/>
        <w:ind w:left="360"/>
        <w:jc w:val="both"/>
        <w:outlineLvl w:val="1"/>
        <w:rPr>
          <w:rFonts w:ascii="Times New Roman" w:hAnsi="Times New Roman" w:cs="Times New Roman"/>
          <w:b/>
          <w:bCs/>
          <w:sz w:val="24"/>
          <w:szCs w:val="24"/>
        </w:rPr>
      </w:pPr>
      <w:bookmarkStart w:id="29" w:name="_Toc156162709"/>
      <w:bookmarkStart w:id="30" w:name="_Toc156633485"/>
      <w:r w:rsidRPr="00E26D39">
        <w:rPr>
          <w:rFonts w:ascii="Times New Roman" w:hAnsi="Times New Roman" w:cs="Times New Roman"/>
          <w:b/>
          <w:bCs/>
          <w:sz w:val="24"/>
          <w:szCs w:val="24"/>
        </w:rPr>
        <w:t>Tinjauan Pustaka</w:t>
      </w:r>
      <w:bookmarkEnd w:id="29"/>
      <w:bookmarkEnd w:id="30"/>
    </w:p>
    <w:p w14:paraId="290A4BD7" w14:textId="77777777" w:rsidR="00D7105E" w:rsidRPr="00E26D39" w:rsidRDefault="00D7105E" w:rsidP="00DC689D">
      <w:pPr>
        <w:spacing w:line="480" w:lineRule="auto"/>
        <w:ind w:firstLine="360"/>
        <w:jc w:val="both"/>
        <w:rPr>
          <w:rFonts w:ascii="Times New Roman" w:hAnsi="Times New Roman" w:cs="Times New Roman"/>
          <w:sz w:val="24"/>
          <w:szCs w:val="24"/>
        </w:rPr>
      </w:pPr>
      <w:r w:rsidRPr="00E26D39">
        <w:rPr>
          <w:rFonts w:ascii="Times New Roman" w:hAnsi="Times New Roman" w:cs="Times New Roman"/>
          <w:sz w:val="24"/>
          <w:szCs w:val="24"/>
        </w:rPr>
        <w:t>Penelitian ini dilakukan setelah membaca dan mempelajari karya ilmiah terdahulu yang memiliki persamaan kasus dengan judul skripsi yang di angkat oleh peneliti. Karya ilmiah yang telah dikumpulkan kemudian dikaitkan dengan satu sama lain untuk menemukan persamaan, sehingga peneliti dapat mencari hal baru pada penelitian yang akan dilakukan.</w:t>
      </w:r>
    </w:p>
    <w:p w14:paraId="0B0C48B5" w14:textId="784E8C28" w:rsidR="00D7105E" w:rsidRPr="00E26D39" w:rsidRDefault="008D49DE" w:rsidP="00DC689D">
      <w:pPr>
        <w:spacing w:line="480" w:lineRule="auto"/>
        <w:ind w:firstLine="360"/>
        <w:jc w:val="both"/>
        <w:rPr>
          <w:rFonts w:ascii="Times New Roman" w:hAnsi="Times New Roman" w:cs="Times New Roman"/>
          <w:sz w:val="24"/>
          <w:szCs w:val="24"/>
        </w:rPr>
      </w:pPr>
      <w:r w:rsidRPr="00E26D39">
        <w:rPr>
          <w:rFonts w:ascii="Times New Roman" w:hAnsi="Times New Roman" w:cs="Times New Roman"/>
          <w:noProof/>
          <w:sz w:val="24"/>
          <w:szCs w:val="24"/>
        </w:rPr>
        <w:t xml:space="preserve">Ihsan &amp; Ramadhani, </w:t>
      </w:r>
      <w:r w:rsidR="0078142E">
        <w:rPr>
          <w:rFonts w:ascii="Times New Roman" w:hAnsi="Times New Roman" w:cs="Times New Roman"/>
          <w:noProof/>
          <w:sz w:val="24"/>
          <w:szCs w:val="24"/>
          <w:lang w:val="en-US"/>
        </w:rPr>
        <w:t xml:space="preserve"> </w:t>
      </w:r>
      <w:r w:rsidRPr="00E26D39">
        <w:rPr>
          <w:rFonts w:ascii="Times New Roman" w:hAnsi="Times New Roman" w:cs="Times New Roman"/>
          <w:noProof/>
          <w:sz w:val="24"/>
          <w:szCs w:val="24"/>
        </w:rPr>
        <w:t>2021</w:t>
      </w:r>
      <w:r w:rsidR="00A80C17">
        <w:rPr>
          <w:rFonts w:ascii="Times New Roman" w:hAnsi="Times New Roman" w:cs="Times New Roman"/>
          <w:noProof/>
          <w:sz w:val="24"/>
          <w:szCs w:val="24"/>
          <w:lang w:val="en-US"/>
        </w:rPr>
        <w:t xml:space="preserve"> tentang </w:t>
      </w:r>
      <w:r w:rsidR="00012BF8">
        <w:rPr>
          <w:rFonts w:ascii="Times New Roman" w:hAnsi="Times New Roman" w:cs="Times New Roman"/>
          <w:noProof/>
          <w:sz w:val="24"/>
          <w:szCs w:val="24"/>
          <w:lang w:val="en-US"/>
        </w:rPr>
        <w:t>membangun sistem pemetaan panti asuhan di semarang,</w:t>
      </w:r>
      <w:r w:rsidR="00D7105E" w:rsidRPr="00E26D39">
        <w:rPr>
          <w:rFonts w:ascii="Times New Roman" w:hAnsi="Times New Roman" w:cs="Times New Roman"/>
          <w:sz w:val="24"/>
          <w:szCs w:val="24"/>
        </w:rPr>
        <w:t xml:space="preserve">Tujuan penelitian ini adalah merancang dan membangun sistem informasi mengenai peta persebaran panti asuhan kota Semarang beserta informasi berbasis web sehingga memudahkan masyarakat dalam mencari lokasi dan informasi panti asuhan. Dalam Pengembangan aplikasi menggunakan metode </w:t>
      </w:r>
      <w:r w:rsidR="00D7105E" w:rsidRPr="00E26D39">
        <w:rPr>
          <w:rFonts w:ascii="Times New Roman" w:hAnsi="Times New Roman" w:cs="Times New Roman"/>
          <w:i/>
          <w:iCs/>
          <w:sz w:val="24"/>
          <w:szCs w:val="24"/>
        </w:rPr>
        <w:t>Object Oriented Analysis Design</w:t>
      </w:r>
      <w:r w:rsidR="0078142E">
        <w:rPr>
          <w:rFonts w:ascii="Times New Roman" w:hAnsi="Times New Roman" w:cs="Times New Roman"/>
          <w:i/>
          <w:iCs/>
          <w:sz w:val="24"/>
          <w:szCs w:val="24"/>
          <w:lang w:val="en-US"/>
        </w:rPr>
        <w:t xml:space="preserve"> </w:t>
      </w:r>
      <w:r w:rsidR="00D7105E" w:rsidRPr="00E26D39">
        <w:rPr>
          <w:rFonts w:ascii="Times New Roman" w:hAnsi="Times New Roman" w:cs="Times New Roman"/>
          <w:i/>
          <w:iCs/>
          <w:sz w:val="24"/>
          <w:szCs w:val="24"/>
        </w:rPr>
        <w:t>(OOAD)</w:t>
      </w:r>
      <w:r w:rsidR="00D7105E" w:rsidRPr="00E26D39">
        <w:rPr>
          <w:rFonts w:ascii="Times New Roman" w:hAnsi="Times New Roman" w:cs="Times New Roman"/>
          <w:sz w:val="24"/>
          <w:szCs w:val="24"/>
        </w:rPr>
        <w:t xml:space="preserve"> dan alat bantu perancangan menggunakan </w:t>
      </w:r>
      <w:r w:rsidR="00D7105E" w:rsidRPr="00E26D39">
        <w:rPr>
          <w:rFonts w:ascii="Times New Roman" w:hAnsi="Times New Roman" w:cs="Times New Roman"/>
          <w:i/>
          <w:iCs/>
          <w:sz w:val="24"/>
          <w:szCs w:val="24"/>
        </w:rPr>
        <w:t>UML</w:t>
      </w:r>
      <w:r>
        <w:rPr>
          <w:rFonts w:ascii="Times New Roman" w:hAnsi="Times New Roman" w:cs="Times New Roman"/>
          <w:i/>
          <w:iCs/>
          <w:sz w:val="24"/>
          <w:szCs w:val="24"/>
          <w:lang w:val="en-US"/>
        </w:rPr>
        <w:t xml:space="preserve"> </w:t>
      </w:r>
      <w:r w:rsidR="00D7105E" w:rsidRPr="00E26D39">
        <w:rPr>
          <w:rFonts w:ascii="Times New Roman" w:hAnsi="Times New Roman" w:cs="Times New Roman"/>
          <w:sz w:val="24"/>
          <w:szCs w:val="24"/>
        </w:rPr>
        <w:fldChar w:fldCharType="begin" w:fldLock="1"/>
      </w:r>
      <w:r w:rsidR="00D7105E" w:rsidRPr="00E26D39">
        <w:rPr>
          <w:rFonts w:ascii="Times New Roman" w:hAnsi="Times New Roman" w:cs="Times New Roman"/>
          <w:sz w:val="24"/>
          <w:szCs w:val="24"/>
        </w:rPr>
        <w:instrText>ADDIN CSL_CITATION {"citationItems":[{"id":"ITEM-1","itemData":{"abstract":"Dinas Pekerjaan Umum dan Tata Ruang Kabupaten Indragiri Hilir adalah salah suatu instansi pemerintahan yang bertugas membantu Bupati dalam melaksanakan pembangunan. Namun pada saat ini masyarakat belum dapat mengakses proyek pembangunan yang dilakukan oleh Dinas Pekerjaan Umum dan Tata Ruang beserta jumlah anggaran yang digunakan dalam pembangunan tersebut. Maka dibangunlah sebuah sistem informasi pemetaan pembangunan yang dapat memetakan proyek pembangunan yang dilaksanakan oleh Dinas Pekerjaan Umum dan Tata Ruang agar masyarakat dapat melihat data proyek Dinas Pekerjaan Umum lengkap dengan detailnya. Dengan sistem ini masyarakat dan staff Dinas PUTR bisa memasukkan data pembangunan sekaligus melihat data pembangunan dan juga dilengkapi grafik data pembangunan lima tahun terakhir. Berdasarkan Pengujian BlackBox sistem ini berjalan sukses. Berdasarkan hasil pengujian dengan User Acceptance Test (UAT) diperoleh hasil 71,4% dengan predikat “BAIK” yang berarti staf Dinas Pekerjaan Umum puas dengan sistem informasi pemetaan pembangunan ini.","author":[{"dropping-particle":"","family":"Ihsan","given":"Miftahul","non-dropping-particle":"","parse-names":false,"suffix":""},{"dropping-particle":"","family":"Ramadhani","given":"Siti","non-dropping-particle":"","parse-names":false,"suffix":""}],"container-title":"Jurnal Intra-Tech","id":"ITEM-1","issue":"1","issued":{"date-parts":[["2021"]]},"page":"21-31","title":"Sistem informasi pemetaan pembangunan kabupaten indragiri hilir","type":"article-journal","volume":"5"},"uris":["http://www.mendeley.com/documents/?uuid=16bed6ae-5176-4d8c-ae50-d69115f9e44b"]}],"mendeley":{"formattedCitation":"(Ihsan &amp; Ramadhani, 2021)","plainTextFormattedCitation":"(Ihsan &amp; Ramadhani, 2021)","previouslyFormattedCitation":"(Ihsan &amp; Ramadhani, 2021)"},"properties":{"noteIndex":0},"schema":"https://github.com/citation-style-language/schema/raw/master/csl-citation.json"}</w:instrText>
      </w:r>
      <w:r w:rsidR="00D7105E" w:rsidRPr="00E26D39">
        <w:rPr>
          <w:rFonts w:ascii="Times New Roman" w:hAnsi="Times New Roman" w:cs="Times New Roman"/>
          <w:sz w:val="24"/>
          <w:szCs w:val="24"/>
        </w:rPr>
        <w:fldChar w:fldCharType="separate"/>
      </w:r>
      <w:r w:rsidR="00D7105E" w:rsidRPr="00E26D39">
        <w:rPr>
          <w:rFonts w:ascii="Times New Roman" w:hAnsi="Times New Roman" w:cs="Times New Roman"/>
          <w:noProof/>
          <w:sz w:val="24"/>
          <w:szCs w:val="24"/>
        </w:rPr>
        <w:t>(Ihsan &amp; Ramadhani, 2021)</w:t>
      </w:r>
      <w:r w:rsidR="00D7105E" w:rsidRPr="00E26D39">
        <w:rPr>
          <w:rFonts w:ascii="Times New Roman" w:hAnsi="Times New Roman" w:cs="Times New Roman"/>
          <w:sz w:val="24"/>
          <w:szCs w:val="24"/>
        </w:rPr>
        <w:fldChar w:fldCharType="end"/>
      </w:r>
      <w:r w:rsidR="00D7105E" w:rsidRPr="00E26D39">
        <w:rPr>
          <w:rFonts w:ascii="Times New Roman" w:hAnsi="Times New Roman" w:cs="Times New Roman"/>
          <w:sz w:val="24"/>
          <w:szCs w:val="24"/>
        </w:rPr>
        <w:t>.</w:t>
      </w:r>
    </w:p>
    <w:p w14:paraId="714DF3CF" w14:textId="2C23EF1C" w:rsidR="00D7105E" w:rsidRPr="00E26D39" w:rsidRDefault="00012BF8" w:rsidP="00DC689D">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lang w:val="en-US"/>
        </w:rPr>
        <w:t xml:space="preserve">Aryanti Lende , 2021 tentang </w:t>
      </w:r>
      <w:r w:rsidRPr="008D49DE">
        <w:rPr>
          <w:rFonts w:ascii="Times New Roman" w:hAnsi="Times New Roman" w:cs="Times New Roman"/>
          <w:noProof/>
          <w:sz w:val="24"/>
          <w:szCs w:val="24"/>
        </w:rPr>
        <w:t>Sistem Informasi Geografis Pemetaan Penyandang Masalah Kesejahteraan Sosial (Pmks) Di Provinsi Nusa Tenggara Timur Berbasis Web</w:t>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P</w:t>
      </w:r>
      <w:r w:rsidR="00D7105E" w:rsidRPr="00E26D39">
        <w:rPr>
          <w:rFonts w:ascii="Times New Roman" w:hAnsi="Times New Roman" w:cs="Times New Roman"/>
          <w:sz w:val="24"/>
          <w:szCs w:val="24"/>
        </w:rPr>
        <w:t xml:space="preserve">emetaan penyandang masalah kesejahteraan sosial berbasis Sistem Informasi Geografis dibuat dalam bentuk website Sistem Informasi Geografis ini dikembangkan menggunakan </w:t>
      </w:r>
      <w:r w:rsidR="00D7105E" w:rsidRPr="00E26D39">
        <w:rPr>
          <w:rFonts w:ascii="Times New Roman" w:hAnsi="Times New Roman" w:cs="Times New Roman"/>
          <w:i/>
          <w:iCs/>
          <w:sz w:val="24"/>
          <w:szCs w:val="24"/>
        </w:rPr>
        <w:t>software Quantum GIS</w:t>
      </w:r>
      <w:r w:rsidR="00D7105E" w:rsidRPr="00E26D39">
        <w:rPr>
          <w:rFonts w:ascii="Times New Roman" w:hAnsi="Times New Roman" w:cs="Times New Roman"/>
          <w:sz w:val="24"/>
          <w:szCs w:val="24"/>
        </w:rPr>
        <w:t xml:space="preserve"> untuk pembuatan peta, </w:t>
      </w:r>
      <w:r w:rsidR="00D7105E" w:rsidRPr="00E26D39">
        <w:rPr>
          <w:rFonts w:ascii="Times New Roman" w:hAnsi="Times New Roman" w:cs="Times New Roman"/>
          <w:i/>
          <w:iCs/>
          <w:sz w:val="24"/>
          <w:szCs w:val="24"/>
        </w:rPr>
        <w:t>Sublime Text 3</w:t>
      </w:r>
      <w:r w:rsidR="00D7105E" w:rsidRPr="00E26D39">
        <w:rPr>
          <w:rFonts w:ascii="Times New Roman" w:hAnsi="Times New Roman" w:cs="Times New Roman"/>
          <w:sz w:val="24"/>
          <w:szCs w:val="24"/>
        </w:rPr>
        <w:t xml:space="preserve"> untuk proses codding, </w:t>
      </w:r>
      <w:r w:rsidR="00D7105E" w:rsidRPr="00E26D39">
        <w:rPr>
          <w:rFonts w:ascii="Times New Roman" w:hAnsi="Times New Roman" w:cs="Times New Roman"/>
          <w:i/>
          <w:iCs/>
          <w:sz w:val="24"/>
          <w:szCs w:val="24"/>
        </w:rPr>
        <w:t>MySQL</w:t>
      </w:r>
      <w:r w:rsidR="00D7105E" w:rsidRPr="00E26D39">
        <w:rPr>
          <w:rFonts w:ascii="Times New Roman" w:hAnsi="Times New Roman" w:cs="Times New Roman"/>
          <w:sz w:val="24"/>
          <w:szCs w:val="24"/>
        </w:rPr>
        <w:t xml:space="preserve"> sebagai database, proses visualisasi wilayah menggunakan </w:t>
      </w:r>
      <w:r w:rsidR="00D7105E" w:rsidRPr="00E26D39">
        <w:rPr>
          <w:rFonts w:ascii="Times New Roman" w:hAnsi="Times New Roman" w:cs="Times New Roman"/>
          <w:i/>
          <w:iCs/>
          <w:sz w:val="24"/>
          <w:szCs w:val="24"/>
        </w:rPr>
        <w:t>GeoJSON</w:t>
      </w:r>
      <w:r w:rsidR="00D7105E" w:rsidRPr="00E26D39">
        <w:rPr>
          <w:rFonts w:ascii="Times New Roman" w:hAnsi="Times New Roman" w:cs="Times New Roman"/>
          <w:sz w:val="24"/>
          <w:szCs w:val="24"/>
        </w:rPr>
        <w:t xml:space="preserve"> dan visualisasi peta menggunakan </w:t>
      </w:r>
      <w:r w:rsidR="00D7105E" w:rsidRPr="00E26D39">
        <w:rPr>
          <w:rFonts w:ascii="Times New Roman" w:hAnsi="Times New Roman" w:cs="Times New Roman"/>
          <w:i/>
          <w:iCs/>
          <w:sz w:val="24"/>
          <w:szCs w:val="24"/>
        </w:rPr>
        <w:t>Leaflet</w:t>
      </w:r>
      <w:r w:rsidR="00D7105E" w:rsidRPr="00E26D39">
        <w:rPr>
          <w:rFonts w:ascii="Times New Roman" w:hAnsi="Times New Roman" w:cs="Times New Roman"/>
          <w:sz w:val="24"/>
          <w:szCs w:val="24"/>
        </w:rPr>
        <w:t xml:space="preserve">. </w:t>
      </w:r>
      <w:r>
        <w:rPr>
          <w:rFonts w:ascii="Times New Roman" w:hAnsi="Times New Roman" w:cs="Times New Roman"/>
          <w:sz w:val="24"/>
          <w:szCs w:val="24"/>
          <w:lang w:val="en-US"/>
        </w:rPr>
        <w:t>H</w:t>
      </w:r>
      <w:r w:rsidR="00D7105E" w:rsidRPr="00E26D39">
        <w:rPr>
          <w:rFonts w:ascii="Times New Roman" w:hAnsi="Times New Roman" w:cs="Times New Roman"/>
          <w:sz w:val="24"/>
          <w:szCs w:val="24"/>
        </w:rPr>
        <w:t xml:space="preserve">asil pengujian Pengguna yang mayoritas pengguna menilai </w:t>
      </w:r>
      <w:r w:rsidR="00D7105E" w:rsidRPr="00E26D39">
        <w:rPr>
          <w:rFonts w:ascii="Times New Roman" w:hAnsi="Times New Roman" w:cs="Times New Roman"/>
          <w:sz w:val="24"/>
          <w:szCs w:val="24"/>
        </w:rPr>
        <w:lastRenderedPageBreak/>
        <w:t xml:space="preserve">website yang dibuat telah memenuhi kebutuhan, pengujian fungsional secara </w:t>
      </w:r>
      <w:r w:rsidR="00D7105E" w:rsidRPr="00E26D39">
        <w:rPr>
          <w:rFonts w:ascii="Times New Roman" w:hAnsi="Times New Roman" w:cs="Times New Roman"/>
          <w:i/>
          <w:iCs/>
          <w:sz w:val="24"/>
          <w:szCs w:val="24"/>
        </w:rPr>
        <w:t>Blackbox</w:t>
      </w:r>
      <w:r w:rsidR="00D7105E" w:rsidRPr="00E26D39">
        <w:rPr>
          <w:rFonts w:ascii="Times New Roman" w:hAnsi="Times New Roman" w:cs="Times New Roman"/>
          <w:sz w:val="24"/>
          <w:szCs w:val="24"/>
        </w:rPr>
        <w:t xml:space="preserve"> pada desktop dengan menggunakan </w:t>
      </w:r>
      <w:r w:rsidR="00D7105E" w:rsidRPr="00E26D39">
        <w:rPr>
          <w:rFonts w:ascii="Times New Roman" w:hAnsi="Times New Roman" w:cs="Times New Roman"/>
          <w:i/>
          <w:iCs/>
          <w:sz w:val="24"/>
          <w:szCs w:val="24"/>
        </w:rPr>
        <w:t>browser Chrome, Edge</w:t>
      </w:r>
      <w:r w:rsidR="00D7105E" w:rsidRPr="00E26D39">
        <w:rPr>
          <w:rFonts w:ascii="Times New Roman" w:hAnsi="Times New Roman" w:cs="Times New Roman"/>
          <w:sz w:val="24"/>
          <w:szCs w:val="24"/>
        </w:rPr>
        <w:t xml:space="preserve"> dan </w:t>
      </w:r>
      <w:r w:rsidR="00D7105E" w:rsidRPr="00E26D39">
        <w:rPr>
          <w:rFonts w:ascii="Times New Roman" w:hAnsi="Times New Roman" w:cs="Times New Roman"/>
          <w:i/>
          <w:iCs/>
          <w:sz w:val="24"/>
          <w:szCs w:val="24"/>
        </w:rPr>
        <w:t>Opera</w:t>
      </w:r>
      <w:r w:rsidR="00D7105E" w:rsidRPr="00E26D39">
        <w:rPr>
          <w:rFonts w:ascii="Times New Roman" w:hAnsi="Times New Roman" w:cs="Times New Roman"/>
          <w:sz w:val="24"/>
          <w:szCs w:val="24"/>
        </w:rPr>
        <w:t xml:space="preserve"> yang menunjukkan seluruh fitur Sistem Informasi Geografis berjalan sesuai dengan fungsinya. Semua fungsi dari sistem berjalan sesuai dengan yang diinginkan</w:t>
      </w:r>
      <w:r w:rsidR="0078142E">
        <w:rPr>
          <w:rFonts w:ascii="Times New Roman" w:hAnsi="Times New Roman" w:cs="Times New Roman"/>
          <w:sz w:val="24"/>
          <w:szCs w:val="24"/>
          <w:lang w:val="en-US"/>
        </w:rPr>
        <w:t xml:space="preserve"> </w:t>
      </w:r>
      <w:r w:rsidR="00D7105E" w:rsidRPr="00E26D39">
        <w:rPr>
          <w:rFonts w:ascii="Times New Roman" w:hAnsi="Times New Roman" w:cs="Times New Roman"/>
          <w:sz w:val="24"/>
          <w:szCs w:val="24"/>
        </w:rPr>
        <w:fldChar w:fldCharType="begin" w:fldLock="1"/>
      </w:r>
      <w:r w:rsidR="00D7105E" w:rsidRPr="00E26D39">
        <w:rPr>
          <w:rFonts w:ascii="Times New Roman" w:hAnsi="Times New Roman" w:cs="Times New Roman"/>
          <w:sz w:val="24"/>
          <w:szCs w:val="24"/>
        </w:rPr>
        <w:instrText>ADDIN CSL_CITATION {"citationItems":[{"id":"ITEM-1","itemData":{"DOI":"10.36040/jati.v5i1.3318","abstract":"Provinsi Nusa Tenggara Timur merupakan salah salu wilayah di Indonesia yang memiliki 22 kota/kabupaten dan kota Kupang sebagai ibu kotanya. Dengan banyaknya kota/kabupaten di Nusa Tenggara Timur, maka semakin padat juga penduduknya tidak heran muncul berbagai masalah, seperti penyandang masalah kesejahteraan sosial yang berdampak bagi penduduk. Masalah sosial tersebut seperti kerawanan sosial ekonomi, ketunasosialan, keterlantaran, kecacatan, penyimpangan perilaku, keterpencilan, eksploitasi, dan kerentanan sosial.\r Pemetaan penyandang masalah kesejahteraan sosial berbasis Sistem Informasi Geografis dibuat dalam bentuk website menggunakan software Quantum GIS untuk pembuatan peta, Sublime Text 3 untuk proses codding, MySQL sebagai database, proses visualisasi wilayah menggunakan GeoJSON dan visualisasi peta menggunakan Leaflet. Sistem yang dibangun meliputi data 22 kota/kabupaten dengan 26 kategori penyandang masalah kesejahteraan sosial Berdasarkan Peraturan Menteri Sosial Republik Indonesia No. 8 Tahun 2012.\r  Hasil pengujian dari sistem yang telah dibangun yaitu Sistem Informasi Geografis Pemetaan Penyandang Masalah Kesejahteraan Sosial di Provinsi Nusa Tenggara Timur Berbasis Web menunjukan hasil yang cukup sukses, itu dibuktikan dengan hasil pengujian Pengguna yang mayoritas pengguna menilai website yang dibuat telah memenuhi kebutuhan, Blackbox dan pengujian fungsional sistem pada desktop dengan menggunakan browser Chrome, Edge dan Opera yang berjalan 100%. Semua fungsi dari sistem berjalan sesuai dengan yang diingingkan.","author":[{"dropping-particle":"","family":"Aryanto Lende","given":"Junaedy","non-dropping-particle":"","parse-names":false,"suffix":""},{"dropping-particle":"","family":"Orisa","given":"Mira","non-dropping-particle":"","parse-names":false,"suffix":""},{"dropping-particle":"","family":"Primaswara P","given":"Renaldi","non-dropping-particle":"","parse-names":false,"suffix":""}],"container-title":"JATI (Jurnal Mahasiswa Teknik Informatika)","id":"ITEM-1","issue":"1","issued":{"date-parts":[["2021"]]},"page":"225-234","title":"Sistem Informasi Geografis Pemetaan Penyandang Masalah Kesejahteraan Sosial (Pmks) Di Provinsi Nusa Tenggara Timur Berbasis Web","type":"article-journal","volume":"5"},"uris":["http://www.mendeley.com/documents/?uuid=cfaae9d9-dbe0-4930-9671-a05ba9dbb2c9"]}],"mendeley":{"formattedCitation":"(Aryanto Lende et al., 2021)","plainTextFormattedCitation":"(Aryanto Lende et al., 2021)","previouslyFormattedCitation":"(Aryanto Lende et al., 2021)"},"properties":{"noteIndex":0},"schema":"https://github.com/citation-style-language/schema/raw/master/csl-citation.json"}</w:instrText>
      </w:r>
      <w:r w:rsidR="00D7105E" w:rsidRPr="00E26D39">
        <w:rPr>
          <w:rFonts w:ascii="Times New Roman" w:hAnsi="Times New Roman" w:cs="Times New Roman"/>
          <w:sz w:val="24"/>
          <w:szCs w:val="24"/>
        </w:rPr>
        <w:fldChar w:fldCharType="separate"/>
      </w:r>
      <w:r w:rsidR="00D7105E" w:rsidRPr="00E26D39">
        <w:rPr>
          <w:rFonts w:ascii="Times New Roman" w:hAnsi="Times New Roman" w:cs="Times New Roman"/>
          <w:noProof/>
          <w:sz w:val="24"/>
          <w:szCs w:val="24"/>
        </w:rPr>
        <w:t>(Aryanto Lende et al., 2021)</w:t>
      </w:r>
      <w:r w:rsidR="00D7105E" w:rsidRPr="00E26D39">
        <w:rPr>
          <w:rFonts w:ascii="Times New Roman" w:hAnsi="Times New Roman" w:cs="Times New Roman"/>
          <w:sz w:val="24"/>
          <w:szCs w:val="24"/>
        </w:rPr>
        <w:fldChar w:fldCharType="end"/>
      </w:r>
      <w:r w:rsidR="00D7105E" w:rsidRPr="00E26D39">
        <w:rPr>
          <w:rFonts w:ascii="Times New Roman" w:hAnsi="Times New Roman" w:cs="Times New Roman"/>
          <w:sz w:val="24"/>
          <w:szCs w:val="24"/>
        </w:rPr>
        <w:t>.</w:t>
      </w:r>
    </w:p>
    <w:p w14:paraId="568F44E8" w14:textId="2662820D" w:rsidR="00D7105E" w:rsidRPr="00E26D39" w:rsidRDefault="00012BF8" w:rsidP="00DC689D">
      <w:pPr>
        <w:spacing w:line="480" w:lineRule="auto"/>
        <w:ind w:firstLine="360"/>
        <w:jc w:val="both"/>
        <w:rPr>
          <w:rFonts w:ascii="Times New Roman" w:hAnsi="Times New Roman" w:cs="Times New Roman"/>
          <w:sz w:val="24"/>
          <w:szCs w:val="24"/>
        </w:rPr>
      </w:pPr>
      <w:r w:rsidRPr="00E26D39">
        <w:rPr>
          <w:rFonts w:ascii="Times New Roman" w:hAnsi="Times New Roman" w:cs="Times New Roman"/>
          <w:noProof/>
          <w:sz w:val="24"/>
          <w:szCs w:val="24"/>
        </w:rPr>
        <w:t>Indriany</w:t>
      </w:r>
      <w:r>
        <w:rPr>
          <w:rFonts w:ascii="Times New Roman" w:hAnsi="Times New Roman" w:cs="Times New Roman"/>
          <w:noProof/>
          <w:sz w:val="24"/>
          <w:szCs w:val="24"/>
          <w:lang w:val="en-US"/>
        </w:rPr>
        <w:t>,</w:t>
      </w:r>
      <w:r w:rsidR="0078142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2020 tentang </w:t>
      </w:r>
      <w:r w:rsidRPr="008D49DE">
        <w:rPr>
          <w:rFonts w:ascii="Times New Roman" w:hAnsi="Times New Roman" w:cs="Times New Roman"/>
          <w:noProof/>
          <w:sz w:val="24"/>
          <w:szCs w:val="24"/>
        </w:rPr>
        <w:t>Penerapan Sistem Informasi Geografis Panti Asuhan Di Kota Palembang Berbasis Website</w:t>
      </w:r>
      <w:r>
        <w:rPr>
          <w:rFonts w:ascii="Times New Roman" w:hAnsi="Times New Roman" w:cs="Times New Roman"/>
          <w:noProof/>
          <w:sz w:val="24"/>
          <w:szCs w:val="24"/>
          <w:lang w:val="en-US"/>
        </w:rPr>
        <w:t>.</w:t>
      </w:r>
      <w:r w:rsidR="00D7105E" w:rsidRPr="00E26D39">
        <w:rPr>
          <w:rFonts w:ascii="Times New Roman" w:hAnsi="Times New Roman" w:cs="Times New Roman"/>
          <w:sz w:val="24"/>
          <w:szCs w:val="24"/>
        </w:rPr>
        <w:t xml:space="preserve">Tujuan dari penelitian ini untuk merancang dan membangun sistem pemetaan mengenai panti asuhan di kota Palembang serta informasi berbasis web dapat mempermudah masyarakat umum dalam mencari informasi dan lokasi panti asuhan di kota Palembang. Dalam pembuatan dan pengembangan aplikasi pemetaan ini menggunakan metode </w:t>
      </w:r>
      <w:r w:rsidR="00D7105E" w:rsidRPr="00E26D39">
        <w:rPr>
          <w:rFonts w:ascii="Times New Roman" w:hAnsi="Times New Roman" w:cs="Times New Roman"/>
          <w:i/>
          <w:iCs/>
          <w:sz w:val="24"/>
          <w:szCs w:val="24"/>
        </w:rPr>
        <w:t>Rapid Application Development</w:t>
      </w:r>
      <w:r w:rsidR="0078142E">
        <w:rPr>
          <w:rFonts w:ascii="Times New Roman" w:hAnsi="Times New Roman" w:cs="Times New Roman"/>
          <w:i/>
          <w:iCs/>
          <w:sz w:val="24"/>
          <w:szCs w:val="24"/>
          <w:lang w:val="en-US"/>
        </w:rPr>
        <w:t xml:space="preserve"> </w:t>
      </w:r>
      <w:r w:rsidR="00D7105E" w:rsidRPr="00E26D39">
        <w:rPr>
          <w:rFonts w:ascii="Times New Roman" w:hAnsi="Times New Roman" w:cs="Times New Roman"/>
          <w:i/>
          <w:iCs/>
          <w:sz w:val="24"/>
          <w:szCs w:val="24"/>
        </w:rPr>
        <w:t>(RAD)</w:t>
      </w:r>
      <w:r w:rsidR="00D7105E" w:rsidRPr="00E26D39">
        <w:rPr>
          <w:rFonts w:ascii="Times New Roman" w:hAnsi="Times New Roman" w:cs="Times New Roman"/>
          <w:sz w:val="24"/>
          <w:szCs w:val="24"/>
        </w:rPr>
        <w:t xml:space="preserve"> dan </w:t>
      </w:r>
      <w:r w:rsidR="00D7105E" w:rsidRPr="00E26D39">
        <w:rPr>
          <w:rFonts w:ascii="Times New Roman" w:hAnsi="Times New Roman" w:cs="Times New Roman"/>
          <w:i/>
          <w:iCs/>
          <w:sz w:val="24"/>
          <w:szCs w:val="24"/>
        </w:rPr>
        <w:t>UML</w:t>
      </w:r>
      <w:r w:rsidR="00D7105E" w:rsidRPr="00E26D39">
        <w:rPr>
          <w:rFonts w:ascii="Times New Roman" w:hAnsi="Times New Roman" w:cs="Times New Roman"/>
          <w:sz w:val="24"/>
          <w:szCs w:val="24"/>
        </w:rPr>
        <w:t xml:space="preserve"> sebagai alat bantu dalam perancangan ini</w:t>
      </w:r>
      <w:r w:rsidR="0078142E">
        <w:rPr>
          <w:rFonts w:ascii="Times New Roman" w:hAnsi="Times New Roman" w:cs="Times New Roman"/>
          <w:sz w:val="24"/>
          <w:szCs w:val="24"/>
          <w:lang w:val="en-US"/>
        </w:rPr>
        <w:t xml:space="preserve"> </w:t>
      </w:r>
      <w:r w:rsidR="00D7105E" w:rsidRPr="00E26D39">
        <w:rPr>
          <w:rFonts w:ascii="Times New Roman" w:hAnsi="Times New Roman" w:cs="Times New Roman"/>
          <w:sz w:val="24"/>
          <w:szCs w:val="24"/>
        </w:rPr>
        <w:fldChar w:fldCharType="begin" w:fldLock="1"/>
      </w:r>
      <w:r w:rsidR="00D7105E" w:rsidRPr="00E26D39">
        <w:rPr>
          <w:rFonts w:ascii="Times New Roman" w:hAnsi="Times New Roman" w:cs="Times New Roman"/>
          <w:sz w:val="24"/>
          <w:szCs w:val="24"/>
        </w:rPr>
        <w:instrText>ADDIN CSL_CITATION {"citationItems":[{"id":"ITEM-1","itemData":{"abstract":"… Dalam pembuatan dan pengembangan aplikasi pemetaan ini menggunakan metode Rapid Application Development(RAD) dan UML … They are also guided to develop into good personalities according to their … In making and developing this mapping application using the Rapid …","author":[{"dropping-particle":"","family":"Indriany","given":"Y","non-dropping-particle":"","parse-names":false,"suffix":""},{"dropping-particle":"","family":"Khudri","given":"A","non-dropping-particle":"","parse-names":false,"suffix":""}],"container-title":"Bina Darma Conference on …","id":"ITEM-1","issued":{"date-parts":[["2020"]]},"page":"388-393","title":"Penerapan Sistem Informasi Geografis Panti Asuhan Di Kota Palembang Berbasis Website","type":"article-journal"},"uris":["http://www.mendeley.com/documents/?uuid=381f9ca4-79ae-4478-9e8a-5bebd6094955"]}],"mendeley":{"formattedCitation":"(Indriany &amp; Khudri, 2020)","plainTextFormattedCitation":"(Indriany &amp; Khudri, 2020)","previouslyFormattedCitation":"(Indriany &amp; Khudri, 2020)"},"properties":{"noteIndex":0},"schema":"https://github.com/citation-style-language/schema/raw/master/csl-citation.json"}</w:instrText>
      </w:r>
      <w:r w:rsidR="00D7105E" w:rsidRPr="00E26D39">
        <w:rPr>
          <w:rFonts w:ascii="Times New Roman" w:hAnsi="Times New Roman" w:cs="Times New Roman"/>
          <w:sz w:val="24"/>
          <w:szCs w:val="24"/>
        </w:rPr>
        <w:fldChar w:fldCharType="separate"/>
      </w:r>
      <w:r w:rsidR="00D7105E" w:rsidRPr="00E26D39">
        <w:rPr>
          <w:rFonts w:ascii="Times New Roman" w:hAnsi="Times New Roman" w:cs="Times New Roman"/>
          <w:noProof/>
          <w:sz w:val="24"/>
          <w:szCs w:val="24"/>
        </w:rPr>
        <w:t>(Indriany &amp; Khudri, 2020)</w:t>
      </w:r>
      <w:r w:rsidR="00D7105E" w:rsidRPr="00E26D39">
        <w:rPr>
          <w:rFonts w:ascii="Times New Roman" w:hAnsi="Times New Roman" w:cs="Times New Roman"/>
          <w:sz w:val="24"/>
          <w:szCs w:val="24"/>
        </w:rPr>
        <w:fldChar w:fldCharType="end"/>
      </w:r>
      <w:r w:rsidR="00D7105E" w:rsidRPr="00E26D39">
        <w:rPr>
          <w:rFonts w:ascii="Times New Roman" w:hAnsi="Times New Roman" w:cs="Times New Roman"/>
          <w:sz w:val="24"/>
          <w:szCs w:val="24"/>
        </w:rPr>
        <w:t>.</w:t>
      </w:r>
    </w:p>
    <w:p w14:paraId="51536A19" w14:textId="7863CCF2" w:rsidR="00D7105E" w:rsidRPr="00E26D39" w:rsidRDefault="00121BC8" w:rsidP="00DC689D">
      <w:pPr>
        <w:spacing w:line="480" w:lineRule="auto"/>
        <w:ind w:firstLine="360"/>
        <w:jc w:val="both"/>
        <w:rPr>
          <w:rFonts w:ascii="Times New Roman" w:hAnsi="Times New Roman" w:cs="Times New Roman"/>
          <w:sz w:val="24"/>
          <w:szCs w:val="24"/>
        </w:rPr>
      </w:pPr>
      <w:r w:rsidRPr="00E26D39">
        <w:rPr>
          <w:rFonts w:ascii="Times New Roman" w:hAnsi="Times New Roman" w:cs="Times New Roman"/>
          <w:noProof/>
          <w:sz w:val="24"/>
          <w:szCs w:val="24"/>
        </w:rPr>
        <w:t>Suryamen</w:t>
      </w:r>
      <w:r>
        <w:rPr>
          <w:rFonts w:ascii="Times New Roman" w:hAnsi="Times New Roman" w:cs="Times New Roman"/>
          <w:noProof/>
          <w:sz w:val="24"/>
          <w:szCs w:val="24"/>
          <w:lang w:val="en-US"/>
        </w:rPr>
        <w:t>,</w:t>
      </w:r>
      <w:r w:rsidR="0078142E">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2020 tentang </w:t>
      </w:r>
      <w:r w:rsidRPr="008D49DE">
        <w:rPr>
          <w:rFonts w:ascii="Times New Roman" w:hAnsi="Times New Roman" w:cs="Times New Roman"/>
          <w:noProof/>
          <w:sz w:val="24"/>
          <w:szCs w:val="24"/>
        </w:rPr>
        <w:t>Pemetaan Web-GIS untuk Panti Asuhan Kota Padang dengan Fitur Pendaftaran Aktivitas Sosial</w:t>
      </w:r>
      <w:r>
        <w:rPr>
          <w:rFonts w:ascii="Times New Roman" w:hAnsi="Times New Roman" w:cs="Times New Roman"/>
          <w:sz w:val="24"/>
          <w:szCs w:val="24"/>
          <w:lang w:val="en-US"/>
        </w:rPr>
        <w:t xml:space="preserve">. </w:t>
      </w:r>
      <w:r w:rsidR="00D7105E" w:rsidRPr="00E26D39">
        <w:rPr>
          <w:rFonts w:ascii="Times New Roman" w:hAnsi="Times New Roman" w:cs="Times New Roman"/>
          <w:sz w:val="24"/>
          <w:szCs w:val="24"/>
        </w:rPr>
        <w:t xml:space="preserve">Pada penelitian ini dikembangkan pemetaan berbasi </w:t>
      </w:r>
      <w:r w:rsidR="00D7105E" w:rsidRPr="00E26D39">
        <w:rPr>
          <w:rFonts w:ascii="Times New Roman" w:hAnsi="Times New Roman" w:cs="Times New Roman"/>
          <w:i/>
          <w:iCs/>
          <w:sz w:val="24"/>
          <w:szCs w:val="24"/>
        </w:rPr>
        <w:t>webGIS</w:t>
      </w:r>
      <w:r w:rsidR="00D7105E" w:rsidRPr="00E26D39">
        <w:rPr>
          <w:rFonts w:ascii="Times New Roman" w:hAnsi="Times New Roman" w:cs="Times New Roman"/>
          <w:sz w:val="24"/>
          <w:szCs w:val="24"/>
        </w:rPr>
        <w:t xml:space="preserve"> untuk Panti Asuhan Kota Padang yang dilengkapi dengan pendaftaran aktivitas sosial. Penelitian ini mengadopsi model pengembangan perangkat lunak Waterfall. Aplikasi ini telah diimplementasikan menggunakan bahasa pemrograman </w:t>
      </w:r>
      <w:r w:rsidR="00D7105E" w:rsidRPr="00E26D39">
        <w:rPr>
          <w:rFonts w:ascii="Times New Roman" w:hAnsi="Times New Roman" w:cs="Times New Roman"/>
          <w:i/>
          <w:iCs/>
          <w:sz w:val="24"/>
          <w:szCs w:val="24"/>
        </w:rPr>
        <w:t>PHP</w:t>
      </w:r>
      <w:r w:rsidR="00D7105E" w:rsidRPr="00E26D39">
        <w:rPr>
          <w:rFonts w:ascii="Times New Roman" w:hAnsi="Times New Roman" w:cs="Times New Roman"/>
          <w:sz w:val="24"/>
          <w:szCs w:val="24"/>
        </w:rPr>
        <w:t xml:space="preserve"> dan </w:t>
      </w:r>
      <w:r w:rsidR="00D7105E" w:rsidRPr="00E26D39">
        <w:rPr>
          <w:rFonts w:ascii="Times New Roman" w:hAnsi="Times New Roman" w:cs="Times New Roman"/>
          <w:i/>
          <w:iCs/>
          <w:sz w:val="24"/>
          <w:szCs w:val="24"/>
        </w:rPr>
        <w:t>Javascript</w:t>
      </w:r>
      <w:r w:rsidR="00D7105E" w:rsidRPr="00E26D39">
        <w:rPr>
          <w:rFonts w:ascii="Times New Roman" w:hAnsi="Times New Roman" w:cs="Times New Roman"/>
          <w:sz w:val="24"/>
          <w:szCs w:val="24"/>
        </w:rPr>
        <w:t>. Hasil pengujian yang dilakukan oleh 5 orang pengguna menunjukkan bahwa sistem yang dibangun telah sesuai rancangan fungsional yang direncanakan</w:t>
      </w:r>
      <w:r w:rsidR="0078142E">
        <w:rPr>
          <w:rFonts w:ascii="Times New Roman" w:hAnsi="Times New Roman" w:cs="Times New Roman"/>
          <w:sz w:val="24"/>
          <w:szCs w:val="24"/>
          <w:lang w:val="en-US"/>
        </w:rPr>
        <w:t xml:space="preserve"> </w:t>
      </w:r>
      <w:r w:rsidR="00D7105E" w:rsidRPr="00E26D39">
        <w:rPr>
          <w:rFonts w:ascii="Times New Roman" w:hAnsi="Times New Roman" w:cs="Times New Roman"/>
          <w:sz w:val="24"/>
          <w:szCs w:val="24"/>
        </w:rPr>
        <w:fldChar w:fldCharType="begin" w:fldLock="1"/>
      </w:r>
      <w:r w:rsidR="00D7105E" w:rsidRPr="00E26D39">
        <w:rPr>
          <w:rFonts w:ascii="Times New Roman" w:hAnsi="Times New Roman" w:cs="Times New Roman"/>
          <w:sz w:val="24"/>
          <w:szCs w:val="24"/>
        </w:rPr>
        <w:instrText>ADDIN CSL_CITATION {"citationItems":[{"id":"ITEM-1","itemData":{"DOI":"10.25077/teknosi.v5i3.2019.168-175","ISSN":"2460-3465","abstract":"Panti asuhan adalah tempat untuk anak yatim piatu, anak yatim, serta anak-anak dari keluarga kurang mampu dan lainnya dapat menetap. Oleh sebab itu, panti asuhan juga banyak dilakukan oleh aktivitas sosial. Dinas Sosial Kota Padang menyatakan  pada tahun 2018 terdapat 25 panti asuhan yang telah terdaftar. Untuk melaksanakan aktivitas sosial di panti asuhan, biasanya masyarakat langsung mendatangi panti asuhan yang dituju. Untuk melakukan aktivitas social nya terkadang perlu datang berkali-kali ke panti asuhan untuk kepastian dan pengurusan administrasi kegiatan sosial yang akan dilaksanakan. Dengan penerapan sistem informasi sebagai penyediaan informasi yang dapat digunakan melalui perangkat webGIS (Web Geographic Information System) maka semua permasalahan tersebut dapat diatasi. Pada penelitian ini dikembangkan pemetaan berbasi webGIS untuk Panti Asuhan Kota Padang yang dilengkapi dengan pendaftaran aktivitas sosial. Penelitian ini mengadopsi model pengembangan perangkat lunak Waterfall. Aplikasi ini telah diimplementasikan menggunakan bahasa pemrograman PHP dan Javascript. Hasil pengujian yang dilakukan oleh 5 orang pengguna menunjukkan bahwa sistem yang dibangun telah sesuai rancangan fungsional yang direncanakan.","author":[{"dropping-particle":"","family":"Suryamen","given":"Haris","non-dropping-particle":"","parse-names":false,"suffix":""},{"dropping-particle":"","family":"Lukman","given":"Aulia Ayu","non-dropping-particle":"","parse-names":false,"suffix":""},{"dropping-particle":"","family":"Akbar","given":"Fajril","non-dropping-particle":"","parse-names":false,"suffix":""}],"container-title":"Jurnal Nasional Teknologi dan Sistem Informasi","id":"ITEM-1","issue":"3","issued":{"date-parts":[["2020"]]},"page":"168-175","title":"Pemetaan Web-GIS untuk Panti Asuhan Kota Padang dengan Fitur Pendaftaran Aktivitas Sosial","type":"article-journal","volume":"5"},"uris":["http://www.mendeley.com/documents/?uuid=4b526d50-68d4-463c-a007-c5ff37054bce"]}],"mendeley":{"formattedCitation":"(Suryamen et al., 2020)","plainTextFormattedCitation":"(Suryamen et al., 2020)","previouslyFormattedCitation":"(Suryamen et al., 2020)"},"properties":{"noteIndex":0},"schema":"https://github.com/citation-style-language/schema/raw/master/csl-citation.json"}</w:instrText>
      </w:r>
      <w:r w:rsidR="00D7105E" w:rsidRPr="00E26D39">
        <w:rPr>
          <w:rFonts w:ascii="Times New Roman" w:hAnsi="Times New Roman" w:cs="Times New Roman"/>
          <w:sz w:val="24"/>
          <w:szCs w:val="24"/>
        </w:rPr>
        <w:fldChar w:fldCharType="separate"/>
      </w:r>
      <w:r w:rsidR="00D7105E" w:rsidRPr="00E26D39">
        <w:rPr>
          <w:rFonts w:ascii="Times New Roman" w:hAnsi="Times New Roman" w:cs="Times New Roman"/>
          <w:noProof/>
          <w:sz w:val="24"/>
          <w:szCs w:val="24"/>
        </w:rPr>
        <w:t>(Suryamen et al., 2020)</w:t>
      </w:r>
      <w:r w:rsidR="00D7105E" w:rsidRPr="00E26D39">
        <w:rPr>
          <w:rFonts w:ascii="Times New Roman" w:hAnsi="Times New Roman" w:cs="Times New Roman"/>
          <w:sz w:val="24"/>
          <w:szCs w:val="24"/>
        </w:rPr>
        <w:fldChar w:fldCharType="end"/>
      </w:r>
      <w:r w:rsidR="00D7105E" w:rsidRPr="00E26D39">
        <w:rPr>
          <w:rFonts w:ascii="Times New Roman" w:hAnsi="Times New Roman" w:cs="Times New Roman"/>
          <w:sz w:val="24"/>
          <w:szCs w:val="24"/>
        </w:rPr>
        <w:t>.</w:t>
      </w:r>
    </w:p>
    <w:p w14:paraId="081A178E" w14:textId="27BA47D7" w:rsidR="00D7105E" w:rsidRPr="00E26D39" w:rsidRDefault="00121BC8" w:rsidP="00DC689D">
      <w:pPr>
        <w:spacing w:line="480" w:lineRule="auto"/>
        <w:ind w:firstLine="360"/>
        <w:jc w:val="both"/>
        <w:rPr>
          <w:rFonts w:ascii="Times New Roman" w:hAnsi="Times New Roman" w:cs="Times New Roman"/>
          <w:sz w:val="24"/>
          <w:szCs w:val="24"/>
        </w:rPr>
      </w:pPr>
      <w:r w:rsidRPr="00E26D39">
        <w:rPr>
          <w:rFonts w:ascii="Times New Roman" w:hAnsi="Times New Roman" w:cs="Times New Roman"/>
          <w:noProof/>
          <w:sz w:val="24"/>
          <w:szCs w:val="24"/>
        </w:rPr>
        <w:t>Kurniawan</w:t>
      </w:r>
      <w:r w:rsidRPr="008D49DE">
        <w:rPr>
          <w:rFonts w:ascii="Times New Roman" w:hAnsi="Times New Roman" w:cs="Times New Roman"/>
          <w:noProof/>
          <w:sz w:val="24"/>
          <w:szCs w:val="24"/>
        </w:rPr>
        <w:t xml:space="preserve"> </w:t>
      </w:r>
      <w:r>
        <w:rPr>
          <w:rFonts w:ascii="Times New Roman" w:hAnsi="Times New Roman" w:cs="Times New Roman"/>
          <w:noProof/>
          <w:sz w:val="24"/>
          <w:szCs w:val="24"/>
          <w:lang w:val="en-US"/>
        </w:rPr>
        <w:t xml:space="preserve">,2019 tentang </w:t>
      </w:r>
      <w:r w:rsidRPr="008D49DE">
        <w:rPr>
          <w:rFonts w:ascii="Times New Roman" w:hAnsi="Times New Roman" w:cs="Times New Roman"/>
          <w:noProof/>
          <w:sz w:val="24"/>
          <w:szCs w:val="24"/>
        </w:rPr>
        <w:t>sistem informasi geografis pemetaan lokasi panti asuhan di kota medan</w:t>
      </w:r>
      <w:r w:rsidRPr="00E26D39">
        <w:rPr>
          <w:rFonts w:ascii="Times New Roman" w:hAnsi="Times New Roman" w:cs="Times New Roman"/>
          <w:sz w:val="24"/>
          <w:szCs w:val="24"/>
        </w:rPr>
        <w:t xml:space="preserve"> </w:t>
      </w:r>
      <w:r>
        <w:rPr>
          <w:rFonts w:ascii="Times New Roman" w:hAnsi="Times New Roman" w:cs="Times New Roman"/>
          <w:sz w:val="24"/>
          <w:szCs w:val="24"/>
          <w:lang w:val="en-US"/>
        </w:rPr>
        <w:t>.Bertujuan untuk</w:t>
      </w:r>
      <w:r w:rsidR="00D7105E" w:rsidRPr="00E26D39">
        <w:rPr>
          <w:rFonts w:ascii="Times New Roman" w:hAnsi="Times New Roman" w:cs="Times New Roman"/>
          <w:sz w:val="24"/>
          <w:szCs w:val="24"/>
        </w:rPr>
        <w:t xml:space="preserve"> mengelola data- data agar menjadi lebih </w:t>
      </w:r>
      <w:r w:rsidR="00D7105E" w:rsidRPr="00E26D39">
        <w:rPr>
          <w:rFonts w:ascii="Times New Roman" w:hAnsi="Times New Roman" w:cs="Times New Roman"/>
          <w:sz w:val="24"/>
          <w:szCs w:val="24"/>
        </w:rPr>
        <w:lastRenderedPageBreak/>
        <w:t xml:space="preserve">efektif dan efisien. Penerapan sistem menggunakan metode pengembangan </w:t>
      </w:r>
      <w:r w:rsidR="00D7105E" w:rsidRPr="00E26D39">
        <w:rPr>
          <w:rFonts w:ascii="Times New Roman" w:hAnsi="Times New Roman" w:cs="Times New Roman"/>
          <w:i/>
          <w:iCs/>
          <w:sz w:val="24"/>
          <w:szCs w:val="24"/>
        </w:rPr>
        <w:t>Waterfall</w:t>
      </w:r>
      <w:r w:rsidR="00D7105E" w:rsidRPr="00E26D39">
        <w:rPr>
          <w:rFonts w:ascii="Times New Roman" w:hAnsi="Times New Roman" w:cs="Times New Roman"/>
          <w:sz w:val="24"/>
          <w:szCs w:val="24"/>
        </w:rPr>
        <w:t xml:space="preserve">, dibangun menggunakan bahasa pemprograman </w:t>
      </w:r>
      <w:r w:rsidR="00D7105E" w:rsidRPr="00E26D39">
        <w:rPr>
          <w:rFonts w:ascii="Times New Roman" w:hAnsi="Times New Roman" w:cs="Times New Roman"/>
          <w:i/>
          <w:iCs/>
          <w:sz w:val="24"/>
          <w:szCs w:val="24"/>
        </w:rPr>
        <w:t>PHP</w:t>
      </w:r>
      <w:r w:rsidR="00D7105E" w:rsidRPr="00E26D39">
        <w:rPr>
          <w:rFonts w:ascii="Times New Roman" w:hAnsi="Times New Roman" w:cs="Times New Roman"/>
          <w:sz w:val="24"/>
          <w:szCs w:val="24"/>
        </w:rPr>
        <w:t xml:space="preserve">, </w:t>
      </w:r>
      <w:r w:rsidR="00D7105E" w:rsidRPr="00E26D39">
        <w:rPr>
          <w:rFonts w:ascii="Times New Roman" w:hAnsi="Times New Roman" w:cs="Times New Roman"/>
          <w:i/>
          <w:iCs/>
          <w:sz w:val="24"/>
          <w:szCs w:val="24"/>
        </w:rPr>
        <w:t>Google Maps API</w:t>
      </w:r>
      <w:r w:rsidR="00D7105E" w:rsidRPr="00E26D39">
        <w:rPr>
          <w:rFonts w:ascii="Times New Roman" w:hAnsi="Times New Roman" w:cs="Times New Roman"/>
          <w:sz w:val="24"/>
          <w:szCs w:val="24"/>
        </w:rPr>
        <w:t xml:space="preserve"> sebagai tampilan peta dan </w:t>
      </w:r>
      <w:r w:rsidR="00D7105E" w:rsidRPr="00E26D39">
        <w:rPr>
          <w:rFonts w:ascii="Times New Roman" w:hAnsi="Times New Roman" w:cs="Times New Roman"/>
          <w:i/>
          <w:iCs/>
          <w:sz w:val="24"/>
          <w:szCs w:val="24"/>
        </w:rPr>
        <w:t>Bootstrap</w:t>
      </w:r>
      <w:r w:rsidR="00D7105E" w:rsidRPr="00E26D39">
        <w:rPr>
          <w:rFonts w:ascii="Times New Roman" w:hAnsi="Times New Roman" w:cs="Times New Roman"/>
          <w:sz w:val="24"/>
          <w:szCs w:val="24"/>
        </w:rPr>
        <w:t xml:space="preserve"> sebagai pengolah interface agar terlihat lebih menarik dan reponsif. </w:t>
      </w:r>
      <w:r w:rsidR="00D7105E" w:rsidRPr="00E26D39">
        <w:rPr>
          <w:rFonts w:ascii="Times New Roman" w:hAnsi="Times New Roman" w:cs="Times New Roman"/>
          <w:i/>
          <w:iCs/>
          <w:sz w:val="24"/>
          <w:szCs w:val="24"/>
        </w:rPr>
        <w:t>SIG</w:t>
      </w:r>
      <w:r w:rsidR="00D7105E" w:rsidRPr="00E26D39">
        <w:rPr>
          <w:rFonts w:ascii="Times New Roman" w:hAnsi="Times New Roman" w:cs="Times New Roman"/>
          <w:sz w:val="24"/>
          <w:szCs w:val="24"/>
        </w:rPr>
        <w:t xml:space="preserve"> </w:t>
      </w:r>
      <w:r>
        <w:rPr>
          <w:rFonts w:ascii="Times New Roman" w:hAnsi="Times New Roman" w:cs="Times New Roman"/>
          <w:sz w:val="24"/>
          <w:szCs w:val="24"/>
          <w:lang w:val="en-US"/>
        </w:rPr>
        <w:t>p</w:t>
      </w:r>
      <w:r w:rsidR="00D7105E" w:rsidRPr="00E26D39">
        <w:rPr>
          <w:rFonts w:ascii="Times New Roman" w:hAnsi="Times New Roman" w:cs="Times New Roman"/>
          <w:sz w:val="24"/>
          <w:szCs w:val="24"/>
        </w:rPr>
        <w:t>emetaan Lokasi Panti Asuhan di Kota Medan bertugas memberikan informasi spasial serta non-spasial yang disajikan tentang 19 panti Asuhan islam yang ada di kota Medan</w:t>
      </w:r>
      <w:r w:rsidR="0078142E">
        <w:rPr>
          <w:rFonts w:ascii="Times New Roman" w:hAnsi="Times New Roman" w:cs="Times New Roman"/>
          <w:sz w:val="24"/>
          <w:szCs w:val="24"/>
          <w:lang w:val="en-US"/>
        </w:rPr>
        <w:t xml:space="preserve"> </w:t>
      </w:r>
      <w:r w:rsidR="00D7105E" w:rsidRPr="00E26D39">
        <w:rPr>
          <w:rFonts w:ascii="Times New Roman" w:hAnsi="Times New Roman" w:cs="Times New Roman"/>
          <w:sz w:val="24"/>
          <w:szCs w:val="24"/>
        </w:rPr>
        <w:fldChar w:fldCharType="begin" w:fldLock="1"/>
      </w:r>
      <w:r w:rsidR="00D7105E" w:rsidRPr="00E26D39">
        <w:rPr>
          <w:rFonts w:ascii="Times New Roman" w:hAnsi="Times New Roman" w:cs="Times New Roman"/>
          <w:sz w:val="24"/>
          <w:szCs w:val="24"/>
        </w:rPr>
        <w:instrText>ADDIN CSL_CITATION {"citationItems":[{"id":"ITEM-1","itemData":{"ISSN":"2528-5718","abstract":"The orphanage is a social welfare institution that has the responsibility to provide services to neglected children, the poor and orphans. Medan City Social Service as a place for social welfare institutions for orphanages in fact has not been able to manage the information optimally. In addition, the development of the orphanage is considered slow because of the lack of information about the location and needs of the orphanage that is presented to the public. The information is limited to brochure advertisements posted on the edge of the city of Medan. Therefore, we need a Geographic Information System (GIS) that is able to manage these data to be more effective and efficient. The application of the system uses the Waterfall development method, built using the PHP programming language, the Google Maps API as a map display and Bootstrap as an interface processor to make it look more attractive and responsive. Geographical Information System Mapping Orphanage Locations in Medan City presents spatial and non-spatial information about 19 Islamic orphanages in the city of Medan.","author":[{"dropping-particle":"","family":"Kurniawan","given":"Angga","non-dropping-particle":"","parse-names":false,"suffix":""},{"dropping-particle":"","family":"Suendri","given":"","non-dropping-particle":"","parse-names":false,"suffix":""},{"dropping-particle":"","family":"Triase","given":"","non-dropping-particle":"","parse-names":false,"suffix":""}],"container-title":"JISTech (Journal of Islamic Science and Technology)","id":"ITEM-1","issue":"2","issued":{"date-parts":[["2019"]]},"page":"118-128","title":"Sistem Informasi Geografis Pemetaan Lokasi Panti Asuhan Di Kota Medan","type":"article-journal","volume":"4"},"uris":["http://www.mendeley.com/documents/?uuid=c3100f88-8bf9-4ddb-ad24-744ba97d1f27"]}],"mendeley":{"formattedCitation":"(Kurniawan et al., 2019)","plainTextFormattedCitation":"(Kurniawan et al., 2019)","previouslyFormattedCitation":"(Kurniawan et al., 2019)"},"properties":{"noteIndex":0},"schema":"https://github.com/citation-style-language/schema/raw/master/csl-citation.json"}</w:instrText>
      </w:r>
      <w:r w:rsidR="00D7105E" w:rsidRPr="00E26D39">
        <w:rPr>
          <w:rFonts w:ascii="Times New Roman" w:hAnsi="Times New Roman" w:cs="Times New Roman"/>
          <w:sz w:val="24"/>
          <w:szCs w:val="24"/>
        </w:rPr>
        <w:fldChar w:fldCharType="separate"/>
      </w:r>
      <w:r w:rsidR="00D7105E" w:rsidRPr="00E26D39">
        <w:rPr>
          <w:rFonts w:ascii="Times New Roman" w:hAnsi="Times New Roman" w:cs="Times New Roman"/>
          <w:noProof/>
          <w:sz w:val="24"/>
          <w:szCs w:val="24"/>
        </w:rPr>
        <w:t>(Kurniawan et al., 2019)</w:t>
      </w:r>
      <w:r w:rsidR="00D7105E" w:rsidRPr="00E26D39">
        <w:rPr>
          <w:rFonts w:ascii="Times New Roman" w:hAnsi="Times New Roman" w:cs="Times New Roman"/>
          <w:sz w:val="24"/>
          <w:szCs w:val="24"/>
        </w:rPr>
        <w:fldChar w:fldCharType="end"/>
      </w:r>
      <w:r w:rsidR="00D7105E" w:rsidRPr="00E26D39">
        <w:rPr>
          <w:rFonts w:ascii="Times New Roman" w:hAnsi="Times New Roman" w:cs="Times New Roman"/>
          <w:sz w:val="24"/>
          <w:szCs w:val="24"/>
        </w:rPr>
        <w:t>.</w:t>
      </w:r>
    </w:p>
    <w:p w14:paraId="0087380D" w14:textId="3A9E1311" w:rsidR="001301D9" w:rsidRPr="00E26D39" w:rsidRDefault="001301D9" w:rsidP="00DA2C35">
      <w:pPr>
        <w:spacing w:line="480" w:lineRule="auto"/>
        <w:ind w:firstLine="360"/>
        <w:jc w:val="both"/>
        <w:rPr>
          <w:rFonts w:ascii="Times New Roman" w:hAnsi="Times New Roman" w:cs="Times New Roman"/>
          <w:sz w:val="24"/>
          <w:szCs w:val="24"/>
        </w:rPr>
      </w:pPr>
      <w:r w:rsidRPr="00E26D39">
        <w:rPr>
          <w:rFonts w:ascii="Times New Roman" w:hAnsi="Times New Roman" w:cs="Times New Roman"/>
          <w:sz w:val="24"/>
          <w:szCs w:val="24"/>
        </w:rPr>
        <w:t>Berdasarkan 5 (lima) karya ilmiah yang telah diuraikan, penelitian-peneliti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 xml:space="preserve">sebelumnya menggunakan metode pengembangan seperti </w:t>
      </w:r>
      <w:r w:rsidRPr="00E26D39">
        <w:rPr>
          <w:rFonts w:ascii="Times New Roman" w:hAnsi="Times New Roman" w:cs="Times New Roman"/>
          <w:i/>
          <w:iCs/>
          <w:sz w:val="24"/>
          <w:szCs w:val="24"/>
        </w:rPr>
        <w:t>OOAD,RAD,Waterfall</w:t>
      </w:r>
      <w:r w:rsidRPr="00E26D39">
        <w:rPr>
          <w:rFonts w:ascii="Times New Roman" w:hAnsi="Times New Roman" w:cs="Times New Roman"/>
          <w:sz w:val="24"/>
          <w:szCs w:val="24"/>
        </w:rPr>
        <w:t>,dan</w:t>
      </w:r>
      <w:r w:rsidR="00DA2C35"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lebih menekankan pada pemetaan lokasi panti asuhan,dan memperhitungkan aktivitas sosial, data penyandang masalah kesejahteraan sosial, atau fasilitas yang tersedia di panti asuhan.Sedangkan pada penelitian ini ,peneliti akan mengembangkan sistem pemetaan anak yatim piatu dengan metode </w:t>
      </w:r>
      <w:r w:rsidRPr="00E26D39">
        <w:rPr>
          <w:rFonts w:ascii="Times New Roman" w:hAnsi="Times New Roman" w:cs="Times New Roman"/>
          <w:i/>
          <w:iCs/>
          <w:sz w:val="24"/>
          <w:szCs w:val="24"/>
        </w:rPr>
        <w:t>extreme programming</w:t>
      </w:r>
      <w:r w:rsidRPr="00E26D39">
        <w:rPr>
          <w:rFonts w:ascii="Times New Roman" w:hAnsi="Times New Roman" w:cs="Times New Roman"/>
          <w:sz w:val="24"/>
          <w:szCs w:val="24"/>
        </w:rPr>
        <w:t xml:space="preserve">. Fokus utama dari penelitian ini adalah memudahkan identifikasi lokasi anak yatim di setiap kecamatan. Dengan menerapkan metodologi </w:t>
      </w:r>
      <w:r w:rsidRPr="00E26D39">
        <w:rPr>
          <w:rFonts w:ascii="Times New Roman" w:hAnsi="Times New Roman" w:cs="Times New Roman"/>
          <w:i/>
          <w:iCs/>
          <w:sz w:val="24"/>
          <w:szCs w:val="24"/>
        </w:rPr>
        <w:t>Extreme Programming(XP),</w:t>
      </w:r>
      <w:r w:rsidRPr="00E26D39">
        <w:rPr>
          <w:rFonts w:ascii="Times New Roman" w:hAnsi="Times New Roman" w:cs="Times New Roman"/>
          <w:sz w:val="24"/>
          <w:szCs w:val="24"/>
        </w:rPr>
        <w:t xml:space="preserve"> diharapkan penelitian ini dapat memberikan solusi dan bisa menyesuaikan diri terhadap perubahan yang mungkin terjadi seiring waktu. Sistem </w:t>
      </w:r>
      <w:r w:rsidRPr="00E26D39">
        <w:rPr>
          <w:rFonts w:ascii="Times New Roman" w:hAnsi="Times New Roman" w:cs="Times New Roman"/>
          <w:i/>
          <w:iCs/>
          <w:sz w:val="24"/>
          <w:szCs w:val="24"/>
        </w:rPr>
        <w:t>GIS</w:t>
      </w:r>
      <w:r w:rsidRPr="00E26D39">
        <w:rPr>
          <w:rFonts w:ascii="Times New Roman" w:hAnsi="Times New Roman" w:cs="Times New Roman"/>
          <w:sz w:val="24"/>
          <w:szCs w:val="24"/>
        </w:rPr>
        <w:t xml:space="preserve"> yang dikembangkan akan fokus pada pemetaan anak yatim dengan memanfaatkan kekuatan teknologi </w:t>
      </w:r>
      <w:r w:rsidRPr="00E26D39">
        <w:rPr>
          <w:rFonts w:ascii="Times New Roman" w:hAnsi="Times New Roman" w:cs="Times New Roman"/>
          <w:i/>
          <w:iCs/>
          <w:sz w:val="24"/>
          <w:szCs w:val="24"/>
        </w:rPr>
        <w:t>GIS</w:t>
      </w:r>
      <w:r w:rsidRPr="00E26D39">
        <w:rPr>
          <w:rFonts w:ascii="Times New Roman" w:hAnsi="Times New Roman" w:cs="Times New Roman"/>
          <w:sz w:val="24"/>
          <w:szCs w:val="24"/>
        </w:rPr>
        <w:t xml:space="preserve"> dan memastikan keakuratan serta relevansi informasi geografis di lingkungan Kabupaten Lombok Tengah. Hal ini diharapkan dapat memberikan kontribusi signifikan dalam perencanaan program bantuan dan perlindungan yang lebih tepat sasaran untuk anak yatim di daerah tersebut.</w:t>
      </w:r>
    </w:p>
    <w:p w14:paraId="47E74F17" w14:textId="77777777" w:rsidR="00D7105E" w:rsidRPr="00E26D39" w:rsidRDefault="00D7105E">
      <w:pPr>
        <w:pStyle w:val="ListParagraph"/>
        <w:numPr>
          <w:ilvl w:val="0"/>
          <w:numId w:val="10"/>
        </w:numPr>
        <w:spacing w:after="160" w:line="480" w:lineRule="auto"/>
        <w:ind w:left="450" w:hanging="450"/>
        <w:jc w:val="both"/>
        <w:outlineLvl w:val="1"/>
        <w:rPr>
          <w:rFonts w:ascii="Times New Roman" w:hAnsi="Times New Roman" w:cs="Times New Roman"/>
          <w:b/>
          <w:bCs/>
          <w:sz w:val="24"/>
          <w:szCs w:val="24"/>
        </w:rPr>
      </w:pPr>
      <w:bookmarkStart w:id="31" w:name="_Toc156162710"/>
      <w:bookmarkStart w:id="32" w:name="_Toc156633486"/>
      <w:r w:rsidRPr="00E26D39">
        <w:rPr>
          <w:rFonts w:ascii="Times New Roman" w:hAnsi="Times New Roman" w:cs="Times New Roman"/>
          <w:b/>
          <w:bCs/>
          <w:sz w:val="24"/>
          <w:szCs w:val="24"/>
        </w:rPr>
        <w:t>Landasan Teori</w:t>
      </w:r>
      <w:bookmarkEnd w:id="31"/>
      <w:bookmarkEnd w:id="32"/>
    </w:p>
    <w:p w14:paraId="0FD20917" w14:textId="3A478691" w:rsidR="00D7105E" w:rsidRPr="00E26D39" w:rsidRDefault="00D7105E" w:rsidP="00E1799E">
      <w:pPr>
        <w:spacing w:line="480" w:lineRule="auto"/>
        <w:jc w:val="both"/>
        <w:rPr>
          <w:rFonts w:ascii="Times New Roman" w:hAnsi="Times New Roman" w:cs="Times New Roman"/>
          <w:sz w:val="24"/>
          <w:szCs w:val="24"/>
          <w:lang w:val="en-US"/>
        </w:rPr>
      </w:pPr>
      <w:r w:rsidRPr="00E26D39">
        <w:rPr>
          <w:rFonts w:ascii="Times New Roman" w:hAnsi="Times New Roman" w:cs="Times New Roman"/>
          <w:sz w:val="24"/>
          <w:szCs w:val="24"/>
        </w:rPr>
        <w:lastRenderedPageBreak/>
        <w:t xml:space="preserve">Berikut merupakan landasan teori yang digunakan peneliti sebagai referensi dalam pengembangan </w:t>
      </w:r>
      <w:r w:rsidRPr="00E26D39">
        <w:rPr>
          <w:rFonts w:ascii="Times New Roman" w:hAnsi="Times New Roman" w:cs="Times New Roman"/>
          <w:i/>
          <w:iCs/>
          <w:sz w:val="24"/>
          <w:szCs w:val="24"/>
        </w:rPr>
        <w:t>PMKS</w:t>
      </w:r>
      <w:r w:rsidRPr="00E26D39">
        <w:rPr>
          <w:rFonts w:ascii="Times New Roman" w:hAnsi="Times New Roman" w:cs="Times New Roman"/>
          <w:sz w:val="24"/>
          <w:szCs w:val="24"/>
        </w:rPr>
        <w:t xml:space="preserve"> pendataan anak  yatim lombok tengah</w:t>
      </w:r>
      <w:r w:rsidR="001301D9" w:rsidRPr="00E26D39">
        <w:rPr>
          <w:rFonts w:ascii="Times New Roman" w:hAnsi="Times New Roman" w:cs="Times New Roman"/>
          <w:sz w:val="24"/>
          <w:szCs w:val="24"/>
          <w:lang w:val="en-US"/>
        </w:rPr>
        <w:t>.</w:t>
      </w:r>
    </w:p>
    <w:p w14:paraId="07B361C5" w14:textId="77777777" w:rsidR="00D7105E" w:rsidRPr="00E26D39" w:rsidRDefault="00D7105E">
      <w:pPr>
        <w:pStyle w:val="ListParagraph"/>
        <w:numPr>
          <w:ilvl w:val="0"/>
          <w:numId w:val="7"/>
        </w:numPr>
        <w:spacing w:after="160" w:line="480" w:lineRule="auto"/>
        <w:ind w:left="810" w:hanging="630"/>
        <w:jc w:val="both"/>
        <w:outlineLvl w:val="2"/>
        <w:rPr>
          <w:rFonts w:ascii="Times New Roman" w:hAnsi="Times New Roman" w:cs="Times New Roman"/>
          <w:b/>
          <w:bCs/>
          <w:sz w:val="24"/>
          <w:szCs w:val="24"/>
        </w:rPr>
      </w:pPr>
      <w:bookmarkStart w:id="33" w:name="_Toc156162711"/>
      <w:bookmarkStart w:id="34" w:name="_Toc156633487"/>
      <w:r w:rsidRPr="00E26D39">
        <w:rPr>
          <w:rFonts w:ascii="Times New Roman" w:hAnsi="Times New Roman" w:cs="Times New Roman"/>
          <w:b/>
          <w:bCs/>
          <w:sz w:val="24"/>
          <w:szCs w:val="24"/>
        </w:rPr>
        <w:t>PMKS</w:t>
      </w:r>
      <w:bookmarkEnd w:id="33"/>
      <w:bookmarkEnd w:id="34"/>
      <w:r w:rsidRPr="00E26D39">
        <w:rPr>
          <w:rFonts w:ascii="Times New Roman" w:hAnsi="Times New Roman" w:cs="Times New Roman"/>
          <w:b/>
          <w:bCs/>
          <w:sz w:val="24"/>
          <w:szCs w:val="24"/>
        </w:rPr>
        <w:t xml:space="preserve"> </w:t>
      </w:r>
    </w:p>
    <w:p w14:paraId="1635A258" w14:textId="3062DA8C" w:rsidR="00D7105E" w:rsidRPr="00E26D39" w:rsidRDefault="00D7105E" w:rsidP="00DC689D">
      <w:pPr>
        <w:spacing w:line="480" w:lineRule="auto"/>
        <w:ind w:left="210" w:firstLine="510"/>
        <w:jc w:val="both"/>
        <w:rPr>
          <w:rFonts w:ascii="Times New Roman" w:hAnsi="Times New Roman" w:cs="Times New Roman"/>
          <w:sz w:val="24"/>
          <w:szCs w:val="24"/>
        </w:rPr>
      </w:pPr>
      <w:r w:rsidRPr="00E26D39">
        <w:rPr>
          <w:rFonts w:ascii="Times New Roman" w:hAnsi="Times New Roman" w:cs="Times New Roman"/>
          <w:sz w:val="24"/>
          <w:szCs w:val="24"/>
        </w:rPr>
        <w:t>Penyandang Masalah Kesejahteraan Sosial (</w:t>
      </w:r>
      <w:r w:rsidRPr="0078142E">
        <w:rPr>
          <w:rFonts w:ascii="Times New Roman" w:hAnsi="Times New Roman" w:cs="Times New Roman"/>
          <w:i/>
          <w:iCs/>
          <w:sz w:val="24"/>
          <w:szCs w:val="24"/>
        </w:rPr>
        <w:t>PMKS</w:t>
      </w:r>
      <w:r w:rsidRPr="00E26D39">
        <w:rPr>
          <w:rFonts w:ascii="Times New Roman" w:hAnsi="Times New Roman" w:cs="Times New Roman"/>
          <w:sz w:val="24"/>
          <w:szCs w:val="24"/>
        </w:rPr>
        <w:t>) merupakan salah satu masalah sosial yang menjadi urusan wajib bagi pemerintah daerah. Adanya anak terlantar dan anak jalanan gelandangan, pengemis, wanita rawan sosial ekonomi, menunjukkan masih banyaknya kemiskinan di daerah. Kesejahteraan sosial merupakan salah satu tujuan hidup dari setiap manusia</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ISSN":"2088-2815","abstract":"… bagi anakanak yatim/piatu di Rumah singga atau Panti Asuhan/Yayasan. Dari Dinas juga memberikan sosialisasi dan pengertian buat anak-anak terlantar ini, supaya mendapatkan …","author":[{"dropping-particle":"","family":"Nagaring","given":"David","non-dropping-particle":"","parse-names":false,"suffix":""}],"container-title":"Jurnal Governance","id":"ITEM-1","issue":"2","issued":{"date-parts":[["2021"]]},"page":"2021","title":"Peran Pemerintah Dalam Mengatasi Penyandang Masalah Kesejahteraan Sosial (PMKS) di Kota Manado (Studi Di Dinas Sosial Dan Pemberdayaan Masyarakat Kota Manado)","type":"article-journal","volume":"1"},"uris":["http://www.mendeley.com/documents/?uuid=4682987b-e6fc-49ce-9681-0670186dfc3f"]}],"mendeley":{"formattedCitation":"(Nagaring, 2021)","plainTextFormattedCitation":"(Nagaring, 2021)","previouslyFormattedCitation":"(Nagaring, 2021)"},"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Nagaring, 2021)</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22A1D13A" w14:textId="77777777" w:rsidR="00D7105E" w:rsidRPr="00E26D39" w:rsidRDefault="00D7105E" w:rsidP="0031247F">
      <w:pPr>
        <w:spacing w:line="480" w:lineRule="auto"/>
        <w:ind w:left="210" w:firstLine="510"/>
        <w:jc w:val="both"/>
        <w:rPr>
          <w:rFonts w:ascii="Times New Roman" w:hAnsi="Times New Roman" w:cs="Times New Roman"/>
          <w:sz w:val="24"/>
          <w:szCs w:val="24"/>
        </w:rPr>
      </w:pPr>
      <w:r w:rsidRPr="0078142E">
        <w:rPr>
          <w:rFonts w:ascii="Times New Roman" w:hAnsi="Times New Roman" w:cs="Times New Roman"/>
          <w:i/>
          <w:iCs/>
          <w:sz w:val="24"/>
          <w:szCs w:val="24"/>
        </w:rPr>
        <w:t>PMKS</w:t>
      </w:r>
      <w:r w:rsidRPr="00E26D39">
        <w:rPr>
          <w:rFonts w:ascii="Times New Roman" w:hAnsi="Times New Roman" w:cs="Times New Roman"/>
          <w:sz w:val="24"/>
          <w:szCs w:val="24"/>
        </w:rPr>
        <w:t xml:space="preserve"> bagi anak yatim merupakan inisiatif untuk memberikan perlindungan, bantuan, dan dukungan kepada anak-anak yang kehilangan salah satu atau kedua orang tua mereka. Tujuan utama dari program ini adalah memberikan tempat tinggal, pendidikan, kesehatan, dan perhatian yang diperlukan bagi anak-anak yang tidak memiliki dukungan keluarga yang memadai.</w:t>
      </w:r>
    </w:p>
    <w:p w14:paraId="34E46DF2"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35" w:name="_Toc156162712"/>
      <w:bookmarkStart w:id="36" w:name="_Toc156633488"/>
      <w:r w:rsidRPr="00E26D39">
        <w:rPr>
          <w:rFonts w:ascii="Times New Roman" w:hAnsi="Times New Roman" w:cs="Times New Roman"/>
          <w:b/>
          <w:bCs/>
          <w:sz w:val="24"/>
          <w:szCs w:val="24"/>
        </w:rPr>
        <w:t>Sistem</w:t>
      </w:r>
      <w:bookmarkEnd w:id="35"/>
      <w:bookmarkEnd w:id="36"/>
    </w:p>
    <w:p w14:paraId="42FFB45B" w14:textId="5B6705B9" w:rsidR="00D7105E" w:rsidRPr="00E26D39" w:rsidRDefault="00D7105E" w:rsidP="00DC689D">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Sistem di gunakan untuk mendeskripsikan banyak hal khusussnya untuk aktivitas-aktivitas yang di perlukan untuk memproses data</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Rais","given":"Jacub","non-dropping-particle":"","parse-names":false,"suffix":""}],"id":"ITEM-1","issued":{"date-parts":[["2005"]]},"publisher":"Edisi Kedua","publisher-place":"Bandung","title":"sistem informasi geografis","type":"book"},"uris":["http://www.mendeley.com/documents/?uuid=4e8f3e42-f73f-409d-9576-81ebd84d9768"]}],"mendeley":{"formattedCitation":"(Rais, 2005)","plainTextFormattedCitation":"(Rais, 2005)","previouslyFormattedCitation":"(Rais, 2005)"},"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Rais, 2005)</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r w:rsidRPr="00E26D39">
        <w:rPr>
          <w:rFonts w:ascii="Times New Roman" w:hAnsi="Times New Roman" w:cs="Times New Roman"/>
          <w:sz w:val="24"/>
          <w:szCs w:val="24"/>
          <w:shd w:val="clear" w:color="auto" w:fill="FFFFFF"/>
        </w:rPr>
        <w:t>Menurut Sutabri (2012), karakteristik sebuah sistem dapat digambarkan dan dijelaskan sebagai berikut:</w:t>
      </w:r>
    </w:p>
    <w:p w14:paraId="66B6F02E" w14:textId="06BBC24E"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Kompone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Components</w:t>
      </w:r>
      <w:r w:rsidRPr="00E26D39">
        <w:rPr>
          <w:rFonts w:ascii="Times New Roman" w:hAnsi="Times New Roman" w:cs="Times New Roman"/>
          <w:sz w:val="24"/>
          <w:szCs w:val="24"/>
        </w:rPr>
        <w:t>)</w:t>
      </w:r>
    </w:p>
    <w:p w14:paraId="13290ED9"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 xml:space="preserve">Suatu sistem terdiri dari sejumlah komponen yang saling berinteraksi, yang bekerja sama membentuk satu kesatuan. Komponen-komponen sistem </w:t>
      </w:r>
      <w:r w:rsidRPr="00E26D39">
        <w:rPr>
          <w:rFonts w:ascii="Times New Roman" w:hAnsi="Times New Roman" w:cs="Times New Roman"/>
          <w:sz w:val="24"/>
          <w:szCs w:val="24"/>
          <w:shd w:val="clear" w:color="auto" w:fill="FFFFFF"/>
        </w:rPr>
        <w:lastRenderedPageBreak/>
        <w:t>tersebut dapat berupa suatu bentuk subsistem. Setiap subsistem memiliki sifat-sifat sistem yang menjalankan suatu fungsi tertentu dan mempengaruhi proses sistem secara keseluruhan. Suatu sistem dapat mempunyai sistem yang lebih besar yang disebut dengan Supra sistem.</w:t>
      </w:r>
    </w:p>
    <w:p w14:paraId="292B5128" w14:textId="6C19CF33"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Batasa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Boundary</w:t>
      </w:r>
      <w:r w:rsidRPr="00E26D39">
        <w:rPr>
          <w:rFonts w:ascii="Times New Roman" w:hAnsi="Times New Roman" w:cs="Times New Roman"/>
          <w:sz w:val="24"/>
          <w:szCs w:val="24"/>
        </w:rPr>
        <w:t>)</w:t>
      </w:r>
    </w:p>
    <w:p w14:paraId="7DD53974"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Ruang lingkup sistem merupakan daerah yang membatasi antara sistem dengan sistem lainnya atau sistem dengan lingkup luarnya. Batasan sistem ini memungkinkan suatu sistem dipandang sebagai satu kesatuan yang tidak dapat dipisah-pisahkan.</w:t>
      </w:r>
    </w:p>
    <w:p w14:paraId="780A13BE" w14:textId="01061AF6"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Lingkup ruang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environments</w:t>
      </w:r>
      <w:r w:rsidRPr="00E26D39">
        <w:rPr>
          <w:rFonts w:ascii="Times New Roman" w:hAnsi="Times New Roman" w:cs="Times New Roman"/>
          <w:sz w:val="24"/>
          <w:szCs w:val="24"/>
        </w:rPr>
        <w:t>)</w:t>
      </w:r>
    </w:p>
    <w:p w14:paraId="35A462ED"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Bentuk apapun yang ada di luar ruang lingkup atau batasan sistem yang mempengaruhi operasi sistem tersebut disebut dengan lingkungan luar sistem. Lingkungan luar sistem ini dapat menguntungkan dan dapat juga merugikan sistem tersebut. Lingkungan luar yang menguntungkan merupakan energi bagi sistem tersebut, yang dengan demikian lingkungan luar tersebut harus selalu dijaga dan dipelihara. Sedangkan lingkungan luar yang merugikan harus dikendalikan. Kalau tidak maka akan mengganggu kelangsungan hidup sistem tersebut.</w:t>
      </w:r>
    </w:p>
    <w:p w14:paraId="7E73DE28" w14:textId="62450AEF"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ghubung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interface</w:t>
      </w:r>
      <w:r w:rsidRPr="00E26D39">
        <w:rPr>
          <w:rFonts w:ascii="Times New Roman" w:hAnsi="Times New Roman" w:cs="Times New Roman"/>
          <w:sz w:val="24"/>
          <w:szCs w:val="24"/>
        </w:rPr>
        <w:t>)</w:t>
      </w:r>
    </w:p>
    <w:p w14:paraId="3E1EB059"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 xml:space="preserve">Media yang menghubungkan sistem dengan subsistem yang lain disebut dengan penghubung sistem atau interface. Penghubung ini memungkinkan sumber-sumber daya mengalir dari satu subsistem ke subsistem yang lain. Keluaran suatu subsistem akan menjadi masukan untuk subsistem yang lain </w:t>
      </w:r>
      <w:r w:rsidRPr="00E26D39">
        <w:rPr>
          <w:rFonts w:ascii="Times New Roman" w:hAnsi="Times New Roman" w:cs="Times New Roman"/>
          <w:sz w:val="24"/>
          <w:szCs w:val="24"/>
          <w:shd w:val="clear" w:color="auto" w:fill="FFFFFF"/>
        </w:rPr>
        <w:lastRenderedPageBreak/>
        <w:t>dengan melewati penghubung. Dengan demikian terjadi suatu integrasi sistem yang membentuk satu kesatuan.</w:t>
      </w:r>
    </w:p>
    <w:p w14:paraId="3A601E13" w14:textId="0DC15C2E"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Masuka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78142E">
        <w:rPr>
          <w:rFonts w:ascii="Times New Roman" w:hAnsi="Times New Roman" w:cs="Times New Roman"/>
          <w:i/>
          <w:iCs/>
          <w:sz w:val="24"/>
          <w:szCs w:val="24"/>
        </w:rPr>
        <w:t>input</w:t>
      </w:r>
      <w:r w:rsidRPr="00E26D39">
        <w:rPr>
          <w:rFonts w:ascii="Times New Roman" w:hAnsi="Times New Roman" w:cs="Times New Roman"/>
          <w:sz w:val="24"/>
          <w:szCs w:val="24"/>
        </w:rPr>
        <w:t>)</w:t>
      </w:r>
    </w:p>
    <w:p w14:paraId="146E8D48"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Energi yang dimasukkan kedalam sistem disebut masukan sistem, yang dapat berupa pemeliharaan (</w:t>
      </w:r>
      <w:r w:rsidRPr="00E26D39">
        <w:rPr>
          <w:rFonts w:ascii="Times New Roman" w:hAnsi="Times New Roman" w:cs="Times New Roman"/>
          <w:i/>
          <w:iCs/>
          <w:sz w:val="24"/>
          <w:szCs w:val="24"/>
          <w:shd w:val="clear" w:color="auto" w:fill="FFFFFF"/>
        </w:rPr>
        <w:t>maintenance input</w:t>
      </w:r>
      <w:r w:rsidRPr="00E26D39">
        <w:rPr>
          <w:rFonts w:ascii="Times New Roman" w:hAnsi="Times New Roman" w:cs="Times New Roman"/>
          <w:sz w:val="24"/>
          <w:szCs w:val="24"/>
          <w:shd w:val="clear" w:color="auto" w:fill="FFFFFF"/>
        </w:rPr>
        <w:t>) dan sinyal (</w:t>
      </w:r>
      <w:r w:rsidRPr="00E26D39">
        <w:rPr>
          <w:rFonts w:ascii="Times New Roman" w:hAnsi="Times New Roman" w:cs="Times New Roman"/>
          <w:i/>
          <w:iCs/>
          <w:sz w:val="24"/>
          <w:szCs w:val="24"/>
          <w:shd w:val="clear" w:color="auto" w:fill="FFFFFF"/>
        </w:rPr>
        <w:t>signal input</w:t>
      </w:r>
      <w:r w:rsidRPr="00E26D39">
        <w:rPr>
          <w:rFonts w:ascii="Times New Roman" w:hAnsi="Times New Roman" w:cs="Times New Roman"/>
          <w:sz w:val="24"/>
          <w:szCs w:val="24"/>
          <w:shd w:val="clear" w:color="auto" w:fill="FFFFFF"/>
        </w:rPr>
        <w:t>). Sebagai contoh, didalam suatu unit sistem komputer, program adalah maintenance input yang digunakan untuk mengoperasikan komputer. Sementara data adalah sinyal input yang akan diolah menjadi informasi.</w:t>
      </w:r>
    </w:p>
    <w:p w14:paraId="702EB67B" w14:textId="4DF9F81F"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Keluara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78142E">
        <w:rPr>
          <w:rFonts w:ascii="Times New Roman" w:hAnsi="Times New Roman" w:cs="Times New Roman"/>
          <w:i/>
          <w:iCs/>
          <w:sz w:val="24"/>
          <w:szCs w:val="24"/>
        </w:rPr>
        <w:t>outpu</w:t>
      </w:r>
      <w:r w:rsidRPr="00E26D39">
        <w:rPr>
          <w:rFonts w:ascii="Times New Roman" w:hAnsi="Times New Roman" w:cs="Times New Roman"/>
          <w:sz w:val="24"/>
          <w:szCs w:val="24"/>
        </w:rPr>
        <w:t>t)</w:t>
      </w:r>
    </w:p>
    <w:p w14:paraId="4B1B76C8"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Hasil energi yang diolah dan diklasifikasikan menjadi keluaran yang berguna. Keluaran ini merupakan masukan bagi subsistem yang lain.Seperti contoh sistem informasi, keluaran yang dihasilkan adalah informasi, di mana informasi ini dapat digunakan sebagai masukan untuk pengambilan keputusan atau hal-hal lain yang merupakan input bagi subsistem lainnya.</w:t>
      </w:r>
    </w:p>
    <w:p w14:paraId="77A8B849" w14:textId="09B0ABEF"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gelolaa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Procces</w:t>
      </w:r>
      <w:r w:rsidRPr="00E26D39">
        <w:rPr>
          <w:rFonts w:ascii="Times New Roman" w:hAnsi="Times New Roman" w:cs="Times New Roman"/>
          <w:sz w:val="24"/>
          <w:szCs w:val="24"/>
        </w:rPr>
        <w:t>)</w:t>
      </w:r>
    </w:p>
    <w:p w14:paraId="1EB2BC5C" w14:textId="77777777" w:rsidR="00D7105E" w:rsidRPr="00E26D39" w:rsidRDefault="00D7105E" w:rsidP="00E1799E">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shd w:val="clear" w:color="auto" w:fill="FFFFFF"/>
        </w:rPr>
        <w:t>Suatu sistem dapat mempunyai suatu proses yang akan mengubah masukan menjadi keluaran. Sebagai contoh, sistem akuntansi. Sistem ini akan mengolah data transaksi menjadi laporan-laporan yang dibutuhkan oleh pihak manajemen.</w:t>
      </w:r>
    </w:p>
    <w:p w14:paraId="49F0E85E" w14:textId="59C0AE2A" w:rsidR="00D7105E" w:rsidRPr="00E26D39" w:rsidRDefault="00D7105E">
      <w:pPr>
        <w:pStyle w:val="ListParagraph"/>
        <w:numPr>
          <w:ilvl w:val="0"/>
          <w:numId w:val="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asaran Sistem</w:t>
      </w:r>
      <w:r w:rsidR="00DC689D"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w:t>
      </w:r>
      <w:r w:rsidRPr="00E26D39">
        <w:rPr>
          <w:rFonts w:ascii="Times New Roman" w:hAnsi="Times New Roman" w:cs="Times New Roman"/>
          <w:i/>
          <w:iCs/>
          <w:sz w:val="24"/>
          <w:szCs w:val="24"/>
        </w:rPr>
        <w:t>Objectives</w:t>
      </w:r>
      <w:r w:rsidRPr="00E26D39">
        <w:rPr>
          <w:rFonts w:ascii="Times New Roman" w:hAnsi="Times New Roman" w:cs="Times New Roman"/>
          <w:sz w:val="24"/>
          <w:szCs w:val="24"/>
        </w:rPr>
        <w:t>)</w:t>
      </w:r>
    </w:p>
    <w:p w14:paraId="3A0F3AE9" w14:textId="77777777" w:rsidR="00D7105E" w:rsidRPr="00E26D39" w:rsidRDefault="00D7105E" w:rsidP="00E1799E">
      <w:pPr>
        <w:pStyle w:val="ListParagraph"/>
        <w:spacing w:line="480" w:lineRule="auto"/>
        <w:jc w:val="both"/>
        <w:rPr>
          <w:rFonts w:ascii="Times New Roman" w:hAnsi="Times New Roman" w:cs="Times New Roman"/>
          <w:sz w:val="24"/>
          <w:szCs w:val="24"/>
          <w:shd w:val="clear" w:color="auto" w:fill="FFFFFF"/>
        </w:rPr>
      </w:pPr>
      <w:r w:rsidRPr="00E26D39">
        <w:rPr>
          <w:rFonts w:ascii="Times New Roman" w:hAnsi="Times New Roman" w:cs="Times New Roman"/>
          <w:sz w:val="24"/>
          <w:szCs w:val="24"/>
          <w:shd w:val="clear" w:color="auto" w:fill="FFFFFF"/>
        </w:rPr>
        <w:t>Suatu sistem memiliki tujuan dan sasaran yang pasti dan bersifat deterministik. Kalau suatu sistem tidak memiliki sasaran, maka operasi sistem tidak ada gunanya. Suatu sistem dikatakan berhasil bila mengenai sasaran atau tujuan yang telah direncanakan.</w:t>
      </w:r>
    </w:p>
    <w:p w14:paraId="7553D189" w14:textId="77777777" w:rsidR="00D7105E" w:rsidRPr="00E26D39" w:rsidRDefault="00D7105E">
      <w:pPr>
        <w:pStyle w:val="ListParagraph"/>
        <w:numPr>
          <w:ilvl w:val="0"/>
          <w:numId w:val="7"/>
        </w:numPr>
        <w:spacing w:after="160" w:line="480" w:lineRule="auto"/>
        <w:ind w:left="810" w:hanging="630"/>
        <w:jc w:val="both"/>
        <w:outlineLvl w:val="2"/>
        <w:rPr>
          <w:rFonts w:ascii="Times New Roman" w:hAnsi="Times New Roman" w:cs="Times New Roman"/>
          <w:b/>
          <w:bCs/>
          <w:sz w:val="24"/>
          <w:szCs w:val="24"/>
        </w:rPr>
      </w:pPr>
      <w:bookmarkStart w:id="37" w:name="_Toc156162713"/>
      <w:bookmarkStart w:id="38" w:name="_Toc156633489"/>
      <w:r w:rsidRPr="00E26D39">
        <w:rPr>
          <w:rFonts w:ascii="Times New Roman" w:hAnsi="Times New Roman" w:cs="Times New Roman"/>
          <w:b/>
          <w:bCs/>
          <w:sz w:val="24"/>
          <w:szCs w:val="24"/>
        </w:rPr>
        <w:lastRenderedPageBreak/>
        <w:t>Desain Sistem</w:t>
      </w:r>
      <w:bookmarkEnd w:id="37"/>
      <w:bookmarkEnd w:id="38"/>
    </w:p>
    <w:p w14:paraId="2B9A6D41" w14:textId="77777777" w:rsidR="00D7105E" w:rsidRPr="00E26D39" w:rsidRDefault="00D7105E" w:rsidP="00EC39D6">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Menurut Burch dan Grundnitski (dalam Rusdiana &amp; Irfan, 2014) desain sistem dapat didefinisikan sebagai penggambaran, perencanaan, dan pembuatan sketsa atau pengaturan dari beberapa elemen yang terpisah dalam suatu kesatuan yang utuh dan berfungsi.</w:t>
      </w:r>
    </w:p>
    <w:p w14:paraId="5E5E3373" w14:textId="542E7FE6" w:rsidR="00D7105E" w:rsidRPr="00E26D39" w:rsidRDefault="00D7105E">
      <w:pPr>
        <w:pStyle w:val="ListParagraph"/>
        <w:numPr>
          <w:ilvl w:val="0"/>
          <w:numId w:val="7"/>
        </w:numPr>
        <w:spacing w:after="160" w:line="480" w:lineRule="auto"/>
        <w:ind w:left="810" w:hanging="630"/>
        <w:jc w:val="both"/>
        <w:outlineLvl w:val="2"/>
        <w:rPr>
          <w:rFonts w:ascii="Times New Roman" w:hAnsi="Times New Roman" w:cs="Times New Roman"/>
          <w:b/>
          <w:bCs/>
          <w:sz w:val="24"/>
          <w:szCs w:val="24"/>
        </w:rPr>
      </w:pPr>
      <w:bookmarkStart w:id="39" w:name="_Toc156162714"/>
      <w:bookmarkStart w:id="40" w:name="_Toc156633490"/>
      <w:r w:rsidRPr="00E26D39">
        <w:rPr>
          <w:rFonts w:ascii="Times New Roman" w:hAnsi="Times New Roman" w:cs="Times New Roman"/>
          <w:b/>
          <w:bCs/>
          <w:sz w:val="24"/>
          <w:szCs w:val="24"/>
        </w:rPr>
        <w:t>Informasi</w:t>
      </w:r>
      <w:bookmarkEnd w:id="39"/>
      <w:bookmarkEnd w:id="40"/>
    </w:p>
    <w:p w14:paraId="5EE89EA3" w14:textId="41293146" w:rsidR="00D7105E" w:rsidRPr="00E26D39" w:rsidRDefault="00D7105E" w:rsidP="0031247F">
      <w:pPr>
        <w:spacing w:line="480" w:lineRule="auto"/>
        <w:ind w:left="180" w:firstLine="540"/>
        <w:jc w:val="both"/>
        <w:rPr>
          <w:rFonts w:ascii="Times New Roman" w:hAnsi="Times New Roman" w:cs="Times New Roman"/>
          <w:sz w:val="24"/>
          <w:szCs w:val="24"/>
          <w:shd w:val="clear" w:color="auto" w:fill="FFFFFF"/>
        </w:rPr>
      </w:pPr>
      <w:r w:rsidRPr="00E26D39">
        <w:rPr>
          <w:rFonts w:ascii="Times New Roman" w:hAnsi="Times New Roman" w:cs="Times New Roman"/>
          <w:sz w:val="24"/>
          <w:szCs w:val="24"/>
          <w:shd w:val="clear" w:color="auto" w:fill="FFFFFF"/>
        </w:rPr>
        <w:t>Informasi adalah makna atau pengertian yang dapat di ambil dari suatu data dengan menggunakan konvensi-konvensi yang umum di gunakan di dalam refrensinya</w:t>
      </w:r>
      <w:r w:rsidRPr="00E26D39">
        <w:rPr>
          <w:rFonts w:ascii="Times New Roman" w:hAnsi="Times New Roman" w:cs="Times New Roman"/>
          <w:sz w:val="24"/>
          <w:szCs w:val="24"/>
          <w:shd w:val="clear" w:color="auto" w:fill="FFFFFF"/>
        </w:rPr>
        <w:fldChar w:fldCharType="begin" w:fldLock="1"/>
      </w:r>
      <w:r w:rsidRPr="00E26D39">
        <w:rPr>
          <w:rFonts w:ascii="Times New Roman" w:hAnsi="Times New Roman" w:cs="Times New Roman"/>
          <w:sz w:val="24"/>
          <w:szCs w:val="24"/>
          <w:shd w:val="clear" w:color="auto" w:fill="FFFFFF"/>
        </w:rPr>
        <w:instrText>ADDIN CSL_CITATION {"citationItems":[{"id":"ITEM-1","itemData":{"author":[{"dropping-particle":"","family":"Rais","given":"Jacub","non-dropping-particle":"","parse-names":false,"suffix":""}],"id":"ITEM-1","issued":{"date-parts":[["2005"]]},"publisher":"Edisi Kedua","publisher-place":"Bandung","title":"sistem informasi geografis","type":"book"},"uris":["http://www.mendeley.com/documents/?uuid=4e8f3e42-f73f-409d-9576-81ebd84d9768"]}],"mendeley":{"formattedCitation":"(Rais, 2005)","plainTextFormattedCitation":"(Rais, 2005)","previouslyFormattedCitation":"(Rais, 2005)"},"properties":{"noteIndex":0},"schema":"https://github.com/citation-style-language/schema/raw/master/csl-citation.json"}</w:instrText>
      </w:r>
      <w:r w:rsidRPr="00E26D39">
        <w:rPr>
          <w:rFonts w:ascii="Times New Roman" w:hAnsi="Times New Roman" w:cs="Times New Roman"/>
          <w:sz w:val="24"/>
          <w:szCs w:val="24"/>
          <w:shd w:val="clear" w:color="auto" w:fill="FFFFFF"/>
        </w:rPr>
        <w:fldChar w:fldCharType="separate"/>
      </w:r>
      <w:r w:rsidRPr="00E26D39">
        <w:rPr>
          <w:rFonts w:ascii="Times New Roman" w:hAnsi="Times New Roman" w:cs="Times New Roman"/>
          <w:noProof/>
          <w:sz w:val="24"/>
          <w:szCs w:val="24"/>
          <w:shd w:val="clear" w:color="auto" w:fill="FFFFFF"/>
        </w:rPr>
        <w:t>(Rais, 2005)</w:t>
      </w:r>
      <w:r w:rsidRPr="00E26D39">
        <w:rPr>
          <w:rFonts w:ascii="Times New Roman" w:hAnsi="Times New Roman" w:cs="Times New Roman"/>
          <w:sz w:val="24"/>
          <w:szCs w:val="24"/>
          <w:shd w:val="clear" w:color="auto" w:fill="FFFFFF"/>
        </w:rPr>
        <w:fldChar w:fldCharType="end"/>
      </w:r>
      <w:r w:rsidRPr="00E26D39">
        <w:rPr>
          <w:rFonts w:ascii="Times New Roman" w:hAnsi="Times New Roman" w:cs="Times New Roman"/>
          <w:sz w:val="24"/>
          <w:szCs w:val="24"/>
          <w:shd w:val="clear" w:color="auto" w:fill="FFFFFF"/>
        </w:rPr>
        <w:t>.Banyak atribut atau kualitas-kualitas yang berkaitan dengan konsep informasi antara lai</w:t>
      </w:r>
      <w:r w:rsidR="0078142E">
        <w:rPr>
          <w:rFonts w:ascii="Times New Roman" w:hAnsi="Times New Roman" w:cs="Times New Roman"/>
          <w:sz w:val="24"/>
          <w:szCs w:val="24"/>
          <w:shd w:val="clear" w:color="auto" w:fill="FFFFFF"/>
          <w:lang w:val="en-US"/>
        </w:rPr>
        <w:t>n</w:t>
      </w:r>
      <w:r w:rsidRPr="00E26D39">
        <w:rPr>
          <w:rFonts w:ascii="Times New Roman" w:hAnsi="Times New Roman" w:cs="Times New Roman"/>
          <w:sz w:val="24"/>
          <w:szCs w:val="24"/>
          <w:shd w:val="clear" w:color="auto" w:fill="FFFFFF"/>
        </w:rPr>
        <w:t>:</w:t>
      </w:r>
    </w:p>
    <w:p w14:paraId="1D1AC795"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shd w:val="clear" w:color="auto" w:fill="FFFFFF"/>
        </w:rPr>
      </w:pPr>
      <w:r w:rsidRPr="00E26D39">
        <w:rPr>
          <w:rFonts w:ascii="Times New Roman" w:hAnsi="Times New Roman" w:cs="Times New Roman"/>
          <w:sz w:val="24"/>
          <w:szCs w:val="24"/>
          <w:shd w:val="clear" w:color="auto" w:fill="FFFFFF"/>
        </w:rPr>
        <w:t>Akurat</w:t>
      </w:r>
    </w:p>
    <w:p w14:paraId="276755FA"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resisi</w:t>
      </w:r>
    </w:p>
    <w:p w14:paraId="425A3029"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Tepat waktu</w:t>
      </w:r>
    </w:p>
    <w:p w14:paraId="18F674A8"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Jenis</w:t>
      </w:r>
    </w:p>
    <w:p w14:paraId="41E609C1"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di butuhkan</w:t>
      </w:r>
    </w:p>
    <w:p w14:paraId="3110F7D9"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Quantifiable</w:t>
      </w:r>
    </w:p>
    <w:p w14:paraId="7301054A"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Accessible</w:t>
      </w:r>
    </w:p>
    <w:p w14:paraId="0934D056"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Non-Bias</w:t>
      </w:r>
    </w:p>
    <w:p w14:paraId="4A292ECF" w14:textId="77777777" w:rsidR="00D7105E" w:rsidRPr="00E26D39" w:rsidRDefault="00D7105E">
      <w:pPr>
        <w:pStyle w:val="ListParagraph"/>
        <w:numPr>
          <w:ilvl w:val="0"/>
          <w:numId w:val="4"/>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Comprehensive</w:t>
      </w:r>
    </w:p>
    <w:p w14:paraId="28F5A48D" w14:textId="351CBC96" w:rsidR="00D7105E" w:rsidRPr="00E26D39" w:rsidRDefault="0078142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41" w:name="_Toc156162715"/>
      <w:r>
        <w:rPr>
          <w:rFonts w:ascii="Times New Roman" w:hAnsi="Times New Roman" w:cs="Times New Roman"/>
          <w:b/>
          <w:bCs/>
          <w:sz w:val="24"/>
          <w:szCs w:val="24"/>
          <w:lang w:val="en-US"/>
        </w:rPr>
        <w:t xml:space="preserve"> </w:t>
      </w:r>
      <w:bookmarkStart w:id="42" w:name="_Toc156633491"/>
      <w:r w:rsidR="00D7105E" w:rsidRPr="00E26D39">
        <w:rPr>
          <w:rFonts w:ascii="Times New Roman" w:hAnsi="Times New Roman" w:cs="Times New Roman"/>
          <w:b/>
          <w:bCs/>
          <w:sz w:val="24"/>
          <w:szCs w:val="24"/>
        </w:rPr>
        <w:t>Sistem Informasi</w:t>
      </w:r>
      <w:bookmarkEnd w:id="41"/>
      <w:bookmarkEnd w:id="42"/>
    </w:p>
    <w:p w14:paraId="5218273E" w14:textId="66D50CEA"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Menurut Laoudon &amp;</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t>Laudon (2018),sistem informasi adalah sekumpulan komponen yang berfugsi mengumpulkan ,menyimpan dan mengolah data yang bertujuan untuk memberi informasi,pengetahuan,dan produk digital</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Winarno","given":"wing wahyu","non-dropping-particle":"","parse-names":false,"suffix":""}],"edition":"Edisi Keti","id":"ITEM-1","issued":{"date-parts":[["2017"]]},"publisher":"UUP STIM YKPN","publisher-place":"yogyakarta","title":"sistem informasi manajemen","type":"book"},"uris":["http://www.mendeley.com/documents/?uuid=b0c0c8bf-b6d3-4bb8-be58-1938ae69e4a8"]}],"mendeley":{"formattedCitation":"(Winarno, 2017)","plainTextFormattedCitation":"(Winarno, 2017)","previouslyFormattedCitation":"(Winarno, 2017)"},"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 xml:space="preserve">(Winarno, </w:t>
      </w:r>
      <w:r w:rsidRPr="00E26D39">
        <w:rPr>
          <w:rFonts w:ascii="Times New Roman" w:hAnsi="Times New Roman" w:cs="Times New Roman"/>
          <w:noProof/>
          <w:sz w:val="24"/>
          <w:szCs w:val="24"/>
        </w:rPr>
        <w:lastRenderedPageBreak/>
        <w:t>2017)</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Sistem informasi terdiri atas komponen-komponen yang disebut blok bangunan, semua komponen tersebut saling berinteraksi satu dengan yang lain dan membentuk suatu kesatuan untuk mencapai sasaran. Berikut merupakan komponen-komponen sistem informasi</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Rusdiana, H. A., &amp; Irfan","given":"M","non-dropping-particle":"","parse-names":false,"suffix":""}],"id":"ITEM-1","issued":{"date-parts":[["2014"]]},"title":"sistem informasi manajemen","type":"article-journal"},"uris":["http://www.mendeley.com/documents/?uuid=f2554f4b-fbd6-4831-ae0f-0f4c1cb0f6a5"]}],"mendeley":{"formattedCitation":"(Rusdiana, H. A., &amp; Irfan, 2014)","plainTextFormattedCitation":"(Rusdiana, H. A., &amp; Irfan, 2014)","previouslyFormattedCitation":"(Rusdiana, H. A., &amp; Irfan, 2014)"},"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Rusdiana, H. A., &amp; Irfan, 2014)</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5862B909" w14:textId="5DB3A370" w:rsidR="00C0645A" w:rsidRPr="0078142E" w:rsidRDefault="00D7105E">
      <w:pPr>
        <w:pStyle w:val="ListParagraph"/>
        <w:numPr>
          <w:ilvl w:val="3"/>
          <w:numId w:val="13"/>
        </w:numPr>
        <w:spacing w:line="480" w:lineRule="auto"/>
        <w:ind w:left="720" w:hanging="270"/>
        <w:jc w:val="both"/>
        <w:rPr>
          <w:rFonts w:ascii="Times New Roman" w:hAnsi="Times New Roman" w:cs="Times New Roman"/>
          <w:sz w:val="24"/>
          <w:szCs w:val="24"/>
        </w:rPr>
      </w:pPr>
      <w:r w:rsidRPr="0078142E">
        <w:rPr>
          <w:rFonts w:ascii="Times New Roman" w:hAnsi="Times New Roman" w:cs="Times New Roman"/>
          <w:sz w:val="24"/>
          <w:szCs w:val="24"/>
        </w:rPr>
        <w:t xml:space="preserve">Komponen input </w:t>
      </w:r>
    </w:p>
    <w:p w14:paraId="03A6610D" w14:textId="708FD170"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Input mewakili data yang masuk dalam sistem informasi. Input termasuk metode dan media untuk menangkap data yang akan dimasukkan, yang dapat berupa dokumen dasar. </w:t>
      </w:r>
    </w:p>
    <w:p w14:paraId="1A494161" w14:textId="075DE8DA"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model </w:t>
      </w:r>
    </w:p>
    <w:p w14:paraId="20E5D5F0" w14:textId="0C8D0D70"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Komponen model terdiri atas kombinasi prosedur, logika dan model matematik yang akan memanipulasi data input dan data yang tersimpan di basis data dengan cara yang sudah ditentukan untuk menghasilkan output yang di inginkan.</w:t>
      </w:r>
    </w:p>
    <w:p w14:paraId="7ADA1FBE" w14:textId="541EDE88"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 Komponen output </w:t>
      </w:r>
    </w:p>
    <w:p w14:paraId="2C4D2417" w14:textId="46064D8E" w:rsidR="00D7105E" w:rsidRPr="00E26D39" w:rsidRDefault="00D7105E" w:rsidP="00A51791">
      <w:pPr>
        <w:pStyle w:val="ListParagraph"/>
        <w:spacing w:line="480" w:lineRule="auto"/>
        <w:ind w:left="810"/>
        <w:jc w:val="both"/>
        <w:rPr>
          <w:rFonts w:ascii="Times New Roman" w:hAnsi="Times New Roman" w:cs="Times New Roman"/>
          <w:sz w:val="24"/>
          <w:szCs w:val="24"/>
        </w:rPr>
      </w:pPr>
      <w:r w:rsidRPr="00E26D39">
        <w:rPr>
          <w:rFonts w:ascii="Times New Roman" w:hAnsi="Times New Roman" w:cs="Times New Roman"/>
          <w:sz w:val="24"/>
          <w:szCs w:val="24"/>
        </w:rPr>
        <w:t xml:space="preserve">Hasil dari sistem informasi adalah keluaran yang merupakan informasi yang berkualitas dan dokumentasi yang berguna untuk semua pengguna sistem. </w:t>
      </w:r>
    </w:p>
    <w:p w14:paraId="3A864A5A" w14:textId="4CDF33E3"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teknologi </w:t>
      </w:r>
    </w:p>
    <w:p w14:paraId="266E6045" w14:textId="4630003F"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Teknologi merupakan tool box dalam sistem informasi. Teknologi digunakan untuk menerima input, menjalankan model, menyimpan dan mengakses data, menghasilkan dan mengirimkan keluaran, serta membantu pengendalian dari sistem secara keseluruhan. </w:t>
      </w:r>
    </w:p>
    <w:p w14:paraId="23FE7039" w14:textId="7323F1B4"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hardware </w:t>
      </w:r>
    </w:p>
    <w:p w14:paraId="73700FB4" w14:textId="29D67976"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lastRenderedPageBreak/>
        <w:t>Hardware berperan penting sebagai media penyimpanan vital bagi sistem informasi. Hardware berfungsi sebagai tempat untuk menampung sumber data dan informasi untuk memperlancar serta mempermudah kerja dari sistem informasi.</w:t>
      </w:r>
    </w:p>
    <w:p w14:paraId="22E1B3B7" w14:textId="47B833EB"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software </w:t>
      </w:r>
    </w:p>
    <w:p w14:paraId="2D176806" w14:textId="44FC6CAB"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Software berfungsi sebagai tempat untuk mengolah, menghitung, dan memanipulasi data yang diambil dari hardware untuk menciptakan informasi. </w:t>
      </w:r>
    </w:p>
    <w:p w14:paraId="798E9352" w14:textId="6DB69976"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basis data Basis data (database) </w:t>
      </w:r>
    </w:p>
    <w:p w14:paraId="75FE7CED" w14:textId="00ACA04E"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merupakan kumpulan data yang saling berkaitan dan berhubungan dengan satu sama lain, yang tersimpan diperangkat keras komputer dan menggunakan perangkat lunak untuk memanipulasinya. Data perlu disimpan dalam basis data untuk keperluan penyediaan informasi lebih lanjut. Organisasi basis data yang baik juga berguna untuk efisiensi kapasitas penyimpanannya. </w:t>
      </w:r>
    </w:p>
    <w:p w14:paraId="1DD2B4AB" w14:textId="3769BDD1" w:rsidR="00C0645A" w:rsidRPr="00E26D39" w:rsidRDefault="00D7105E">
      <w:pPr>
        <w:pStyle w:val="ListParagraph"/>
        <w:numPr>
          <w:ilvl w:val="0"/>
          <w:numId w:val="45"/>
        </w:numPr>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Komponen kontrol </w:t>
      </w:r>
    </w:p>
    <w:p w14:paraId="3F0B8CA1" w14:textId="112A462C" w:rsidR="00D7105E" w:rsidRPr="00E26D39" w:rsidRDefault="00D7105E" w:rsidP="00A51791">
      <w:pPr>
        <w:pStyle w:val="ListParagraph"/>
        <w:spacing w:line="480" w:lineRule="auto"/>
        <w:jc w:val="both"/>
        <w:rPr>
          <w:rFonts w:ascii="Times New Roman" w:hAnsi="Times New Roman" w:cs="Times New Roman"/>
          <w:sz w:val="24"/>
          <w:szCs w:val="24"/>
        </w:rPr>
      </w:pPr>
      <w:r w:rsidRPr="00E26D39">
        <w:rPr>
          <w:rFonts w:ascii="Times New Roman" w:hAnsi="Times New Roman" w:cs="Times New Roman"/>
          <w:sz w:val="24"/>
          <w:szCs w:val="24"/>
        </w:rPr>
        <w:t>Beberapa pengendalian perlu dirancang dan diterapkan untuk meyakinkan bahwa hal-hal yang dapat merusak sistem dapat dicegah. Jika terlanjur terjadi kesalahan maka dapat cepat untuk diatasi.</w:t>
      </w:r>
    </w:p>
    <w:p w14:paraId="391ED222"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43" w:name="_Toc156162716"/>
      <w:bookmarkStart w:id="44" w:name="_Toc156633492"/>
      <w:r w:rsidRPr="00E26D39">
        <w:rPr>
          <w:rFonts w:ascii="Times New Roman" w:hAnsi="Times New Roman" w:cs="Times New Roman"/>
          <w:b/>
          <w:bCs/>
          <w:sz w:val="24"/>
          <w:szCs w:val="24"/>
        </w:rPr>
        <w:t>Geografi</w:t>
      </w:r>
      <w:bookmarkEnd w:id="43"/>
      <w:bookmarkEnd w:id="44"/>
    </w:p>
    <w:p w14:paraId="6E702D6D" w14:textId="4C5338F5"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Geografis adalah bagian dari spasial(keruangan)dan juga mengandung pengertian suatu persoalan mengenai bumi(permukaan dua atau tiga dimensi)</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Rais","given":"Jacub","non-dropping-particle":"","parse-names":false,"suffix":""}],"id":"ITEM-1","issued":{"date-parts":[["2005"]]},"publisher":"Edisi Kedua","publisher-place":"Bandung","title":"sistem informasi geografis","type":"book"},"uris":["http://www.mendeley.com/documents/?uuid=4e8f3e42-f73f-409d-9576-81ebd84d9768"]}],"mendeley":{"formattedCitation":"(Rais, 2005)","plainTextFormattedCitation":"(Rais, 2005)","previouslyFormattedCitation":"(Rais, 2005)"},"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Rais, 2005)</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608BAEF3"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45" w:name="_Toc156162717"/>
      <w:bookmarkStart w:id="46" w:name="_Toc156633493"/>
      <w:r w:rsidRPr="00E26D39">
        <w:rPr>
          <w:rFonts w:ascii="Times New Roman" w:hAnsi="Times New Roman" w:cs="Times New Roman"/>
          <w:b/>
          <w:bCs/>
          <w:sz w:val="24"/>
          <w:szCs w:val="24"/>
        </w:rPr>
        <w:t>Sistem Informasi Geografi(</w:t>
      </w:r>
      <w:r w:rsidRPr="00E26D39">
        <w:rPr>
          <w:rFonts w:ascii="Times New Roman" w:hAnsi="Times New Roman" w:cs="Times New Roman"/>
          <w:b/>
          <w:bCs/>
          <w:i/>
          <w:iCs/>
          <w:sz w:val="24"/>
          <w:szCs w:val="24"/>
        </w:rPr>
        <w:t>SIG</w:t>
      </w:r>
      <w:r w:rsidRPr="00E26D39">
        <w:rPr>
          <w:rFonts w:ascii="Times New Roman" w:hAnsi="Times New Roman" w:cs="Times New Roman"/>
          <w:b/>
          <w:bCs/>
          <w:sz w:val="24"/>
          <w:szCs w:val="24"/>
        </w:rPr>
        <w:t>)</w:t>
      </w:r>
      <w:bookmarkEnd w:id="45"/>
      <w:bookmarkEnd w:id="46"/>
    </w:p>
    <w:p w14:paraId="69C37FF5" w14:textId="388A4106"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lastRenderedPageBreak/>
        <w:t xml:space="preserve">Secara umum terdapat dua jenis data yang dapat di gunakan untuk merepresentasikan atau memodelkan fenomena-fenomena yang terdapat di dunia nyata.yang pertama adalah jenis data yang merefresentasikan aspek-aspek keruangan dari fenomena yang bersangkutan.jenis data ini sering di sebut sebagai data-data posisi,koordinat,ruang,atau spasual.sedangkan yang kedua adalah jenis data yang merepresentasikan aspek-aspek deskriptif dari fenomena yang di modelkannya.aspek deskriptif ini mencakup </w:t>
      </w:r>
      <w:r w:rsidRPr="00E26D39">
        <w:rPr>
          <w:rFonts w:ascii="Times New Roman" w:hAnsi="Times New Roman" w:cs="Times New Roman"/>
          <w:i/>
          <w:iCs/>
          <w:sz w:val="24"/>
          <w:szCs w:val="24"/>
        </w:rPr>
        <w:t>items</w:t>
      </w:r>
      <w:r w:rsidRPr="00E26D39">
        <w:rPr>
          <w:rFonts w:ascii="Times New Roman" w:hAnsi="Times New Roman" w:cs="Times New Roman"/>
          <w:sz w:val="24"/>
          <w:szCs w:val="24"/>
        </w:rPr>
        <w:t xml:space="preserve"> atau </w:t>
      </w:r>
      <w:r w:rsidRPr="00E26D39">
        <w:rPr>
          <w:rFonts w:ascii="Times New Roman" w:hAnsi="Times New Roman" w:cs="Times New Roman"/>
          <w:i/>
          <w:iCs/>
          <w:sz w:val="24"/>
          <w:szCs w:val="24"/>
        </w:rPr>
        <w:t>propertis</w:t>
      </w:r>
      <w:r w:rsidRPr="00E26D39">
        <w:rPr>
          <w:rFonts w:ascii="Times New Roman" w:hAnsi="Times New Roman" w:cs="Times New Roman"/>
          <w:sz w:val="24"/>
          <w:szCs w:val="24"/>
        </w:rPr>
        <w:t xml:space="preserve"> dari penomena yang bersangkutan hingga dimensi waktunya.jenis data ini sering di sebut sebagai data  atribut atau data non-spasial</w:t>
      </w:r>
      <w:r w:rsidR="00EC3B9A">
        <w:rPr>
          <w:rFonts w:ascii="Times New Roman" w:hAnsi="Times New Roman" w:cs="Times New Roman"/>
          <w:sz w:val="24"/>
          <w:szCs w:val="24"/>
          <w:lang w:val="en-US"/>
        </w:rPr>
        <w:t xml:space="preserve"> </w:t>
      </w:r>
      <w:r w:rsidR="00EC3B9A">
        <w:rPr>
          <w:rFonts w:ascii="Times New Roman" w:hAnsi="Times New Roman" w:cs="Times New Roman"/>
          <w:sz w:val="24"/>
          <w:szCs w:val="24"/>
        </w:rPr>
        <w:fldChar w:fldCharType="begin" w:fldLock="1"/>
      </w:r>
      <w:r w:rsidR="00EC3B9A">
        <w:rPr>
          <w:rFonts w:ascii="Times New Roman" w:hAnsi="Times New Roman" w:cs="Times New Roman"/>
          <w:sz w:val="24"/>
          <w:szCs w:val="24"/>
        </w:rPr>
        <w:instrText>ADDIN CSL_CITATION {"citationItems":[{"id":"ITEM-1","itemData":{"author":[{"dropping-particle":"","family":"prahasta eddy","given":"","non-dropping-particle":"","parse-names":false,"suffix":""}],"edition":"edisi refi","id":"ITEM-1","issued":{"date-parts":[["2005"]]},"publisher":"inormatika bandung","publisher-place":"Bandung","title":"sistem informasi geografi","type":"book"},"uris":["http://www.mendeley.com/documents/?uuid=3dd9ed7d-31e3-4bfc-a238-14b84219950a"]}],"mendeley":{"formattedCitation":"(prahasta eddy, 2005)","plainTextFormattedCitation":"(prahasta eddy, 2005)"},"properties":{"noteIndex":0},"schema":"https://github.com/citation-style-language/schema/raw/master/csl-citation.json"}</w:instrText>
      </w:r>
      <w:r w:rsidR="00EC3B9A">
        <w:rPr>
          <w:rFonts w:ascii="Times New Roman" w:hAnsi="Times New Roman" w:cs="Times New Roman"/>
          <w:sz w:val="24"/>
          <w:szCs w:val="24"/>
        </w:rPr>
        <w:fldChar w:fldCharType="separate"/>
      </w:r>
      <w:r w:rsidR="00EC3B9A" w:rsidRPr="00EC3B9A">
        <w:rPr>
          <w:rFonts w:ascii="Times New Roman" w:hAnsi="Times New Roman" w:cs="Times New Roman"/>
          <w:noProof/>
          <w:sz w:val="24"/>
          <w:szCs w:val="24"/>
        </w:rPr>
        <w:t>(prahasta eddy, 2005)</w:t>
      </w:r>
      <w:r w:rsidR="00EC3B9A">
        <w:rPr>
          <w:rFonts w:ascii="Times New Roman" w:hAnsi="Times New Roman" w:cs="Times New Roman"/>
          <w:sz w:val="24"/>
          <w:szCs w:val="24"/>
        </w:rPr>
        <w:fldChar w:fldCharType="end"/>
      </w:r>
      <w:r w:rsidRPr="00E26D39">
        <w:rPr>
          <w:rFonts w:ascii="Times New Roman" w:hAnsi="Times New Roman" w:cs="Times New Roman"/>
          <w:sz w:val="24"/>
          <w:szCs w:val="24"/>
        </w:rPr>
        <w:t>. Adapun subsistem SIG sebagai berik</w:t>
      </w:r>
      <w:r w:rsidR="00121BC8">
        <w:rPr>
          <w:rFonts w:ascii="Times New Roman" w:hAnsi="Times New Roman" w:cs="Times New Roman"/>
          <w:sz w:val="24"/>
          <w:szCs w:val="24"/>
          <w:lang w:val="en-US"/>
        </w:rPr>
        <w:t>ut</w:t>
      </w:r>
      <w:r w:rsidRPr="00E26D39">
        <w:rPr>
          <w:rFonts w:ascii="Times New Roman" w:hAnsi="Times New Roman" w:cs="Times New Roman"/>
          <w:sz w:val="24"/>
          <w:szCs w:val="24"/>
        </w:rPr>
        <w:t>:</w:t>
      </w:r>
    </w:p>
    <w:p w14:paraId="0C10D87D" w14:textId="7750BBC7" w:rsidR="00D7105E" w:rsidRPr="00E26D39" w:rsidRDefault="00D7105E">
      <w:pPr>
        <w:pStyle w:val="ListParagraph"/>
        <w:numPr>
          <w:ilvl w:val="0"/>
          <w:numId w:val="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data input</w:t>
      </w:r>
    </w:p>
    <w:p w14:paraId="7D4DD7E6" w14:textId="77777777" w:rsidR="00D7105E" w:rsidRPr="00E26D39" w:rsidRDefault="00D7105E">
      <w:pPr>
        <w:pStyle w:val="ListParagraph"/>
        <w:numPr>
          <w:ilvl w:val="0"/>
          <w:numId w:val="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data output</w:t>
      </w:r>
    </w:p>
    <w:p w14:paraId="2E607E01" w14:textId="77777777" w:rsidR="00D7105E" w:rsidRPr="00E26D39" w:rsidRDefault="00D7105E">
      <w:pPr>
        <w:pStyle w:val="ListParagraph"/>
        <w:numPr>
          <w:ilvl w:val="0"/>
          <w:numId w:val="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data management</w:t>
      </w:r>
    </w:p>
    <w:p w14:paraId="46CEB21F" w14:textId="77777777" w:rsidR="00D7105E" w:rsidRPr="00E26D39" w:rsidRDefault="00D7105E">
      <w:pPr>
        <w:pStyle w:val="ListParagraph"/>
        <w:numPr>
          <w:ilvl w:val="0"/>
          <w:numId w:val="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data manipulation&amp;analysis</w:t>
      </w:r>
    </w:p>
    <w:p w14:paraId="02942D3A"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i/>
          <w:iCs/>
          <w:sz w:val="24"/>
          <w:szCs w:val="24"/>
        </w:rPr>
      </w:pPr>
      <w:bookmarkStart w:id="47" w:name="_Toc156162718"/>
      <w:bookmarkStart w:id="48" w:name="_Toc156633494"/>
      <w:r w:rsidRPr="00E26D39">
        <w:rPr>
          <w:rFonts w:ascii="Times New Roman" w:hAnsi="Times New Roman" w:cs="Times New Roman"/>
          <w:b/>
          <w:bCs/>
          <w:i/>
          <w:iCs/>
          <w:sz w:val="24"/>
          <w:szCs w:val="24"/>
        </w:rPr>
        <w:t>Extreme Progreming</w:t>
      </w:r>
      <w:bookmarkEnd w:id="47"/>
      <w:bookmarkEnd w:id="48"/>
    </w:p>
    <w:p w14:paraId="0997B502" w14:textId="77777777"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Extrame Programing merupakan salah satu metodelogi pengembangan perangkat lunak yang digunakan para developer</w:t>
      </w:r>
      <w:r w:rsidRPr="00E26D39">
        <w:rPr>
          <w:rFonts w:ascii="Times New Roman" w:hAnsi="Times New Roman" w:cs="Times New Roman"/>
          <w:i/>
          <w:iCs/>
          <w:sz w:val="24"/>
          <w:szCs w:val="24"/>
        </w:rPr>
        <w:t>. Extreme Programing</w:t>
      </w:r>
      <w:r w:rsidRPr="00E26D39">
        <w:rPr>
          <w:rFonts w:ascii="Times New Roman" w:hAnsi="Times New Roman" w:cs="Times New Roman"/>
          <w:sz w:val="24"/>
          <w:szCs w:val="24"/>
        </w:rPr>
        <w:t xml:space="preserve"> diperkenalkan pertama kali oleh Kent Beck pada saat menangani sebuah proyek di </w:t>
      </w:r>
      <w:r w:rsidRPr="00E26D39">
        <w:rPr>
          <w:rFonts w:ascii="Times New Roman" w:hAnsi="Times New Roman" w:cs="Times New Roman"/>
          <w:i/>
          <w:iCs/>
          <w:sz w:val="24"/>
          <w:szCs w:val="24"/>
        </w:rPr>
        <w:t>Chrysler Comprehensive Compensation System</w:t>
      </w:r>
      <w:r w:rsidRPr="00E26D39">
        <w:rPr>
          <w:rFonts w:ascii="Times New Roman" w:hAnsi="Times New Roman" w:cs="Times New Roman"/>
          <w:sz w:val="24"/>
          <w:szCs w:val="24"/>
        </w:rPr>
        <w:t xml:space="preserve">  pada bulan maret 1996.  </w:t>
      </w:r>
      <w:r w:rsidRPr="00E26D39">
        <w:rPr>
          <w:rFonts w:ascii="Times New Roman" w:hAnsi="Times New Roman" w:cs="Times New Roman"/>
          <w:i/>
          <w:iCs/>
          <w:sz w:val="24"/>
          <w:szCs w:val="24"/>
        </w:rPr>
        <w:t>Extreme Programing</w:t>
      </w:r>
      <w:r w:rsidRPr="00E26D39">
        <w:rPr>
          <w:rFonts w:ascii="Times New Roman" w:hAnsi="Times New Roman" w:cs="Times New Roman"/>
          <w:sz w:val="24"/>
          <w:szCs w:val="24"/>
        </w:rPr>
        <w:t xml:space="preserve"> adalah metodelogi pembangunan aplikasi yang sangat cocok diterapkan untuk jumlah pengembangan yang terbatas. Dengan menggunakan metode </w:t>
      </w:r>
      <w:r w:rsidRPr="00E26D39">
        <w:rPr>
          <w:rFonts w:ascii="Times New Roman" w:hAnsi="Times New Roman" w:cs="Times New Roman"/>
          <w:i/>
          <w:iCs/>
          <w:sz w:val="24"/>
          <w:szCs w:val="24"/>
        </w:rPr>
        <w:t>Extreme Programing</w:t>
      </w:r>
      <w:r w:rsidRPr="00E26D39">
        <w:rPr>
          <w:rFonts w:ascii="Times New Roman" w:hAnsi="Times New Roman" w:cs="Times New Roman"/>
          <w:sz w:val="24"/>
          <w:szCs w:val="24"/>
        </w:rPr>
        <w:t xml:space="preserve"> hasil yang diharapkan adalah kestabilan, produktif, dan sangat cepat karena semua elemen bekerja bersama sama.</w:t>
      </w:r>
    </w:p>
    <w:p w14:paraId="1C07C447" w14:textId="4C6AD818" w:rsidR="00D7105E" w:rsidRPr="00E26D39" w:rsidRDefault="00D7105E" w:rsidP="00C0645A">
      <w:pPr>
        <w:spacing w:line="480" w:lineRule="auto"/>
        <w:ind w:left="180" w:firstLine="420"/>
        <w:jc w:val="both"/>
        <w:rPr>
          <w:rFonts w:ascii="Times New Roman" w:hAnsi="Times New Roman" w:cs="Times New Roman"/>
          <w:sz w:val="24"/>
          <w:szCs w:val="24"/>
        </w:rPr>
      </w:pPr>
      <w:r w:rsidRPr="00E26D39">
        <w:rPr>
          <w:rFonts w:ascii="Times New Roman" w:hAnsi="Times New Roman" w:cs="Times New Roman"/>
          <w:sz w:val="24"/>
          <w:szCs w:val="24"/>
        </w:rPr>
        <w:lastRenderedPageBreak/>
        <w:t xml:space="preserve">Tahapan metode </w:t>
      </w:r>
      <w:r w:rsidRPr="00E26D39">
        <w:rPr>
          <w:rFonts w:ascii="Times New Roman" w:hAnsi="Times New Roman" w:cs="Times New Roman"/>
          <w:i/>
          <w:sz w:val="24"/>
          <w:szCs w:val="24"/>
        </w:rPr>
        <w:t xml:space="preserve">Extreme Programing </w:t>
      </w:r>
      <w:r w:rsidRPr="00E26D39">
        <w:rPr>
          <w:rFonts w:ascii="Times New Roman" w:hAnsi="Times New Roman" w:cs="Times New Roman"/>
          <w:sz w:val="24"/>
          <w:szCs w:val="24"/>
        </w:rPr>
        <w:t xml:space="preserve">meliputi </w:t>
      </w:r>
      <w:r w:rsidRPr="00E26D39">
        <w:rPr>
          <w:rFonts w:ascii="Times New Roman" w:hAnsi="Times New Roman" w:cs="Times New Roman"/>
          <w:i/>
          <w:sz w:val="24"/>
          <w:szCs w:val="24"/>
        </w:rPr>
        <w:t>planing</w:t>
      </w:r>
      <w:r w:rsidRPr="00E26D39">
        <w:rPr>
          <w:rFonts w:ascii="Times New Roman" w:hAnsi="Times New Roman" w:cs="Times New Roman"/>
          <w:sz w:val="24"/>
          <w:szCs w:val="24"/>
        </w:rPr>
        <w:t xml:space="preserve">(Perencananaan), </w:t>
      </w:r>
      <w:r w:rsidRPr="00E26D39">
        <w:rPr>
          <w:rFonts w:ascii="Times New Roman" w:hAnsi="Times New Roman" w:cs="Times New Roman"/>
          <w:i/>
          <w:sz w:val="24"/>
          <w:szCs w:val="24"/>
        </w:rPr>
        <w:t>design</w:t>
      </w:r>
      <w:r w:rsidR="00121BC8">
        <w:rPr>
          <w:rFonts w:ascii="Times New Roman" w:hAnsi="Times New Roman" w:cs="Times New Roman"/>
          <w:i/>
          <w:sz w:val="24"/>
          <w:szCs w:val="24"/>
          <w:lang w:val="en-US"/>
        </w:rPr>
        <w:t xml:space="preserve"> </w:t>
      </w:r>
      <w:r w:rsidRPr="00E26D39">
        <w:rPr>
          <w:rFonts w:ascii="Times New Roman" w:hAnsi="Times New Roman" w:cs="Times New Roman"/>
          <w:sz w:val="24"/>
          <w:szCs w:val="24"/>
        </w:rPr>
        <w:t xml:space="preserve">(Perancangan), </w:t>
      </w:r>
      <w:r w:rsidRPr="00E26D39">
        <w:rPr>
          <w:rFonts w:ascii="Times New Roman" w:hAnsi="Times New Roman" w:cs="Times New Roman"/>
          <w:i/>
          <w:sz w:val="24"/>
          <w:szCs w:val="24"/>
        </w:rPr>
        <w:t>Coding</w:t>
      </w:r>
      <w:r w:rsidR="00121BC8">
        <w:rPr>
          <w:rFonts w:ascii="Times New Roman" w:hAnsi="Times New Roman" w:cs="Times New Roman"/>
          <w:i/>
          <w:sz w:val="24"/>
          <w:szCs w:val="24"/>
          <w:lang w:val="en-US"/>
        </w:rPr>
        <w:t xml:space="preserve"> </w:t>
      </w:r>
      <w:r w:rsidRPr="00E26D39">
        <w:rPr>
          <w:rFonts w:ascii="Times New Roman" w:hAnsi="Times New Roman" w:cs="Times New Roman"/>
          <w:sz w:val="24"/>
          <w:szCs w:val="24"/>
        </w:rPr>
        <w:t xml:space="preserve">(Pengkodean) dan </w:t>
      </w:r>
      <w:r w:rsidRPr="00E26D39">
        <w:rPr>
          <w:rFonts w:ascii="Times New Roman" w:hAnsi="Times New Roman" w:cs="Times New Roman"/>
          <w:i/>
          <w:sz w:val="24"/>
          <w:szCs w:val="24"/>
        </w:rPr>
        <w:t>Testing</w:t>
      </w:r>
      <w:r w:rsidR="00121BC8">
        <w:rPr>
          <w:rFonts w:ascii="Times New Roman" w:hAnsi="Times New Roman" w:cs="Times New Roman"/>
          <w:i/>
          <w:sz w:val="24"/>
          <w:szCs w:val="24"/>
          <w:lang w:val="en-US"/>
        </w:rPr>
        <w:t xml:space="preserve"> </w:t>
      </w:r>
      <w:r w:rsidRPr="00E26D39">
        <w:rPr>
          <w:rFonts w:ascii="Times New Roman" w:hAnsi="Times New Roman" w:cs="Times New Roman"/>
          <w:sz w:val="24"/>
          <w:szCs w:val="24"/>
        </w:rPr>
        <w:t>(Pengujian)</w:t>
      </w:r>
      <w:r w:rsidR="00121BC8">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Kahfi","given":"khairul","non-dropping-particle":"","parse-names":false,"suffix":""}],"id":"ITEM-1","issued":{"date-parts":[["2020"]]},"title":"implementasi sistem dendaftaran tugas akhir mrnggunakan metode extreme programming di stmik lombok","type":"book"},"uris":["http://www.mendeley.com/documents/?uuid=fb6180b8-ee90-4b9c-88ac-3b9e2b5093d9"]}],"mendeley":{"formattedCitation":"(Kahfi, 2020)","plainTextFormattedCitation":"(Kahfi, 2020)","previouslyFormattedCitation":"(Kahfi, 2020)"},"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Kahfi, 2020)</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7101AB40" w14:textId="77777777" w:rsidR="00D7105E" w:rsidRPr="00E26D39" w:rsidRDefault="00D7105E" w:rsidP="00E1799E">
      <w:pPr>
        <w:spacing w:line="480" w:lineRule="auto"/>
        <w:jc w:val="center"/>
        <w:rPr>
          <w:rFonts w:ascii="Times New Roman" w:hAnsi="Times New Roman" w:cs="Times New Roman"/>
          <w:b/>
          <w:bCs/>
          <w:sz w:val="24"/>
          <w:szCs w:val="24"/>
        </w:rPr>
      </w:pPr>
      <w:r w:rsidRPr="00E26D39">
        <w:rPr>
          <w:rFonts w:ascii="Times New Roman" w:hAnsi="Times New Roman" w:cs="Times New Roman"/>
          <w:b/>
          <w:bCs/>
          <w:noProof/>
          <w:sz w:val="24"/>
          <w:szCs w:val="24"/>
        </w:rPr>
        <w:drawing>
          <wp:inline distT="0" distB="0" distL="0" distR="0" wp14:anchorId="7BBD7A54" wp14:editId="2F0AE6EC">
            <wp:extent cx="4391638" cy="2210108"/>
            <wp:effectExtent l="0" t="0" r="9525" b="0"/>
            <wp:docPr id="69665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658462" name="Picture 696658462"/>
                    <pic:cNvPicPr/>
                  </pic:nvPicPr>
                  <pic:blipFill>
                    <a:blip r:embed="rId16">
                      <a:extLst>
                        <a:ext uri="{28A0092B-C50C-407E-A947-70E740481C1C}">
                          <a14:useLocalDpi xmlns:a14="http://schemas.microsoft.com/office/drawing/2010/main" val="0"/>
                        </a:ext>
                      </a:extLst>
                    </a:blip>
                    <a:stretch>
                      <a:fillRect/>
                    </a:stretch>
                  </pic:blipFill>
                  <pic:spPr>
                    <a:xfrm>
                      <a:off x="0" y="0"/>
                      <a:ext cx="4391638" cy="2210108"/>
                    </a:xfrm>
                    <a:prstGeom prst="rect">
                      <a:avLst/>
                    </a:prstGeom>
                  </pic:spPr>
                </pic:pic>
              </a:graphicData>
            </a:graphic>
          </wp:inline>
        </w:drawing>
      </w:r>
    </w:p>
    <w:p w14:paraId="6813B48A" w14:textId="77777777" w:rsidR="00D7105E" w:rsidRPr="00E26D39" w:rsidRDefault="00D7105E" w:rsidP="00E1799E">
      <w:pPr>
        <w:spacing w:line="480" w:lineRule="auto"/>
        <w:jc w:val="center"/>
        <w:rPr>
          <w:rFonts w:ascii="Times New Roman" w:hAnsi="Times New Roman" w:cs="Times New Roman"/>
          <w:sz w:val="24"/>
          <w:szCs w:val="24"/>
        </w:rPr>
      </w:pPr>
      <w:r w:rsidRPr="00E26D39">
        <w:rPr>
          <w:rFonts w:ascii="Times New Roman" w:hAnsi="Times New Roman" w:cs="Times New Roman"/>
          <w:sz w:val="24"/>
          <w:szCs w:val="24"/>
        </w:rPr>
        <w:t xml:space="preserve">Gambar  2.1 Kerangka Kerja </w:t>
      </w:r>
      <w:r w:rsidRPr="00E26D39">
        <w:rPr>
          <w:rFonts w:ascii="Times New Roman" w:hAnsi="Times New Roman" w:cs="Times New Roman"/>
          <w:i/>
          <w:iCs/>
          <w:sz w:val="24"/>
          <w:szCs w:val="24"/>
        </w:rPr>
        <w:t>Extreme Programming</w:t>
      </w:r>
    </w:p>
    <w:p w14:paraId="57020526" w14:textId="77777777" w:rsidR="00D7105E" w:rsidRPr="00E26D39" w:rsidRDefault="00D7105E">
      <w:pPr>
        <w:pStyle w:val="ListParagraph"/>
        <w:numPr>
          <w:ilvl w:val="0"/>
          <w:numId w:val="2"/>
        </w:numPr>
        <w:spacing w:after="160" w:line="480" w:lineRule="auto"/>
        <w:jc w:val="both"/>
        <w:rPr>
          <w:rFonts w:ascii="Times New Roman" w:hAnsi="Times New Roman" w:cs="Times New Roman"/>
          <w:i/>
          <w:iCs/>
          <w:sz w:val="24"/>
          <w:szCs w:val="24"/>
        </w:rPr>
      </w:pPr>
      <w:r w:rsidRPr="00E26D39">
        <w:rPr>
          <w:rFonts w:ascii="Times New Roman" w:hAnsi="Times New Roman" w:cs="Times New Roman"/>
          <w:i/>
          <w:iCs/>
          <w:sz w:val="24"/>
          <w:szCs w:val="24"/>
        </w:rPr>
        <w:t xml:space="preserve">Planning </w:t>
      </w:r>
    </w:p>
    <w:p w14:paraId="038C55AE" w14:textId="01EA7955" w:rsidR="00D7105E" w:rsidRPr="00E26D39" w:rsidRDefault="00C0645A" w:rsidP="0031247F">
      <w:pPr>
        <w:spacing w:line="480" w:lineRule="auto"/>
        <w:ind w:left="720"/>
        <w:jc w:val="both"/>
        <w:rPr>
          <w:rFonts w:ascii="Times New Roman" w:hAnsi="Times New Roman" w:cs="Times New Roman"/>
          <w:sz w:val="24"/>
          <w:szCs w:val="24"/>
        </w:rPr>
      </w:pPr>
      <w:r w:rsidRPr="00E26D39">
        <w:rPr>
          <w:rFonts w:ascii="Times New Roman" w:hAnsi="Times New Roman" w:cs="Times New Roman"/>
          <w:sz w:val="24"/>
          <w:szCs w:val="24"/>
          <w:lang w:val="en-US"/>
        </w:rPr>
        <w:t>M</w:t>
      </w:r>
      <w:r w:rsidR="00D7105E" w:rsidRPr="00E26D39">
        <w:rPr>
          <w:rFonts w:ascii="Times New Roman" w:hAnsi="Times New Roman" w:cs="Times New Roman"/>
          <w:sz w:val="24"/>
          <w:szCs w:val="24"/>
        </w:rPr>
        <w:t xml:space="preserve">erupakan kegiatan pengumpulan kebutuhan yang memungkinkan anggota teknis tim </w:t>
      </w:r>
      <w:r w:rsidR="00D7105E" w:rsidRPr="00E26D39">
        <w:rPr>
          <w:rFonts w:ascii="Times New Roman" w:hAnsi="Times New Roman" w:cs="Times New Roman"/>
          <w:i/>
          <w:iCs/>
          <w:sz w:val="24"/>
          <w:szCs w:val="24"/>
        </w:rPr>
        <w:t>XP</w:t>
      </w:r>
      <w:r w:rsidR="00D7105E" w:rsidRPr="00E26D39">
        <w:rPr>
          <w:rFonts w:ascii="Times New Roman" w:hAnsi="Times New Roman" w:cs="Times New Roman"/>
          <w:sz w:val="24"/>
          <w:szCs w:val="24"/>
        </w:rPr>
        <w:t xml:space="preserve"> untuk memahami konteks bisnis perangkat lunak dan untuk mendapatkan perkiraan yang luas untuk luaran yang dibutuhkan dan fitur serta fungsionalitas utama </w:t>
      </w:r>
    </w:p>
    <w:p w14:paraId="39BFA3A4" w14:textId="77777777" w:rsidR="00D7105E" w:rsidRPr="00E26D39" w:rsidRDefault="00D7105E">
      <w:pPr>
        <w:pStyle w:val="ListParagraph"/>
        <w:numPr>
          <w:ilvl w:val="0"/>
          <w:numId w:val="2"/>
        </w:numPr>
        <w:spacing w:after="160" w:line="480" w:lineRule="auto"/>
        <w:jc w:val="both"/>
        <w:rPr>
          <w:rFonts w:ascii="Times New Roman" w:hAnsi="Times New Roman" w:cs="Times New Roman"/>
          <w:i/>
          <w:iCs/>
          <w:sz w:val="24"/>
          <w:szCs w:val="24"/>
        </w:rPr>
      </w:pPr>
      <w:r w:rsidRPr="00E26D39">
        <w:rPr>
          <w:rFonts w:ascii="Times New Roman" w:hAnsi="Times New Roman" w:cs="Times New Roman"/>
          <w:i/>
          <w:iCs/>
          <w:sz w:val="24"/>
          <w:szCs w:val="24"/>
        </w:rPr>
        <w:t xml:space="preserve">Design </w:t>
      </w:r>
    </w:p>
    <w:p w14:paraId="07F5A399" w14:textId="77777777" w:rsidR="00D7105E" w:rsidRPr="00E26D39" w:rsidRDefault="00D7105E" w:rsidP="0031247F">
      <w:pPr>
        <w:spacing w:line="480" w:lineRule="auto"/>
        <w:ind w:left="720"/>
        <w:jc w:val="both"/>
        <w:rPr>
          <w:rFonts w:ascii="Times New Roman" w:hAnsi="Times New Roman" w:cs="Times New Roman"/>
          <w:sz w:val="24"/>
          <w:szCs w:val="24"/>
        </w:rPr>
      </w:pPr>
      <w:r w:rsidRPr="00E26D39">
        <w:rPr>
          <w:rFonts w:ascii="Times New Roman" w:hAnsi="Times New Roman" w:cs="Times New Roman"/>
          <w:sz w:val="24"/>
          <w:szCs w:val="24"/>
        </w:rPr>
        <w:t xml:space="preserve">Tahapan design yaitu membuat sebuah rancangan sistem informasi akuntansi dengan menggunakan permodelan berorientasi objek yaitu merancang </w:t>
      </w:r>
      <w:r w:rsidRPr="00E26D39">
        <w:rPr>
          <w:rFonts w:ascii="Times New Roman" w:hAnsi="Times New Roman" w:cs="Times New Roman"/>
          <w:i/>
          <w:iCs/>
          <w:sz w:val="24"/>
          <w:szCs w:val="24"/>
        </w:rPr>
        <w:t>usecase diagram, class diagram</w:t>
      </w:r>
      <w:r w:rsidRPr="00E26D39">
        <w:rPr>
          <w:rFonts w:ascii="Times New Roman" w:hAnsi="Times New Roman" w:cs="Times New Roman"/>
          <w:sz w:val="24"/>
          <w:szCs w:val="24"/>
        </w:rPr>
        <w:t xml:space="preserve">, dan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w:t>
      </w:r>
    </w:p>
    <w:p w14:paraId="7591CFF6" w14:textId="77777777" w:rsidR="00D7105E" w:rsidRPr="00E26D39" w:rsidRDefault="00D7105E">
      <w:pPr>
        <w:pStyle w:val="ListParagraph"/>
        <w:numPr>
          <w:ilvl w:val="0"/>
          <w:numId w:val="2"/>
        </w:numPr>
        <w:spacing w:after="160" w:line="480" w:lineRule="auto"/>
        <w:jc w:val="both"/>
        <w:rPr>
          <w:rFonts w:ascii="Times New Roman" w:hAnsi="Times New Roman" w:cs="Times New Roman"/>
          <w:i/>
          <w:iCs/>
          <w:sz w:val="24"/>
          <w:szCs w:val="24"/>
        </w:rPr>
      </w:pPr>
      <w:r w:rsidRPr="00E26D39">
        <w:rPr>
          <w:rFonts w:ascii="Times New Roman" w:hAnsi="Times New Roman" w:cs="Times New Roman"/>
          <w:i/>
          <w:iCs/>
          <w:sz w:val="24"/>
          <w:szCs w:val="24"/>
        </w:rPr>
        <w:t>Coding</w:t>
      </w:r>
    </w:p>
    <w:p w14:paraId="75E41716" w14:textId="1F7713A2" w:rsidR="00D7105E" w:rsidRPr="00E26D39" w:rsidRDefault="00D7105E" w:rsidP="00C0645A">
      <w:pPr>
        <w:spacing w:line="480" w:lineRule="auto"/>
        <w:ind w:left="720"/>
        <w:jc w:val="both"/>
        <w:rPr>
          <w:rFonts w:ascii="Times New Roman" w:hAnsi="Times New Roman" w:cs="Times New Roman"/>
          <w:sz w:val="24"/>
          <w:szCs w:val="24"/>
        </w:rPr>
      </w:pPr>
      <w:r w:rsidRPr="00E26D39">
        <w:rPr>
          <w:rFonts w:ascii="Times New Roman" w:hAnsi="Times New Roman" w:cs="Times New Roman"/>
          <w:sz w:val="24"/>
          <w:szCs w:val="24"/>
        </w:rPr>
        <w:lastRenderedPageBreak/>
        <w:t xml:space="preserve"> Tahapan coding yaitu membuat aplikasi berbasis web dengan bahasa pemrograman menggunakan PHP dengan menggunakan </w:t>
      </w:r>
      <w:r w:rsidRPr="00E26D39">
        <w:rPr>
          <w:rFonts w:ascii="Times New Roman" w:hAnsi="Times New Roman" w:cs="Times New Roman"/>
          <w:i/>
          <w:iCs/>
          <w:sz w:val="24"/>
          <w:szCs w:val="24"/>
        </w:rPr>
        <w:t>framework Laravel</w:t>
      </w:r>
      <w:r w:rsidRPr="00E26D39">
        <w:rPr>
          <w:rFonts w:ascii="Times New Roman" w:hAnsi="Times New Roman" w:cs="Times New Roman"/>
          <w:sz w:val="24"/>
          <w:szCs w:val="24"/>
        </w:rPr>
        <w:t xml:space="preserve"> dan Database </w:t>
      </w:r>
      <w:r w:rsidRPr="00E26D39">
        <w:rPr>
          <w:rFonts w:ascii="Times New Roman" w:hAnsi="Times New Roman" w:cs="Times New Roman"/>
          <w:i/>
          <w:iCs/>
          <w:sz w:val="24"/>
          <w:szCs w:val="24"/>
        </w:rPr>
        <w:t>MySql</w:t>
      </w:r>
      <w:r w:rsidRPr="00E26D39">
        <w:rPr>
          <w:rFonts w:ascii="Times New Roman" w:hAnsi="Times New Roman" w:cs="Times New Roman"/>
          <w:sz w:val="24"/>
          <w:szCs w:val="24"/>
        </w:rPr>
        <w:t xml:space="preserve">. </w:t>
      </w:r>
    </w:p>
    <w:p w14:paraId="4A56979C" w14:textId="77777777" w:rsidR="00D7105E" w:rsidRPr="00E26D39" w:rsidRDefault="00D7105E">
      <w:pPr>
        <w:pStyle w:val="ListParagraph"/>
        <w:numPr>
          <w:ilvl w:val="0"/>
          <w:numId w:val="2"/>
        </w:numPr>
        <w:spacing w:after="160" w:line="480" w:lineRule="auto"/>
        <w:jc w:val="both"/>
        <w:rPr>
          <w:rFonts w:ascii="Times New Roman" w:hAnsi="Times New Roman" w:cs="Times New Roman"/>
          <w:i/>
          <w:iCs/>
          <w:sz w:val="24"/>
          <w:szCs w:val="24"/>
        </w:rPr>
      </w:pPr>
      <w:r w:rsidRPr="00E26D39">
        <w:rPr>
          <w:rFonts w:ascii="Times New Roman" w:hAnsi="Times New Roman" w:cs="Times New Roman"/>
          <w:i/>
          <w:iCs/>
          <w:sz w:val="24"/>
          <w:szCs w:val="24"/>
        </w:rPr>
        <w:t xml:space="preserve">Testing </w:t>
      </w:r>
    </w:p>
    <w:p w14:paraId="770315CF" w14:textId="77777777" w:rsidR="00D7105E" w:rsidRPr="00E26D39" w:rsidRDefault="00D7105E" w:rsidP="0031247F">
      <w:pPr>
        <w:spacing w:line="480" w:lineRule="auto"/>
        <w:ind w:left="720"/>
        <w:jc w:val="both"/>
        <w:rPr>
          <w:rFonts w:ascii="Times New Roman" w:hAnsi="Times New Roman" w:cs="Times New Roman"/>
          <w:b/>
          <w:bCs/>
          <w:sz w:val="24"/>
          <w:szCs w:val="24"/>
        </w:rPr>
      </w:pPr>
      <w:r w:rsidRPr="00E26D39">
        <w:rPr>
          <w:rFonts w:ascii="Times New Roman" w:hAnsi="Times New Roman" w:cs="Times New Roman"/>
          <w:sz w:val="24"/>
          <w:szCs w:val="24"/>
        </w:rPr>
        <w:t xml:space="preserve">Tahapan test yaitu membuat pengujian terhadap aplikasi yang sudah dibuat dengan menggunakan Blackbox Testing untuk menguji fungsionalitas sistem dan </w:t>
      </w:r>
      <w:r w:rsidRPr="00E26D39">
        <w:rPr>
          <w:rFonts w:ascii="Times New Roman" w:hAnsi="Times New Roman" w:cs="Times New Roman"/>
          <w:i/>
          <w:iCs/>
          <w:sz w:val="24"/>
          <w:szCs w:val="24"/>
        </w:rPr>
        <w:t>Model DeLone</w:t>
      </w:r>
      <w:r w:rsidRPr="00E26D39">
        <w:rPr>
          <w:rFonts w:ascii="Times New Roman" w:hAnsi="Times New Roman" w:cs="Times New Roman"/>
          <w:sz w:val="24"/>
          <w:szCs w:val="24"/>
        </w:rPr>
        <w:t xml:space="preserve"> and </w:t>
      </w:r>
      <w:r w:rsidRPr="00E26D39">
        <w:rPr>
          <w:rFonts w:ascii="Times New Roman" w:hAnsi="Times New Roman" w:cs="Times New Roman"/>
          <w:i/>
          <w:iCs/>
          <w:sz w:val="24"/>
          <w:szCs w:val="24"/>
        </w:rPr>
        <w:t>McLean</w:t>
      </w:r>
      <w:r w:rsidRPr="00E26D39">
        <w:rPr>
          <w:rFonts w:ascii="Times New Roman" w:hAnsi="Times New Roman" w:cs="Times New Roman"/>
          <w:sz w:val="24"/>
          <w:szCs w:val="24"/>
        </w:rPr>
        <w:t xml:space="preserve"> untuk menguji kesuksesan sistem informasi.</w:t>
      </w:r>
    </w:p>
    <w:p w14:paraId="4C6893BE"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i/>
          <w:iCs/>
          <w:sz w:val="24"/>
          <w:szCs w:val="24"/>
        </w:rPr>
      </w:pPr>
      <w:bookmarkStart w:id="49" w:name="_Toc156162719"/>
      <w:bookmarkStart w:id="50" w:name="_Toc156633495"/>
      <w:r w:rsidRPr="00E26D39">
        <w:rPr>
          <w:rFonts w:ascii="Times New Roman" w:hAnsi="Times New Roman" w:cs="Times New Roman"/>
          <w:b/>
          <w:bCs/>
          <w:i/>
          <w:iCs/>
          <w:sz w:val="24"/>
          <w:szCs w:val="24"/>
        </w:rPr>
        <w:t>Flowchart</w:t>
      </w:r>
      <w:bookmarkEnd w:id="49"/>
      <w:bookmarkEnd w:id="50"/>
    </w:p>
    <w:p w14:paraId="62F8CF71" w14:textId="0B913EFE"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i/>
          <w:iCs/>
          <w:sz w:val="24"/>
          <w:szCs w:val="24"/>
        </w:rPr>
        <w:t>Flowchart</w:t>
      </w:r>
      <w:r w:rsidRPr="00E26D39">
        <w:rPr>
          <w:rFonts w:ascii="Times New Roman" w:hAnsi="Times New Roman" w:cs="Times New Roman"/>
          <w:sz w:val="24"/>
          <w:szCs w:val="24"/>
        </w:rPr>
        <w:t xml:space="preserve"> adalah      bagan-bagan      yang      mempunyai      arus      yang  menggambarkan langkah-langkah  penyelesaian  suatu  masalah.  </w:t>
      </w:r>
      <w:r w:rsidRPr="00E26D39">
        <w:rPr>
          <w:rFonts w:ascii="Times New Roman" w:hAnsi="Times New Roman" w:cs="Times New Roman"/>
          <w:i/>
          <w:iCs/>
          <w:sz w:val="24"/>
          <w:szCs w:val="24"/>
        </w:rPr>
        <w:t>Flowchart</w:t>
      </w:r>
      <w:r w:rsidRPr="00E26D39">
        <w:rPr>
          <w:rFonts w:ascii="Times New Roman" w:hAnsi="Times New Roman" w:cs="Times New Roman"/>
          <w:sz w:val="24"/>
          <w:szCs w:val="24"/>
        </w:rPr>
        <w:t xml:space="preserve"> merupakan  cara penyajian dari suatu algoritma.Berikut adalah simbol  </w:t>
      </w:r>
      <w:r w:rsidRPr="00E26D39">
        <w:rPr>
          <w:rFonts w:ascii="Times New Roman" w:hAnsi="Times New Roman" w:cs="Times New Roman"/>
          <w:i/>
          <w:sz w:val="24"/>
          <w:szCs w:val="24"/>
        </w:rPr>
        <w:t>flowchart</w:t>
      </w:r>
      <w:r w:rsidRPr="00E26D39">
        <w:rPr>
          <w:rFonts w:ascii="Times New Roman" w:hAnsi="Times New Roman" w:cs="Times New Roman"/>
          <w:sz w:val="24"/>
          <w:szCs w:val="24"/>
        </w:rPr>
        <w:t xml:space="preserve">  yang umum digunakan</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Romzi","given":"Muhammad","non-dropping-particle":"","parse-names":false,"suffix":""}],"id":"ITEM-1","issued":{"date-parts":[["2012"]]},"publisher-place":"baturaja","title":"Logika dan algoritma","type":"book"},"uris":["http://www.mendeley.com/documents/?uuid=7acfc1bd-84e6-481e-b77d-6d065646f33f"]}],"mendeley":{"formattedCitation":"(Romzi, 2012)","plainTextFormattedCitation":"(Romzi, 2012)","previouslyFormattedCitation":"(Romzi, 2012)"},"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Romzi, 2012)</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7E3AFFB5" w14:textId="77777777" w:rsidR="00D7105E" w:rsidRPr="00E26D39" w:rsidRDefault="00D7105E" w:rsidP="00E1799E">
      <w:pPr>
        <w:spacing w:line="480" w:lineRule="auto"/>
        <w:jc w:val="center"/>
        <w:rPr>
          <w:rFonts w:ascii="Times New Roman" w:hAnsi="Times New Roman" w:cs="Times New Roman"/>
          <w:i/>
          <w:iCs/>
          <w:sz w:val="24"/>
          <w:szCs w:val="24"/>
        </w:rPr>
      </w:pPr>
      <w:r w:rsidRPr="00E26D39">
        <w:rPr>
          <w:rFonts w:ascii="Times New Roman" w:hAnsi="Times New Roman" w:cs="Times New Roman"/>
          <w:sz w:val="24"/>
          <w:szCs w:val="24"/>
        </w:rPr>
        <w:t xml:space="preserve">Tabel 2.1 Simbol </w:t>
      </w:r>
      <w:r w:rsidRPr="00E26D39">
        <w:rPr>
          <w:rFonts w:ascii="Times New Roman" w:hAnsi="Times New Roman" w:cs="Times New Roman"/>
          <w:i/>
          <w:iCs/>
          <w:sz w:val="24"/>
          <w:szCs w:val="24"/>
        </w:rPr>
        <w:t>Flowchart</w:t>
      </w:r>
    </w:p>
    <w:tbl>
      <w:tblPr>
        <w:tblStyle w:val="TableGrid"/>
        <w:tblW w:w="0" w:type="auto"/>
        <w:tblLook w:val="04A0" w:firstRow="1" w:lastRow="0" w:firstColumn="1" w:lastColumn="0" w:noHBand="0" w:noVBand="1"/>
      </w:tblPr>
      <w:tblGrid>
        <w:gridCol w:w="528"/>
        <w:gridCol w:w="1740"/>
        <w:gridCol w:w="2072"/>
        <w:gridCol w:w="3814"/>
      </w:tblGrid>
      <w:tr w:rsidR="005B2661" w:rsidRPr="00E26D39" w14:paraId="13963B84" w14:textId="77777777" w:rsidTr="005219E2">
        <w:tc>
          <w:tcPr>
            <w:tcW w:w="528" w:type="dxa"/>
          </w:tcPr>
          <w:p w14:paraId="3870C4E8"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1740" w:type="dxa"/>
          </w:tcPr>
          <w:p w14:paraId="593EBF63"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 xml:space="preserve">Nama </w:t>
            </w:r>
          </w:p>
        </w:tc>
        <w:tc>
          <w:tcPr>
            <w:tcW w:w="2072" w:type="dxa"/>
          </w:tcPr>
          <w:p w14:paraId="57412144"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Gambar</w:t>
            </w:r>
          </w:p>
        </w:tc>
        <w:tc>
          <w:tcPr>
            <w:tcW w:w="3814" w:type="dxa"/>
          </w:tcPr>
          <w:p w14:paraId="78A6018B"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32477B53" w14:textId="77777777" w:rsidTr="005219E2">
        <w:trPr>
          <w:trHeight w:val="827"/>
        </w:trPr>
        <w:tc>
          <w:tcPr>
            <w:tcW w:w="528" w:type="dxa"/>
          </w:tcPr>
          <w:p w14:paraId="057600E9" w14:textId="77777777" w:rsidR="00D7105E" w:rsidRPr="00E26D39" w:rsidRDefault="00D7105E" w:rsidP="00E87F22">
            <w:pPr>
              <w:jc w:val="both"/>
              <w:rPr>
                <w:rFonts w:ascii="Times New Roman" w:hAnsi="Times New Roman" w:cs="Times New Roman"/>
                <w:sz w:val="24"/>
                <w:szCs w:val="24"/>
              </w:rPr>
            </w:pPr>
          </w:p>
          <w:p w14:paraId="1B0DA8D6"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1</w:t>
            </w:r>
          </w:p>
          <w:p w14:paraId="7612EA70" w14:textId="77777777" w:rsidR="00D7105E" w:rsidRPr="00E26D39" w:rsidRDefault="00D7105E" w:rsidP="00E87F22">
            <w:pPr>
              <w:jc w:val="both"/>
              <w:rPr>
                <w:rFonts w:ascii="Times New Roman" w:hAnsi="Times New Roman" w:cs="Times New Roman"/>
                <w:sz w:val="24"/>
                <w:szCs w:val="24"/>
              </w:rPr>
            </w:pPr>
          </w:p>
        </w:tc>
        <w:tc>
          <w:tcPr>
            <w:tcW w:w="1740" w:type="dxa"/>
          </w:tcPr>
          <w:p w14:paraId="4EB8BC94"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noProof/>
                <w:sz w:val="24"/>
                <w:szCs w:val="24"/>
              </w:rPr>
              <w:drawing>
                <wp:anchor distT="0" distB="0" distL="114300" distR="114300" simplePos="0" relativeHeight="251646464" behindDoc="0" locked="0" layoutInCell="1" allowOverlap="1" wp14:anchorId="5049AFB2" wp14:editId="7440F113">
                  <wp:simplePos x="0" y="0"/>
                  <wp:positionH relativeFrom="column">
                    <wp:posOffset>-31115</wp:posOffset>
                  </wp:positionH>
                  <wp:positionV relativeFrom="paragraph">
                    <wp:posOffset>80173</wp:posOffset>
                  </wp:positionV>
                  <wp:extent cx="952500" cy="181610"/>
                  <wp:effectExtent l="0" t="0" r="0" b="0"/>
                  <wp:wrapNone/>
                  <wp:docPr id="133317368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1"/>
                          <pic:cNvPicPr>
                            <a:picLocks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0" cy="1816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072" w:type="dxa"/>
          </w:tcPr>
          <w:p w14:paraId="20275734"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Flow directing symbol</w:t>
            </w:r>
          </w:p>
        </w:tc>
        <w:tc>
          <w:tcPr>
            <w:tcW w:w="3814" w:type="dxa"/>
          </w:tcPr>
          <w:p w14:paraId="20492CC6"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Simbol yang di gunakan untuk menghubungkan antara simbol yang lain</w:t>
            </w:r>
          </w:p>
        </w:tc>
      </w:tr>
      <w:tr w:rsidR="005B2661" w:rsidRPr="00E26D39" w14:paraId="3FEB8767" w14:textId="77777777" w:rsidTr="00F16FA2">
        <w:trPr>
          <w:trHeight w:val="890"/>
        </w:trPr>
        <w:tc>
          <w:tcPr>
            <w:tcW w:w="528" w:type="dxa"/>
          </w:tcPr>
          <w:p w14:paraId="7B52FF5B" w14:textId="77777777" w:rsidR="00F16FA2" w:rsidRPr="00E26D39" w:rsidRDefault="00F16FA2" w:rsidP="00F16FA2">
            <w:pPr>
              <w:jc w:val="both"/>
              <w:rPr>
                <w:rFonts w:ascii="Times New Roman" w:hAnsi="Times New Roman" w:cs="Times New Roman"/>
                <w:sz w:val="24"/>
                <w:szCs w:val="24"/>
              </w:rPr>
            </w:pPr>
          </w:p>
          <w:p w14:paraId="3A1B4EF4"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1740" w:type="dxa"/>
          </w:tcPr>
          <w:p w14:paraId="44B0BB16" w14:textId="44A2F152"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7382BBE7">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 o:spid="_x0000_s2098" type="#_x0000_t120" style="position:absolute;left:0;text-align:left;margin-left:10.5pt;margin-top:5.5pt;width:36pt;height:35.25pt;z-index:251658752;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" fillcolor="white [3201]" strokecolor="black [3200]" strokeweight="2pt"/>
              </w:pict>
            </w:r>
          </w:p>
        </w:tc>
        <w:tc>
          <w:tcPr>
            <w:tcW w:w="2072" w:type="dxa"/>
          </w:tcPr>
          <w:p w14:paraId="4B0609AB"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Connector symbol</w:t>
            </w:r>
          </w:p>
        </w:tc>
        <w:tc>
          <w:tcPr>
            <w:tcW w:w="3814" w:type="dxa"/>
          </w:tcPr>
          <w:p w14:paraId="41ADB452"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utuk keluar-masuk atau penyambung proses dalam lembar/halaman yang sama.</w:t>
            </w:r>
          </w:p>
        </w:tc>
      </w:tr>
      <w:tr w:rsidR="005B2661" w:rsidRPr="00E26D39" w14:paraId="3F1E0EA7" w14:textId="77777777" w:rsidTr="005219E2">
        <w:trPr>
          <w:trHeight w:val="1142"/>
        </w:trPr>
        <w:tc>
          <w:tcPr>
            <w:tcW w:w="528" w:type="dxa"/>
          </w:tcPr>
          <w:p w14:paraId="638AB922" w14:textId="77777777" w:rsidR="00F16FA2" w:rsidRPr="00E26D39" w:rsidRDefault="00F16FA2" w:rsidP="00F16FA2">
            <w:pPr>
              <w:jc w:val="both"/>
              <w:rPr>
                <w:rFonts w:ascii="Times New Roman" w:hAnsi="Times New Roman" w:cs="Times New Roman"/>
                <w:b/>
                <w:bCs/>
                <w:sz w:val="24"/>
                <w:szCs w:val="24"/>
              </w:rPr>
            </w:pPr>
          </w:p>
          <w:p w14:paraId="5BED4A1B"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1740" w:type="dxa"/>
          </w:tcPr>
          <w:p w14:paraId="3940D835" w14:textId="3B021946" w:rsidR="00F16FA2" w:rsidRPr="00E26D39" w:rsidRDefault="00000000" w:rsidP="00F16FA2">
            <w:pPr>
              <w:jc w:val="both"/>
              <w:rPr>
                <w:rFonts w:ascii="Times New Roman" w:hAnsi="Times New Roman" w:cs="Times New Roman"/>
                <w:b/>
                <w:bCs/>
                <w:noProof/>
                <w:sz w:val="24"/>
                <w:szCs w:val="24"/>
              </w:rPr>
            </w:pPr>
            <w:r>
              <w:rPr>
                <w:rFonts w:ascii="Times New Roman" w:hAnsi="Times New Roman" w:cs="Times New Roman"/>
                <w:noProof/>
                <w:sz w:val="24"/>
                <w:szCs w:val="24"/>
              </w:rPr>
              <w:pict w14:anchorId="5518ECA0">
                <v:shapetype id="_x0000_t177" coordsize="21600,21600" o:spt="177" path="m,l21600,r,17255l10800,21600,,17255xe">
                  <v:stroke joinstyle="miter"/>
                  <v:path gradientshapeok="t" o:connecttype="rect" textboxrect="0,0,21600,17255"/>
                </v:shapetype>
                <v:shape id="Flowchart: Off-page Connector 6" o:spid="_x0000_s2099" type="#_x0000_t177" style="position:absolute;left:0;text-align:left;margin-left:9.6pt;margin-top:7.7pt;width:42.75pt;height:39.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" fillcolor="white [3201]" strokecolor="black [3200]" strokeweight="2pt"/>
              </w:pict>
            </w:r>
          </w:p>
        </w:tc>
        <w:tc>
          <w:tcPr>
            <w:tcW w:w="2072" w:type="dxa"/>
          </w:tcPr>
          <w:p w14:paraId="07B34066"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Connector symbol</w:t>
            </w:r>
          </w:p>
        </w:tc>
        <w:tc>
          <w:tcPr>
            <w:tcW w:w="3814" w:type="dxa"/>
          </w:tcPr>
          <w:p w14:paraId="02BA460D"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utuk keluar-masuk atau penyambung proses dalam lembar/halaman yang berbeda.</w:t>
            </w:r>
          </w:p>
        </w:tc>
      </w:tr>
      <w:tr w:rsidR="005B2661" w:rsidRPr="00E26D39" w14:paraId="4E26CC8F" w14:textId="77777777" w:rsidTr="00F16FA2">
        <w:trPr>
          <w:trHeight w:val="1007"/>
        </w:trPr>
        <w:tc>
          <w:tcPr>
            <w:tcW w:w="528" w:type="dxa"/>
          </w:tcPr>
          <w:p w14:paraId="7F2503C5" w14:textId="77777777" w:rsidR="00F16FA2" w:rsidRPr="00E26D39" w:rsidRDefault="00F16FA2" w:rsidP="00F16FA2">
            <w:pPr>
              <w:jc w:val="both"/>
              <w:rPr>
                <w:rFonts w:ascii="Times New Roman" w:hAnsi="Times New Roman" w:cs="Times New Roman"/>
                <w:b/>
                <w:bCs/>
                <w:sz w:val="24"/>
                <w:szCs w:val="24"/>
              </w:rPr>
            </w:pPr>
          </w:p>
          <w:p w14:paraId="4A0E8B03"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5</w:t>
            </w:r>
          </w:p>
        </w:tc>
        <w:tc>
          <w:tcPr>
            <w:tcW w:w="1740" w:type="dxa"/>
          </w:tcPr>
          <w:p w14:paraId="2AF7C20A" w14:textId="1106E00A" w:rsidR="00F16FA2" w:rsidRPr="00E26D39" w:rsidRDefault="00000000" w:rsidP="00F16FA2">
            <w:pPr>
              <w:jc w:val="both"/>
              <w:rPr>
                <w:rFonts w:ascii="Times New Roman" w:hAnsi="Times New Roman" w:cs="Times New Roman"/>
                <w:b/>
                <w:bCs/>
                <w:noProof/>
                <w:sz w:val="24"/>
                <w:szCs w:val="24"/>
              </w:rPr>
            </w:pPr>
            <w:r>
              <w:rPr>
                <w:rFonts w:ascii="Times New Roman" w:hAnsi="Times New Roman" w:cs="Times New Roman"/>
                <w:noProof/>
                <w:sz w:val="24"/>
                <w:szCs w:val="24"/>
              </w:rPr>
              <w:pict w14:anchorId="00806A41">
                <v:rect id="Rectangle 7" o:spid="_x0000_s2100" style="position:absolute;left:0;text-align:left;margin-left:-1.7pt;margin-top:6.35pt;width:1in;height:33pt;z-index:25166080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" fillcolor="white [3201]" strokecolor="black [3200]" strokeweight="2pt"/>
              </w:pict>
            </w:r>
          </w:p>
        </w:tc>
        <w:tc>
          <w:tcPr>
            <w:tcW w:w="2072" w:type="dxa"/>
          </w:tcPr>
          <w:p w14:paraId="7DDBCC33"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Processing symbol</w:t>
            </w:r>
          </w:p>
        </w:tc>
        <w:tc>
          <w:tcPr>
            <w:tcW w:w="3814" w:type="dxa"/>
          </w:tcPr>
          <w:p w14:paraId="7435C72C"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yang menunjukkan untuk mengelola yang di lakukan oleh komputer</w:t>
            </w:r>
          </w:p>
        </w:tc>
      </w:tr>
      <w:tr w:rsidR="00A76326" w:rsidRPr="00E26D39" w14:paraId="1F8A48DF" w14:textId="77777777" w:rsidTr="00A76326">
        <w:trPr>
          <w:trHeight w:val="449"/>
        </w:trPr>
        <w:tc>
          <w:tcPr>
            <w:tcW w:w="8154" w:type="dxa"/>
            <w:gridSpan w:val="4"/>
            <w:tcBorders>
              <w:top w:val="nil"/>
              <w:left w:val="nil"/>
              <w:right w:val="nil"/>
            </w:tcBorders>
          </w:tcPr>
          <w:p w14:paraId="2F95C3EE" w14:textId="3F6EF4A2" w:rsidR="00A76326" w:rsidRPr="00E26D39" w:rsidRDefault="00A76326" w:rsidP="00A76326">
            <w:pPr>
              <w:jc w:val="center"/>
              <w:rPr>
                <w:rFonts w:ascii="Times New Roman" w:hAnsi="Times New Roman" w:cs="Times New Roman"/>
                <w:sz w:val="24"/>
                <w:szCs w:val="24"/>
              </w:rPr>
            </w:pPr>
            <w:r w:rsidRPr="00E26D39">
              <w:rPr>
                <w:rFonts w:ascii="Times New Roman" w:hAnsi="Times New Roman" w:cs="Times New Roman"/>
                <w:sz w:val="24"/>
                <w:szCs w:val="24"/>
              </w:rPr>
              <w:lastRenderedPageBreak/>
              <w:t xml:space="preserve">Tabel 2.1 Simbol </w:t>
            </w:r>
            <w:r w:rsidRPr="00E26D39">
              <w:rPr>
                <w:rFonts w:ascii="Times New Roman" w:hAnsi="Times New Roman" w:cs="Times New Roman"/>
                <w:i/>
                <w:iCs/>
                <w:sz w:val="24"/>
                <w:szCs w:val="24"/>
              </w:rPr>
              <w:t xml:space="preserve">Flowchart  </w:t>
            </w:r>
            <w:r w:rsidRPr="00E26D39">
              <w:rPr>
                <w:rFonts w:ascii="Times New Roman" w:hAnsi="Times New Roman" w:cs="Times New Roman"/>
                <w:sz w:val="24"/>
                <w:szCs w:val="24"/>
              </w:rPr>
              <w:t>(Lanjutan)</w:t>
            </w:r>
          </w:p>
        </w:tc>
      </w:tr>
      <w:tr w:rsidR="005B2661" w:rsidRPr="00E26D39" w14:paraId="4411CC32" w14:textId="77777777" w:rsidTr="005219E2">
        <w:trPr>
          <w:trHeight w:val="1250"/>
        </w:trPr>
        <w:tc>
          <w:tcPr>
            <w:tcW w:w="528" w:type="dxa"/>
          </w:tcPr>
          <w:p w14:paraId="4182613E" w14:textId="77777777" w:rsidR="00F16FA2" w:rsidRPr="00E26D39" w:rsidRDefault="00F16FA2" w:rsidP="00F16FA2">
            <w:pPr>
              <w:jc w:val="both"/>
              <w:rPr>
                <w:rFonts w:ascii="Times New Roman" w:hAnsi="Times New Roman" w:cs="Times New Roman"/>
                <w:b/>
                <w:bCs/>
                <w:sz w:val="24"/>
                <w:szCs w:val="24"/>
              </w:rPr>
            </w:pPr>
          </w:p>
          <w:p w14:paraId="41D95274"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6</w:t>
            </w:r>
          </w:p>
        </w:tc>
        <w:tc>
          <w:tcPr>
            <w:tcW w:w="1740" w:type="dxa"/>
          </w:tcPr>
          <w:p w14:paraId="493CF831" w14:textId="7B35BD6C" w:rsidR="00F16FA2" w:rsidRPr="00E26D39" w:rsidRDefault="00000000" w:rsidP="00F16FA2">
            <w:pPr>
              <w:jc w:val="both"/>
              <w:rPr>
                <w:rFonts w:ascii="Times New Roman" w:hAnsi="Times New Roman" w:cs="Times New Roman"/>
                <w:b/>
                <w:bCs/>
                <w:noProof/>
                <w:sz w:val="24"/>
                <w:szCs w:val="24"/>
              </w:rPr>
            </w:pPr>
            <w:r>
              <w:rPr>
                <w:rFonts w:ascii="Times New Roman" w:hAnsi="Times New Roman" w:cs="Times New Roman"/>
                <w:noProof/>
                <w:sz w:val="24"/>
                <w:szCs w:val="24"/>
              </w:rPr>
              <w:pict w14:anchorId="6D1FC3C9">
                <v:shapetype id="_x0000_t119" coordsize="21600,21600" o:spt="119" path="m,l21600,,17240,21600r-12880,xe">
                  <v:stroke joinstyle="miter"/>
                  <v:path gradientshapeok="t" o:connecttype="custom" o:connectlocs="10800,0;2180,10800;10800,21600;19420,10800" textboxrect="4321,0,17204,21600"/>
                </v:shapetype>
                <v:shape id="Flowchart: Manual Operation 8" o:spid="_x0000_s2101" type="#_x0000_t119" style="position:absolute;left:0;text-align:left;margin-left:5.1pt;margin-top:13.7pt;width:60pt;height:38.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" fillcolor="white [3201]" strokecolor="black [3200]" strokeweight="2pt"/>
              </w:pict>
            </w:r>
          </w:p>
        </w:tc>
        <w:tc>
          <w:tcPr>
            <w:tcW w:w="2072" w:type="dxa"/>
          </w:tcPr>
          <w:p w14:paraId="430A57A7"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ymbol manual operation</w:t>
            </w:r>
          </w:p>
        </w:tc>
        <w:tc>
          <w:tcPr>
            <w:tcW w:w="3814" w:type="dxa"/>
          </w:tcPr>
          <w:p w14:paraId="7ED17210"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yang menunjukkan pengolahan yang tidak di lakukan oleh komputer</w:t>
            </w:r>
          </w:p>
        </w:tc>
      </w:tr>
      <w:tr w:rsidR="005B2661" w:rsidRPr="00E26D39" w14:paraId="0E1DF13E" w14:textId="77777777" w:rsidTr="005219E2">
        <w:trPr>
          <w:trHeight w:val="1223"/>
        </w:trPr>
        <w:tc>
          <w:tcPr>
            <w:tcW w:w="528" w:type="dxa"/>
          </w:tcPr>
          <w:p w14:paraId="79D361B8" w14:textId="77777777" w:rsidR="00F16FA2" w:rsidRPr="00E26D39" w:rsidRDefault="00F16FA2" w:rsidP="00F16FA2">
            <w:pPr>
              <w:jc w:val="both"/>
              <w:rPr>
                <w:rFonts w:ascii="Times New Roman" w:hAnsi="Times New Roman" w:cs="Times New Roman"/>
                <w:b/>
                <w:bCs/>
                <w:sz w:val="24"/>
                <w:szCs w:val="24"/>
              </w:rPr>
            </w:pPr>
          </w:p>
          <w:p w14:paraId="3D58BB97" w14:textId="77777777" w:rsidR="00F16FA2" w:rsidRPr="00E26D39" w:rsidRDefault="00F16FA2" w:rsidP="00F16FA2">
            <w:pPr>
              <w:jc w:val="both"/>
              <w:rPr>
                <w:rFonts w:ascii="Times New Roman" w:hAnsi="Times New Roman" w:cs="Times New Roman"/>
                <w:b/>
                <w:bCs/>
                <w:sz w:val="24"/>
                <w:szCs w:val="24"/>
              </w:rPr>
            </w:pPr>
            <w:r w:rsidRPr="00E26D39">
              <w:rPr>
                <w:rFonts w:ascii="Times New Roman" w:hAnsi="Times New Roman" w:cs="Times New Roman"/>
                <w:b/>
                <w:bCs/>
                <w:sz w:val="24"/>
                <w:szCs w:val="24"/>
              </w:rPr>
              <w:t>7</w:t>
            </w:r>
          </w:p>
        </w:tc>
        <w:tc>
          <w:tcPr>
            <w:tcW w:w="1740" w:type="dxa"/>
          </w:tcPr>
          <w:p w14:paraId="1021717E" w14:textId="6F36F80A" w:rsidR="00F16FA2" w:rsidRPr="00E26D39" w:rsidRDefault="00000000" w:rsidP="00F16FA2">
            <w:pPr>
              <w:jc w:val="both"/>
              <w:rPr>
                <w:rFonts w:ascii="Times New Roman" w:hAnsi="Times New Roman" w:cs="Times New Roman"/>
                <w:b/>
                <w:bCs/>
                <w:noProof/>
                <w:sz w:val="24"/>
                <w:szCs w:val="24"/>
              </w:rPr>
            </w:pPr>
            <w:r>
              <w:rPr>
                <w:rFonts w:ascii="Times New Roman" w:hAnsi="Times New Roman" w:cs="Times New Roman"/>
                <w:noProof/>
                <w:sz w:val="24"/>
                <w:szCs w:val="24"/>
              </w:rPr>
              <w:pict w14:anchorId="0EE78286">
                <v:shapetype id="_x0000_t4" coordsize="21600,21600" o:spt="4" path="m10800,l,10800,10800,21600,21600,10800xe">
                  <v:stroke joinstyle="miter"/>
                  <v:path gradientshapeok="t" o:connecttype="rect" textboxrect="5400,5400,16200,16200"/>
                </v:shapetype>
                <v:shape id="Diamond 9" o:spid="_x0000_s2102" type="#_x0000_t4" style="position:absolute;left:0;text-align:left;margin-left:5.1pt;margin-top:5.6pt;width:57pt;height:5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" fillcolor="white [3201]" strokecolor="black [3200]" strokeweight="2pt"/>
              </w:pict>
            </w:r>
          </w:p>
        </w:tc>
        <w:tc>
          <w:tcPr>
            <w:tcW w:w="2072" w:type="dxa"/>
          </w:tcPr>
          <w:p w14:paraId="6E0B95E2"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ymbol decition</w:t>
            </w:r>
          </w:p>
        </w:tc>
        <w:tc>
          <w:tcPr>
            <w:tcW w:w="3814" w:type="dxa"/>
          </w:tcPr>
          <w:p w14:paraId="4D81F843"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pemilihan proses berdasarkan kondisi yang ada</w:t>
            </w:r>
          </w:p>
        </w:tc>
      </w:tr>
      <w:tr w:rsidR="005B2661" w:rsidRPr="00E26D39" w14:paraId="63B6722F" w14:textId="77777777" w:rsidTr="005219E2">
        <w:trPr>
          <w:trHeight w:val="1196"/>
        </w:trPr>
        <w:tc>
          <w:tcPr>
            <w:tcW w:w="528" w:type="dxa"/>
          </w:tcPr>
          <w:p w14:paraId="2DBC9544" w14:textId="77777777" w:rsidR="00F16FA2" w:rsidRPr="00E26D39" w:rsidRDefault="00F16FA2" w:rsidP="00F16FA2">
            <w:pPr>
              <w:jc w:val="both"/>
              <w:rPr>
                <w:rFonts w:ascii="Times New Roman" w:hAnsi="Times New Roman" w:cs="Times New Roman"/>
                <w:b/>
                <w:bCs/>
                <w:sz w:val="24"/>
                <w:szCs w:val="24"/>
              </w:rPr>
            </w:pPr>
          </w:p>
          <w:p w14:paraId="36B71EF5" w14:textId="77777777" w:rsidR="00F16FA2" w:rsidRPr="00E26D39" w:rsidRDefault="00F16FA2" w:rsidP="00F16FA2">
            <w:pPr>
              <w:jc w:val="both"/>
              <w:rPr>
                <w:rFonts w:ascii="Times New Roman" w:hAnsi="Times New Roman" w:cs="Times New Roman"/>
                <w:b/>
                <w:bCs/>
                <w:sz w:val="24"/>
                <w:szCs w:val="24"/>
              </w:rPr>
            </w:pPr>
            <w:r w:rsidRPr="00E26D39">
              <w:rPr>
                <w:rFonts w:ascii="Times New Roman" w:hAnsi="Times New Roman" w:cs="Times New Roman"/>
                <w:b/>
                <w:bCs/>
                <w:sz w:val="24"/>
                <w:szCs w:val="24"/>
              </w:rPr>
              <w:t>8</w:t>
            </w:r>
          </w:p>
        </w:tc>
        <w:tc>
          <w:tcPr>
            <w:tcW w:w="1740" w:type="dxa"/>
          </w:tcPr>
          <w:p w14:paraId="2A2B5AE5" w14:textId="7D018833" w:rsidR="00F16FA2" w:rsidRPr="00E26D39" w:rsidRDefault="00000000" w:rsidP="00F16FA2">
            <w:pPr>
              <w:jc w:val="both"/>
              <w:rPr>
                <w:rFonts w:ascii="Times New Roman" w:hAnsi="Times New Roman" w:cs="Times New Roman"/>
                <w:b/>
                <w:bCs/>
                <w:noProof/>
                <w:sz w:val="24"/>
                <w:szCs w:val="24"/>
              </w:rPr>
            </w:pPr>
            <w:r>
              <w:rPr>
                <w:rFonts w:ascii="Times New Roman" w:hAnsi="Times New Roman" w:cs="Times New Roman"/>
                <w:noProof/>
                <w:sz w:val="24"/>
                <w:szCs w:val="24"/>
              </w:rPr>
              <w:pict w14:anchorId="136D4C17">
                <v:shapetype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2103" type="#_x0000_t111" style="position:absolute;left:0;text-align:left;margin-left:-3.9pt;margin-top:16.85pt;width:81.75pt;height:3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" fillcolor="white [3201]" strokecolor="black [3200]" strokeweight="2pt"/>
              </w:pict>
            </w:r>
          </w:p>
        </w:tc>
        <w:tc>
          <w:tcPr>
            <w:tcW w:w="2072" w:type="dxa"/>
          </w:tcPr>
          <w:p w14:paraId="5C4ADE61"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ymbol input-output</w:t>
            </w:r>
          </w:p>
        </w:tc>
        <w:tc>
          <w:tcPr>
            <w:tcW w:w="3814" w:type="dxa"/>
          </w:tcPr>
          <w:p w14:paraId="3F420B40"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yang menyatakan proses input dan output tanpa tergantung dengan jenis peralatannya</w:t>
            </w:r>
          </w:p>
        </w:tc>
      </w:tr>
      <w:tr w:rsidR="005B2661" w:rsidRPr="00E26D39" w14:paraId="29EEAED1" w14:textId="77777777" w:rsidTr="005219E2">
        <w:trPr>
          <w:trHeight w:val="1088"/>
        </w:trPr>
        <w:tc>
          <w:tcPr>
            <w:tcW w:w="528" w:type="dxa"/>
          </w:tcPr>
          <w:p w14:paraId="69477067" w14:textId="77777777" w:rsidR="00F16FA2" w:rsidRPr="00E26D39" w:rsidRDefault="00F16FA2" w:rsidP="00F16FA2">
            <w:pPr>
              <w:jc w:val="both"/>
              <w:rPr>
                <w:rFonts w:ascii="Times New Roman" w:hAnsi="Times New Roman" w:cs="Times New Roman"/>
                <w:sz w:val="24"/>
                <w:szCs w:val="24"/>
              </w:rPr>
            </w:pPr>
          </w:p>
          <w:p w14:paraId="74B01EDE"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9</w:t>
            </w:r>
          </w:p>
        </w:tc>
        <w:tc>
          <w:tcPr>
            <w:tcW w:w="1740" w:type="dxa"/>
          </w:tcPr>
          <w:p w14:paraId="239D29BB" w14:textId="33352E7B"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61AC4CA7">
                <v:shapetype id="_x0000_t118" coordsize="21600,21600" o:spt="118" path="m,4292l21600,r,21600l,21600xe">
                  <v:stroke joinstyle="miter"/>
                  <v:path gradientshapeok="t" o:connecttype="custom" o:connectlocs="10800,2146;0,10800;10800,21600;21600,10800" textboxrect="0,4291,21600,21600"/>
                </v:shapetype>
                <v:shape id="Flowchart: Manual Input 11" o:spid="_x0000_s2104" type="#_x0000_t118" style="position:absolute;left:0;text-align:left;margin-left:-.15pt;margin-top:7pt;width:60.75pt;height:40.5pt;z-index:25166489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" fillcolor="white [3201]" strokecolor="black [3200]" strokeweight="2pt"/>
              </w:pict>
            </w:r>
          </w:p>
        </w:tc>
        <w:tc>
          <w:tcPr>
            <w:tcW w:w="2072" w:type="dxa"/>
          </w:tcPr>
          <w:p w14:paraId="5F56A0CE"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ymbol manual input</w:t>
            </w:r>
          </w:p>
        </w:tc>
        <w:tc>
          <w:tcPr>
            <w:tcW w:w="3814" w:type="dxa"/>
          </w:tcPr>
          <w:p w14:paraId="1963EFAE"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Untuk pemasukan data manual on-line keyboard</w:t>
            </w:r>
          </w:p>
        </w:tc>
      </w:tr>
      <w:tr w:rsidR="005B2661" w:rsidRPr="00E26D39" w14:paraId="2AD789C6" w14:textId="77777777" w:rsidTr="005219E2">
        <w:trPr>
          <w:trHeight w:val="1322"/>
        </w:trPr>
        <w:tc>
          <w:tcPr>
            <w:tcW w:w="528" w:type="dxa"/>
          </w:tcPr>
          <w:p w14:paraId="44B56224" w14:textId="77777777" w:rsidR="00F16FA2" w:rsidRPr="00E26D39" w:rsidRDefault="00F16FA2" w:rsidP="00F16FA2">
            <w:pPr>
              <w:jc w:val="both"/>
              <w:rPr>
                <w:rFonts w:ascii="Times New Roman" w:hAnsi="Times New Roman" w:cs="Times New Roman"/>
                <w:sz w:val="24"/>
                <w:szCs w:val="24"/>
              </w:rPr>
            </w:pPr>
          </w:p>
          <w:p w14:paraId="7D82CD3A"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10</w:t>
            </w:r>
          </w:p>
        </w:tc>
        <w:tc>
          <w:tcPr>
            <w:tcW w:w="1740" w:type="dxa"/>
          </w:tcPr>
          <w:p w14:paraId="1E081538" w14:textId="38628B9F"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0CB04430">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2" o:spid="_x0000_s2105" type="#_x0000_t9" style="position:absolute;left:0;text-align:left;margin-left:5.1pt;margin-top:12.1pt;width:54.75pt;height:50.2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" adj="4956" fillcolor="white [3201]" strokecolor="black [3200]" strokeweight="2pt"/>
              </w:pict>
            </w:r>
          </w:p>
        </w:tc>
        <w:tc>
          <w:tcPr>
            <w:tcW w:w="2072" w:type="dxa"/>
          </w:tcPr>
          <w:p w14:paraId="3722D598"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ymbol preparation</w:t>
            </w:r>
          </w:p>
        </w:tc>
        <w:tc>
          <w:tcPr>
            <w:tcW w:w="3814" w:type="dxa"/>
          </w:tcPr>
          <w:p w14:paraId="4E68F04D"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Unutk mempersiapkan penyimpanan yang akan di gunakan sebagai tempat pengolahan di dalam store</w:t>
            </w:r>
          </w:p>
        </w:tc>
      </w:tr>
      <w:tr w:rsidR="005B2661" w:rsidRPr="00E26D39" w14:paraId="212FC2BC" w14:textId="77777777" w:rsidTr="005219E2">
        <w:trPr>
          <w:trHeight w:val="1340"/>
        </w:trPr>
        <w:tc>
          <w:tcPr>
            <w:tcW w:w="528" w:type="dxa"/>
          </w:tcPr>
          <w:p w14:paraId="29CD3591" w14:textId="77777777" w:rsidR="00F16FA2" w:rsidRPr="00E26D39" w:rsidRDefault="00F16FA2" w:rsidP="00F16FA2">
            <w:pPr>
              <w:jc w:val="both"/>
              <w:rPr>
                <w:rFonts w:ascii="Times New Roman" w:hAnsi="Times New Roman" w:cs="Times New Roman"/>
                <w:sz w:val="24"/>
                <w:szCs w:val="24"/>
              </w:rPr>
            </w:pPr>
          </w:p>
          <w:p w14:paraId="408CBDD6"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740" w:type="dxa"/>
          </w:tcPr>
          <w:p w14:paraId="725BA37D" w14:textId="58B43B79"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606303F4">
                <v:shapetype id="_x0000_t112" coordsize="21600,21600" o:spt="112" path="m,l,21600r21600,l21600,xem2610,nfl2610,21600em18990,nfl18990,21600e">
                  <v:stroke joinstyle="miter"/>
                  <v:path o:extrusionok="f" gradientshapeok="t" o:connecttype="rect" textboxrect="2610,0,18990,21600"/>
                </v:shapetype>
                <v:shape id="Flowchart: Predefined Process 13" o:spid="_x0000_s2106" type="#_x0000_t112" style="position:absolute;left:0;text-align:left;margin-left:.6pt;margin-top:9.9pt;width:77.25pt;height:48.25pt;z-index:251666944;visibility:visible;mso-wrap-style:square;mso-width-percent:0;mso-wrap-distance-left:9pt;mso-wrap-distance-top:0;mso-wrap-distance-right:9pt;mso-wrap-distance-bottom:0;mso-position-horizontal-relative:text;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" fillcolor="white [3201]" strokecolor="black [3200]" strokeweight="2pt"/>
              </w:pict>
            </w:r>
          </w:p>
        </w:tc>
        <w:tc>
          <w:tcPr>
            <w:tcW w:w="2072" w:type="dxa"/>
          </w:tcPr>
          <w:p w14:paraId="409BF011"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Simbol predefine proses</w:t>
            </w:r>
          </w:p>
        </w:tc>
        <w:tc>
          <w:tcPr>
            <w:tcW w:w="3814" w:type="dxa"/>
          </w:tcPr>
          <w:p w14:paraId="3955872E"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Untuk melaksanakan suatu bagian (sub-program)/prosedure</w:t>
            </w:r>
          </w:p>
        </w:tc>
      </w:tr>
      <w:tr w:rsidR="005B2661" w:rsidRPr="00E26D39" w14:paraId="0F20F8F6" w14:textId="77777777" w:rsidTr="005219E2">
        <w:trPr>
          <w:trHeight w:val="1268"/>
        </w:trPr>
        <w:tc>
          <w:tcPr>
            <w:tcW w:w="528" w:type="dxa"/>
          </w:tcPr>
          <w:p w14:paraId="404E63AA" w14:textId="77777777" w:rsidR="00F16FA2" w:rsidRPr="00E26D39" w:rsidRDefault="00F16FA2" w:rsidP="00F16FA2">
            <w:pPr>
              <w:jc w:val="both"/>
              <w:rPr>
                <w:rFonts w:ascii="Times New Roman" w:hAnsi="Times New Roman" w:cs="Times New Roman"/>
                <w:sz w:val="24"/>
                <w:szCs w:val="24"/>
              </w:rPr>
            </w:pPr>
          </w:p>
          <w:p w14:paraId="1A524188"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12</w:t>
            </w:r>
          </w:p>
        </w:tc>
        <w:tc>
          <w:tcPr>
            <w:tcW w:w="1740" w:type="dxa"/>
          </w:tcPr>
          <w:p w14:paraId="60A8D0E7" w14:textId="06FE754A"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2BA620F1">
                <v:shapetype id="_x0000_t135" coordsize="21600,21600" o:spt="135" path="m10800,qx21600,10800,10800,21600l,21600,,xe">
                  <v:stroke joinstyle="miter"/>
                  <v:path gradientshapeok="t" o:connecttype="rect" textboxrect="0,3163,18437,18437"/>
                </v:shapetype>
                <v:shape id="Flowchart: Delay 14" o:spid="_x0000_s2107" type="#_x0000_t135" style="position:absolute;left:0;text-align:left;margin-left:4.35pt;margin-top:16.6pt;width:60.75pt;height:34.5pt;rotation:18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" fillcolor="white [3201]" strokecolor="black [3200]" strokeweight="2pt"/>
              </w:pict>
            </w:r>
          </w:p>
        </w:tc>
        <w:tc>
          <w:tcPr>
            <w:tcW w:w="2072" w:type="dxa"/>
          </w:tcPr>
          <w:p w14:paraId="4763073B"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Display</w:t>
            </w:r>
          </w:p>
        </w:tc>
        <w:tc>
          <w:tcPr>
            <w:tcW w:w="3814" w:type="dxa"/>
          </w:tcPr>
          <w:p w14:paraId="3D19500E"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Untuk menyatakan peralatan output yang di gunakan yaitu layar,plotter,printer dan sebagainya.</w:t>
            </w:r>
          </w:p>
        </w:tc>
      </w:tr>
      <w:tr w:rsidR="005B2661" w:rsidRPr="00E26D39" w14:paraId="67C60CD8" w14:textId="77777777" w:rsidTr="0031247F">
        <w:trPr>
          <w:trHeight w:val="1070"/>
        </w:trPr>
        <w:tc>
          <w:tcPr>
            <w:tcW w:w="528" w:type="dxa"/>
          </w:tcPr>
          <w:p w14:paraId="7EFBC0F7" w14:textId="77777777" w:rsidR="00F16FA2" w:rsidRPr="00E26D39" w:rsidRDefault="00F16FA2" w:rsidP="00F16FA2">
            <w:pPr>
              <w:jc w:val="both"/>
              <w:rPr>
                <w:rFonts w:ascii="Times New Roman" w:hAnsi="Times New Roman" w:cs="Times New Roman"/>
                <w:sz w:val="24"/>
                <w:szCs w:val="24"/>
              </w:rPr>
            </w:pPr>
          </w:p>
          <w:p w14:paraId="1B26CE80"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13</w:t>
            </w:r>
          </w:p>
        </w:tc>
        <w:tc>
          <w:tcPr>
            <w:tcW w:w="1740" w:type="dxa"/>
          </w:tcPr>
          <w:p w14:paraId="3ACCC743" w14:textId="4D68203C" w:rsidR="00F16FA2" w:rsidRPr="00E26D39" w:rsidRDefault="00000000" w:rsidP="00F16FA2">
            <w:pPr>
              <w:jc w:val="both"/>
              <w:rPr>
                <w:rFonts w:ascii="Times New Roman" w:hAnsi="Times New Roman" w:cs="Times New Roman"/>
                <w:noProof/>
                <w:sz w:val="24"/>
                <w:szCs w:val="24"/>
              </w:rPr>
            </w:pPr>
            <w:r>
              <w:rPr>
                <w:rFonts w:ascii="Times New Roman" w:hAnsi="Times New Roman" w:cs="Times New Roman"/>
                <w:noProof/>
                <w:sz w:val="24"/>
                <w:szCs w:val="24"/>
              </w:rPr>
              <w:pict w14:anchorId="5EA90C3D">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8" o:spid="_x0000_s2108" type="#_x0000_t114" style="position:absolute;left:0;text-align:left;margin-left:5.25pt;margin-top:4.35pt;width:64.5pt;height:39.75pt;z-index:25166899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" fillcolor="white [3201]" strokecolor="black [3200]" strokeweight="2pt"/>
              </w:pict>
            </w:r>
          </w:p>
        </w:tc>
        <w:tc>
          <w:tcPr>
            <w:tcW w:w="2072" w:type="dxa"/>
          </w:tcPr>
          <w:p w14:paraId="5D05291C"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Document</w:t>
            </w:r>
          </w:p>
        </w:tc>
        <w:tc>
          <w:tcPr>
            <w:tcW w:w="3814" w:type="dxa"/>
          </w:tcPr>
          <w:p w14:paraId="2A06F3DC" w14:textId="77777777" w:rsidR="00F16FA2" w:rsidRPr="00E26D39" w:rsidRDefault="00F16FA2" w:rsidP="00F16FA2">
            <w:pPr>
              <w:jc w:val="both"/>
              <w:rPr>
                <w:rFonts w:ascii="Times New Roman" w:hAnsi="Times New Roman" w:cs="Times New Roman"/>
                <w:sz w:val="24"/>
                <w:szCs w:val="24"/>
              </w:rPr>
            </w:pPr>
            <w:r w:rsidRPr="00E26D39">
              <w:rPr>
                <w:rFonts w:ascii="Times New Roman" w:hAnsi="Times New Roman" w:cs="Times New Roman"/>
                <w:sz w:val="24"/>
                <w:szCs w:val="24"/>
              </w:rPr>
              <w:t>Untuk menyatakan input berasal dalam bentuk kertas atau output di cetak ke kertas</w:t>
            </w:r>
          </w:p>
        </w:tc>
      </w:tr>
    </w:tbl>
    <w:p w14:paraId="53DCA81F" w14:textId="77777777" w:rsidR="00A76326" w:rsidRPr="00E26D39" w:rsidRDefault="00A76326" w:rsidP="00A76326">
      <w:pPr>
        <w:pStyle w:val="ListParagraph"/>
        <w:spacing w:after="160" w:line="480" w:lineRule="auto"/>
        <w:ind w:left="900"/>
        <w:jc w:val="both"/>
        <w:outlineLvl w:val="2"/>
        <w:rPr>
          <w:rFonts w:ascii="Times New Roman" w:hAnsi="Times New Roman" w:cs="Times New Roman"/>
          <w:b/>
          <w:bCs/>
          <w:i/>
          <w:iCs/>
          <w:sz w:val="24"/>
          <w:szCs w:val="24"/>
        </w:rPr>
      </w:pPr>
      <w:bookmarkStart w:id="51" w:name="_Toc156162720"/>
    </w:p>
    <w:p w14:paraId="5B67305D" w14:textId="418CDBE5" w:rsidR="00D7105E" w:rsidRDefault="00D7105E">
      <w:pPr>
        <w:pStyle w:val="ListParagraph"/>
        <w:numPr>
          <w:ilvl w:val="0"/>
          <w:numId w:val="7"/>
        </w:numPr>
        <w:spacing w:after="160" w:line="480" w:lineRule="auto"/>
        <w:ind w:left="900" w:hanging="720"/>
        <w:jc w:val="both"/>
        <w:outlineLvl w:val="2"/>
        <w:rPr>
          <w:rFonts w:ascii="Times New Roman" w:hAnsi="Times New Roman" w:cs="Times New Roman"/>
          <w:b/>
          <w:bCs/>
          <w:i/>
          <w:iCs/>
          <w:sz w:val="24"/>
          <w:szCs w:val="24"/>
        </w:rPr>
      </w:pPr>
      <w:bookmarkStart w:id="52" w:name="_Toc156633496"/>
      <w:r w:rsidRPr="00E26D39">
        <w:rPr>
          <w:rFonts w:ascii="Times New Roman" w:hAnsi="Times New Roman" w:cs="Times New Roman"/>
          <w:b/>
          <w:bCs/>
          <w:i/>
          <w:iCs/>
          <w:sz w:val="24"/>
          <w:szCs w:val="24"/>
        </w:rPr>
        <w:t>UML</w:t>
      </w:r>
      <w:bookmarkEnd w:id="51"/>
      <w:bookmarkEnd w:id="52"/>
    </w:p>
    <w:p w14:paraId="3301FE29" w14:textId="2008EACE" w:rsidR="005E21E2" w:rsidRPr="005E21E2" w:rsidRDefault="005E21E2" w:rsidP="005E21E2">
      <w:pPr>
        <w:pStyle w:val="ListParagraph"/>
        <w:spacing w:after="160" w:line="480" w:lineRule="auto"/>
        <w:ind w:left="180" w:firstLine="540"/>
        <w:jc w:val="both"/>
        <w:outlineLvl w:val="2"/>
        <w:rPr>
          <w:rFonts w:ascii="Times New Roman" w:hAnsi="Times New Roman" w:cs="Times New Roman"/>
          <w:b/>
          <w:bCs/>
          <w:i/>
          <w:iCs/>
          <w:sz w:val="24"/>
          <w:szCs w:val="24"/>
          <w:lang w:val="en-US"/>
        </w:rPr>
      </w:pPr>
      <w:bookmarkStart w:id="53" w:name="_Toc156633497"/>
      <w:r>
        <w:t>Unified Modeling Language (UML) merupakan sebuah metode yang mudah digunakan dalam perancangan sebuah sistem informasi yang berorientasi objek dengan menggunakan tools yang sudah tersedia</w:t>
      </w:r>
      <w:r w:rsidRPr="005E21E2">
        <w:t xml:space="preserve"> </w:t>
      </w:r>
      <w:r>
        <w:t>(Hunaifi et al., 2019)</w:t>
      </w:r>
      <w:r>
        <w:rPr>
          <w:lang w:val="en-US"/>
        </w:rPr>
        <w:t>.Tahapan yang di lakukan sebagai berikut:</w:t>
      </w:r>
      <w:bookmarkEnd w:id="53"/>
    </w:p>
    <w:p w14:paraId="30FF373A" w14:textId="77777777" w:rsidR="00D7105E" w:rsidRPr="00E26D39" w:rsidRDefault="00D7105E">
      <w:pPr>
        <w:pStyle w:val="ListParagraph"/>
        <w:numPr>
          <w:ilvl w:val="0"/>
          <w:numId w:val="3"/>
        </w:numPr>
        <w:spacing w:after="160" w:line="480" w:lineRule="auto"/>
        <w:ind w:left="1080"/>
        <w:jc w:val="both"/>
        <w:rPr>
          <w:rFonts w:ascii="Times New Roman" w:hAnsi="Times New Roman" w:cs="Times New Roman"/>
          <w:b/>
          <w:bCs/>
          <w:i/>
          <w:iCs/>
          <w:sz w:val="24"/>
          <w:szCs w:val="24"/>
        </w:rPr>
      </w:pPr>
      <w:r w:rsidRPr="00E26D39">
        <w:rPr>
          <w:rFonts w:ascii="Times New Roman" w:hAnsi="Times New Roman" w:cs="Times New Roman"/>
          <w:b/>
          <w:bCs/>
          <w:i/>
          <w:iCs/>
          <w:sz w:val="24"/>
          <w:szCs w:val="24"/>
        </w:rPr>
        <w:lastRenderedPageBreak/>
        <w:t>Use case diagram</w:t>
      </w:r>
    </w:p>
    <w:p w14:paraId="49F68768" w14:textId="77777777" w:rsidR="00D7105E" w:rsidRPr="00E26D39" w:rsidRDefault="00D7105E" w:rsidP="00C0645A">
      <w:pPr>
        <w:pStyle w:val="ListParagraph"/>
        <w:spacing w:line="480" w:lineRule="auto"/>
        <w:ind w:left="1080" w:firstLine="360"/>
        <w:jc w:val="both"/>
        <w:rPr>
          <w:rFonts w:ascii="Times New Roman" w:hAnsi="Times New Roman" w:cs="Times New Roman"/>
          <w:sz w:val="24"/>
          <w:szCs w:val="24"/>
        </w:rPr>
      </w:pPr>
      <w:r w:rsidRPr="00E26D39">
        <w:rPr>
          <w:rFonts w:ascii="Times New Roman" w:hAnsi="Times New Roman" w:cs="Times New Roman"/>
          <w:i/>
          <w:iCs/>
          <w:sz w:val="24"/>
          <w:szCs w:val="24"/>
        </w:rPr>
        <w:t>Use case diagram</w:t>
      </w:r>
      <w:r w:rsidRPr="00E26D39">
        <w:rPr>
          <w:rFonts w:ascii="Times New Roman" w:hAnsi="Times New Roman" w:cs="Times New Roman"/>
          <w:sz w:val="24"/>
          <w:szCs w:val="24"/>
        </w:rPr>
        <w:t xml:space="preserve"> adalah alat penting dalam desain sistem yang memberikan representasi visual tentang bagaimana pengguna berinteraksi dengan sistem .berikut adalah simbol-simbol use case diagram</w:t>
      </w:r>
    </w:p>
    <w:p w14:paraId="11B58ABC" w14:textId="77777777" w:rsidR="00D7105E" w:rsidRPr="00E26D39" w:rsidRDefault="00D7105E" w:rsidP="00E1799E">
      <w:pPr>
        <w:spacing w:line="480" w:lineRule="auto"/>
        <w:jc w:val="center"/>
        <w:rPr>
          <w:rFonts w:ascii="Times New Roman" w:hAnsi="Times New Roman" w:cs="Times New Roman"/>
          <w:sz w:val="24"/>
          <w:szCs w:val="24"/>
        </w:rPr>
      </w:pPr>
      <w:r w:rsidRPr="00E26D39">
        <w:rPr>
          <w:rFonts w:ascii="Times New Roman" w:hAnsi="Times New Roman" w:cs="Times New Roman"/>
          <w:sz w:val="24"/>
          <w:szCs w:val="24"/>
        </w:rPr>
        <w:t xml:space="preserve">Tabel 2.2 </w:t>
      </w:r>
      <w:r w:rsidRPr="00E26D39">
        <w:rPr>
          <w:rFonts w:ascii="Times New Roman" w:hAnsi="Times New Roman" w:cs="Times New Roman"/>
          <w:i/>
          <w:iCs/>
          <w:sz w:val="24"/>
          <w:szCs w:val="24"/>
        </w:rPr>
        <w:t>Use Case Diagram</w:t>
      </w:r>
    </w:p>
    <w:tbl>
      <w:tblPr>
        <w:tblStyle w:val="TableGrid"/>
        <w:tblW w:w="7659" w:type="dxa"/>
        <w:tblInd w:w="549" w:type="dxa"/>
        <w:tblLook w:val="04A0" w:firstRow="1" w:lastRow="0" w:firstColumn="1" w:lastColumn="0" w:noHBand="0" w:noVBand="1"/>
      </w:tblPr>
      <w:tblGrid>
        <w:gridCol w:w="510"/>
        <w:gridCol w:w="1719"/>
        <w:gridCol w:w="1392"/>
        <w:gridCol w:w="4038"/>
      </w:tblGrid>
      <w:tr w:rsidR="005B2661" w:rsidRPr="00E26D39" w14:paraId="0D624EF6" w14:textId="77777777" w:rsidTr="00A76326">
        <w:tc>
          <w:tcPr>
            <w:tcW w:w="510" w:type="dxa"/>
          </w:tcPr>
          <w:p w14:paraId="7C97FBA0"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1719" w:type="dxa"/>
          </w:tcPr>
          <w:p w14:paraId="6D9D2534" w14:textId="77777777" w:rsidR="00D7105E" w:rsidRPr="00E26D39" w:rsidRDefault="00D7105E" w:rsidP="00E87F22">
            <w:pPr>
              <w:jc w:val="center"/>
              <w:rPr>
                <w:rFonts w:ascii="Times New Roman" w:hAnsi="Times New Roman" w:cs="Times New Roman"/>
                <w:sz w:val="24"/>
                <w:szCs w:val="24"/>
              </w:rPr>
            </w:pPr>
            <w:r w:rsidRPr="00E26D39">
              <w:rPr>
                <w:rFonts w:ascii="Times New Roman" w:hAnsi="Times New Roman" w:cs="Times New Roman"/>
                <w:sz w:val="24"/>
                <w:szCs w:val="24"/>
              </w:rPr>
              <w:t>Simbol</w:t>
            </w:r>
          </w:p>
        </w:tc>
        <w:tc>
          <w:tcPr>
            <w:tcW w:w="1392" w:type="dxa"/>
          </w:tcPr>
          <w:p w14:paraId="40A9344D" w14:textId="77777777" w:rsidR="00D7105E" w:rsidRPr="00E26D39" w:rsidRDefault="00D7105E" w:rsidP="00F16FA2">
            <w:pPr>
              <w:jc w:val="center"/>
              <w:rPr>
                <w:rFonts w:ascii="Times New Roman" w:hAnsi="Times New Roman" w:cs="Times New Roman"/>
                <w:sz w:val="24"/>
                <w:szCs w:val="24"/>
              </w:rPr>
            </w:pPr>
            <w:r w:rsidRPr="00E26D39">
              <w:rPr>
                <w:rFonts w:ascii="Times New Roman" w:hAnsi="Times New Roman" w:cs="Times New Roman"/>
                <w:sz w:val="24"/>
                <w:szCs w:val="24"/>
              </w:rPr>
              <w:t>Nama</w:t>
            </w:r>
          </w:p>
        </w:tc>
        <w:tc>
          <w:tcPr>
            <w:tcW w:w="4038" w:type="dxa"/>
          </w:tcPr>
          <w:p w14:paraId="364843EB" w14:textId="77777777" w:rsidR="00D7105E" w:rsidRPr="00E26D39" w:rsidRDefault="00D7105E" w:rsidP="00F16FA2">
            <w:pPr>
              <w:jc w:val="center"/>
              <w:rPr>
                <w:rFonts w:ascii="Times New Roman" w:hAnsi="Times New Roman" w:cs="Times New Roman"/>
                <w:sz w:val="24"/>
                <w:szCs w:val="24"/>
              </w:rPr>
            </w:pPr>
            <w:r w:rsidRPr="00E26D39">
              <w:rPr>
                <w:rFonts w:ascii="Times New Roman" w:hAnsi="Times New Roman" w:cs="Times New Roman"/>
                <w:sz w:val="24"/>
                <w:szCs w:val="24"/>
              </w:rPr>
              <w:t>Deskripsi</w:t>
            </w:r>
          </w:p>
        </w:tc>
      </w:tr>
      <w:tr w:rsidR="005B2661" w:rsidRPr="00E26D39" w14:paraId="4288C0C0" w14:textId="77777777" w:rsidTr="00A76326">
        <w:trPr>
          <w:trHeight w:val="1277"/>
        </w:trPr>
        <w:tc>
          <w:tcPr>
            <w:tcW w:w="510" w:type="dxa"/>
          </w:tcPr>
          <w:p w14:paraId="0F7BFCE0" w14:textId="77777777" w:rsidR="00D7105E" w:rsidRPr="00E26D39" w:rsidRDefault="00D7105E" w:rsidP="00E87F22">
            <w:pPr>
              <w:jc w:val="both"/>
              <w:rPr>
                <w:rFonts w:ascii="Times New Roman" w:hAnsi="Times New Roman" w:cs="Times New Roman"/>
                <w:sz w:val="24"/>
                <w:szCs w:val="24"/>
              </w:rPr>
            </w:pPr>
          </w:p>
          <w:p w14:paraId="22A0D81F"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1719" w:type="dxa"/>
          </w:tcPr>
          <w:p w14:paraId="0F8FE053"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noProof/>
                <w:sz w:val="24"/>
                <w:szCs w:val="24"/>
              </w:rPr>
              <w:drawing>
                <wp:anchor distT="0" distB="0" distL="114300" distR="114300" simplePos="0" relativeHeight="251647488" behindDoc="0" locked="0" layoutInCell="1" allowOverlap="1" wp14:anchorId="09931ED3" wp14:editId="7A6D6102">
                  <wp:simplePos x="0" y="0"/>
                  <wp:positionH relativeFrom="column">
                    <wp:posOffset>324806</wp:posOffset>
                  </wp:positionH>
                  <wp:positionV relativeFrom="paragraph">
                    <wp:posOffset>123951</wp:posOffset>
                  </wp:positionV>
                  <wp:extent cx="363855" cy="623570"/>
                  <wp:effectExtent l="0" t="0" r="0" b="5080"/>
                  <wp:wrapNone/>
                  <wp:docPr id="986169365"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21"/>
                          <pic:cNvPicPr>
                            <a:picLocks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3855" cy="6235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92" w:type="dxa"/>
          </w:tcPr>
          <w:p w14:paraId="1D9D996F" w14:textId="77777777" w:rsidR="00D7105E" w:rsidRPr="00E26D39" w:rsidRDefault="00D7105E" w:rsidP="00F16FA2">
            <w:pPr>
              <w:jc w:val="both"/>
              <w:rPr>
                <w:rFonts w:ascii="Times New Roman" w:hAnsi="Times New Roman" w:cs="Times New Roman"/>
                <w:sz w:val="24"/>
                <w:szCs w:val="24"/>
              </w:rPr>
            </w:pPr>
          </w:p>
          <w:p w14:paraId="42140387" w14:textId="77777777" w:rsidR="00D7105E" w:rsidRPr="00E26D39" w:rsidRDefault="00D7105E" w:rsidP="00F16FA2">
            <w:pPr>
              <w:jc w:val="both"/>
              <w:rPr>
                <w:rFonts w:ascii="Times New Roman" w:hAnsi="Times New Roman" w:cs="Times New Roman"/>
                <w:i/>
                <w:iCs/>
                <w:sz w:val="24"/>
                <w:szCs w:val="24"/>
              </w:rPr>
            </w:pPr>
            <w:r w:rsidRPr="00E26D39">
              <w:rPr>
                <w:rFonts w:ascii="Times New Roman" w:hAnsi="Times New Roman" w:cs="Times New Roman"/>
                <w:i/>
                <w:iCs/>
                <w:sz w:val="24"/>
                <w:szCs w:val="24"/>
              </w:rPr>
              <w:t>Actor</w:t>
            </w:r>
          </w:p>
        </w:tc>
        <w:tc>
          <w:tcPr>
            <w:tcW w:w="4038" w:type="dxa"/>
          </w:tcPr>
          <w:p w14:paraId="14D82178" w14:textId="77777777" w:rsidR="00D7105E" w:rsidRPr="00E26D39" w:rsidRDefault="00D7105E" w:rsidP="00F16FA2">
            <w:pPr>
              <w:jc w:val="both"/>
              <w:rPr>
                <w:rFonts w:ascii="Times New Roman" w:hAnsi="Times New Roman" w:cs="Times New Roman"/>
                <w:sz w:val="24"/>
                <w:szCs w:val="24"/>
              </w:rPr>
            </w:pPr>
            <w:r w:rsidRPr="00E26D39">
              <w:rPr>
                <w:rFonts w:ascii="Times New Roman" w:hAnsi="Times New Roman" w:cs="Times New Roman"/>
                <w:sz w:val="24"/>
                <w:szCs w:val="24"/>
              </w:rPr>
              <w:t>Merupakan peran orang, sistem yang lain, atau alat ketika berhubungan dengan use case</w:t>
            </w:r>
          </w:p>
        </w:tc>
      </w:tr>
      <w:tr w:rsidR="005B2661" w:rsidRPr="00E26D39" w14:paraId="542647A8" w14:textId="77777777" w:rsidTr="00A76326">
        <w:trPr>
          <w:trHeight w:val="890"/>
        </w:trPr>
        <w:tc>
          <w:tcPr>
            <w:tcW w:w="510" w:type="dxa"/>
          </w:tcPr>
          <w:p w14:paraId="13575C85" w14:textId="77777777" w:rsidR="00D7105E" w:rsidRPr="00E26D39" w:rsidRDefault="00D7105E" w:rsidP="00E87F22">
            <w:pPr>
              <w:jc w:val="both"/>
              <w:rPr>
                <w:rFonts w:ascii="Times New Roman" w:hAnsi="Times New Roman" w:cs="Times New Roman"/>
                <w:sz w:val="24"/>
                <w:szCs w:val="24"/>
              </w:rPr>
            </w:pPr>
          </w:p>
          <w:p w14:paraId="19851AD5"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1719" w:type="dxa"/>
          </w:tcPr>
          <w:p w14:paraId="22631FEB" w14:textId="77777777" w:rsidR="00D7105E" w:rsidRPr="00E26D39" w:rsidRDefault="00D7105E" w:rsidP="00E87F22">
            <w:pPr>
              <w:jc w:val="both"/>
              <w:rPr>
                <w:rFonts w:ascii="Times New Roman" w:hAnsi="Times New Roman" w:cs="Times New Roman"/>
                <w:noProof/>
                <w:sz w:val="24"/>
                <w:szCs w:val="24"/>
              </w:rPr>
            </w:pPr>
            <w:r w:rsidRPr="00E26D39">
              <w:rPr>
                <w:rFonts w:ascii="Times New Roman" w:hAnsi="Times New Roman" w:cs="Times New Roman"/>
                <w:noProof/>
                <w:sz w:val="24"/>
                <w:szCs w:val="24"/>
              </w:rPr>
              <w:drawing>
                <wp:anchor distT="0" distB="0" distL="114300" distR="114300" simplePos="0" relativeHeight="251649536" behindDoc="0" locked="0" layoutInCell="1" allowOverlap="1" wp14:anchorId="0FD554A0" wp14:editId="248F6675">
                  <wp:simplePos x="0" y="0"/>
                  <wp:positionH relativeFrom="column">
                    <wp:posOffset>102631</wp:posOffset>
                  </wp:positionH>
                  <wp:positionV relativeFrom="paragraph">
                    <wp:posOffset>102487</wp:posOffset>
                  </wp:positionV>
                  <wp:extent cx="853440" cy="370205"/>
                  <wp:effectExtent l="0" t="0" r="3810" b="0"/>
                  <wp:wrapNone/>
                  <wp:docPr id="1879753932"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22"/>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53440" cy="3702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92" w:type="dxa"/>
          </w:tcPr>
          <w:p w14:paraId="4FCC393C" w14:textId="77777777" w:rsidR="00D7105E" w:rsidRPr="00E26D39" w:rsidRDefault="00D7105E" w:rsidP="00F16FA2">
            <w:pPr>
              <w:jc w:val="both"/>
              <w:rPr>
                <w:rFonts w:ascii="Times New Roman" w:hAnsi="Times New Roman" w:cs="Times New Roman"/>
                <w:sz w:val="24"/>
                <w:szCs w:val="24"/>
              </w:rPr>
            </w:pPr>
          </w:p>
          <w:p w14:paraId="68BC9BD8" w14:textId="77777777" w:rsidR="00D7105E" w:rsidRPr="00E26D39" w:rsidRDefault="00D7105E" w:rsidP="00F16FA2">
            <w:pPr>
              <w:jc w:val="both"/>
              <w:rPr>
                <w:rFonts w:ascii="Times New Roman" w:hAnsi="Times New Roman" w:cs="Times New Roman"/>
                <w:i/>
                <w:iCs/>
                <w:sz w:val="24"/>
                <w:szCs w:val="24"/>
              </w:rPr>
            </w:pPr>
            <w:r w:rsidRPr="00E26D39">
              <w:rPr>
                <w:rFonts w:ascii="Times New Roman" w:hAnsi="Times New Roman" w:cs="Times New Roman"/>
                <w:i/>
                <w:iCs/>
                <w:sz w:val="24"/>
                <w:szCs w:val="24"/>
              </w:rPr>
              <w:t>Use case</w:t>
            </w:r>
          </w:p>
        </w:tc>
        <w:tc>
          <w:tcPr>
            <w:tcW w:w="4038" w:type="dxa"/>
          </w:tcPr>
          <w:p w14:paraId="26B3A0A3" w14:textId="77777777" w:rsidR="00D7105E" w:rsidRPr="00E26D39" w:rsidRDefault="00D7105E" w:rsidP="00F16FA2">
            <w:pPr>
              <w:jc w:val="both"/>
              <w:rPr>
                <w:rFonts w:ascii="Times New Roman" w:hAnsi="Times New Roman" w:cs="Times New Roman"/>
                <w:sz w:val="24"/>
                <w:szCs w:val="24"/>
              </w:rPr>
            </w:pPr>
            <w:r w:rsidRPr="00E26D39">
              <w:rPr>
                <w:rFonts w:ascii="Times New Roman" w:hAnsi="Times New Roman" w:cs="Times New Roman"/>
                <w:sz w:val="24"/>
                <w:szCs w:val="24"/>
              </w:rPr>
              <w:t>Abstraksi dari penghubung antara aktor dengan use case</w:t>
            </w:r>
          </w:p>
        </w:tc>
      </w:tr>
      <w:tr w:rsidR="005B2661" w:rsidRPr="00E26D39" w14:paraId="08883CFB" w14:textId="77777777" w:rsidTr="00A76326">
        <w:trPr>
          <w:trHeight w:val="1070"/>
        </w:trPr>
        <w:tc>
          <w:tcPr>
            <w:tcW w:w="510" w:type="dxa"/>
          </w:tcPr>
          <w:p w14:paraId="5B97EBF2" w14:textId="77777777" w:rsidR="00D7105E" w:rsidRPr="00E26D39" w:rsidRDefault="00D7105E" w:rsidP="00E87F22">
            <w:pPr>
              <w:jc w:val="both"/>
              <w:rPr>
                <w:rFonts w:ascii="Times New Roman" w:hAnsi="Times New Roman" w:cs="Times New Roman"/>
                <w:sz w:val="24"/>
                <w:szCs w:val="24"/>
              </w:rPr>
            </w:pPr>
          </w:p>
          <w:p w14:paraId="6E437CAD"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1719" w:type="dxa"/>
          </w:tcPr>
          <w:p w14:paraId="2E12E9EA" w14:textId="77777777" w:rsidR="00D7105E" w:rsidRPr="00E26D39" w:rsidRDefault="00D7105E" w:rsidP="00E87F22">
            <w:pPr>
              <w:jc w:val="both"/>
              <w:rPr>
                <w:rFonts w:ascii="Times New Roman" w:hAnsi="Times New Roman" w:cs="Times New Roman"/>
                <w:noProof/>
                <w:sz w:val="24"/>
                <w:szCs w:val="24"/>
              </w:rPr>
            </w:pPr>
            <w:r w:rsidRPr="00E26D39">
              <w:rPr>
                <w:rFonts w:ascii="Times New Roman" w:hAnsi="Times New Roman" w:cs="Times New Roman"/>
                <w:noProof/>
                <w:sz w:val="24"/>
                <w:szCs w:val="24"/>
              </w:rPr>
              <w:drawing>
                <wp:anchor distT="0" distB="0" distL="114300" distR="114300" simplePos="0" relativeHeight="251651584" behindDoc="0" locked="0" layoutInCell="1" allowOverlap="1" wp14:anchorId="010F84FC" wp14:editId="1F730CBF">
                  <wp:simplePos x="0" y="0"/>
                  <wp:positionH relativeFrom="column">
                    <wp:posOffset>-41074</wp:posOffset>
                  </wp:positionH>
                  <wp:positionV relativeFrom="paragraph">
                    <wp:posOffset>182880</wp:posOffset>
                  </wp:positionV>
                  <wp:extent cx="1000760" cy="181610"/>
                  <wp:effectExtent l="0" t="0" r="8890" b="8890"/>
                  <wp:wrapNone/>
                  <wp:docPr id="1638379275"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23"/>
                          <pic:cNvPicPr>
                            <a:picLocks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00760" cy="1816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92" w:type="dxa"/>
          </w:tcPr>
          <w:p w14:paraId="26A49398" w14:textId="77777777" w:rsidR="00D7105E" w:rsidRPr="00E26D39" w:rsidRDefault="00D7105E" w:rsidP="00F16FA2">
            <w:pPr>
              <w:jc w:val="both"/>
              <w:rPr>
                <w:rFonts w:ascii="Times New Roman" w:hAnsi="Times New Roman" w:cs="Times New Roman"/>
                <w:sz w:val="24"/>
                <w:szCs w:val="24"/>
              </w:rPr>
            </w:pPr>
          </w:p>
          <w:p w14:paraId="12BF030A" w14:textId="77777777" w:rsidR="00D7105E" w:rsidRPr="00E26D39" w:rsidRDefault="00D7105E" w:rsidP="00F16FA2">
            <w:pPr>
              <w:jc w:val="both"/>
              <w:rPr>
                <w:rFonts w:ascii="Times New Roman" w:hAnsi="Times New Roman" w:cs="Times New Roman"/>
                <w:i/>
                <w:iCs/>
                <w:sz w:val="24"/>
                <w:szCs w:val="24"/>
              </w:rPr>
            </w:pPr>
            <w:r w:rsidRPr="00E26D39">
              <w:rPr>
                <w:rFonts w:ascii="Times New Roman" w:hAnsi="Times New Roman" w:cs="Times New Roman"/>
                <w:i/>
                <w:iCs/>
                <w:sz w:val="24"/>
                <w:szCs w:val="24"/>
              </w:rPr>
              <w:t>Generation</w:t>
            </w:r>
          </w:p>
        </w:tc>
        <w:tc>
          <w:tcPr>
            <w:tcW w:w="4038" w:type="dxa"/>
          </w:tcPr>
          <w:p w14:paraId="44E461C9" w14:textId="77777777" w:rsidR="00D7105E" w:rsidRPr="00E26D39" w:rsidRDefault="00D7105E" w:rsidP="00F16FA2">
            <w:pPr>
              <w:jc w:val="both"/>
              <w:rPr>
                <w:rFonts w:ascii="Times New Roman" w:hAnsi="Times New Roman" w:cs="Times New Roman"/>
                <w:sz w:val="24"/>
                <w:szCs w:val="24"/>
              </w:rPr>
            </w:pPr>
            <w:r w:rsidRPr="00E26D39">
              <w:rPr>
                <w:rFonts w:ascii="Times New Roman" w:hAnsi="Times New Roman" w:cs="Times New Roman"/>
                <w:sz w:val="24"/>
                <w:szCs w:val="24"/>
              </w:rPr>
              <w:t>Menunjukkan spesialisasi aktor untuk dapat berpartisipasi dengan use case.</w:t>
            </w:r>
          </w:p>
        </w:tc>
      </w:tr>
      <w:tr w:rsidR="005B2661" w:rsidRPr="00E26D39" w14:paraId="0106652C" w14:textId="77777777" w:rsidTr="00A76326">
        <w:trPr>
          <w:trHeight w:val="1250"/>
        </w:trPr>
        <w:tc>
          <w:tcPr>
            <w:tcW w:w="510" w:type="dxa"/>
          </w:tcPr>
          <w:p w14:paraId="588FEC29" w14:textId="77777777" w:rsidR="00D7105E" w:rsidRPr="00E26D39" w:rsidRDefault="00D7105E" w:rsidP="00E87F22">
            <w:pPr>
              <w:jc w:val="both"/>
              <w:rPr>
                <w:rFonts w:ascii="Times New Roman" w:hAnsi="Times New Roman" w:cs="Times New Roman"/>
                <w:sz w:val="24"/>
                <w:szCs w:val="24"/>
              </w:rPr>
            </w:pPr>
          </w:p>
          <w:p w14:paraId="2463B770"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5</w:t>
            </w:r>
          </w:p>
        </w:tc>
        <w:tc>
          <w:tcPr>
            <w:tcW w:w="1719" w:type="dxa"/>
          </w:tcPr>
          <w:p w14:paraId="208115A9" w14:textId="77777777" w:rsidR="00D7105E" w:rsidRPr="00E26D39" w:rsidRDefault="00D7105E" w:rsidP="00E87F22">
            <w:pPr>
              <w:jc w:val="both"/>
              <w:rPr>
                <w:rFonts w:ascii="Times New Roman" w:hAnsi="Times New Roman" w:cs="Times New Roman"/>
                <w:noProof/>
                <w:sz w:val="24"/>
                <w:szCs w:val="24"/>
              </w:rPr>
            </w:pPr>
            <w:r w:rsidRPr="00E26D39">
              <w:rPr>
                <w:rFonts w:ascii="Times New Roman" w:hAnsi="Times New Roman" w:cs="Times New Roman"/>
                <w:noProof/>
                <w:sz w:val="24"/>
                <w:szCs w:val="24"/>
              </w:rPr>
              <w:drawing>
                <wp:anchor distT="0" distB="0" distL="114300" distR="114300" simplePos="0" relativeHeight="251650560" behindDoc="0" locked="0" layoutInCell="1" allowOverlap="1" wp14:anchorId="411406D1" wp14:editId="2C5A4E1A">
                  <wp:simplePos x="0" y="0"/>
                  <wp:positionH relativeFrom="margin">
                    <wp:posOffset>-28921</wp:posOffset>
                  </wp:positionH>
                  <wp:positionV relativeFrom="paragraph">
                    <wp:posOffset>215284</wp:posOffset>
                  </wp:positionV>
                  <wp:extent cx="1000760" cy="152400"/>
                  <wp:effectExtent l="0" t="0" r="8890" b="0"/>
                  <wp:wrapNone/>
                  <wp:docPr id="986603192"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24"/>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00760" cy="152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92" w:type="dxa"/>
          </w:tcPr>
          <w:p w14:paraId="1328C34C" w14:textId="77777777" w:rsidR="00D7105E" w:rsidRPr="00E26D39" w:rsidRDefault="00D7105E" w:rsidP="00F16FA2">
            <w:pPr>
              <w:jc w:val="both"/>
              <w:rPr>
                <w:rFonts w:ascii="Times New Roman" w:hAnsi="Times New Roman" w:cs="Times New Roman"/>
                <w:sz w:val="24"/>
                <w:szCs w:val="24"/>
              </w:rPr>
            </w:pPr>
          </w:p>
          <w:p w14:paraId="1DD8F85A" w14:textId="77777777" w:rsidR="00D7105E" w:rsidRPr="00E26D39" w:rsidRDefault="00D7105E" w:rsidP="00F16FA2">
            <w:pPr>
              <w:jc w:val="both"/>
              <w:rPr>
                <w:rFonts w:ascii="Times New Roman" w:hAnsi="Times New Roman" w:cs="Times New Roman"/>
                <w:i/>
                <w:iCs/>
                <w:sz w:val="24"/>
                <w:szCs w:val="24"/>
              </w:rPr>
            </w:pPr>
            <w:r w:rsidRPr="00E26D39">
              <w:rPr>
                <w:rFonts w:ascii="Times New Roman" w:hAnsi="Times New Roman" w:cs="Times New Roman"/>
                <w:i/>
                <w:iCs/>
                <w:sz w:val="24"/>
                <w:szCs w:val="24"/>
              </w:rPr>
              <w:t>Include</w:t>
            </w:r>
          </w:p>
        </w:tc>
        <w:tc>
          <w:tcPr>
            <w:tcW w:w="4038" w:type="dxa"/>
          </w:tcPr>
          <w:p w14:paraId="27BC61F3" w14:textId="77777777" w:rsidR="00D7105E" w:rsidRPr="00E26D39" w:rsidRDefault="00D7105E" w:rsidP="00F16FA2">
            <w:pPr>
              <w:jc w:val="both"/>
              <w:rPr>
                <w:rFonts w:ascii="Times New Roman" w:hAnsi="Times New Roman" w:cs="Times New Roman"/>
                <w:sz w:val="24"/>
                <w:szCs w:val="24"/>
              </w:rPr>
            </w:pPr>
            <w:r w:rsidRPr="00E26D39">
              <w:rPr>
                <w:rFonts w:ascii="Times New Roman" w:hAnsi="Times New Roman" w:cs="Times New Roman"/>
                <w:sz w:val="24"/>
                <w:szCs w:val="24"/>
              </w:rPr>
              <w:t>Menunjukkan bahwa suatu use case seluruhnya merupakan fungsionalitas dari use case lainnya.</w:t>
            </w:r>
          </w:p>
        </w:tc>
      </w:tr>
      <w:tr w:rsidR="00A76326" w:rsidRPr="00E26D39" w14:paraId="6D3E813E" w14:textId="77777777" w:rsidTr="005E21E2">
        <w:trPr>
          <w:trHeight w:val="1646"/>
        </w:trPr>
        <w:tc>
          <w:tcPr>
            <w:tcW w:w="510" w:type="dxa"/>
          </w:tcPr>
          <w:p w14:paraId="6D63FDCE" w14:textId="77777777" w:rsidR="00D7105E" w:rsidRPr="00E26D39" w:rsidRDefault="00D7105E" w:rsidP="00E87F22">
            <w:pPr>
              <w:jc w:val="both"/>
              <w:rPr>
                <w:rFonts w:ascii="Times New Roman" w:hAnsi="Times New Roman" w:cs="Times New Roman"/>
                <w:sz w:val="24"/>
                <w:szCs w:val="24"/>
              </w:rPr>
            </w:pPr>
          </w:p>
          <w:p w14:paraId="300CCA37" w14:textId="77777777" w:rsidR="00D7105E" w:rsidRPr="00E26D39" w:rsidRDefault="00D7105E" w:rsidP="00E87F22">
            <w:pPr>
              <w:jc w:val="both"/>
              <w:rPr>
                <w:rFonts w:ascii="Times New Roman" w:hAnsi="Times New Roman" w:cs="Times New Roman"/>
                <w:sz w:val="24"/>
                <w:szCs w:val="24"/>
              </w:rPr>
            </w:pPr>
            <w:r w:rsidRPr="00E26D39">
              <w:rPr>
                <w:rFonts w:ascii="Times New Roman" w:hAnsi="Times New Roman" w:cs="Times New Roman"/>
                <w:sz w:val="24"/>
                <w:szCs w:val="24"/>
              </w:rPr>
              <w:t>6</w:t>
            </w:r>
          </w:p>
        </w:tc>
        <w:tc>
          <w:tcPr>
            <w:tcW w:w="1719" w:type="dxa"/>
          </w:tcPr>
          <w:p w14:paraId="75B66117" w14:textId="77777777" w:rsidR="00D7105E" w:rsidRPr="00E26D39" w:rsidRDefault="00D7105E" w:rsidP="00E87F22">
            <w:pPr>
              <w:jc w:val="both"/>
              <w:rPr>
                <w:rFonts w:ascii="Times New Roman" w:hAnsi="Times New Roman" w:cs="Times New Roman"/>
                <w:noProof/>
                <w:sz w:val="24"/>
                <w:szCs w:val="24"/>
              </w:rPr>
            </w:pPr>
            <w:r w:rsidRPr="00E26D39">
              <w:rPr>
                <w:rFonts w:ascii="Times New Roman" w:hAnsi="Times New Roman" w:cs="Times New Roman"/>
                <w:noProof/>
                <w:sz w:val="24"/>
                <w:szCs w:val="24"/>
              </w:rPr>
              <w:drawing>
                <wp:anchor distT="0" distB="0" distL="114300" distR="114300" simplePos="0" relativeHeight="251652608" behindDoc="0" locked="0" layoutInCell="1" allowOverlap="1" wp14:anchorId="638DA812" wp14:editId="1BBCB1F0">
                  <wp:simplePos x="0" y="0"/>
                  <wp:positionH relativeFrom="margin">
                    <wp:posOffset>-24167</wp:posOffset>
                  </wp:positionH>
                  <wp:positionV relativeFrom="paragraph">
                    <wp:posOffset>202584</wp:posOffset>
                  </wp:positionV>
                  <wp:extent cx="1000760" cy="152400"/>
                  <wp:effectExtent l="0" t="0" r="8890" b="0"/>
                  <wp:wrapNone/>
                  <wp:docPr id="1782886592" name="Picture 17828865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_24"/>
                          <pic:cNvPicPr>
                            <a:picLocks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0800000">
                            <a:off x="0" y="0"/>
                            <a:ext cx="1000760" cy="1524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92" w:type="dxa"/>
          </w:tcPr>
          <w:p w14:paraId="70B7A9A3" w14:textId="77777777" w:rsidR="00D7105E" w:rsidRPr="00E26D39" w:rsidRDefault="00D7105E" w:rsidP="00F16FA2">
            <w:pPr>
              <w:jc w:val="both"/>
              <w:rPr>
                <w:rFonts w:ascii="Times New Roman" w:hAnsi="Times New Roman" w:cs="Times New Roman"/>
                <w:sz w:val="24"/>
                <w:szCs w:val="24"/>
              </w:rPr>
            </w:pPr>
          </w:p>
          <w:p w14:paraId="50F3BCD6" w14:textId="77777777" w:rsidR="00D7105E" w:rsidRPr="00E26D39" w:rsidRDefault="00D7105E" w:rsidP="00F16FA2">
            <w:pPr>
              <w:jc w:val="both"/>
              <w:rPr>
                <w:rFonts w:ascii="Times New Roman" w:hAnsi="Times New Roman" w:cs="Times New Roman"/>
                <w:i/>
                <w:iCs/>
                <w:sz w:val="24"/>
                <w:szCs w:val="24"/>
              </w:rPr>
            </w:pPr>
            <w:r w:rsidRPr="00E26D39">
              <w:rPr>
                <w:rFonts w:ascii="Times New Roman" w:hAnsi="Times New Roman" w:cs="Times New Roman"/>
                <w:i/>
                <w:iCs/>
                <w:sz w:val="24"/>
                <w:szCs w:val="24"/>
              </w:rPr>
              <w:t>Extend</w:t>
            </w:r>
          </w:p>
        </w:tc>
        <w:tc>
          <w:tcPr>
            <w:tcW w:w="4038" w:type="dxa"/>
          </w:tcPr>
          <w:p w14:paraId="31A049DD" w14:textId="77777777" w:rsidR="00D7105E" w:rsidRPr="00E26D39" w:rsidRDefault="00D7105E" w:rsidP="00F16FA2">
            <w:pPr>
              <w:jc w:val="both"/>
              <w:rPr>
                <w:rFonts w:ascii="Times New Roman" w:hAnsi="Times New Roman" w:cs="Times New Roman"/>
                <w:sz w:val="24"/>
                <w:szCs w:val="24"/>
              </w:rPr>
            </w:pPr>
            <w:r w:rsidRPr="00E26D39">
              <w:rPr>
                <w:rFonts w:ascii="Times New Roman" w:hAnsi="Times New Roman" w:cs="Times New Roman"/>
                <w:sz w:val="24"/>
                <w:szCs w:val="24"/>
              </w:rPr>
              <w:t>Menunjukkan bahwa suatu use case merupakan tambahan fungsinonal dari use case lainnya jika suatu kondisi terpenuhi.</w:t>
            </w:r>
          </w:p>
        </w:tc>
      </w:tr>
    </w:tbl>
    <w:p w14:paraId="6A462B0F" w14:textId="77777777" w:rsidR="00D7105E" w:rsidRPr="00E26D39" w:rsidRDefault="00D7105E">
      <w:pPr>
        <w:pStyle w:val="ListParagraph"/>
        <w:numPr>
          <w:ilvl w:val="0"/>
          <w:numId w:val="3"/>
        </w:numPr>
        <w:spacing w:after="160" w:line="480" w:lineRule="auto"/>
        <w:ind w:left="1080"/>
        <w:jc w:val="both"/>
        <w:rPr>
          <w:rFonts w:ascii="Times New Roman" w:hAnsi="Times New Roman" w:cs="Times New Roman"/>
          <w:b/>
          <w:bCs/>
          <w:i/>
          <w:iCs/>
          <w:sz w:val="24"/>
          <w:szCs w:val="24"/>
        </w:rPr>
      </w:pPr>
      <w:r w:rsidRPr="00E26D39">
        <w:rPr>
          <w:rFonts w:ascii="Times New Roman" w:hAnsi="Times New Roman" w:cs="Times New Roman"/>
          <w:b/>
          <w:bCs/>
          <w:i/>
          <w:iCs/>
          <w:sz w:val="24"/>
          <w:szCs w:val="24"/>
        </w:rPr>
        <w:t>Activity diagram</w:t>
      </w:r>
    </w:p>
    <w:p w14:paraId="03850503" w14:textId="557C21E9" w:rsidR="00D7105E" w:rsidRDefault="00D7105E" w:rsidP="0078142E">
      <w:pPr>
        <w:pStyle w:val="ListParagraph"/>
        <w:spacing w:line="480" w:lineRule="auto"/>
        <w:ind w:left="780" w:firstLine="300"/>
        <w:jc w:val="both"/>
        <w:rPr>
          <w:rFonts w:ascii="Times New Roman" w:hAnsi="Times New Roman" w:cs="Times New Roman"/>
          <w:i/>
          <w:iCs/>
          <w:sz w:val="24"/>
          <w:szCs w:val="24"/>
        </w:rPr>
      </w:pPr>
      <w:r w:rsidRPr="00E26D39">
        <w:rPr>
          <w:rFonts w:ascii="Times New Roman" w:hAnsi="Times New Roman" w:cs="Times New Roman"/>
          <w:i/>
          <w:iCs/>
          <w:sz w:val="24"/>
          <w:szCs w:val="24"/>
        </w:rPr>
        <w:t>Diagram aktivitas</w:t>
      </w:r>
      <w:r w:rsidRPr="00E26D39">
        <w:rPr>
          <w:rFonts w:ascii="Times New Roman" w:hAnsi="Times New Roman" w:cs="Times New Roman"/>
          <w:sz w:val="24"/>
          <w:szCs w:val="24"/>
        </w:rPr>
        <w:t xml:space="preserve"> atau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menggambarkan </w:t>
      </w:r>
      <w:r w:rsidRPr="00E26D39">
        <w:rPr>
          <w:rFonts w:ascii="Times New Roman" w:hAnsi="Times New Roman" w:cs="Times New Roman"/>
          <w:i/>
          <w:iCs/>
          <w:sz w:val="24"/>
          <w:szCs w:val="24"/>
        </w:rPr>
        <w:t>workflow</w:t>
      </w:r>
      <w:r w:rsidRPr="00E26D39">
        <w:rPr>
          <w:rFonts w:ascii="Times New Roman" w:hAnsi="Times New Roman" w:cs="Times New Roman"/>
          <w:sz w:val="24"/>
          <w:szCs w:val="24"/>
        </w:rPr>
        <w:t xml:space="preserve"> (aliran kerja) atau aktivitas dari sebuah sistem atau proses bisnis atau menu yang ada pada perangkat lunak.</w:t>
      </w:r>
      <w:r w:rsidRPr="0078142E">
        <w:rPr>
          <w:rFonts w:ascii="Times New Roman" w:hAnsi="Times New Roman" w:cs="Times New Roman"/>
          <w:sz w:val="24"/>
          <w:szCs w:val="24"/>
        </w:rPr>
        <w:t xml:space="preserve">Berikut adalah daftar simbol dari </w:t>
      </w:r>
      <w:r w:rsidRPr="0078142E">
        <w:rPr>
          <w:rFonts w:ascii="Times New Roman" w:hAnsi="Times New Roman" w:cs="Times New Roman"/>
          <w:i/>
          <w:iCs/>
          <w:sz w:val="24"/>
          <w:szCs w:val="24"/>
        </w:rPr>
        <w:t>activity diagram.</w:t>
      </w:r>
    </w:p>
    <w:p w14:paraId="46ECA99C" w14:textId="77777777" w:rsidR="005E21E2" w:rsidRPr="0078142E" w:rsidRDefault="005E21E2" w:rsidP="0078142E">
      <w:pPr>
        <w:pStyle w:val="ListParagraph"/>
        <w:spacing w:line="480" w:lineRule="auto"/>
        <w:ind w:left="780" w:firstLine="300"/>
        <w:jc w:val="both"/>
        <w:rPr>
          <w:rFonts w:ascii="Times New Roman" w:hAnsi="Times New Roman" w:cs="Times New Roman"/>
          <w:sz w:val="24"/>
          <w:szCs w:val="24"/>
        </w:rPr>
      </w:pPr>
    </w:p>
    <w:p w14:paraId="211DFBB0" w14:textId="77777777" w:rsidR="00D7105E" w:rsidRPr="00E26D39" w:rsidRDefault="00D7105E" w:rsidP="00463774">
      <w:pPr>
        <w:pStyle w:val="ListParagraph"/>
        <w:spacing w:line="480" w:lineRule="auto"/>
        <w:ind w:left="780"/>
        <w:jc w:val="center"/>
        <w:rPr>
          <w:rFonts w:ascii="Times New Roman" w:hAnsi="Times New Roman" w:cs="Times New Roman"/>
          <w:sz w:val="24"/>
          <w:szCs w:val="24"/>
        </w:rPr>
      </w:pPr>
      <w:r w:rsidRPr="00E26D39">
        <w:rPr>
          <w:rFonts w:ascii="Times New Roman" w:hAnsi="Times New Roman" w:cs="Times New Roman"/>
          <w:sz w:val="24"/>
          <w:szCs w:val="24"/>
        </w:rPr>
        <w:lastRenderedPageBreak/>
        <w:t xml:space="preserve">Tabel 2.3 Daftar Simbol </w:t>
      </w:r>
      <w:r w:rsidRPr="00E26D39">
        <w:rPr>
          <w:rFonts w:ascii="Times New Roman" w:hAnsi="Times New Roman" w:cs="Times New Roman"/>
          <w:i/>
          <w:iCs/>
          <w:sz w:val="24"/>
          <w:szCs w:val="24"/>
        </w:rPr>
        <w:t>Activity Diagram</w:t>
      </w:r>
    </w:p>
    <w:tbl>
      <w:tblPr>
        <w:tblStyle w:val="TableGrid"/>
        <w:tblW w:w="0" w:type="auto"/>
        <w:tblInd w:w="780" w:type="dxa"/>
        <w:tblLook w:val="04A0" w:firstRow="1" w:lastRow="0" w:firstColumn="1" w:lastColumn="0" w:noHBand="0" w:noVBand="1"/>
      </w:tblPr>
      <w:tblGrid>
        <w:gridCol w:w="542"/>
        <w:gridCol w:w="1890"/>
        <w:gridCol w:w="1630"/>
        <w:gridCol w:w="3312"/>
      </w:tblGrid>
      <w:tr w:rsidR="005B2661" w:rsidRPr="00E26D39" w14:paraId="2B6F0240" w14:textId="77777777" w:rsidTr="004F0330">
        <w:tc>
          <w:tcPr>
            <w:tcW w:w="542" w:type="dxa"/>
          </w:tcPr>
          <w:p w14:paraId="164D603D"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1890" w:type="dxa"/>
          </w:tcPr>
          <w:p w14:paraId="3171BAB6" w14:textId="77777777" w:rsidR="00D7105E" w:rsidRPr="00E26D39" w:rsidRDefault="00D7105E" w:rsidP="00EC39D6">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mbol</w:t>
            </w:r>
          </w:p>
        </w:tc>
        <w:tc>
          <w:tcPr>
            <w:tcW w:w="1630" w:type="dxa"/>
          </w:tcPr>
          <w:p w14:paraId="73149495" w14:textId="77777777" w:rsidR="00D7105E" w:rsidRPr="00E26D39" w:rsidRDefault="00D7105E" w:rsidP="00EC39D6">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w:t>
            </w:r>
          </w:p>
        </w:tc>
        <w:tc>
          <w:tcPr>
            <w:tcW w:w="3312" w:type="dxa"/>
          </w:tcPr>
          <w:p w14:paraId="7795085E" w14:textId="77777777" w:rsidR="00D7105E" w:rsidRPr="00E26D39" w:rsidRDefault="00D7105E" w:rsidP="00EC39D6">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7A1F21B8" w14:textId="77777777" w:rsidTr="004F0330">
        <w:trPr>
          <w:trHeight w:val="1160"/>
        </w:trPr>
        <w:tc>
          <w:tcPr>
            <w:tcW w:w="542" w:type="dxa"/>
          </w:tcPr>
          <w:p w14:paraId="5CB60DB7" w14:textId="77777777" w:rsidR="00D7105E" w:rsidRPr="00E26D39" w:rsidRDefault="00D7105E" w:rsidP="00E87F22">
            <w:pPr>
              <w:pStyle w:val="ListParagraph"/>
              <w:ind w:left="0"/>
              <w:jc w:val="both"/>
              <w:rPr>
                <w:rFonts w:ascii="Times New Roman" w:hAnsi="Times New Roman" w:cs="Times New Roman"/>
                <w:sz w:val="24"/>
                <w:szCs w:val="24"/>
              </w:rPr>
            </w:pPr>
          </w:p>
          <w:p w14:paraId="4F3915B9"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1890" w:type="dxa"/>
          </w:tcPr>
          <w:p w14:paraId="5C0337CB" w14:textId="2D69C548" w:rsidR="00D7105E" w:rsidRPr="00E26D39" w:rsidRDefault="00000000" w:rsidP="00E87F22">
            <w:pPr>
              <w:pStyle w:val="ListParagraph"/>
              <w:ind w:left="0"/>
              <w:jc w:val="both"/>
              <w:rPr>
                <w:rFonts w:ascii="Times New Roman" w:hAnsi="Times New Roman" w:cs="Times New Roman"/>
                <w:sz w:val="24"/>
                <w:szCs w:val="24"/>
              </w:rPr>
            </w:pPr>
            <w:r>
              <w:rPr>
                <w:rFonts w:ascii="Times New Roman" w:hAnsi="Times New Roman" w:cs="Times New Roman"/>
                <w:noProof/>
                <w:sz w:val="24"/>
                <w:szCs w:val="24"/>
              </w:rPr>
              <w:pict w14:anchorId="5CB44020">
                <v:shape id="Flowchart: Connector 29" o:spid="_x0000_s2086" type="#_x0000_t120" style="position:absolute;left:0;text-align:left;margin-left:23.1pt;margin-top:13.05pt;width:36pt;height:36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" fillcolor="black [3200]" strokecolor="black [480]" strokeweight="2pt"/>
              </w:pict>
            </w:r>
          </w:p>
        </w:tc>
        <w:tc>
          <w:tcPr>
            <w:tcW w:w="1630" w:type="dxa"/>
          </w:tcPr>
          <w:p w14:paraId="02803B92" w14:textId="77777777" w:rsidR="00D7105E" w:rsidRPr="00E26D39" w:rsidRDefault="00D7105E" w:rsidP="00EC39D6">
            <w:pPr>
              <w:pStyle w:val="ListParagraph"/>
              <w:ind w:left="0"/>
              <w:jc w:val="both"/>
              <w:rPr>
                <w:rFonts w:ascii="Times New Roman" w:hAnsi="Times New Roman" w:cs="Times New Roman"/>
                <w:sz w:val="24"/>
                <w:szCs w:val="24"/>
              </w:rPr>
            </w:pPr>
          </w:p>
          <w:p w14:paraId="0C79F4D5"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tatus awal</w:t>
            </w:r>
          </w:p>
          <w:p w14:paraId="3DB249FA" w14:textId="77777777" w:rsidR="00D7105E" w:rsidRPr="00E26D39" w:rsidRDefault="00D7105E" w:rsidP="00EC39D6">
            <w:pPr>
              <w:pStyle w:val="ListParagraph"/>
              <w:ind w:left="0"/>
              <w:jc w:val="both"/>
              <w:rPr>
                <w:rFonts w:ascii="Times New Roman" w:hAnsi="Times New Roman" w:cs="Times New Roman"/>
                <w:sz w:val="24"/>
                <w:szCs w:val="24"/>
              </w:rPr>
            </w:pPr>
          </w:p>
        </w:tc>
        <w:tc>
          <w:tcPr>
            <w:tcW w:w="3312" w:type="dxa"/>
            <w:vAlign w:val="center"/>
          </w:tcPr>
          <w:p w14:paraId="7BCCC7EF"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ebuah diagram aktivitas memiliki sebuah status  awal.</w:t>
            </w:r>
          </w:p>
        </w:tc>
      </w:tr>
      <w:tr w:rsidR="005B2661" w:rsidRPr="00E26D39" w14:paraId="2D645C58" w14:textId="77777777" w:rsidTr="004F0330">
        <w:trPr>
          <w:trHeight w:val="1340"/>
        </w:trPr>
        <w:tc>
          <w:tcPr>
            <w:tcW w:w="542" w:type="dxa"/>
          </w:tcPr>
          <w:p w14:paraId="175D8077" w14:textId="77777777" w:rsidR="00D7105E" w:rsidRPr="00E26D39" w:rsidRDefault="00D7105E" w:rsidP="00E87F22">
            <w:pPr>
              <w:pStyle w:val="ListParagraph"/>
              <w:ind w:left="0"/>
              <w:jc w:val="both"/>
              <w:rPr>
                <w:rFonts w:ascii="Times New Roman" w:hAnsi="Times New Roman" w:cs="Times New Roman"/>
                <w:sz w:val="24"/>
                <w:szCs w:val="24"/>
              </w:rPr>
            </w:pPr>
          </w:p>
          <w:p w14:paraId="79160901"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1890" w:type="dxa"/>
          </w:tcPr>
          <w:p w14:paraId="5D6458E8" w14:textId="56B8C667" w:rsidR="00D7105E" w:rsidRPr="00E26D39" w:rsidRDefault="00000000" w:rsidP="00E87F22">
            <w:pPr>
              <w:pStyle w:val="ListParagraph"/>
              <w:ind w:left="0"/>
              <w:jc w:val="both"/>
              <w:rPr>
                <w:rFonts w:ascii="Times New Roman" w:hAnsi="Times New Roman" w:cs="Times New Roman"/>
                <w:noProof/>
                <w:sz w:val="24"/>
                <w:szCs w:val="24"/>
              </w:rPr>
            </w:pPr>
            <w:r>
              <w:rPr>
                <w:rFonts w:ascii="Times New Roman" w:hAnsi="Times New Roman" w:cs="Times New Roman"/>
                <w:noProof/>
                <w:sz w:val="24"/>
                <w:szCs w:val="24"/>
              </w:rPr>
              <w:pict w14:anchorId="081D5989">
                <v:shapetype id="_x0000_t116" coordsize="21600,21600" o:spt="116" path="m3475,qx,10800,3475,21600l18125,21600qx21600,10800,18125,xe">
                  <v:stroke joinstyle="miter"/>
                  <v:path gradientshapeok="t" o:connecttype="rect" textboxrect="1018,3163,20582,18437"/>
                </v:shapetype>
                <v:shape id="Flowchart: Terminator 30" o:spid="_x0000_s2085" type="#_x0000_t116" style="position:absolute;left:0;text-align:left;margin-left:-.15pt;margin-top:20.7pt;width:85.5pt;height:3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" fillcolor="white [3201]" strokecolor="black [3200]" strokeweight="2pt"/>
              </w:pict>
            </w:r>
          </w:p>
        </w:tc>
        <w:tc>
          <w:tcPr>
            <w:tcW w:w="1630" w:type="dxa"/>
          </w:tcPr>
          <w:p w14:paraId="6DB3ABB2" w14:textId="77777777" w:rsidR="00D7105E" w:rsidRPr="00E26D39" w:rsidRDefault="00D7105E" w:rsidP="00EC39D6">
            <w:pPr>
              <w:pStyle w:val="ListParagraph"/>
              <w:ind w:left="0"/>
              <w:jc w:val="both"/>
              <w:rPr>
                <w:rFonts w:ascii="Times New Roman" w:hAnsi="Times New Roman" w:cs="Times New Roman"/>
                <w:sz w:val="24"/>
                <w:szCs w:val="24"/>
              </w:rPr>
            </w:pPr>
          </w:p>
          <w:p w14:paraId="20CECFB1"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ktivitas</w:t>
            </w:r>
          </w:p>
        </w:tc>
        <w:tc>
          <w:tcPr>
            <w:tcW w:w="3312" w:type="dxa"/>
            <w:vAlign w:val="center"/>
          </w:tcPr>
          <w:p w14:paraId="39026EE0"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ktivitas yang dilakukan sistem,aktivitas biasanya diawali dengan kata kerja.</w:t>
            </w:r>
          </w:p>
        </w:tc>
      </w:tr>
      <w:tr w:rsidR="005B2661" w:rsidRPr="00E26D39" w14:paraId="6C23B036" w14:textId="77777777" w:rsidTr="004F0330">
        <w:trPr>
          <w:trHeight w:val="1430"/>
        </w:trPr>
        <w:tc>
          <w:tcPr>
            <w:tcW w:w="542" w:type="dxa"/>
          </w:tcPr>
          <w:p w14:paraId="7E37750E" w14:textId="77777777" w:rsidR="00D7105E" w:rsidRPr="00E26D39" w:rsidRDefault="00D7105E" w:rsidP="00E87F22">
            <w:pPr>
              <w:pStyle w:val="ListParagraph"/>
              <w:ind w:left="0"/>
              <w:jc w:val="both"/>
              <w:rPr>
                <w:rFonts w:ascii="Times New Roman" w:hAnsi="Times New Roman" w:cs="Times New Roman"/>
                <w:sz w:val="24"/>
                <w:szCs w:val="24"/>
              </w:rPr>
            </w:pPr>
          </w:p>
          <w:p w14:paraId="3092992A"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1890" w:type="dxa"/>
          </w:tcPr>
          <w:p w14:paraId="030ABC80" w14:textId="429D777E" w:rsidR="00D7105E" w:rsidRPr="00E26D39" w:rsidRDefault="00000000" w:rsidP="00E87F22">
            <w:pPr>
              <w:pStyle w:val="ListParagraph"/>
              <w:ind w:left="0"/>
              <w:jc w:val="both"/>
              <w:rPr>
                <w:rFonts w:ascii="Times New Roman" w:hAnsi="Times New Roman" w:cs="Times New Roman"/>
                <w:noProof/>
                <w:sz w:val="24"/>
                <w:szCs w:val="24"/>
              </w:rPr>
            </w:pPr>
            <w:r>
              <w:rPr>
                <w:rFonts w:ascii="Times New Roman" w:hAnsi="Times New Roman" w:cs="Times New Roman"/>
                <w:noProof/>
                <w:sz w:val="24"/>
                <w:szCs w:val="24"/>
              </w:rPr>
              <w:pict w14:anchorId="1F3E193F">
                <v:shape id="Diamond 31" o:spid="_x0000_s2084" type="#_x0000_t4" style="position:absolute;left:0;text-align:left;margin-left:2.85pt;margin-top:8.8pt;width:1in;height:53.25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" fillcolor="white [3201]" strokecolor="black [3200]" strokeweight="2pt"/>
              </w:pict>
            </w:r>
          </w:p>
        </w:tc>
        <w:tc>
          <w:tcPr>
            <w:tcW w:w="1630" w:type="dxa"/>
          </w:tcPr>
          <w:p w14:paraId="4DEE1E9D" w14:textId="77777777" w:rsidR="00D7105E" w:rsidRPr="00E26D39" w:rsidRDefault="00D7105E" w:rsidP="00EC39D6">
            <w:pPr>
              <w:pStyle w:val="ListParagraph"/>
              <w:ind w:left="0"/>
              <w:jc w:val="both"/>
              <w:rPr>
                <w:rFonts w:ascii="Times New Roman" w:hAnsi="Times New Roman" w:cs="Times New Roman"/>
                <w:sz w:val="24"/>
                <w:szCs w:val="24"/>
              </w:rPr>
            </w:pPr>
          </w:p>
          <w:p w14:paraId="43195C02"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rcabangan</w:t>
            </w:r>
          </w:p>
        </w:tc>
        <w:tc>
          <w:tcPr>
            <w:tcW w:w="3312" w:type="dxa"/>
            <w:vAlign w:val="center"/>
          </w:tcPr>
          <w:p w14:paraId="3EEB8395"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rcabangan dimana ada pilihan aktivitas yang lebih dari satu.</w:t>
            </w:r>
          </w:p>
        </w:tc>
      </w:tr>
      <w:tr w:rsidR="005B2661" w:rsidRPr="00E26D39" w14:paraId="071DC4B4" w14:textId="77777777" w:rsidTr="004F0330">
        <w:trPr>
          <w:trHeight w:val="1232"/>
        </w:trPr>
        <w:tc>
          <w:tcPr>
            <w:tcW w:w="542" w:type="dxa"/>
          </w:tcPr>
          <w:p w14:paraId="302BF397" w14:textId="77777777" w:rsidR="00D7105E" w:rsidRPr="00E26D39" w:rsidRDefault="00D7105E" w:rsidP="00E87F22">
            <w:pPr>
              <w:pStyle w:val="ListParagraph"/>
              <w:ind w:left="0"/>
              <w:jc w:val="both"/>
              <w:rPr>
                <w:rFonts w:ascii="Times New Roman" w:hAnsi="Times New Roman" w:cs="Times New Roman"/>
                <w:sz w:val="24"/>
                <w:szCs w:val="24"/>
              </w:rPr>
            </w:pPr>
          </w:p>
          <w:p w14:paraId="212CB7F5"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1890" w:type="dxa"/>
          </w:tcPr>
          <w:p w14:paraId="4B99EC26" w14:textId="79528AFE" w:rsidR="00D7105E" w:rsidRPr="00E26D39" w:rsidRDefault="00000000" w:rsidP="00E87F22">
            <w:pPr>
              <w:pStyle w:val="ListParagraph"/>
              <w:ind w:left="0"/>
              <w:jc w:val="both"/>
              <w:rPr>
                <w:rFonts w:ascii="Times New Roman" w:hAnsi="Times New Roman" w:cs="Times New Roman"/>
                <w:noProof/>
                <w:sz w:val="24"/>
                <w:szCs w:val="24"/>
              </w:rPr>
            </w:pPr>
            <w:r>
              <w:rPr>
                <w:rFonts w:ascii="Times New Roman" w:hAnsi="Times New Roman" w:cs="Times New Roman"/>
                <w:noProof/>
                <w:sz w:val="24"/>
                <w:szCs w:val="24"/>
              </w:rPr>
              <w:pict w14:anchorId="3122149B">
                <v:line id="Straight Connector 32" o:spid="_x0000_s2083" style="position:absolute;left:0;text-align:left;z-index:251657728;visibility:visible;mso-wrap-style:square;mso-wrap-distance-left:9pt;mso-wrap-distance-top:0;mso-wrap-distance-right:9pt;mso-wrap-distance-bottom:0;mso-position-horizontal:absolute;mso-position-horizontal-relative:text;mso-position-vertical:absolute;mso-position-vertical-relative:text" from="-.15pt,24.75pt" to="79.2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" strokecolor="black [3200]" strokeweight="3pt">
                  <v:shadow on="t" color="black" opacity="22937f" origin=",.5" offset="0,.63889mm"/>
                </v:line>
              </w:pict>
            </w:r>
          </w:p>
        </w:tc>
        <w:tc>
          <w:tcPr>
            <w:tcW w:w="1630" w:type="dxa"/>
          </w:tcPr>
          <w:p w14:paraId="6B0545D8" w14:textId="77777777" w:rsidR="00D7105E" w:rsidRPr="00E26D39" w:rsidRDefault="00D7105E" w:rsidP="00EC39D6">
            <w:pPr>
              <w:pStyle w:val="ListParagraph"/>
              <w:ind w:left="0"/>
              <w:jc w:val="both"/>
              <w:rPr>
                <w:rFonts w:ascii="Times New Roman" w:hAnsi="Times New Roman" w:cs="Times New Roman"/>
                <w:sz w:val="24"/>
                <w:szCs w:val="24"/>
              </w:rPr>
            </w:pPr>
          </w:p>
          <w:p w14:paraId="445559B8"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nggabungan</w:t>
            </w:r>
          </w:p>
        </w:tc>
        <w:tc>
          <w:tcPr>
            <w:tcW w:w="3312" w:type="dxa"/>
            <w:vAlign w:val="center"/>
          </w:tcPr>
          <w:p w14:paraId="195FB134" w14:textId="77777777" w:rsidR="00D7105E" w:rsidRPr="00E26D39" w:rsidRDefault="00D7105E" w:rsidP="00EC39D6">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nggabungan dimana  yang mana lebih dari satu aktivitas lalu digabungkan jadi satu.</w:t>
            </w:r>
          </w:p>
        </w:tc>
      </w:tr>
      <w:tr w:rsidR="005B2661" w:rsidRPr="00E26D39" w14:paraId="60DBFCD8" w14:textId="77777777" w:rsidTr="004F0330">
        <w:trPr>
          <w:trHeight w:val="1232"/>
        </w:trPr>
        <w:tc>
          <w:tcPr>
            <w:tcW w:w="542" w:type="dxa"/>
          </w:tcPr>
          <w:p w14:paraId="2195C264" w14:textId="77777777" w:rsidR="00D7105E" w:rsidRPr="00E26D39" w:rsidRDefault="00D7105E" w:rsidP="00E87F22">
            <w:pPr>
              <w:pStyle w:val="ListParagraph"/>
              <w:ind w:left="0"/>
              <w:jc w:val="both"/>
              <w:rPr>
                <w:rFonts w:ascii="Times New Roman" w:hAnsi="Times New Roman" w:cs="Times New Roman"/>
                <w:sz w:val="24"/>
                <w:szCs w:val="24"/>
              </w:rPr>
            </w:pPr>
          </w:p>
          <w:p w14:paraId="094F489A"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5</w:t>
            </w:r>
          </w:p>
        </w:tc>
        <w:tc>
          <w:tcPr>
            <w:tcW w:w="1890" w:type="dxa"/>
          </w:tcPr>
          <w:p w14:paraId="41A1005B"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589776AD"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b/>
                <w:bCs/>
                <w:noProof/>
                <w:sz w:val="24"/>
                <w:szCs w:val="24"/>
              </w:rPr>
              <w:drawing>
                <wp:inline distT="0" distB="0" distL="0" distR="0" wp14:anchorId="01E0C27E" wp14:editId="26920C8E">
                  <wp:extent cx="533400" cy="523875"/>
                  <wp:effectExtent l="0" t="0" r="0" b="9525"/>
                  <wp:docPr id="19709074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400" cy="523875"/>
                          </a:xfrm>
                          <a:prstGeom prst="rect">
                            <a:avLst/>
                          </a:prstGeom>
                          <a:noFill/>
                        </pic:spPr>
                      </pic:pic>
                    </a:graphicData>
                  </a:graphic>
                </wp:inline>
              </w:drawing>
            </w:r>
          </w:p>
        </w:tc>
        <w:tc>
          <w:tcPr>
            <w:tcW w:w="1630" w:type="dxa"/>
          </w:tcPr>
          <w:p w14:paraId="45B0BFF6" w14:textId="77777777" w:rsidR="00D7105E" w:rsidRPr="00E26D39" w:rsidRDefault="00D7105E" w:rsidP="00E87F22">
            <w:pPr>
              <w:pStyle w:val="ListParagraph"/>
              <w:ind w:left="0"/>
              <w:jc w:val="both"/>
              <w:rPr>
                <w:rFonts w:ascii="Times New Roman" w:hAnsi="Times New Roman" w:cs="Times New Roman"/>
                <w:sz w:val="24"/>
                <w:szCs w:val="24"/>
              </w:rPr>
            </w:pPr>
          </w:p>
          <w:p w14:paraId="28C11689"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tatus akhir</w:t>
            </w:r>
          </w:p>
        </w:tc>
        <w:tc>
          <w:tcPr>
            <w:tcW w:w="3312" w:type="dxa"/>
            <w:vAlign w:val="center"/>
          </w:tcPr>
          <w:p w14:paraId="128A5B44"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tatus akhir yang dilakukan sistem, sebuah diagram aktivitas memiliki sebuah status akhir</w:t>
            </w:r>
          </w:p>
        </w:tc>
      </w:tr>
      <w:tr w:rsidR="00D7105E" w:rsidRPr="00E26D39" w14:paraId="2D4CEBC7" w14:textId="77777777" w:rsidTr="005E21E2">
        <w:trPr>
          <w:trHeight w:val="1988"/>
        </w:trPr>
        <w:tc>
          <w:tcPr>
            <w:tcW w:w="542" w:type="dxa"/>
          </w:tcPr>
          <w:p w14:paraId="727FCCB2" w14:textId="77777777" w:rsidR="00D7105E" w:rsidRPr="00E26D39" w:rsidRDefault="00D7105E" w:rsidP="00E87F22">
            <w:pPr>
              <w:pStyle w:val="ListParagraph"/>
              <w:ind w:left="0"/>
              <w:jc w:val="both"/>
              <w:rPr>
                <w:rFonts w:ascii="Times New Roman" w:hAnsi="Times New Roman" w:cs="Times New Roman"/>
                <w:sz w:val="24"/>
                <w:szCs w:val="24"/>
              </w:rPr>
            </w:pPr>
          </w:p>
          <w:p w14:paraId="2BDCCDE3"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6</w:t>
            </w:r>
          </w:p>
        </w:tc>
        <w:tc>
          <w:tcPr>
            <w:tcW w:w="1890" w:type="dxa"/>
          </w:tcPr>
          <w:p w14:paraId="50D355CE"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568F9F98"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4BF86094" wp14:editId="129DF911">
                  <wp:extent cx="733425" cy="638175"/>
                  <wp:effectExtent l="0" t="0" r="9525" b="9525"/>
                  <wp:docPr id="90520236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33425" cy="638175"/>
                          </a:xfrm>
                          <a:prstGeom prst="rect">
                            <a:avLst/>
                          </a:prstGeom>
                          <a:noFill/>
                        </pic:spPr>
                      </pic:pic>
                    </a:graphicData>
                  </a:graphic>
                </wp:inline>
              </w:drawing>
            </w:r>
          </w:p>
          <w:p w14:paraId="5EEA694D" w14:textId="77777777" w:rsidR="00D7105E" w:rsidRPr="00E26D39" w:rsidRDefault="00D7105E" w:rsidP="00E87F22">
            <w:pPr>
              <w:pStyle w:val="ListParagraph"/>
              <w:ind w:left="0"/>
              <w:jc w:val="center"/>
              <w:rPr>
                <w:rFonts w:ascii="Times New Roman" w:hAnsi="Times New Roman" w:cs="Times New Roman"/>
                <w:noProof/>
                <w:sz w:val="24"/>
                <w:szCs w:val="24"/>
              </w:rPr>
            </w:pPr>
          </w:p>
        </w:tc>
        <w:tc>
          <w:tcPr>
            <w:tcW w:w="1630" w:type="dxa"/>
          </w:tcPr>
          <w:p w14:paraId="61D69C11" w14:textId="77777777" w:rsidR="00D7105E" w:rsidRPr="00E26D39" w:rsidRDefault="00D7105E" w:rsidP="00E87F22">
            <w:pPr>
              <w:pStyle w:val="ListParagraph"/>
              <w:ind w:left="0"/>
              <w:jc w:val="both"/>
              <w:rPr>
                <w:rFonts w:ascii="Times New Roman" w:hAnsi="Times New Roman" w:cs="Times New Roman"/>
                <w:sz w:val="24"/>
                <w:szCs w:val="24"/>
              </w:rPr>
            </w:pPr>
          </w:p>
          <w:p w14:paraId="012E2400"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wimlane</w:t>
            </w:r>
          </w:p>
        </w:tc>
        <w:tc>
          <w:tcPr>
            <w:tcW w:w="3312" w:type="dxa"/>
            <w:vAlign w:val="center"/>
          </w:tcPr>
          <w:p w14:paraId="6227D616" w14:textId="77777777" w:rsidR="00D7105E" w:rsidRPr="00E26D39" w:rsidRDefault="00D7105E" w:rsidP="00E87F2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wimlane memisahkan organisasi  bisnis yang bertanggung jawab terhadap aktivitas yang bertanggung jawab terhadap aktivitas yang terjadi</w:t>
            </w:r>
          </w:p>
        </w:tc>
      </w:tr>
    </w:tbl>
    <w:p w14:paraId="7AFDF1CE" w14:textId="77777777" w:rsidR="00D7105E" w:rsidRPr="00E26D39" w:rsidRDefault="00D7105E" w:rsidP="00EE0C96">
      <w:pPr>
        <w:pStyle w:val="ListParagraph"/>
        <w:spacing w:line="480" w:lineRule="auto"/>
        <w:ind w:left="780"/>
        <w:jc w:val="both"/>
        <w:rPr>
          <w:rFonts w:ascii="Times New Roman" w:hAnsi="Times New Roman" w:cs="Times New Roman"/>
          <w:sz w:val="24"/>
          <w:szCs w:val="24"/>
        </w:rPr>
      </w:pPr>
    </w:p>
    <w:p w14:paraId="7B3254BB" w14:textId="34D12EF6" w:rsidR="00D7105E" w:rsidRPr="005E21E2" w:rsidRDefault="005E21E2">
      <w:pPr>
        <w:pStyle w:val="ListParagraph"/>
        <w:numPr>
          <w:ilvl w:val="0"/>
          <w:numId w:val="3"/>
        </w:numPr>
        <w:spacing w:after="160" w:line="480" w:lineRule="auto"/>
        <w:ind w:left="1080"/>
        <w:jc w:val="both"/>
        <w:rPr>
          <w:rFonts w:ascii="Times New Roman" w:hAnsi="Times New Roman" w:cs="Times New Roman"/>
          <w:b/>
          <w:bCs/>
          <w:i/>
          <w:iCs/>
          <w:sz w:val="24"/>
          <w:szCs w:val="24"/>
        </w:rPr>
      </w:pPr>
      <w:r>
        <w:rPr>
          <w:rFonts w:ascii="Times New Roman" w:hAnsi="Times New Roman" w:cs="Times New Roman"/>
          <w:b/>
          <w:bCs/>
          <w:i/>
          <w:iCs/>
          <w:sz w:val="24"/>
          <w:szCs w:val="24"/>
          <w:lang w:val="en-US"/>
        </w:rPr>
        <w:t>Sequance Diagram</w:t>
      </w:r>
    </w:p>
    <w:p w14:paraId="1A2FE6FC" w14:textId="78A56914" w:rsidR="009357C7" w:rsidRPr="009357C7" w:rsidRDefault="009357C7" w:rsidP="009357C7">
      <w:pPr>
        <w:pStyle w:val="ListParagraph"/>
        <w:spacing w:after="160" w:line="480" w:lineRule="auto"/>
        <w:ind w:left="810" w:firstLine="360"/>
        <w:jc w:val="both"/>
      </w:pPr>
      <w:r>
        <w:t>Sequence diagram mendeskripsikan tentang bagaimana suatu operasi pada sistem itu dilakukan oleh objek terhadap use case, pesan apa yang dikirim dan diterima serta waktu pelaksanaannya. Simbol-simbol yang digunakan untuk membuat sequence diagram dapat dilihat pada Tabel 2.6 Simbol Sequence Diagram (A Buchari, 2018).</w:t>
      </w:r>
    </w:p>
    <w:p w14:paraId="61312E8B" w14:textId="552C0FE8" w:rsidR="009357C7" w:rsidRDefault="009357C7" w:rsidP="009357C7">
      <w:pPr>
        <w:spacing w:before="1"/>
        <w:ind w:left="2781"/>
        <w:jc w:val="both"/>
        <w:rPr>
          <w:i/>
          <w:sz w:val="24"/>
        </w:rPr>
      </w:pPr>
      <w:r>
        <w:rPr>
          <w:sz w:val="24"/>
        </w:rPr>
        <w:lastRenderedPageBreak/>
        <w:t>Tabel</w:t>
      </w:r>
      <w:r>
        <w:rPr>
          <w:spacing w:val="-2"/>
          <w:sz w:val="24"/>
        </w:rPr>
        <w:t xml:space="preserve"> </w:t>
      </w:r>
      <w:r>
        <w:rPr>
          <w:sz w:val="24"/>
        </w:rPr>
        <w:t>2.</w:t>
      </w:r>
      <w:r w:rsidR="00867EAE">
        <w:rPr>
          <w:sz w:val="24"/>
          <w:lang w:val="en-US"/>
        </w:rPr>
        <w:t>4</w:t>
      </w:r>
      <w:r>
        <w:rPr>
          <w:spacing w:val="-3"/>
          <w:sz w:val="24"/>
        </w:rPr>
        <w:t xml:space="preserve"> </w:t>
      </w:r>
      <w:r>
        <w:rPr>
          <w:sz w:val="24"/>
        </w:rPr>
        <w:t>Simbol</w:t>
      </w:r>
      <w:r>
        <w:rPr>
          <w:spacing w:val="-2"/>
          <w:sz w:val="24"/>
        </w:rPr>
        <w:t xml:space="preserve"> </w:t>
      </w:r>
      <w:r>
        <w:rPr>
          <w:i/>
          <w:sz w:val="24"/>
        </w:rPr>
        <w:t>Sequence</w:t>
      </w:r>
      <w:r>
        <w:rPr>
          <w:i/>
          <w:spacing w:val="-2"/>
          <w:sz w:val="24"/>
        </w:rPr>
        <w:t xml:space="preserve"> </w:t>
      </w:r>
      <w:r>
        <w:rPr>
          <w:i/>
          <w:sz w:val="24"/>
        </w:rPr>
        <w:t>Diagram</w:t>
      </w:r>
    </w:p>
    <w:p w14:paraId="36D38335" w14:textId="77777777" w:rsidR="009357C7" w:rsidRDefault="009357C7" w:rsidP="009357C7">
      <w:pPr>
        <w:pStyle w:val="BodyText"/>
        <w:spacing w:before="1" w:after="1"/>
        <w:rPr>
          <w:i/>
          <w:sz w:val="18"/>
        </w:rPr>
      </w:pPr>
    </w:p>
    <w:tbl>
      <w:tblPr>
        <w:tblW w:w="7943" w:type="dxa"/>
        <w:tblInd w:w="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8"/>
        <w:gridCol w:w="2981"/>
        <w:gridCol w:w="4254"/>
      </w:tblGrid>
      <w:tr w:rsidR="009357C7" w14:paraId="60E54EE1" w14:textId="77777777" w:rsidTr="009357C7">
        <w:trPr>
          <w:trHeight w:val="561"/>
        </w:trPr>
        <w:tc>
          <w:tcPr>
            <w:tcW w:w="708" w:type="dxa"/>
          </w:tcPr>
          <w:p w14:paraId="6B5D53A1" w14:textId="77777777" w:rsidR="009357C7" w:rsidRDefault="009357C7" w:rsidP="00C63FB3">
            <w:pPr>
              <w:pStyle w:val="TableParagraph"/>
              <w:spacing w:before="138"/>
              <w:ind w:left="181" w:right="175"/>
              <w:jc w:val="center"/>
              <w:rPr>
                <w:b/>
                <w:sz w:val="24"/>
              </w:rPr>
            </w:pPr>
            <w:r>
              <w:rPr>
                <w:b/>
                <w:sz w:val="24"/>
              </w:rPr>
              <w:t>No</w:t>
            </w:r>
          </w:p>
        </w:tc>
        <w:tc>
          <w:tcPr>
            <w:tcW w:w="2981" w:type="dxa"/>
          </w:tcPr>
          <w:p w14:paraId="765E3D59" w14:textId="77777777" w:rsidR="009357C7" w:rsidRDefault="009357C7" w:rsidP="00C63FB3">
            <w:pPr>
              <w:pStyle w:val="TableParagraph"/>
              <w:spacing w:before="138"/>
              <w:ind w:left="1104" w:right="1105"/>
              <w:jc w:val="center"/>
              <w:rPr>
                <w:b/>
                <w:sz w:val="24"/>
              </w:rPr>
            </w:pPr>
            <w:r>
              <w:rPr>
                <w:b/>
                <w:sz w:val="24"/>
              </w:rPr>
              <w:t>Simbol</w:t>
            </w:r>
          </w:p>
        </w:tc>
        <w:tc>
          <w:tcPr>
            <w:tcW w:w="4254" w:type="dxa"/>
          </w:tcPr>
          <w:p w14:paraId="186474E6" w14:textId="77777777" w:rsidR="009357C7" w:rsidRDefault="009357C7" w:rsidP="00C63FB3">
            <w:pPr>
              <w:pStyle w:val="TableParagraph"/>
              <w:spacing w:before="138"/>
              <w:ind w:left="1614" w:right="1615"/>
              <w:jc w:val="center"/>
              <w:rPr>
                <w:b/>
                <w:sz w:val="24"/>
              </w:rPr>
            </w:pPr>
            <w:r>
              <w:rPr>
                <w:b/>
                <w:sz w:val="24"/>
              </w:rPr>
              <w:t>Deskripsi</w:t>
            </w:r>
          </w:p>
        </w:tc>
      </w:tr>
      <w:tr w:rsidR="009357C7" w14:paraId="4C9C679F" w14:textId="77777777" w:rsidTr="009357C7">
        <w:trPr>
          <w:trHeight w:val="1486"/>
        </w:trPr>
        <w:tc>
          <w:tcPr>
            <w:tcW w:w="708" w:type="dxa"/>
          </w:tcPr>
          <w:p w14:paraId="580FF7D6" w14:textId="77777777" w:rsidR="009357C7" w:rsidRDefault="009357C7" w:rsidP="00C63FB3">
            <w:pPr>
              <w:pStyle w:val="TableParagraph"/>
              <w:rPr>
                <w:i/>
                <w:sz w:val="26"/>
              </w:rPr>
            </w:pPr>
          </w:p>
          <w:p w14:paraId="77A3AE5F" w14:textId="77777777" w:rsidR="009357C7" w:rsidRDefault="009357C7" w:rsidP="00C63FB3">
            <w:pPr>
              <w:pStyle w:val="TableParagraph"/>
              <w:spacing w:before="1"/>
              <w:rPr>
                <w:i/>
                <w:sz w:val="26"/>
              </w:rPr>
            </w:pPr>
          </w:p>
          <w:p w14:paraId="5D656659" w14:textId="77777777" w:rsidR="009357C7" w:rsidRDefault="009357C7" w:rsidP="00C63FB3">
            <w:pPr>
              <w:pStyle w:val="TableParagraph"/>
              <w:ind w:left="4"/>
              <w:jc w:val="center"/>
              <w:rPr>
                <w:sz w:val="24"/>
              </w:rPr>
            </w:pPr>
            <w:r>
              <w:rPr>
                <w:sz w:val="24"/>
              </w:rPr>
              <w:t>1</w:t>
            </w:r>
          </w:p>
        </w:tc>
        <w:tc>
          <w:tcPr>
            <w:tcW w:w="2981" w:type="dxa"/>
          </w:tcPr>
          <w:p w14:paraId="16145DA5" w14:textId="77777777" w:rsidR="009357C7" w:rsidRDefault="009357C7" w:rsidP="00C63FB3">
            <w:pPr>
              <w:pStyle w:val="TableParagraph"/>
              <w:spacing w:before="10"/>
              <w:rPr>
                <w:i/>
                <w:sz w:val="14"/>
              </w:rPr>
            </w:pPr>
          </w:p>
          <w:p w14:paraId="26593957" w14:textId="77777777" w:rsidR="009357C7" w:rsidRDefault="009357C7" w:rsidP="00C63FB3">
            <w:pPr>
              <w:pStyle w:val="TableParagraph"/>
              <w:ind w:left="1217"/>
              <w:rPr>
                <w:sz w:val="20"/>
              </w:rPr>
            </w:pPr>
            <w:r>
              <w:rPr>
                <w:noProof/>
                <w:sz w:val="20"/>
              </w:rPr>
              <w:drawing>
                <wp:inline distT="0" distB="0" distL="0" distR="0" wp14:anchorId="539449F1" wp14:editId="7AE57AE3">
                  <wp:extent cx="333375" cy="704850"/>
                  <wp:effectExtent l="0" t="0" r="0" b="0"/>
                  <wp:docPr id="69"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5.jpeg"/>
                          <pic:cNvPicPr/>
                        </pic:nvPicPr>
                        <pic:blipFill>
                          <a:blip r:embed="rId24" cstate="print"/>
                          <a:stretch>
                            <a:fillRect/>
                          </a:stretch>
                        </pic:blipFill>
                        <pic:spPr>
                          <a:xfrm>
                            <a:off x="0" y="0"/>
                            <a:ext cx="333375" cy="704850"/>
                          </a:xfrm>
                          <a:prstGeom prst="rect">
                            <a:avLst/>
                          </a:prstGeom>
                        </pic:spPr>
                      </pic:pic>
                    </a:graphicData>
                  </a:graphic>
                </wp:inline>
              </w:drawing>
            </w:r>
          </w:p>
        </w:tc>
        <w:tc>
          <w:tcPr>
            <w:tcW w:w="4254" w:type="dxa"/>
          </w:tcPr>
          <w:p w14:paraId="47F99380" w14:textId="77777777" w:rsidR="009357C7" w:rsidRDefault="009357C7" w:rsidP="00C63FB3">
            <w:pPr>
              <w:pStyle w:val="TableParagraph"/>
              <w:spacing w:line="267" w:lineRule="exact"/>
              <w:ind w:left="102"/>
              <w:rPr>
                <w:sz w:val="24"/>
              </w:rPr>
            </w:pPr>
            <w:r>
              <w:rPr>
                <w:sz w:val="24"/>
              </w:rPr>
              <w:t>Menunjukkan</w:t>
            </w:r>
            <w:r>
              <w:rPr>
                <w:spacing w:val="-2"/>
                <w:sz w:val="24"/>
              </w:rPr>
              <w:t xml:space="preserve"> </w:t>
            </w:r>
            <w:r>
              <w:rPr>
                <w:sz w:val="24"/>
              </w:rPr>
              <w:t>kehidupan</w:t>
            </w:r>
            <w:r>
              <w:rPr>
                <w:spacing w:val="-1"/>
                <w:sz w:val="24"/>
              </w:rPr>
              <w:t xml:space="preserve"> </w:t>
            </w:r>
            <w:r>
              <w:rPr>
                <w:sz w:val="24"/>
              </w:rPr>
              <w:t>suatu</w:t>
            </w:r>
            <w:r>
              <w:rPr>
                <w:spacing w:val="-2"/>
                <w:sz w:val="24"/>
              </w:rPr>
              <w:t xml:space="preserve"> </w:t>
            </w:r>
            <w:r>
              <w:rPr>
                <w:sz w:val="24"/>
              </w:rPr>
              <w:t>objek.</w:t>
            </w:r>
          </w:p>
        </w:tc>
      </w:tr>
      <w:tr w:rsidR="009357C7" w14:paraId="686A47D5" w14:textId="77777777" w:rsidTr="009357C7">
        <w:trPr>
          <w:trHeight w:val="1266"/>
        </w:trPr>
        <w:tc>
          <w:tcPr>
            <w:tcW w:w="708" w:type="dxa"/>
          </w:tcPr>
          <w:p w14:paraId="27401B9A" w14:textId="77777777" w:rsidR="009357C7" w:rsidRDefault="009357C7" w:rsidP="00C63FB3">
            <w:pPr>
              <w:pStyle w:val="TableParagraph"/>
              <w:rPr>
                <w:i/>
                <w:sz w:val="26"/>
              </w:rPr>
            </w:pPr>
          </w:p>
          <w:p w14:paraId="616F9871" w14:textId="77777777" w:rsidR="009357C7" w:rsidRDefault="009357C7" w:rsidP="00C63FB3">
            <w:pPr>
              <w:pStyle w:val="TableParagraph"/>
              <w:spacing w:before="188"/>
              <w:ind w:left="4"/>
              <w:jc w:val="center"/>
              <w:rPr>
                <w:sz w:val="24"/>
              </w:rPr>
            </w:pPr>
            <w:r>
              <w:rPr>
                <w:sz w:val="24"/>
              </w:rPr>
              <w:t>2</w:t>
            </w:r>
          </w:p>
        </w:tc>
        <w:tc>
          <w:tcPr>
            <w:tcW w:w="2981" w:type="dxa"/>
          </w:tcPr>
          <w:p w14:paraId="11381B6B" w14:textId="77777777" w:rsidR="009357C7" w:rsidRDefault="009357C7" w:rsidP="00C63FB3">
            <w:pPr>
              <w:pStyle w:val="TableParagraph"/>
              <w:spacing w:before="9"/>
              <w:rPr>
                <w:i/>
                <w:sz w:val="15"/>
              </w:rPr>
            </w:pPr>
          </w:p>
          <w:p w14:paraId="30808EB8" w14:textId="77777777" w:rsidR="009357C7" w:rsidRDefault="009357C7" w:rsidP="00C63FB3">
            <w:pPr>
              <w:pStyle w:val="TableParagraph"/>
              <w:ind w:left="707"/>
              <w:rPr>
                <w:sz w:val="20"/>
              </w:rPr>
            </w:pPr>
            <w:r>
              <w:rPr>
                <w:noProof/>
                <w:sz w:val="20"/>
              </w:rPr>
              <w:drawing>
                <wp:inline distT="0" distB="0" distL="0" distR="0" wp14:anchorId="50A85C96" wp14:editId="65F4C5B9">
                  <wp:extent cx="981074" cy="581025"/>
                  <wp:effectExtent l="0" t="0" r="0" b="0"/>
                  <wp:docPr id="71" name="image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6.jpeg"/>
                          <pic:cNvPicPr/>
                        </pic:nvPicPr>
                        <pic:blipFill>
                          <a:blip r:embed="rId25" cstate="print"/>
                          <a:stretch>
                            <a:fillRect/>
                          </a:stretch>
                        </pic:blipFill>
                        <pic:spPr>
                          <a:xfrm>
                            <a:off x="0" y="0"/>
                            <a:ext cx="981074" cy="581025"/>
                          </a:xfrm>
                          <a:prstGeom prst="rect">
                            <a:avLst/>
                          </a:prstGeom>
                        </pic:spPr>
                      </pic:pic>
                    </a:graphicData>
                  </a:graphic>
                </wp:inline>
              </w:drawing>
            </w:r>
          </w:p>
        </w:tc>
        <w:tc>
          <w:tcPr>
            <w:tcW w:w="4254" w:type="dxa"/>
          </w:tcPr>
          <w:p w14:paraId="4EF0012F" w14:textId="77777777" w:rsidR="009357C7" w:rsidRDefault="009357C7" w:rsidP="00C63FB3">
            <w:pPr>
              <w:pStyle w:val="TableParagraph"/>
              <w:ind w:left="102"/>
              <w:rPr>
                <w:sz w:val="24"/>
              </w:rPr>
            </w:pPr>
            <w:r>
              <w:rPr>
                <w:sz w:val="24"/>
              </w:rPr>
              <w:t>Menunjukkan</w:t>
            </w:r>
            <w:r>
              <w:rPr>
                <w:spacing w:val="9"/>
                <w:sz w:val="24"/>
              </w:rPr>
              <w:t xml:space="preserve"> </w:t>
            </w:r>
            <w:r>
              <w:rPr>
                <w:sz w:val="24"/>
              </w:rPr>
              <w:t>objek</w:t>
            </w:r>
            <w:r>
              <w:rPr>
                <w:spacing w:val="9"/>
                <w:sz w:val="24"/>
              </w:rPr>
              <w:t xml:space="preserve"> </w:t>
            </w:r>
            <w:r>
              <w:rPr>
                <w:sz w:val="24"/>
              </w:rPr>
              <w:t>yang</w:t>
            </w:r>
            <w:r>
              <w:rPr>
                <w:spacing w:val="5"/>
                <w:sz w:val="24"/>
              </w:rPr>
              <w:t xml:space="preserve"> </w:t>
            </w:r>
            <w:r>
              <w:rPr>
                <w:sz w:val="24"/>
              </w:rPr>
              <w:t>berinteraksi</w:t>
            </w:r>
            <w:r>
              <w:rPr>
                <w:spacing w:val="-57"/>
                <w:sz w:val="24"/>
              </w:rPr>
              <w:t xml:space="preserve"> </w:t>
            </w:r>
            <w:r>
              <w:rPr>
                <w:sz w:val="24"/>
              </w:rPr>
              <w:t>pesan.</w:t>
            </w:r>
          </w:p>
        </w:tc>
      </w:tr>
      <w:tr w:rsidR="009357C7" w14:paraId="65BAE44C" w14:textId="77777777" w:rsidTr="009357C7">
        <w:trPr>
          <w:trHeight w:val="1225"/>
        </w:trPr>
        <w:tc>
          <w:tcPr>
            <w:tcW w:w="708" w:type="dxa"/>
          </w:tcPr>
          <w:p w14:paraId="50529576" w14:textId="77777777" w:rsidR="009357C7" w:rsidRDefault="009357C7" w:rsidP="00C63FB3">
            <w:pPr>
              <w:pStyle w:val="TableParagraph"/>
              <w:rPr>
                <w:i/>
                <w:sz w:val="26"/>
              </w:rPr>
            </w:pPr>
          </w:p>
          <w:p w14:paraId="0B3CBCF7" w14:textId="77777777" w:rsidR="009357C7" w:rsidRDefault="009357C7" w:rsidP="00C63FB3">
            <w:pPr>
              <w:pStyle w:val="TableParagraph"/>
              <w:spacing w:before="171"/>
              <w:ind w:left="4"/>
              <w:jc w:val="center"/>
              <w:rPr>
                <w:sz w:val="24"/>
              </w:rPr>
            </w:pPr>
            <w:r>
              <w:rPr>
                <w:sz w:val="24"/>
              </w:rPr>
              <w:t>3</w:t>
            </w:r>
          </w:p>
        </w:tc>
        <w:tc>
          <w:tcPr>
            <w:tcW w:w="2981" w:type="dxa"/>
          </w:tcPr>
          <w:p w14:paraId="342A1531" w14:textId="77777777" w:rsidR="009357C7" w:rsidRDefault="009357C7" w:rsidP="00C63FB3">
            <w:pPr>
              <w:pStyle w:val="TableParagraph"/>
              <w:spacing w:before="5"/>
              <w:rPr>
                <w:i/>
                <w:sz w:val="11"/>
              </w:rPr>
            </w:pPr>
          </w:p>
          <w:p w14:paraId="4D7BBAE3" w14:textId="77777777" w:rsidR="009357C7" w:rsidRDefault="009357C7" w:rsidP="00C63FB3">
            <w:pPr>
              <w:pStyle w:val="TableParagraph"/>
              <w:ind w:left="1052"/>
              <w:rPr>
                <w:sz w:val="20"/>
              </w:rPr>
            </w:pPr>
            <w:r>
              <w:rPr>
                <w:noProof/>
                <w:sz w:val="20"/>
              </w:rPr>
              <w:drawing>
                <wp:inline distT="0" distB="0" distL="0" distR="0" wp14:anchorId="7A52453C" wp14:editId="413718BD">
                  <wp:extent cx="533400" cy="590550"/>
                  <wp:effectExtent l="0" t="0" r="0" b="0"/>
                  <wp:docPr id="73"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37.png"/>
                          <pic:cNvPicPr/>
                        </pic:nvPicPr>
                        <pic:blipFill>
                          <a:blip r:embed="rId26" cstate="print"/>
                          <a:stretch>
                            <a:fillRect/>
                          </a:stretch>
                        </pic:blipFill>
                        <pic:spPr>
                          <a:xfrm>
                            <a:off x="0" y="0"/>
                            <a:ext cx="533400" cy="590550"/>
                          </a:xfrm>
                          <a:prstGeom prst="rect">
                            <a:avLst/>
                          </a:prstGeom>
                        </pic:spPr>
                      </pic:pic>
                    </a:graphicData>
                  </a:graphic>
                </wp:inline>
              </w:drawing>
            </w:r>
          </w:p>
        </w:tc>
        <w:tc>
          <w:tcPr>
            <w:tcW w:w="4254" w:type="dxa"/>
          </w:tcPr>
          <w:p w14:paraId="1EBD7840" w14:textId="77777777" w:rsidR="009357C7" w:rsidRDefault="009357C7" w:rsidP="00C63FB3">
            <w:pPr>
              <w:pStyle w:val="TableParagraph"/>
              <w:ind w:left="102" w:right="98"/>
              <w:rPr>
                <w:sz w:val="24"/>
              </w:rPr>
            </w:pPr>
            <w:r>
              <w:rPr>
                <w:sz w:val="24"/>
              </w:rPr>
              <w:t>Menunjukkan</w:t>
            </w:r>
            <w:r>
              <w:rPr>
                <w:spacing w:val="26"/>
                <w:sz w:val="24"/>
              </w:rPr>
              <w:t xml:space="preserve"> </w:t>
            </w:r>
            <w:r>
              <w:rPr>
                <w:sz w:val="24"/>
              </w:rPr>
              <w:t>objek</w:t>
            </w:r>
            <w:r>
              <w:rPr>
                <w:spacing w:val="26"/>
                <w:sz w:val="24"/>
              </w:rPr>
              <w:t xml:space="preserve"> </w:t>
            </w:r>
            <w:r>
              <w:rPr>
                <w:sz w:val="24"/>
              </w:rPr>
              <w:t>dalam</w:t>
            </w:r>
            <w:r>
              <w:rPr>
                <w:spacing w:val="27"/>
                <w:sz w:val="24"/>
              </w:rPr>
              <w:t xml:space="preserve"> </w:t>
            </w:r>
            <w:r>
              <w:rPr>
                <w:sz w:val="24"/>
              </w:rPr>
              <w:t>keadaan</w:t>
            </w:r>
            <w:r>
              <w:rPr>
                <w:spacing w:val="26"/>
                <w:sz w:val="24"/>
              </w:rPr>
              <w:t xml:space="preserve"> </w:t>
            </w:r>
            <w:r>
              <w:rPr>
                <w:sz w:val="24"/>
              </w:rPr>
              <w:t>aktif</w:t>
            </w:r>
            <w:r>
              <w:rPr>
                <w:spacing w:val="-57"/>
                <w:sz w:val="24"/>
              </w:rPr>
              <w:t xml:space="preserve"> </w:t>
            </w:r>
            <w:r>
              <w:rPr>
                <w:sz w:val="24"/>
              </w:rPr>
              <w:t>dan</w:t>
            </w:r>
            <w:r>
              <w:rPr>
                <w:spacing w:val="-1"/>
                <w:sz w:val="24"/>
              </w:rPr>
              <w:t xml:space="preserve"> </w:t>
            </w:r>
            <w:r>
              <w:rPr>
                <w:sz w:val="24"/>
              </w:rPr>
              <w:t>berinteraksi pesan.</w:t>
            </w:r>
          </w:p>
        </w:tc>
      </w:tr>
      <w:tr w:rsidR="009357C7" w14:paraId="773F5C68" w14:textId="77777777" w:rsidTr="009357C7">
        <w:trPr>
          <w:trHeight w:val="1062"/>
        </w:trPr>
        <w:tc>
          <w:tcPr>
            <w:tcW w:w="708" w:type="dxa"/>
          </w:tcPr>
          <w:p w14:paraId="43A991D8" w14:textId="77777777" w:rsidR="009357C7" w:rsidRDefault="009357C7" w:rsidP="00C63FB3">
            <w:pPr>
              <w:pStyle w:val="TableParagraph"/>
              <w:spacing w:before="3"/>
              <w:rPr>
                <w:sz w:val="33"/>
              </w:rPr>
            </w:pPr>
          </w:p>
          <w:p w14:paraId="5B4CD173" w14:textId="77777777" w:rsidR="009357C7" w:rsidRDefault="009357C7" w:rsidP="00C63FB3">
            <w:pPr>
              <w:pStyle w:val="TableParagraph"/>
              <w:spacing w:before="1"/>
              <w:ind w:left="4"/>
              <w:jc w:val="center"/>
              <w:rPr>
                <w:sz w:val="24"/>
              </w:rPr>
            </w:pPr>
            <w:r>
              <w:rPr>
                <w:sz w:val="24"/>
              </w:rPr>
              <w:t>4</w:t>
            </w:r>
          </w:p>
        </w:tc>
        <w:tc>
          <w:tcPr>
            <w:tcW w:w="2981" w:type="dxa"/>
          </w:tcPr>
          <w:p w14:paraId="2D0C1BA5" w14:textId="77777777" w:rsidR="009357C7" w:rsidRDefault="009357C7" w:rsidP="00C63FB3">
            <w:pPr>
              <w:pStyle w:val="TableParagraph"/>
              <w:spacing w:before="4" w:after="1"/>
              <w:rPr>
                <w:sz w:val="17"/>
              </w:rPr>
            </w:pPr>
          </w:p>
          <w:p w14:paraId="448D4DE0" w14:textId="77777777" w:rsidR="009357C7" w:rsidRDefault="009357C7" w:rsidP="00C63FB3">
            <w:pPr>
              <w:pStyle w:val="TableParagraph"/>
              <w:ind w:left="767"/>
              <w:rPr>
                <w:sz w:val="20"/>
              </w:rPr>
            </w:pPr>
            <w:r>
              <w:rPr>
                <w:noProof/>
                <w:sz w:val="20"/>
              </w:rPr>
              <w:drawing>
                <wp:inline distT="0" distB="0" distL="0" distR="0" wp14:anchorId="79BCF3EE" wp14:editId="60E6F987">
                  <wp:extent cx="895349" cy="466725"/>
                  <wp:effectExtent l="0" t="0" r="0" b="0"/>
                  <wp:docPr id="75" name="image3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38.jpeg"/>
                          <pic:cNvPicPr/>
                        </pic:nvPicPr>
                        <pic:blipFill>
                          <a:blip r:embed="rId27" cstate="print"/>
                          <a:stretch>
                            <a:fillRect/>
                          </a:stretch>
                        </pic:blipFill>
                        <pic:spPr>
                          <a:xfrm>
                            <a:off x="0" y="0"/>
                            <a:ext cx="895349" cy="466725"/>
                          </a:xfrm>
                          <a:prstGeom prst="rect">
                            <a:avLst/>
                          </a:prstGeom>
                        </pic:spPr>
                      </pic:pic>
                    </a:graphicData>
                  </a:graphic>
                </wp:inline>
              </w:drawing>
            </w:r>
          </w:p>
        </w:tc>
        <w:tc>
          <w:tcPr>
            <w:tcW w:w="4254" w:type="dxa"/>
          </w:tcPr>
          <w:p w14:paraId="7BF16868" w14:textId="77777777" w:rsidR="009357C7" w:rsidRDefault="009357C7" w:rsidP="00C63FB3">
            <w:pPr>
              <w:pStyle w:val="TableParagraph"/>
              <w:ind w:left="102" w:right="104"/>
              <w:jc w:val="both"/>
              <w:rPr>
                <w:sz w:val="24"/>
              </w:rPr>
            </w:pPr>
            <w:r>
              <w:rPr>
                <w:sz w:val="24"/>
              </w:rPr>
              <w:t>Menunjukkan</w:t>
            </w:r>
            <w:r>
              <w:rPr>
                <w:spacing w:val="1"/>
                <w:sz w:val="24"/>
              </w:rPr>
              <w:t xml:space="preserve"> </w:t>
            </w:r>
            <w:r>
              <w:rPr>
                <w:sz w:val="24"/>
              </w:rPr>
              <w:t>suatu</w:t>
            </w:r>
            <w:r>
              <w:rPr>
                <w:spacing w:val="1"/>
                <w:sz w:val="24"/>
              </w:rPr>
              <w:t xml:space="preserve"> </w:t>
            </w:r>
            <w:r>
              <w:rPr>
                <w:sz w:val="24"/>
              </w:rPr>
              <w:t>objek</w:t>
            </w:r>
            <w:r>
              <w:rPr>
                <w:spacing w:val="61"/>
                <w:sz w:val="24"/>
              </w:rPr>
              <w:t xml:space="preserve"> </w:t>
            </w:r>
            <w:r>
              <w:rPr>
                <w:sz w:val="24"/>
              </w:rPr>
              <w:t>membuat</w:t>
            </w:r>
            <w:r>
              <w:rPr>
                <w:spacing w:val="-57"/>
                <w:sz w:val="24"/>
              </w:rPr>
              <w:t xml:space="preserve"> </w:t>
            </w:r>
            <w:r>
              <w:rPr>
                <w:sz w:val="24"/>
              </w:rPr>
              <w:t>objek</w:t>
            </w:r>
            <w:r>
              <w:rPr>
                <w:spacing w:val="1"/>
                <w:sz w:val="24"/>
              </w:rPr>
              <w:t xml:space="preserve"> </w:t>
            </w:r>
            <w:r>
              <w:rPr>
                <w:sz w:val="24"/>
              </w:rPr>
              <w:t>yang</w:t>
            </w:r>
            <w:r>
              <w:rPr>
                <w:spacing w:val="1"/>
                <w:sz w:val="24"/>
              </w:rPr>
              <w:t xml:space="preserve"> </w:t>
            </w:r>
            <w:r>
              <w:rPr>
                <w:sz w:val="24"/>
              </w:rPr>
              <w:t>lain,</w:t>
            </w:r>
            <w:r>
              <w:rPr>
                <w:spacing w:val="1"/>
                <w:sz w:val="24"/>
              </w:rPr>
              <w:t xml:space="preserve"> </w:t>
            </w:r>
            <w:r>
              <w:rPr>
                <w:sz w:val="24"/>
              </w:rPr>
              <w:t>arah</w:t>
            </w:r>
            <w:r>
              <w:rPr>
                <w:spacing w:val="1"/>
                <w:sz w:val="24"/>
              </w:rPr>
              <w:t xml:space="preserve"> </w:t>
            </w:r>
            <w:r>
              <w:rPr>
                <w:sz w:val="24"/>
              </w:rPr>
              <w:t>panah</w:t>
            </w:r>
            <w:r>
              <w:rPr>
                <w:spacing w:val="1"/>
                <w:sz w:val="24"/>
              </w:rPr>
              <w:t xml:space="preserve"> </w:t>
            </w:r>
            <w:r>
              <w:rPr>
                <w:sz w:val="24"/>
              </w:rPr>
              <w:t>mengarah</w:t>
            </w:r>
            <w:r>
              <w:rPr>
                <w:spacing w:val="1"/>
                <w:sz w:val="24"/>
              </w:rPr>
              <w:t xml:space="preserve"> </w:t>
            </w:r>
            <w:r>
              <w:rPr>
                <w:sz w:val="24"/>
              </w:rPr>
              <w:t>kepada objek yang</w:t>
            </w:r>
            <w:r>
              <w:rPr>
                <w:spacing w:val="-5"/>
                <w:sz w:val="24"/>
              </w:rPr>
              <w:t xml:space="preserve"> </w:t>
            </w:r>
            <w:r>
              <w:rPr>
                <w:sz w:val="24"/>
              </w:rPr>
              <w:t>dibuat.</w:t>
            </w:r>
          </w:p>
        </w:tc>
      </w:tr>
      <w:tr w:rsidR="009357C7" w14:paraId="70058FCA" w14:textId="77777777" w:rsidTr="009357C7">
        <w:trPr>
          <w:trHeight w:val="1110"/>
        </w:trPr>
        <w:tc>
          <w:tcPr>
            <w:tcW w:w="708" w:type="dxa"/>
          </w:tcPr>
          <w:p w14:paraId="54C90115" w14:textId="77777777" w:rsidR="009357C7" w:rsidRDefault="009357C7" w:rsidP="00C63FB3">
            <w:pPr>
              <w:pStyle w:val="TableParagraph"/>
              <w:spacing w:before="8"/>
              <w:rPr>
                <w:sz w:val="35"/>
              </w:rPr>
            </w:pPr>
          </w:p>
          <w:p w14:paraId="3E3B73D9" w14:textId="77777777" w:rsidR="009357C7" w:rsidRDefault="009357C7" w:rsidP="00C63FB3">
            <w:pPr>
              <w:pStyle w:val="TableParagraph"/>
              <w:ind w:left="4"/>
              <w:jc w:val="center"/>
              <w:rPr>
                <w:sz w:val="24"/>
              </w:rPr>
            </w:pPr>
            <w:r>
              <w:rPr>
                <w:sz w:val="24"/>
              </w:rPr>
              <w:t>5</w:t>
            </w:r>
          </w:p>
        </w:tc>
        <w:tc>
          <w:tcPr>
            <w:tcW w:w="2981" w:type="dxa"/>
          </w:tcPr>
          <w:p w14:paraId="09D810EB" w14:textId="77777777" w:rsidR="009357C7" w:rsidRDefault="009357C7" w:rsidP="00C63FB3">
            <w:pPr>
              <w:pStyle w:val="TableParagraph"/>
              <w:spacing w:before="11"/>
              <w:rPr>
                <w:sz w:val="16"/>
              </w:rPr>
            </w:pPr>
          </w:p>
          <w:p w14:paraId="410DCCFB" w14:textId="77777777" w:rsidR="009357C7" w:rsidRDefault="009357C7" w:rsidP="00C63FB3">
            <w:pPr>
              <w:pStyle w:val="TableParagraph"/>
              <w:ind w:left="752"/>
              <w:rPr>
                <w:sz w:val="20"/>
              </w:rPr>
            </w:pPr>
            <w:r>
              <w:rPr>
                <w:noProof/>
                <w:sz w:val="20"/>
              </w:rPr>
              <w:drawing>
                <wp:inline distT="0" distB="0" distL="0" distR="0" wp14:anchorId="17FFAADA" wp14:editId="464A3BDF">
                  <wp:extent cx="885824" cy="466725"/>
                  <wp:effectExtent l="0" t="0" r="0" b="0"/>
                  <wp:docPr id="77" name="image3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9.jpeg"/>
                          <pic:cNvPicPr/>
                        </pic:nvPicPr>
                        <pic:blipFill>
                          <a:blip r:embed="rId28" cstate="print"/>
                          <a:stretch>
                            <a:fillRect/>
                          </a:stretch>
                        </pic:blipFill>
                        <pic:spPr>
                          <a:xfrm>
                            <a:off x="0" y="0"/>
                            <a:ext cx="885824" cy="466725"/>
                          </a:xfrm>
                          <a:prstGeom prst="rect">
                            <a:avLst/>
                          </a:prstGeom>
                        </pic:spPr>
                      </pic:pic>
                    </a:graphicData>
                  </a:graphic>
                </wp:inline>
              </w:drawing>
            </w:r>
          </w:p>
        </w:tc>
        <w:tc>
          <w:tcPr>
            <w:tcW w:w="4254" w:type="dxa"/>
          </w:tcPr>
          <w:p w14:paraId="497D8935" w14:textId="77777777" w:rsidR="009357C7" w:rsidRDefault="009357C7" w:rsidP="00C63FB3">
            <w:pPr>
              <w:pStyle w:val="TableParagraph"/>
              <w:ind w:left="102" w:right="102"/>
              <w:jc w:val="both"/>
              <w:rPr>
                <w:sz w:val="24"/>
              </w:rPr>
            </w:pPr>
            <w:r>
              <w:rPr>
                <w:sz w:val="24"/>
              </w:rPr>
              <w:t>Menunjukkan</w:t>
            </w:r>
            <w:r>
              <w:rPr>
                <w:spacing w:val="1"/>
                <w:sz w:val="24"/>
              </w:rPr>
              <w:t xml:space="preserve"> </w:t>
            </w:r>
            <w:r>
              <w:rPr>
                <w:sz w:val="24"/>
              </w:rPr>
              <w:t>suatu</w:t>
            </w:r>
            <w:r>
              <w:rPr>
                <w:spacing w:val="1"/>
                <w:sz w:val="24"/>
              </w:rPr>
              <w:t xml:space="preserve"> </w:t>
            </w:r>
            <w:r>
              <w:rPr>
                <w:sz w:val="24"/>
              </w:rPr>
              <w:t>objek</w:t>
            </w:r>
            <w:r>
              <w:rPr>
                <w:spacing w:val="1"/>
                <w:sz w:val="24"/>
              </w:rPr>
              <w:t xml:space="preserve"> </w:t>
            </w:r>
            <w:r>
              <w:rPr>
                <w:sz w:val="24"/>
              </w:rPr>
              <w:t>memanggil</w:t>
            </w:r>
            <w:r>
              <w:rPr>
                <w:spacing w:val="-57"/>
                <w:sz w:val="24"/>
              </w:rPr>
              <w:t xml:space="preserve"> </w:t>
            </w:r>
            <w:r>
              <w:rPr>
                <w:i/>
                <w:sz w:val="24"/>
              </w:rPr>
              <w:t>method</w:t>
            </w:r>
            <w:r>
              <w:rPr>
                <w:i/>
                <w:spacing w:val="1"/>
                <w:sz w:val="24"/>
              </w:rPr>
              <w:t xml:space="preserve"> </w:t>
            </w:r>
            <w:r>
              <w:rPr>
                <w:sz w:val="24"/>
              </w:rPr>
              <w:t>yang</w:t>
            </w:r>
            <w:r>
              <w:rPr>
                <w:spacing w:val="1"/>
                <w:sz w:val="24"/>
              </w:rPr>
              <w:t xml:space="preserve"> </w:t>
            </w:r>
            <w:r>
              <w:rPr>
                <w:sz w:val="24"/>
              </w:rPr>
              <w:t>terdapat</w:t>
            </w:r>
            <w:r>
              <w:rPr>
                <w:spacing w:val="1"/>
                <w:sz w:val="24"/>
              </w:rPr>
              <w:t xml:space="preserve"> </w:t>
            </w:r>
            <w:r>
              <w:rPr>
                <w:sz w:val="24"/>
              </w:rPr>
              <w:t>pada</w:t>
            </w:r>
            <w:r>
              <w:rPr>
                <w:spacing w:val="1"/>
                <w:sz w:val="24"/>
              </w:rPr>
              <w:t xml:space="preserve"> </w:t>
            </w:r>
            <w:r>
              <w:rPr>
                <w:sz w:val="24"/>
              </w:rPr>
              <w:t>objek</w:t>
            </w:r>
            <w:r>
              <w:rPr>
                <w:spacing w:val="60"/>
                <w:sz w:val="24"/>
              </w:rPr>
              <w:t xml:space="preserve"> </w:t>
            </w:r>
            <w:r>
              <w:rPr>
                <w:sz w:val="24"/>
              </w:rPr>
              <w:t>lain</w:t>
            </w:r>
            <w:r>
              <w:rPr>
                <w:spacing w:val="1"/>
                <w:sz w:val="24"/>
              </w:rPr>
              <w:t xml:space="preserve"> </w:t>
            </w:r>
            <w:r>
              <w:rPr>
                <w:sz w:val="24"/>
              </w:rPr>
              <w:t>atau</w:t>
            </w:r>
            <w:r>
              <w:rPr>
                <w:spacing w:val="-1"/>
                <w:sz w:val="24"/>
              </w:rPr>
              <w:t xml:space="preserve"> </w:t>
            </w:r>
            <w:r>
              <w:rPr>
                <w:sz w:val="24"/>
              </w:rPr>
              <w:t>dirinya</w:t>
            </w:r>
            <w:r>
              <w:rPr>
                <w:spacing w:val="1"/>
                <w:sz w:val="24"/>
              </w:rPr>
              <w:t xml:space="preserve"> </w:t>
            </w:r>
            <w:r>
              <w:rPr>
                <w:sz w:val="24"/>
              </w:rPr>
              <w:t>sendiri.</w:t>
            </w:r>
          </w:p>
        </w:tc>
      </w:tr>
      <w:tr w:rsidR="009357C7" w14:paraId="3ED848B6" w14:textId="77777777" w:rsidTr="009357C7">
        <w:trPr>
          <w:trHeight w:val="1186"/>
        </w:trPr>
        <w:tc>
          <w:tcPr>
            <w:tcW w:w="708" w:type="dxa"/>
          </w:tcPr>
          <w:p w14:paraId="206A3AE9" w14:textId="77777777" w:rsidR="009357C7" w:rsidRDefault="009357C7" w:rsidP="00C63FB3">
            <w:pPr>
              <w:pStyle w:val="TableParagraph"/>
              <w:spacing w:before="10"/>
              <w:rPr>
                <w:sz w:val="38"/>
              </w:rPr>
            </w:pPr>
          </w:p>
          <w:p w14:paraId="2662C04F" w14:textId="77777777" w:rsidR="009357C7" w:rsidRDefault="009357C7" w:rsidP="00C63FB3">
            <w:pPr>
              <w:pStyle w:val="TableParagraph"/>
              <w:ind w:left="4"/>
              <w:jc w:val="center"/>
              <w:rPr>
                <w:sz w:val="24"/>
              </w:rPr>
            </w:pPr>
            <w:r>
              <w:rPr>
                <w:sz w:val="24"/>
              </w:rPr>
              <w:t>6</w:t>
            </w:r>
          </w:p>
        </w:tc>
        <w:tc>
          <w:tcPr>
            <w:tcW w:w="2981" w:type="dxa"/>
          </w:tcPr>
          <w:p w14:paraId="35784B00" w14:textId="77777777" w:rsidR="009357C7" w:rsidRDefault="009357C7" w:rsidP="00C63FB3">
            <w:pPr>
              <w:pStyle w:val="TableParagraph"/>
              <w:spacing w:before="1"/>
              <w:rPr>
                <w:sz w:val="15"/>
              </w:rPr>
            </w:pPr>
          </w:p>
          <w:p w14:paraId="62E21098" w14:textId="77777777" w:rsidR="009357C7" w:rsidRDefault="009357C7" w:rsidP="00C63FB3">
            <w:pPr>
              <w:pStyle w:val="TableParagraph"/>
              <w:ind w:left="752"/>
              <w:rPr>
                <w:sz w:val="20"/>
              </w:rPr>
            </w:pPr>
            <w:r>
              <w:rPr>
                <w:noProof/>
                <w:sz w:val="20"/>
              </w:rPr>
              <w:drawing>
                <wp:inline distT="0" distB="0" distL="0" distR="0" wp14:anchorId="28E7A936" wp14:editId="5A53563B">
                  <wp:extent cx="885824" cy="495300"/>
                  <wp:effectExtent l="0" t="0" r="0" b="0"/>
                  <wp:docPr id="79" name="image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40.jpeg"/>
                          <pic:cNvPicPr/>
                        </pic:nvPicPr>
                        <pic:blipFill>
                          <a:blip r:embed="rId29" cstate="print"/>
                          <a:stretch>
                            <a:fillRect/>
                          </a:stretch>
                        </pic:blipFill>
                        <pic:spPr>
                          <a:xfrm>
                            <a:off x="0" y="0"/>
                            <a:ext cx="885824" cy="495300"/>
                          </a:xfrm>
                          <a:prstGeom prst="rect">
                            <a:avLst/>
                          </a:prstGeom>
                        </pic:spPr>
                      </pic:pic>
                    </a:graphicData>
                  </a:graphic>
                </wp:inline>
              </w:drawing>
            </w:r>
          </w:p>
        </w:tc>
        <w:tc>
          <w:tcPr>
            <w:tcW w:w="4254" w:type="dxa"/>
          </w:tcPr>
          <w:p w14:paraId="15A39002" w14:textId="77777777" w:rsidR="009357C7" w:rsidRDefault="009357C7" w:rsidP="00C63FB3">
            <w:pPr>
              <w:pStyle w:val="TableParagraph"/>
              <w:ind w:left="102" w:right="103"/>
              <w:jc w:val="both"/>
              <w:rPr>
                <w:sz w:val="24"/>
              </w:rPr>
            </w:pPr>
            <w:r>
              <w:rPr>
                <w:sz w:val="24"/>
              </w:rPr>
              <w:t>Menunjukkan</w:t>
            </w:r>
            <w:r>
              <w:rPr>
                <w:spacing w:val="1"/>
                <w:sz w:val="24"/>
              </w:rPr>
              <w:t xml:space="preserve"> </w:t>
            </w:r>
            <w:r>
              <w:rPr>
                <w:sz w:val="24"/>
              </w:rPr>
              <w:t>suatu</w:t>
            </w:r>
            <w:r>
              <w:rPr>
                <w:spacing w:val="1"/>
                <w:sz w:val="24"/>
              </w:rPr>
              <w:t xml:space="preserve"> </w:t>
            </w:r>
            <w:r>
              <w:rPr>
                <w:sz w:val="24"/>
              </w:rPr>
              <w:t>objek</w:t>
            </w:r>
            <w:r>
              <w:rPr>
                <w:spacing w:val="1"/>
                <w:sz w:val="24"/>
              </w:rPr>
              <w:t xml:space="preserve"> </w:t>
            </w:r>
            <w:r>
              <w:rPr>
                <w:sz w:val="24"/>
              </w:rPr>
              <w:t>mengirimkan</w:t>
            </w:r>
            <w:r>
              <w:rPr>
                <w:spacing w:val="-57"/>
                <w:sz w:val="24"/>
              </w:rPr>
              <w:t xml:space="preserve"> </w:t>
            </w:r>
            <w:r>
              <w:rPr>
                <w:sz w:val="24"/>
              </w:rPr>
              <w:t>data</w:t>
            </w:r>
            <w:r>
              <w:rPr>
                <w:spacing w:val="1"/>
                <w:sz w:val="24"/>
              </w:rPr>
              <w:t xml:space="preserve"> </w:t>
            </w:r>
            <w:r>
              <w:rPr>
                <w:sz w:val="24"/>
              </w:rPr>
              <w:t>/</w:t>
            </w:r>
            <w:r>
              <w:rPr>
                <w:spacing w:val="1"/>
                <w:sz w:val="24"/>
              </w:rPr>
              <w:t xml:space="preserve"> </w:t>
            </w:r>
            <w:r>
              <w:rPr>
                <w:sz w:val="24"/>
              </w:rPr>
              <w:t>informasi</w:t>
            </w:r>
            <w:r>
              <w:rPr>
                <w:spacing w:val="1"/>
                <w:sz w:val="24"/>
              </w:rPr>
              <w:t xml:space="preserve"> </w:t>
            </w:r>
            <w:r>
              <w:rPr>
                <w:sz w:val="24"/>
              </w:rPr>
              <w:t>/</w:t>
            </w:r>
            <w:r>
              <w:rPr>
                <w:spacing w:val="1"/>
                <w:sz w:val="24"/>
              </w:rPr>
              <w:t xml:space="preserve"> </w:t>
            </w:r>
            <w:r>
              <w:rPr>
                <w:sz w:val="24"/>
              </w:rPr>
              <w:t>masukan</w:t>
            </w:r>
            <w:r>
              <w:rPr>
                <w:spacing w:val="1"/>
                <w:sz w:val="24"/>
              </w:rPr>
              <w:t xml:space="preserve"> </w:t>
            </w:r>
            <w:r>
              <w:rPr>
                <w:sz w:val="24"/>
              </w:rPr>
              <w:t>ke</w:t>
            </w:r>
            <w:r>
              <w:rPr>
                <w:spacing w:val="1"/>
                <w:sz w:val="24"/>
              </w:rPr>
              <w:t xml:space="preserve"> </w:t>
            </w:r>
            <w:r>
              <w:rPr>
                <w:sz w:val="24"/>
              </w:rPr>
              <w:t>objek</w:t>
            </w:r>
            <w:r>
              <w:rPr>
                <w:spacing w:val="1"/>
                <w:sz w:val="24"/>
              </w:rPr>
              <w:t xml:space="preserve"> </w:t>
            </w:r>
            <w:r>
              <w:rPr>
                <w:sz w:val="24"/>
              </w:rPr>
              <w:t>lainnya,</w:t>
            </w:r>
            <w:r>
              <w:rPr>
                <w:spacing w:val="1"/>
                <w:sz w:val="24"/>
              </w:rPr>
              <w:t xml:space="preserve"> </w:t>
            </w:r>
            <w:r>
              <w:rPr>
                <w:sz w:val="24"/>
              </w:rPr>
              <w:t>arah</w:t>
            </w:r>
            <w:r>
              <w:rPr>
                <w:spacing w:val="1"/>
                <w:sz w:val="24"/>
              </w:rPr>
              <w:t xml:space="preserve"> </w:t>
            </w:r>
            <w:r>
              <w:rPr>
                <w:sz w:val="24"/>
              </w:rPr>
              <w:t>panah</w:t>
            </w:r>
            <w:r>
              <w:rPr>
                <w:spacing w:val="1"/>
                <w:sz w:val="24"/>
              </w:rPr>
              <w:t xml:space="preserve"> </w:t>
            </w:r>
            <w:r>
              <w:rPr>
                <w:sz w:val="24"/>
              </w:rPr>
              <w:t>mengarah</w:t>
            </w:r>
            <w:r>
              <w:rPr>
                <w:spacing w:val="1"/>
                <w:sz w:val="24"/>
              </w:rPr>
              <w:t xml:space="preserve"> </w:t>
            </w:r>
            <w:r>
              <w:rPr>
                <w:sz w:val="24"/>
              </w:rPr>
              <w:t>kepada</w:t>
            </w:r>
            <w:r>
              <w:rPr>
                <w:spacing w:val="1"/>
                <w:sz w:val="24"/>
              </w:rPr>
              <w:t xml:space="preserve"> </w:t>
            </w:r>
            <w:r>
              <w:rPr>
                <w:sz w:val="24"/>
              </w:rPr>
              <w:t>objek</w:t>
            </w:r>
            <w:r>
              <w:rPr>
                <w:spacing w:val="-1"/>
                <w:sz w:val="24"/>
              </w:rPr>
              <w:t xml:space="preserve"> </w:t>
            </w:r>
            <w:r>
              <w:rPr>
                <w:sz w:val="24"/>
              </w:rPr>
              <w:t>tujuan.</w:t>
            </w:r>
          </w:p>
        </w:tc>
      </w:tr>
      <w:tr w:rsidR="009357C7" w14:paraId="5E4F415C" w14:textId="77777777" w:rsidTr="009357C7">
        <w:trPr>
          <w:trHeight w:val="1574"/>
        </w:trPr>
        <w:tc>
          <w:tcPr>
            <w:tcW w:w="708" w:type="dxa"/>
          </w:tcPr>
          <w:p w14:paraId="0A6A3980" w14:textId="77777777" w:rsidR="009357C7" w:rsidRDefault="009357C7" w:rsidP="00C63FB3">
            <w:pPr>
              <w:pStyle w:val="TableParagraph"/>
              <w:rPr>
                <w:sz w:val="26"/>
              </w:rPr>
            </w:pPr>
          </w:p>
          <w:p w14:paraId="282C8CA3" w14:textId="77777777" w:rsidR="009357C7" w:rsidRDefault="009357C7" w:rsidP="00C63FB3">
            <w:pPr>
              <w:pStyle w:val="TableParagraph"/>
              <w:spacing w:before="10"/>
              <w:rPr>
                <w:sz w:val="29"/>
              </w:rPr>
            </w:pPr>
          </w:p>
          <w:p w14:paraId="501C1857" w14:textId="77777777" w:rsidR="009357C7" w:rsidRDefault="009357C7" w:rsidP="00C63FB3">
            <w:pPr>
              <w:pStyle w:val="TableParagraph"/>
              <w:spacing w:before="1"/>
              <w:ind w:left="4"/>
              <w:jc w:val="center"/>
              <w:rPr>
                <w:sz w:val="24"/>
              </w:rPr>
            </w:pPr>
            <w:r>
              <w:rPr>
                <w:sz w:val="24"/>
              </w:rPr>
              <w:t>7</w:t>
            </w:r>
          </w:p>
        </w:tc>
        <w:tc>
          <w:tcPr>
            <w:tcW w:w="2981" w:type="dxa"/>
          </w:tcPr>
          <w:p w14:paraId="60DE9440" w14:textId="77777777" w:rsidR="009357C7" w:rsidRDefault="009357C7" w:rsidP="00C63FB3">
            <w:pPr>
              <w:pStyle w:val="TableParagraph"/>
              <w:spacing w:before="8" w:after="1"/>
              <w:rPr>
                <w:sz w:val="29"/>
              </w:rPr>
            </w:pPr>
          </w:p>
          <w:p w14:paraId="55EA4280" w14:textId="77777777" w:rsidR="009357C7" w:rsidRDefault="009357C7" w:rsidP="00C63FB3">
            <w:pPr>
              <w:pStyle w:val="TableParagraph"/>
              <w:ind w:left="669"/>
              <w:rPr>
                <w:sz w:val="20"/>
              </w:rPr>
            </w:pPr>
            <w:r>
              <w:rPr>
                <w:noProof/>
                <w:sz w:val="20"/>
              </w:rPr>
              <w:drawing>
                <wp:inline distT="0" distB="0" distL="0" distR="0" wp14:anchorId="4A1FF890" wp14:editId="478F9211">
                  <wp:extent cx="992125" cy="533400"/>
                  <wp:effectExtent l="0" t="0" r="0" b="0"/>
                  <wp:docPr id="81" name="image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1.jpeg"/>
                          <pic:cNvPicPr/>
                        </pic:nvPicPr>
                        <pic:blipFill>
                          <a:blip r:embed="rId30" cstate="print"/>
                          <a:stretch>
                            <a:fillRect/>
                          </a:stretch>
                        </pic:blipFill>
                        <pic:spPr>
                          <a:xfrm>
                            <a:off x="0" y="0"/>
                            <a:ext cx="992125" cy="533400"/>
                          </a:xfrm>
                          <a:prstGeom prst="rect">
                            <a:avLst/>
                          </a:prstGeom>
                        </pic:spPr>
                      </pic:pic>
                    </a:graphicData>
                  </a:graphic>
                </wp:inline>
              </w:drawing>
            </w:r>
          </w:p>
        </w:tc>
        <w:tc>
          <w:tcPr>
            <w:tcW w:w="4254" w:type="dxa"/>
          </w:tcPr>
          <w:p w14:paraId="17060DE1" w14:textId="77777777" w:rsidR="009357C7" w:rsidRDefault="009357C7" w:rsidP="00C63FB3">
            <w:pPr>
              <w:pStyle w:val="TableParagraph"/>
              <w:ind w:left="102" w:right="99"/>
              <w:jc w:val="both"/>
              <w:rPr>
                <w:sz w:val="24"/>
              </w:rPr>
            </w:pPr>
            <w:r>
              <w:rPr>
                <w:sz w:val="24"/>
              </w:rPr>
              <w:t>Menunjukkan</w:t>
            </w:r>
            <w:r>
              <w:rPr>
                <w:spacing w:val="1"/>
                <w:sz w:val="24"/>
              </w:rPr>
              <w:t xml:space="preserve"> </w:t>
            </w:r>
            <w:r>
              <w:rPr>
                <w:sz w:val="24"/>
              </w:rPr>
              <w:t>suatu</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telah</w:t>
            </w:r>
            <w:r>
              <w:rPr>
                <w:spacing w:val="-57"/>
                <w:sz w:val="24"/>
              </w:rPr>
              <w:t xml:space="preserve"> </w:t>
            </w:r>
            <w:r>
              <w:rPr>
                <w:sz w:val="24"/>
              </w:rPr>
              <w:t xml:space="preserve">menjalankan suatu </w:t>
            </w:r>
            <w:r>
              <w:rPr>
                <w:i/>
                <w:sz w:val="24"/>
              </w:rPr>
              <w:t xml:space="preserve">method </w:t>
            </w:r>
            <w:r>
              <w:rPr>
                <w:sz w:val="24"/>
              </w:rPr>
              <w:t>mendapatkan</w:t>
            </w:r>
            <w:r>
              <w:rPr>
                <w:spacing w:val="1"/>
                <w:sz w:val="24"/>
              </w:rPr>
              <w:t xml:space="preserve"> </w:t>
            </w:r>
            <w:r>
              <w:rPr>
                <w:sz w:val="24"/>
              </w:rPr>
              <w:t>balasan</w:t>
            </w:r>
            <w:r>
              <w:rPr>
                <w:spacing w:val="1"/>
                <w:sz w:val="24"/>
              </w:rPr>
              <w:t xml:space="preserve"> </w:t>
            </w:r>
            <w:r>
              <w:rPr>
                <w:sz w:val="24"/>
              </w:rPr>
              <w:t>ke</w:t>
            </w:r>
            <w:r>
              <w:rPr>
                <w:spacing w:val="1"/>
                <w:sz w:val="24"/>
              </w:rPr>
              <w:t xml:space="preserve"> </w:t>
            </w:r>
            <w:r>
              <w:rPr>
                <w:sz w:val="24"/>
              </w:rPr>
              <w:t>arah</w:t>
            </w:r>
            <w:r>
              <w:rPr>
                <w:spacing w:val="1"/>
                <w:sz w:val="24"/>
              </w:rPr>
              <w:t xml:space="preserve"> </w:t>
            </w:r>
            <w:r>
              <w:rPr>
                <w:sz w:val="24"/>
              </w:rPr>
              <w:t>tertentu,</w:t>
            </w:r>
            <w:r>
              <w:rPr>
                <w:spacing w:val="1"/>
                <w:sz w:val="24"/>
              </w:rPr>
              <w:t xml:space="preserve"> </w:t>
            </w:r>
            <w:r>
              <w:rPr>
                <w:sz w:val="24"/>
              </w:rPr>
              <w:t>arah</w:t>
            </w:r>
            <w:r>
              <w:rPr>
                <w:spacing w:val="1"/>
                <w:sz w:val="24"/>
              </w:rPr>
              <w:t xml:space="preserve"> </w:t>
            </w:r>
            <w:r>
              <w:rPr>
                <w:sz w:val="24"/>
              </w:rPr>
              <w:t>panah</w:t>
            </w:r>
            <w:r>
              <w:rPr>
                <w:spacing w:val="1"/>
                <w:sz w:val="24"/>
              </w:rPr>
              <w:t xml:space="preserve"> </w:t>
            </w:r>
            <w:r>
              <w:rPr>
                <w:sz w:val="24"/>
              </w:rPr>
              <w:t>menunjukkan</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nerima</w:t>
            </w:r>
            <w:r>
              <w:rPr>
                <w:spacing w:val="-57"/>
                <w:sz w:val="24"/>
              </w:rPr>
              <w:t xml:space="preserve"> </w:t>
            </w:r>
            <w:r>
              <w:rPr>
                <w:sz w:val="24"/>
              </w:rPr>
              <w:t>balasan.</w:t>
            </w:r>
          </w:p>
        </w:tc>
      </w:tr>
      <w:tr w:rsidR="009357C7" w14:paraId="6D7F9C19" w14:textId="77777777" w:rsidTr="009357C7">
        <w:trPr>
          <w:trHeight w:val="1694"/>
        </w:trPr>
        <w:tc>
          <w:tcPr>
            <w:tcW w:w="708" w:type="dxa"/>
          </w:tcPr>
          <w:p w14:paraId="218B5159" w14:textId="77777777" w:rsidR="009357C7" w:rsidRDefault="009357C7" w:rsidP="00C63FB3">
            <w:pPr>
              <w:pStyle w:val="TableParagraph"/>
              <w:rPr>
                <w:sz w:val="26"/>
              </w:rPr>
            </w:pPr>
          </w:p>
          <w:p w14:paraId="78BC7E86" w14:textId="77777777" w:rsidR="009357C7" w:rsidRDefault="009357C7" w:rsidP="00C63FB3">
            <w:pPr>
              <w:pStyle w:val="TableParagraph"/>
              <w:spacing w:before="1"/>
              <w:rPr>
                <w:sz w:val="35"/>
              </w:rPr>
            </w:pPr>
          </w:p>
          <w:p w14:paraId="724EC78C" w14:textId="77777777" w:rsidR="009357C7" w:rsidRDefault="009357C7" w:rsidP="00C63FB3">
            <w:pPr>
              <w:pStyle w:val="TableParagraph"/>
              <w:ind w:left="4"/>
              <w:jc w:val="center"/>
              <w:rPr>
                <w:sz w:val="24"/>
              </w:rPr>
            </w:pPr>
            <w:r>
              <w:rPr>
                <w:sz w:val="24"/>
              </w:rPr>
              <w:t>8</w:t>
            </w:r>
          </w:p>
        </w:tc>
        <w:tc>
          <w:tcPr>
            <w:tcW w:w="2981" w:type="dxa"/>
          </w:tcPr>
          <w:p w14:paraId="534A4337" w14:textId="77777777" w:rsidR="009357C7" w:rsidRDefault="009357C7" w:rsidP="00C63FB3">
            <w:pPr>
              <w:pStyle w:val="TableParagraph"/>
              <w:spacing w:before="7" w:after="1"/>
              <w:rPr>
                <w:sz w:val="13"/>
              </w:rPr>
            </w:pPr>
          </w:p>
          <w:p w14:paraId="63016A79" w14:textId="77777777" w:rsidR="009357C7" w:rsidRDefault="009357C7" w:rsidP="00C63FB3">
            <w:pPr>
              <w:pStyle w:val="TableParagraph"/>
              <w:ind w:left="692"/>
              <w:rPr>
                <w:sz w:val="20"/>
              </w:rPr>
            </w:pPr>
            <w:r>
              <w:rPr>
                <w:noProof/>
                <w:sz w:val="20"/>
              </w:rPr>
              <w:drawing>
                <wp:inline distT="0" distB="0" distL="0" distR="0" wp14:anchorId="69E36346" wp14:editId="5364711C">
                  <wp:extent cx="942974" cy="847725"/>
                  <wp:effectExtent l="0" t="0" r="0" b="0"/>
                  <wp:docPr id="83" name="image4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42.jpeg"/>
                          <pic:cNvPicPr/>
                        </pic:nvPicPr>
                        <pic:blipFill>
                          <a:blip r:embed="rId31" cstate="print"/>
                          <a:stretch>
                            <a:fillRect/>
                          </a:stretch>
                        </pic:blipFill>
                        <pic:spPr>
                          <a:xfrm>
                            <a:off x="0" y="0"/>
                            <a:ext cx="942974" cy="847725"/>
                          </a:xfrm>
                          <a:prstGeom prst="rect">
                            <a:avLst/>
                          </a:prstGeom>
                        </pic:spPr>
                      </pic:pic>
                    </a:graphicData>
                  </a:graphic>
                </wp:inline>
              </w:drawing>
            </w:r>
          </w:p>
        </w:tc>
        <w:tc>
          <w:tcPr>
            <w:tcW w:w="4254" w:type="dxa"/>
          </w:tcPr>
          <w:p w14:paraId="485E8776" w14:textId="77777777" w:rsidR="009357C7" w:rsidRDefault="009357C7" w:rsidP="00C63FB3">
            <w:pPr>
              <w:pStyle w:val="TableParagraph"/>
              <w:ind w:left="102" w:right="102"/>
              <w:jc w:val="both"/>
              <w:rPr>
                <w:i/>
                <w:sz w:val="24"/>
              </w:rPr>
            </w:pPr>
            <w:r>
              <w:rPr>
                <w:sz w:val="24"/>
              </w:rPr>
              <w:t>Menunjukkan</w:t>
            </w:r>
            <w:r>
              <w:rPr>
                <w:spacing w:val="1"/>
                <w:sz w:val="24"/>
              </w:rPr>
              <w:t xml:space="preserve"> </w:t>
            </w:r>
            <w:r>
              <w:rPr>
                <w:sz w:val="24"/>
              </w:rPr>
              <w:t>suatu</w:t>
            </w:r>
            <w:r>
              <w:rPr>
                <w:spacing w:val="1"/>
                <w:sz w:val="24"/>
              </w:rPr>
              <w:t xml:space="preserve"> </w:t>
            </w:r>
            <w:r>
              <w:rPr>
                <w:sz w:val="24"/>
              </w:rPr>
              <w:t>objek</w:t>
            </w:r>
            <w:r>
              <w:rPr>
                <w:spacing w:val="1"/>
                <w:sz w:val="24"/>
              </w:rPr>
              <w:t xml:space="preserve"> </w:t>
            </w:r>
            <w:r>
              <w:rPr>
                <w:sz w:val="24"/>
              </w:rPr>
              <w:t>mengakhiri</w:t>
            </w:r>
            <w:r>
              <w:rPr>
                <w:spacing w:val="-57"/>
                <w:sz w:val="24"/>
              </w:rPr>
              <w:t xml:space="preserve"> </w:t>
            </w:r>
            <w:r>
              <w:rPr>
                <w:sz w:val="24"/>
              </w:rPr>
              <w:t>waktu aktif objek yang lain, arah panah</w:t>
            </w:r>
            <w:r>
              <w:rPr>
                <w:spacing w:val="1"/>
                <w:sz w:val="24"/>
              </w:rPr>
              <w:t xml:space="preserve"> </w:t>
            </w:r>
            <w:r>
              <w:rPr>
                <w:sz w:val="24"/>
              </w:rPr>
              <w:t>menunjukkan objek yang diakhiri. Akan</w:t>
            </w:r>
            <w:r>
              <w:rPr>
                <w:spacing w:val="1"/>
                <w:sz w:val="24"/>
              </w:rPr>
              <w:t xml:space="preserve"> </w:t>
            </w:r>
            <w:r>
              <w:rPr>
                <w:sz w:val="24"/>
              </w:rPr>
              <w:t>lebih</w:t>
            </w:r>
            <w:r>
              <w:rPr>
                <w:spacing w:val="1"/>
                <w:sz w:val="24"/>
              </w:rPr>
              <w:t xml:space="preserve"> </w:t>
            </w:r>
            <w:r>
              <w:rPr>
                <w:sz w:val="24"/>
              </w:rPr>
              <w:t>baik</w:t>
            </w:r>
            <w:r>
              <w:rPr>
                <w:spacing w:val="1"/>
                <w:sz w:val="24"/>
              </w:rPr>
              <w:t xml:space="preserve"> </w:t>
            </w:r>
            <w:r>
              <w:rPr>
                <w:sz w:val="24"/>
              </w:rPr>
              <w:t>jika</w:t>
            </w:r>
            <w:r>
              <w:rPr>
                <w:spacing w:val="1"/>
                <w:sz w:val="24"/>
              </w:rPr>
              <w:t xml:space="preserve"> </w:t>
            </w:r>
            <w:r>
              <w:rPr>
                <w:sz w:val="24"/>
              </w:rPr>
              <w:t>ada</w:t>
            </w:r>
            <w:r>
              <w:rPr>
                <w:spacing w:val="1"/>
                <w:sz w:val="24"/>
              </w:rPr>
              <w:t xml:space="preserve"> </w:t>
            </w:r>
            <w:r>
              <w:rPr>
                <w:i/>
                <w:sz w:val="24"/>
              </w:rPr>
              <w:t>create</w:t>
            </w:r>
            <w:r>
              <w:rPr>
                <w:i/>
                <w:spacing w:val="1"/>
                <w:sz w:val="24"/>
              </w:rPr>
              <w:t xml:space="preserve"> </w:t>
            </w:r>
            <w:r>
              <w:rPr>
                <w:sz w:val="24"/>
              </w:rPr>
              <w:t>maka</w:t>
            </w:r>
            <w:r>
              <w:rPr>
                <w:spacing w:val="1"/>
                <w:sz w:val="24"/>
              </w:rPr>
              <w:t xml:space="preserve"> </w:t>
            </w:r>
            <w:r>
              <w:rPr>
                <w:sz w:val="24"/>
              </w:rPr>
              <w:t>ada</w:t>
            </w:r>
            <w:r>
              <w:rPr>
                <w:spacing w:val="1"/>
                <w:sz w:val="24"/>
              </w:rPr>
              <w:t xml:space="preserve"> </w:t>
            </w:r>
            <w:r>
              <w:rPr>
                <w:i/>
                <w:sz w:val="24"/>
              </w:rPr>
              <w:t>destroy.</w:t>
            </w:r>
          </w:p>
        </w:tc>
      </w:tr>
    </w:tbl>
    <w:p w14:paraId="20AE5EB3" w14:textId="77777777" w:rsidR="009357C7" w:rsidRDefault="009357C7" w:rsidP="009357C7">
      <w:pPr>
        <w:pStyle w:val="ListParagraph"/>
        <w:spacing w:after="160" w:line="480" w:lineRule="auto"/>
        <w:ind w:left="810" w:firstLine="360"/>
        <w:jc w:val="both"/>
        <w:rPr>
          <w:rFonts w:ascii="Times New Roman" w:hAnsi="Times New Roman" w:cs="Times New Roman"/>
          <w:b/>
          <w:bCs/>
          <w:i/>
          <w:iCs/>
          <w:sz w:val="24"/>
          <w:szCs w:val="24"/>
          <w:lang w:val="en-US"/>
        </w:rPr>
      </w:pPr>
    </w:p>
    <w:p w14:paraId="76DC6421" w14:textId="77777777" w:rsidR="009357C7" w:rsidRDefault="009357C7" w:rsidP="009357C7">
      <w:pPr>
        <w:pStyle w:val="ListParagraph"/>
        <w:spacing w:after="160" w:line="480" w:lineRule="auto"/>
        <w:ind w:left="810" w:firstLine="360"/>
        <w:jc w:val="both"/>
        <w:rPr>
          <w:rFonts w:ascii="Times New Roman" w:hAnsi="Times New Roman" w:cs="Times New Roman"/>
          <w:b/>
          <w:bCs/>
          <w:i/>
          <w:iCs/>
          <w:sz w:val="24"/>
          <w:szCs w:val="24"/>
          <w:lang w:val="en-US"/>
        </w:rPr>
      </w:pPr>
    </w:p>
    <w:p w14:paraId="5B486B78" w14:textId="77777777" w:rsidR="009357C7" w:rsidRPr="009357C7" w:rsidRDefault="009357C7" w:rsidP="009357C7">
      <w:pPr>
        <w:pStyle w:val="ListParagraph"/>
        <w:spacing w:after="160" w:line="480" w:lineRule="auto"/>
        <w:ind w:left="810" w:firstLine="360"/>
        <w:jc w:val="both"/>
        <w:rPr>
          <w:rFonts w:ascii="Times New Roman" w:hAnsi="Times New Roman" w:cs="Times New Roman"/>
          <w:b/>
          <w:bCs/>
          <w:sz w:val="24"/>
          <w:szCs w:val="24"/>
          <w:lang w:val="en-US"/>
        </w:rPr>
      </w:pPr>
    </w:p>
    <w:p w14:paraId="5C6632C2" w14:textId="44A273F9" w:rsidR="005E21E2" w:rsidRPr="00E26D39" w:rsidRDefault="005E21E2">
      <w:pPr>
        <w:pStyle w:val="ListParagraph"/>
        <w:numPr>
          <w:ilvl w:val="0"/>
          <w:numId w:val="3"/>
        </w:numPr>
        <w:spacing w:after="160" w:line="480" w:lineRule="auto"/>
        <w:ind w:left="1080"/>
        <w:jc w:val="both"/>
        <w:rPr>
          <w:rFonts w:ascii="Times New Roman" w:hAnsi="Times New Roman" w:cs="Times New Roman"/>
          <w:b/>
          <w:bCs/>
          <w:i/>
          <w:iCs/>
          <w:sz w:val="24"/>
          <w:szCs w:val="24"/>
        </w:rPr>
      </w:pPr>
      <w:r>
        <w:rPr>
          <w:rFonts w:ascii="Times New Roman" w:hAnsi="Times New Roman" w:cs="Times New Roman"/>
          <w:b/>
          <w:bCs/>
          <w:i/>
          <w:iCs/>
          <w:sz w:val="24"/>
          <w:szCs w:val="24"/>
          <w:lang w:val="en-US"/>
        </w:rPr>
        <w:lastRenderedPageBreak/>
        <w:t>Class Diagram</w:t>
      </w:r>
    </w:p>
    <w:p w14:paraId="58365520" w14:textId="5720B7F6" w:rsidR="005E21E2" w:rsidRPr="009357C7" w:rsidRDefault="00D7105E" w:rsidP="009357C7">
      <w:pPr>
        <w:pStyle w:val="ListParagraph"/>
        <w:spacing w:line="480" w:lineRule="auto"/>
        <w:ind w:left="780" w:firstLine="660"/>
        <w:jc w:val="both"/>
        <w:rPr>
          <w:rFonts w:ascii="Times New Roman" w:hAnsi="Times New Roman" w:cs="Times New Roman"/>
          <w:sz w:val="24"/>
          <w:szCs w:val="24"/>
        </w:rPr>
      </w:pPr>
      <w:r w:rsidRPr="00E26D39">
        <w:rPr>
          <w:rFonts w:ascii="Times New Roman" w:hAnsi="Times New Roman" w:cs="Times New Roman"/>
          <w:sz w:val="24"/>
          <w:szCs w:val="24"/>
        </w:rPr>
        <w:t xml:space="preserve">Diagram kelas atau </w:t>
      </w:r>
      <w:r w:rsidRPr="00E26D39">
        <w:rPr>
          <w:rFonts w:ascii="Times New Roman" w:hAnsi="Times New Roman" w:cs="Times New Roman"/>
          <w:i/>
          <w:iCs/>
          <w:sz w:val="24"/>
          <w:szCs w:val="24"/>
        </w:rPr>
        <w:t>class diagram</w:t>
      </w:r>
      <w:r w:rsidRPr="00E26D39">
        <w:rPr>
          <w:rFonts w:ascii="Times New Roman" w:hAnsi="Times New Roman" w:cs="Times New Roman"/>
          <w:sz w:val="24"/>
          <w:szCs w:val="24"/>
        </w:rPr>
        <w:t xml:space="preserve"> menggambarkan struktur sistem dari segini pendefinisian kelas-kelas yang akan dibuat untuk membangun sistem.Berikut adalah simbol-simbol </w:t>
      </w:r>
      <w:r w:rsidRPr="00E26D39">
        <w:rPr>
          <w:rFonts w:ascii="Times New Roman" w:hAnsi="Times New Roman" w:cs="Times New Roman"/>
          <w:i/>
          <w:iCs/>
          <w:sz w:val="24"/>
          <w:szCs w:val="24"/>
        </w:rPr>
        <w:t>class diagram</w:t>
      </w:r>
      <w:r w:rsidRPr="00E26D39">
        <w:rPr>
          <w:rFonts w:ascii="Times New Roman" w:hAnsi="Times New Roman" w:cs="Times New Roman"/>
          <w:sz w:val="24"/>
          <w:szCs w:val="24"/>
        </w:rPr>
        <w:t>.</w:t>
      </w:r>
    </w:p>
    <w:p w14:paraId="251C989C" w14:textId="77777777" w:rsidR="00D7105E" w:rsidRPr="00E26D39" w:rsidRDefault="00D7105E" w:rsidP="00E1799E">
      <w:pPr>
        <w:pStyle w:val="ListParagraph"/>
        <w:spacing w:line="480" w:lineRule="auto"/>
        <w:ind w:left="780"/>
        <w:jc w:val="center"/>
        <w:rPr>
          <w:rFonts w:ascii="Times New Roman" w:hAnsi="Times New Roman" w:cs="Times New Roman"/>
          <w:sz w:val="24"/>
          <w:szCs w:val="24"/>
        </w:rPr>
      </w:pPr>
      <w:r w:rsidRPr="00E26D39">
        <w:rPr>
          <w:rFonts w:ascii="Times New Roman" w:hAnsi="Times New Roman" w:cs="Times New Roman"/>
          <w:sz w:val="24"/>
          <w:szCs w:val="24"/>
        </w:rPr>
        <w:t xml:space="preserve">Tabel 2.4 Daftar Simbol </w:t>
      </w:r>
      <w:r w:rsidRPr="00E26D39">
        <w:rPr>
          <w:rFonts w:ascii="Times New Roman" w:hAnsi="Times New Roman" w:cs="Times New Roman"/>
          <w:i/>
          <w:iCs/>
          <w:sz w:val="24"/>
          <w:szCs w:val="24"/>
        </w:rPr>
        <w:t>Class Diagram</w:t>
      </w:r>
    </w:p>
    <w:tbl>
      <w:tblPr>
        <w:tblStyle w:val="TableGrid"/>
        <w:tblW w:w="0" w:type="auto"/>
        <w:tblInd w:w="780" w:type="dxa"/>
        <w:tblLook w:val="04A0" w:firstRow="1" w:lastRow="0" w:firstColumn="1" w:lastColumn="0" w:noHBand="0" w:noVBand="1"/>
      </w:tblPr>
      <w:tblGrid>
        <w:gridCol w:w="2648"/>
        <w:gridCol w:w="1630"/>
        <w:gridCol w:w="3096"/>
      </w:tblGrid>
      <w:tr w:rsidR="005B2661" w:rsidRPr="00E26D39" w14:paraId="3BC5501F" w14:textId="77777777" w:rsidTr="00A76326">
        <w:tc>
          <w:tcPr>
            <w:tcW w:w="2648" w:type="dxa"/>
          </w:tcPr>
          <w:p w14:paraId="55174EFE"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mbol</w:t>
            </w:r>
          </w:p>
        </w:tc>
        <w:tc>
          <w:tcPr>
            <w:tcW w:w="1630" w:type="dxa"/>
          </w:tcPr>
          <w:p w14:paraId="7A3E5A8F"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w:t>
            </w:r>
          </w:p>
        </w:tc>
        <w:tc>
          <w:tcPr>
            <w:tcW w:w="3096" w:type="dxa"/>
          </w:tcPr>
          <w:p w14:paraId="45251C8E"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594DA8F8" w14:textId="77777777" w:rsidTr="00A76326">
        <w:tc>
          <w:tcPr>
            <w:tcW w:w="2648" w:type="dxa"/>
          </w:tcPr>
          <w:p w14:paraId="1B9F9B9E" w14:textId="77777777" w:rsidR="00D7105E" w:rsidRPr="00E26D39" w:rsidRDefault="00D7105E" w:rsidP="00E87F22">
            <w:pPr>
              <w:pStyle w:val="ListParagraph"/>
              <w:ind w:left="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5168B8D9" wp14:editId="39883519">
                  <wp:extent cx="1276350" cy="895350"/>
                  <wp:effectExtent l="0" t="0" r="0" b="0"/>
                  <wp:docPr id="781279611"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76350" cy="895350"/>
                          </a:xfrm>
                          <a:prstGeom prst="rect">
                            <a:avLst/>
                          </a:prstGeom>
                          <a:noFill/>
                        </pic:spPr>
                      </pic:pic>
                    </a:graphicData>
                  </a:graphic>
                </wp:inline>
              </w:drawing>
            </w:r>
          </w:p>
        </w:tc>
        <w:tc>
          <w:tcPr>
            <w:tcW w:w="1630" w:type="dxa"/>
            <w:vAlign w:val="center"/>
          </w:tcPr>
          <w:p w14:paraId="5521B485"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las</w:t>
            </w:r>
          </w:p>
        </w:tc>
        <w:tc>
          <w:tcPr>
            <w:tcW w:w="3096" w:type="dxa"/>
            <w:vAlign w:val="center"/>
          </w:tcPr>
          <w:p w14:paraId="09172E08"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las pada struktur sistem.</w:t>
            </w:r>
          </w:p>
        </w:tc>
      </w:tr>
      <w:tr w:rsidR="005B2661" w:rsidRPr="00E26D39" w14:paraId="38C59C04" w14:textId="77777777" w:rsidTr="00A76326">
        <w:trPr>
          <w:trHeight w:val="1295"/>
        </w:trPr>
        <w:tc>
          <w:tcPr>
            <w:tcW w:w="2648" w:type="dxa"/>
          </w:tcPr>
          <w:p w14:paraId="1358178D"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358C2D74"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3969D8DF" wp14:editId="2CB1C638">
                  <wp:extent cx="590550" cy="590550"/>
                  <wp:effectExtent l="0" t="0" r="0" b="0"/>
                  <wp:docPr id="45187668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pic:spPr>
                      </pic:pic>
                    </a:graphicData>
                  </a:graphic>
                </wp:inline>
              </w:drawing>
            </w:r>
          </w:p>
        </w:tc>
        <w:tc>
          <w:tcPr>
            <w:tcW w:w="1630" w:type="dxa"/>
            <w:vAlign w:val="center"/>
          </w:tcPr>
          <w:p w14:paraId="5DB87B94"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erface</w:t>
            </w:r>
          </w:p>
        </w:tc>
        <w:tc>
          <w:tcPr>
            <w:tcW w:w="3096" w:type="dxa"/>
            <w:vAlign w:val="center"/>
          </w:tcPr>
          <w:p w14:paraId="0969BEB3"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ama   dengan konsep interface dalam pemrograman berorientasi objek.</w:t>
            </w:r>
          </w:p>
        </w:tc>
      </w:tr>
      <w:tr w:rsidR="005B2661" w:rsidRPr="00E26D39" w14:paraId="0A12F0D2" w14:textId="77777777" w:rsidTr="00A76326">
        <w:tc>
          <w:tcPr>
            <w:tcW w:w="2648" w:type="dxa"/>
          </w:tcPr>
          <w:p w14:paraId="0FFF07C5"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45D9BA87"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3B0E18B4" wp14:editId="26D67A5F">
                  <wp:extent cx="847725" cy="161925"/>
                  <wp:effectExtent l="0" t="0" r="9525" b="9525"/>
                  <wp:docPr id="196815895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47725" cy="161925"/>
                          </a:xfrm>
                          <a:prstGeom prst="rect">
                            <a:avLst/>
                          </a:prstGeom>
                          <a:noFill/>
                        </pic:spPr>
                      </pic:pic>
                    </a:graphicData>
                  </a:graphic>
                </wp:inline>
              </w:drawing>
            </w:r>
          </w:p>
          <w:p w14:paraId="4CD59C18" w14:textId="77777777" w:rsidR="00D7105E" w:rsidRPr="00E26D39" w:rsidRDefault="00D7105E" w:rsidP="00E87F22">
            <w:pPr>
              <w:pStyle w:val="ListParagraph"/>
              <w:ind w:left="0"/>
              <w:jc w:val="center"/>
              <w:rPr>
                <w:rFonts w:ascii="Times New Roman" w:hAnsi="Times New Roman" w:cs="Times New Roman"/>
                <w:noProof/>
                <w:sz w:val="24"/>
                <w:szCs w:val="24"/>
              </w:rPr>
            </w:pPr>
          </w:p>
        </w:tc>
        <w:tc>
          <w:tcPr>
            <w:tcW w:w="1630" w:type="dxa"/>
            <w:vAlign w:val="center"/>
          </w:tcPr>
          <w:p w14:paraId="39D21066"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ssociation</w:t>
            </w:r>
          </w:p>
        </w:tc>
        <w:tc>
          <w:tcPr>
            <w:tcW w:w="3096" w:type="dxa"/>
            <w:vAlign w:val="center"/>
          </w:tcPr>
          <w:p w14:paraId="4ACBDE10"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Relasi antarclass dengan arti umum, asosiasi biasanya juga disertai dengan Multiplicity.</w:t>
            </w:r>
          </w:p>
        </w:tc>
      </w:tr>
      <w:tr w:rsidR="005B2661" w:rsidRPr="00E26D39" w14:paraId="338B058B" w14:textId="77777777" w:rsidTr="00A76326">
        <w:tc>
          <w:tcPr>
            <w:tcW w:w="2648" w:type="dxa"/>
          </w:tcPr>
          <w:p w14:paraId="13AD5613" w14:textId="4B829CAD" w:rsidR="00D7105E" w:rsidRPr="00E26D39" w:rsidRDefault="00D7105E" w:rsidP="00E87F22">
            <w:pPr>
              <w:pStyle w:val="ListParagraph"/>
              <w:ind w:left="0"/>
              <w:jc w:val="center"/>
              <w:rPr>
                <w:rFonts w:ascii="Times New Roman" w:hAnsi="Times New Roman" w:cs="Times New Roman"/>
                <w:noProof/>
                <w:sz w:val="24"/>
                <w:szCs w:val="24"/>
              </w:rPr>
            </w:pPr>
          </w:p>
          <w:p w14:paraId="7BCBC9B3" w14:textId="2AA7463D" w:rsidR="00D7105E" w:rsidRPr="00E26D39" w:rsidRDefault="00F16FA2"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6E3E4E2D" wp14:editId="674A0124">
                  <wp:extent cx="1009650" cy="190500"/>
                  <wp:effectExtent l="0" t="0" r="0" b="0"/>
                  <wp:docPr id="213172595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09650" cy="190500"/>
                          </a:xfrm>
                          <a:prstGeom prst="rect">
                            <a:avLst/>
                          </a:prstGeom>
                          <a:noFill/>
                        </pic:spPr>
                      </pic:pic>
                    </a:graphicData>
                  </a:graphic>
                </wp:inline>
              </w:drawing>
            </w:r>
          </w:p>
        </w:tc>
        <w:tc>
          <w:tcPr>
            <w:tcW w:w="1630" w:type="dxa"/>
            <w:vAlign w:val="center"/>
          </w:tcPr>
          <w:p w14:paraId="5405DE13"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irected Association</w:t>
            </w:r>
          </w:p>
        </w:tc>
        <w:tc>
          <w:tcPr>
            <w:tcW w:w="3096" w:type="dxa"/>
            <w:vAlign w:val="center"/>
          </w:tcPr>
          <w:p w14:paraId="00255719"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Relasi antarkelas dengan makna kelas yang atau  digunakan oleh kelas  yang lain, asosiasi   biasanya juga disertai dengan multiplicity.</w:t>
            </w:r>
          </w:p>
        </w:tc>
      </w:tr>
      <w:tr w:rsidR="005B2661" w:rsidRPr="00E26D39" w14:paraId="5A0D94C1" w14:textId="77777777" w:rsidTr="00A76326">
        <w:tc>
          <w:tcPr>
            <w:tcW w:w="2648" w:type="dxa"/>
          </w:tcPr>
          <w:p w14:paraId="784A0FB5"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4C498A44"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54B28E21" wp14:editId="61036CD7">
                  <wp:extent cx="1162050" cy="428625"/>
                  <wp:effectExtent l="0" t="0" r="0" b="9525"/>
                  <wp:docPr id="142020985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162050" cy="428625"/>
                          </a:xfrm>
                          <a:prstGeom prst="rect">
                            <a:avLst/>
                          </a:prstGeom>
                          <a:noFill/>
                        </pic:spPr>
                      </pic:pic>
                    </a:graphicData>
                  </a:graphic>
                </wp:inline>
              </w:drawing>
            </w:r>
          </w:p>
        </w:tc>
        <w:tc>
          <w:tcPr>
            <w:tcW w:w="1630" w:type="dxa"/>
            <w:vAlign w:val="center"/>
          </w:tcPr>
          <w:p w14:paraId="3C4A21C1"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Generalisasi</w:t>
            </w:r>
          </w:p>
        </w:tc>
        <w:tc>
          <w:tcPr>
            <w:tcW w:w="3096" w:type="dxa"/>
            <w:vAlign w:val="center"/>
          </w:tcPr>
          <w:p w14:paraId="02FDB4CB" w14:textId="77777777" w:rsidR="00D7105E" w:rsidRPr="00E26D39" w:rsidRDefault="00D7105E" w:rsidP="00F16FA2">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Relasi antarkelas dengan makna generalisasi-spesialisasi (umum khusus).</w:t>
            </w:r>
          </w:p>
        </w:tc>
      </w:tr>
      <w:tr w:rsidR="005B2661" w:rsidRPr="00E26D39" w14:paraId="73F7A321" w14:textId="77777777" w:rsidTr="00A76326">
        <w:tc>
          <w:tcPr>
            <w:tcW w:w="2648" w:type="dxa"/>
          </w:tcPr>
          <w:p w14:paraId="5610951E" w14:textId="766702DF" w:rsidR="00D7105E" w:rsidRPr="00E26D39" w:rsidRDefault="00F16FA2" w:rsidP="00E87F22">
            <w:pPr>
              <w:pStyle w:val="ListParagraph"/>
              <w:ind w:left="0"/>
              <w:jc w:val="center"/>
              <w:rPr>
                <w:rFonts w:ascii="Times New Roman" w:hAnsi="Times New Roman" w:cs="Times New Roman"/>
                <w:noProof/>
                <w:sz w:val="24"/>
                <w:szCs w:val="24"/>
              </w:rPr>
            </w:pPr>
            <w:r w:rsidRPr="00E26D39">
              <w:rPr>
                <w:sz w:val="24"/>
                <w:szCs w:val="24"/>
                <w:lang w:val="id-ID"/>
              </w:rPr>
              <w:br w:type="page"/>
            </w:r>
          </w:p>
          <w:p w14:paraId="55358B0C"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5B7360AD" wp14:editId="7450AE40">
                  <wp:extent cx="1009650" cy="161925"/>
                  <wp:effectExtent l="0" t="0" r="0" b="9525"/>
                  <wp:docPr id="1164965465"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9650" cy="161925"/>
                          </a:xfrm>
                          <a:prstGeom prst="rect">
                            <a:avLst/>
                          </a:prstGeom>
                          <a:noFill/>
                        </pic:spPr>
                      </pic:pic>
                    </a:graphicData>
                  </a:graphic>
                </wp:inline>
              </w:drawing>
            </w:r>
          </w:p>
        </w:tc>
        <w:tc>
          <w:tcPr>
            <w:tcW w:w="1630" w:type="dxa"/>
            <w:vAlign w:val="center"/>
          </w:tcPr>
          <w:p w14:paraId="02241B76" w14:textId="77777777" w:rsidR="00D7105E" w:rsidRPr="00E26D39" w:rsidRDefault="00D7105E" w:rsidP="00E87F22">
            <w:pPr>
              <w:pStyle w:val="ListParagraph"/>
              <w:ind w:left="0"/>
              <w:rPr>
                <w:rFonts w:ascii="Times New Roman" w:hAnsi="Times New Roman" w:cs="Times New Roman"/>
                <w:sz w:val="24"/>
                <w:szCs w:val="24"/>
              </w:rPr>
            </w:pPr>
            <w:r w:rsidRPr="00E26D39">
              <w:rPr>
                <w:rFonts w:ascii="Times New Roman" w:hAnsi="Times New Roman" w:cs="Times New Roman"/>
                <w:sz w:val="24"/>
                <w:szCs w:val="24"/>
              </w:rPr>
              <w:t>Dependency</w:t>
            </w:r>
          </w:p>
        </w:tc>
        <w:tc>
          <w:tcPr>
            <w:tcW w:w="3096" w:type="dxa"/>
            <w:vAlign w:val="center"/>
          </w:tcPr>
          <w:p w14:paraId="3E3E3803" w14:textId="77777777" w:rsidR="00D7105E" w:rsidRPr="00E26D39" w:rsidRDefault="00D7105E" w:rsidP="00E87F22">
            <w:pPr>
              <w:pStyle w:val="ListParagraph"/>
              <w:ind w:left="0"/>
              <w:rPr>
                <w:rFonts w:ascii="Times New Roman" w:hAnsi="Times New Roman" w:cs="Times New Roman"/>
                <w:sz w:val="24"/>
                <w:szCs w:val="24"/>
              </w:rPr>
            </w:pPr>
            <w:r w:rsidRPr="00E26D39">
              <w:rPr>
                <w:rFonts w:ascii="Times New Roman" w:hAnsi="Times New Roman" w:cs="Times New Roman"/>
                <w:sz w:val="24"/>
                <w:szCs w:val="24"/>
              </w:rPr>
              <w:t>Relasi antarkelas dengan makna kebergantungan antarkelas’</w:t>
            </w:r>
          </w:p>
        </w:tc>
      </w:tr>
      <w:tr w:rsidR="00A76326" w:rsidRPr="00E26D39" w14:paraId="396127F6" w14:textId="77777777" w:rsidTr="00A76326">
        <w:tc>
          <w:tcPr>
            <w:tcW w:w="2648" w:type="dxa"/>
          </w:tcPr>
          <w:p w14:paraId="7E3A2A3C" w14:textId="77777777" w:rsidR="00D7105E" w:rsidRPr="00E26D39" w:rsidRDefault="00D7105E" w:rsidP="00E87F22">
            <w:pPr>
              <w:pStyle w:val="ListParagraph"/>
              <w:ind w:left="0"/>
              <w:jc w:val="center"/>
              <w:rPr>
                <w:rFonts w:ascii="Times New Roman" w:hAnsi="Times New Roman" w:cs="Times New Roman"/>
                <w:noProof/>
                <w:sz w:val="24"/>
                <w:szCs w:val="24"/>
              </w:rPr>
            </w:pPr>
          </w:p>
          <w:p w14:paraId="18734CBD" w14:textId="77777777" w:rsidR="00D7105E" w:rsidRPr="00E26D39" w:rsidRDefault="00D7105E" w:rsidP="00E87F22">
            <w:pPr>
              <w:pStyle w:val="ListParagraph"/>
              <w:ind w:left="0"/>
              <w:jc w:val="center"/>
              <w:rPr>
                <w:rFonts w:ascii="Times New Roman" w:hAnsi="Times New Roman" w:cs="Times New Roman"/>
                <w:noProof/>
                <w:sz w:val="24"/>
                <w:szCs w:val="24"/>
              </w:rPr>
            </w:pPr>
            <w:r w:rsidRPr="00E26D39">
              <w:rPr>
                <w:rFonts w:ascii="Times New Roman" w:hAnsi="Times New Roman" w:cs="Times New Roman"/>
                <w:noProof/>
                <w:sz w:val="24"/>
                <w:szCs w:val="24"/>
              </w:rPr>
              <w:drawing>
                <wp:inline distT="0" distB="0" distL="0" distR="0" wp14:anchorId="5639D28C" wp14:editId="034F2419">
                  <wp:extent cx="962025" cy="419100"/>
                  <wp:effectExtent l="0" t="0" r="9525" b="0"/>
                  <wp:docPr id="75822205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62025" cy="419100"/>
                          </a:xfrm>
                          <a:prstGeom prst="rect">
                            <a:avLst/>
                          </a:prstGeom>
                          <a:noFill/>
                        </pic:spPr>
                      </pic:pic>
                    </a:graphicData>
                  </a:graphic>
                </wp:inline>
              </w:drawing>
            </w:r>
          </w:p>
        </w:tc>
        <w:tc>
          <w:tcPr>
            <w:tcW w:w="1630" w:type="dxa"/>
            <w:vAlign w:val="center"/>
          </w:tcPr>
          <w:p w14:paraId="1A53BBC4" w14:textId="77777777" w:rsidR="00D7105E" w:rsidRPr="00E26D39" w:rsidRDefault="00D7105E" w:rsidP="00E87F22">
            <w:pPr>
              <w:pStyle w:val="ListParagraph"/>
              <w:ind w:left="0"/>
              <w:rPr>
                <w:rFonts w:ascii="Times New Roman" w:hAnsi="Times New Roman" w:cs="Times New Roman"/>
                <w:sz w:val="24"/>
                <w:szCs w:val="24"/>
              </w:rPr>
            </w:pPr>
            <w:r w:rsidRPr="00E26D39">
              <w:rPr>
                <w:rFonts w:ascii="Times New Roman" w:hAnsi="Times New Roman" w:cs="Times New Roman"/>
                <w:sz w:val="24"/>
                <w:szCs w:val="24"/>
              </w:rPr>
              <w:t>Aggregation</w:t>
            </w:r>
          </w:p>
        </w:tc>
        <w:tc>
          <w:tcPr>
            <w:tcW w:w="3096" w:type="dxa"/>
            <w:vAlign w:val="center"/>
          </w:tcPr>
          <w:p w14:paraId="1956FE29" w14:textId="77777777" w:rsidR="00D7105E" w:rsidRPr="00E26D39" w:rsidRDefault="00D7105E" w:rsidP="00E87F22">
            <w:pPr>
              <w:pStyle w:val="ListParagraph"/>
              <w:ind w:left="0"/>
              <w:rPr>
                <w:rFonts w:ascii="Times New Roman" w:hAnsi="Times New Roman" w:cs="Times New Roman"/>
                <w:sz w:val="24"/>
                <w:szCs w:val="24"/>
              </w:rPr>
            </w:pPr>
            <w:r w:rsidRPr="00E26D39">
              <w:rPr>
                <w:rFonts w:ascii="Times New Roman" w:hAnsi="Times New Roman" w:cs="Times New Roman"/>
                <w:sz w:val="24"/>
                <w:szCs w:val="24"/>
              </w:rPr>
              <w:t>Relasi antarkelas dengan  makna semua-bagian (whole-part)</w:t>
            </w:r>
          </w:p>
        </w:tc>
      </w:tr>
    </w:tbl>
    <w:p w14:paraId="5F46E3A1" w14:textId="77777777" w:rsidR="00D7105E" w:rsidRPr="00E26D39" w:rsidRDefault="00D7105E" w:rsidP="00AB524A">
      <w:pPr>
        <w:pStyle w:val="ListParagraph"/>
        <w:spacing w:line="480" w:lineRule="auto"/>
        <w:ind w:left="780"/>
        <w:jc w:val="both"/>
        <w:rPr>
          <w:rFonts w:ascii="Times New Roman" w:hAnsi="Times New Roman" w:cs="Times New Roman"/>
          <w:b/>
          <w:bCs/>
          <w:sz w:val="24"/>
          <w:szCs w:val="24"/>
        </w:rPr>
      </w:pPr>
    </w:p>
    <w:p w14:paraId="3D977A78"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54" w:name="_Toc156162721"/>
      <w:bookmarkStart w:id="55" w:name="_Toc156633498"/>
      <w:r w:rsidRPr="00E26D39">
        <w:rPr>
          <w:rFonts w:ascii="Times New Roman" w:hAnsi="Times New Roman" w:cs="Times New Roman"/>
          <w:b/>
          <w:bCs/>
          <w:sz w:val="24"/>
          <w:szCs w:val="24"/>
        </w:rPr>
        <w:t>Database</w:t>
      </w:r>
      <w:bookmarkEnd w:id="54"/>
      <w:bookmarkEnd w:id="55"/>
    </w:p>
    <w:p w14:paraId="63E3DC3F" w14:textId="7B072C6E" w:rsidR="00D7105E" w:rsidRPr="00E26D39" w:rsidRDefault="00D7105E" w:rsidP="00C0645A">
      <w:pPr>
        <w:spacing w:line="480" w:lineRule="auto"/>
        <w:ind w:left="420" w:firstLine="720"/>
        <w:jc w:val="both"/>
        <w:rPr>
          <w:rFonts w:ascii="Times New Roman" w:hAnsi="Times New Roman" w:cs="Times New Roman"/>
          <w:sz w:val="24"/>
          <w:szCs w:val="24"/>
        </w:rPr>
      </w:pPr>
      <w:r w:rsidRPr="00E26D39">
        <w:rPr>
          <w:rFonts w:ascii="Times New Roman" w:hAnsi="Times New Roman" w:cs="Times New Roman"/>
          <w:i/>
          <w:iCs/>
          <w:sz w:val="24"/>
          <w:szCs w:val="24"/>
        </w:rPr>
        <w:t>Database</w:t>
      </w:r>
      <w:r w:rsidRPr="00E26D39">
        <w:rPr>
          <w:rFonts w:ascii="Times New Roman" w:hAnsi="Times New Roman" w:cs="Times New Roman"/>
          <w:sz w:val="24"/>
          <w:szCs w:val="24"/>
        </w:rPr>
        <w:t xml:space="preserve"> atau basis data secara sederhana dapat di artikan sebagai kumpulan data yang mengandung informasi.sebuah database biasanya terdiri dari beberapa objek database dan setiap objek mengandung entity yang lebih </w:t>
      </w:r>
      <w:r w:rsidRPr="00E26D39">
        <w:rPr>
          <w:rFonts w:ascii="Times New Roman" w:hAnsi="Times New Roman" w:cs="Times New Roman"/>
          <w:sz w:val="24"/>
          <w:szCs w:val="24"/>
        </w:rPr>
        <w:lastRenderedPageBreak/>
        <w:t>kecil berupa informasi detail sebuah objek</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wahidin","given":"","non-dropping-particle":"","parse-names":false,"suffix":""}],"id":"ITEM-1","issued":{"date-parts":[["2010"]]},"publisher":"ISBN","publisher-place":"Palembang","title":"applikasi sms dengan php untuk orang awam","type":"book"},"uris":["http://www.mendeley.com/documents/?uuid=fb33d9e8-5ed8-48cb-9986-8df3ac657136"]}],"mendeley":{"formattedCitation":"(wahidin, 2010)","plainTextFormattedCitation":"(wahidin, 2010)","previouslyFormattedCitation":"(wahidin, 2010)"},"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wahidin, 2010)</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 xml:space="preserve">.Secara istilah basis data (database) himpunan kelompok data (arsip) yang saling berhubungan yang disimpan secara bersama sedemikian rupa dan tanpa pengulangan </w:t>
      </w:r>
      <w:r w:rsidRPr="00E26D39">
        <w:rPr>
          <w:rFonts w:ascii="Times New Roman" w:hAnsi="Times New Roman" w:cs="Times New Roman"/>
          <w:i/>
          <w:iCs/>
          <w:sz w:val="24"/>
          <w:szCs w:val="24"/>
        </w:rPr>
        <w:t>(redundancy</w:t>
      </w:r>
      <w:r w:rsidRPr="00E26D39">
        <w:rPr>
          <w:rFonts w:ascii="Times New Roman" w:hAnsi="Times New Roman" w:cs="Times New Roman"/>
          <w:sz w:val="24"/>
          <w:szCs w:val="24"/>
        </w:rPr>
        <w:t>) yang tidak perlu dalam media penyimpanan tertentu agar kelak dapat dimanfaatkan kembali dengan cepat dan mudah .Basis data terdiri dari dua kata, yaitu basis dan data. Basis kurang lebih dapat diartikan sebagai gudang atau markas, tempat bersarang / berkumpul. Sedangkan data adalah representasi fakta dunia nyata yang mewakili suatu objek yang diwujudkan dalam bentuk angka, huruf, simbol, teks, gambar, bunyi atau kombinasinya</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008D49DE">
        <w:rPr>
          <w:rFonts w:ascii="Times New Roman" w:hAnsi="Times New Roman" w:cs="Times New Roman"/>
          <w:sz w:val="24"/>
          <w:szCs w:val="24"/>
        </w:rPr>
        <w:instrText>ADDIN CSL_CITATION {"citationItems":[{"id":"ITEM-1","itemData":{"author":[{"dropping-particle":"","family":"FATHANSYAH","given":"","non-dropping-particle":"","parse-names":false,"suffix":""}],"edition":"Revisi ked","id":"ITEM-1","issued":{"date-parts":[["2015"]]},"title":"BASIS DATA","type":"book"},"uris":["http://www.mendeley.com/documents/?uuid=1c9cb3c0-9e0e-47c0-8716-7e827de3db5b"]}],"mendeley":{"formattedCitation":"(FATHANSYAH, 2015)"},"properties":{"noteIndex":0},"schema":"https://github.com/citation-style-language/schema/raw/master/csl-citation.json"}</w:instrText>
      </w:r>
      <w:r w:rsidRPr="00E26D39">
        <w:rPr>
          <w:rFonts w:ascii="Times New Roman" w:hAnsi="Times New Roman" w:cs="Times New Roman"/>
          <w:sz w:val="24"/>
          <w:szCs w:val="24"/>
        </w:rPr>
        <w:fldChar w:fldCharType="separate"/>
      </w:r>
      <w:r w:rsidR="00EC3B9A" w:rsidRPr="00EC3B9A">
        <w:rPr>
          <w:rFonts w:ascii="Times New Roman" w:hAnsi="Times New Roman" w:cs="Times New Roman"/>
          <w:noProof/>
          <w:sz w:val="24"/>
          <w:szCs w:val="24"/>
        </w:rPr>
        <w:t>(FATHANSYAH, 2015)</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r w:rsidR="00C0645A" w:rsidRPr="00E26D39">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Operasi-operasi dasar yang dapat dilakukan berkenaan dengan basis data dapat meliputi: </w:t>
      </w:r>
    </w:p>
    <w:p w14:paraId="37853C7F"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 xml:space="preserve"> Pembuatan basis data baru (</w:t>
      </w:r>
      <w:r w:rsidRPr="00E26D39">
        <w:rPr>
          <w:rFonts w:ascii="Times New Roman" w:hAnsi="Times New Roman" w:cs="Times New Roman"/>
          <w:i/>
          <w:iCs/>
          <w:sz w:val="24"/>
          <w:szCs w:val="24"/>
        </w:rPr>
        <w:t>create database</w:t>
      </w:r>
      <w:r w:rsidRPr="00E26D39">
        <w:rPr>
          <w:rFonts w:ascii="Times New Roman" w:hAnsi="Times New Roman" w:cs="Times New Roman"/>
          <w:sz w:val="24"/>
          <w:szCs w:val="24"/>
        </w:rPr>
        <w:t xml:space="preserve">), yang identik dengan pembuatan lemari arsip yang baru; </w:t>
      </w:r>
    </w:p>
    <w:p w14:paraId="0D6EA54A"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Penghapusan basis data (</w:t>
      </w:r>
      <w:r w:rsidRPr="00E26D39">
        <w:rPr>
          <w:rFonts w:ascii="Times New Roman" w:hAnsi="Times New Roman" w:cs="Times New Roman"/>
          <w:i/>
          <w:iCs/>
          <w:sz w:val="24"/>
          <w:szCs w:val="24"/>
        </w:rPr>
        <w:t>drop database</w:t>
      </w:r>
      <w:r w:rsidRPr="00E26D39">
        <w:rPr>
          <w:rFonts w:ascii="Times New Roman" w:hAnsi="Times New Roman" w:cs="Times New Roman"/>
          <w:sz w:val="24"/>
          <w:szCs w:val="24"/>
        </w:rPr>
        <w:t xml:space="preserve">), yang identik dengan perusakan lemari arsip (sekaligus beserta isinya, jika ada); </w:t>
      </w:r>
    </w:p>
    <w:p w14:paraId="68C7B07E" w14:textId="3EA4F4CE"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 xml:space="preserve"> Pembuatan tabel baru ke suatu basis data (</w:t>
      </w:r>
      <w:r w:rsidRPr="00E26D39">
        <w:rPr>
          <w:rFonts w:ascii="Times New Roman" w:hAnsi="Times New Roman" w:cs="Times New Roman"/>
          <w:i/>
          <w:iCs/>
          <w:sz w:val="24"/>
          <w:szCs w:val="24"/>
        </w:rPr>
        <w:t>create table</w:t>
      </w:r>
      <w:r w:rsidRPr="00E26D39">
        <w:rPr>
          <w:rFonts w:ascii="Times New Roman" w:hAnsi="Times New Roman" w:cs="Times New Roman"/>
          <w:sz w:val="24"/>
          <w:szCs w:val="24"/>
        </w:rPr>
        <w:t>), yang identik dengan penambahan map arsip baru ke sebuah lemari arsip yang telah ada</w:t>
      </w:r>
      <w:r w:rsidR="0078142E">
        <w:rPr>
          <w:rFonts w:ascii="Times New Roman" w:hAnsi="Times New Roman" w:cs="Times New Roman"/>
          <w:sz w:val="24"/>
          <w:szCs w:val="24"/>
          <w:lang w:val="en-US"/>
        </w:rPr>
        <w:t>.</w:t>
      </w:r>
    </w:p>
    <w:p w14:paraId="4FCABCD8"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 xml:space="preserve"> Penghapusan tabel dari suatu basis data (</w:t>
      </w:r>
      <w:r w:rsidRPr="00E26D39">
        <w:rPr>
          <w:rFonts w:ascii="Times New Roman" w:hAnsi="Times New Roman" w:cs="Times New Roman"/>
          <w:i/>
          <w:iCs/>
          <w:sz w:val="24"/>
          <w:szCs w:val="24"/>
        </w:rPr>
        <w:t>drop table</w:t>
      </w:r>
      <w:r w:rsidRPr="00E26D39">
        <w:rPr>
          <w:rFonts w:ascii="Times New Roman" w:hAnsi="Times New Roman" w:cs="Times New Roman"/>
          <w:sz w:val="24"/>
          <w:szCs w:val="24"/>
        </w:rPr>
        <w:t xml:space="preserve">), yang identik dengan perusakan map arsip yang sudah ada di dalam lemari arsip; </w:t>
      </w:r>
    </w:p>
    <w:p w14:paraId="2FBB99F7"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Penambahan / pengisian data baru ke sebuah tabel di sebuah basis data (</w:t>
      </w:r>
      <w:r w:rsidRPr="00E26D39">
        <w:rPr>
          <w:rFonts w:ascii="Times New Roman" w:hAnsi="Times New Roman" w:cs="Times New Roman"/>
          <w:i/>
          <w:iCs/>
          <w:sz w:val="24"/>
          <w:szCs w:val="24"/>
        </w:rPr>
        <w:t>insert</w:t>
      </w:r>
      <w:r w:rsidRPr="00E26D39">
        <w:rPr>
          <w:rFonts w:ascii="Times New Roman" w:hAnsi="Times New Roman" w:cs="Times New Roman"/>
          <w:sz w:val="24"/>
          <w:szCs w:val="24"/>
        </w:rPr>
        <w:t xml:space="preserve">), yang identik dengan penambahan lembaran arsip ke sebuah map arsip yang ada di dalam lemari arsip; </w:t>
      </w:r>
    </w:p>
    <w:p w14:paraId="4B0E56FF"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lastRenderedPageBreak/>
        <w:t xml:space="preserve"> Pengambilan data dari sebuah tabel (</w:t>
      </w:r>
      <w:r w:rsidRPr="00E26D39">
        <w:rPr>
          <w:rFonts w:ascii="Times New Roman" w:hAnsi="Times New Roman" w:cs="Times New Roman"/>
          <w:i/>
          <w:iCs/>
          <w:sz w:val="24"/>
          <w:szCs w:val="24"/>
        </w:rPr>
        <w:t>query</w:t>
      </w:r>
      <w:r w:rsidRPr="00E26D39">
        <w:rPr>
          <w:rFonts w:ascii="Times New Roman" w:hAnsi="Times New Roman" w:cs="Times New Roman"/>
          <w:sz w:val="24"/>
          <w:szCs w:val="24"/>
        </w:rPr>
        <w:t>), yang identik dengan pencarian lembaran arsip dari sebuah map arsip;</w:t>
      </w:r>
    </w:p>
    <w:p w14:paraId="002C4C4F"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 xml:space="preserve">  Pengubahan data dari sebuah tabel </w:t>
      </w:r>
      <w:r w:rsidRPr="00E26D39">
        <w:rPr>
          <w:rFonts w:ascii="Times New Roman" w:hAnsi="Times New Roman" w:cs="Times New Roman"/>
          <w:i/>
          <w:iCs/>
          <w:sz w:val="24"/>
          <w:szCs w:val="24"/>
        </w:rPr>
        <w:t>(update)</w:t>
      </w:r>
      <w:r w:rsidRPr="00E26D39">
        <w:rPr>
          <w:rFonts w:ascii="Times New Roman" w:hAnsi="Times New Roman" w:cs="Times New Roman"/>
          <w:sz w:val="24"/>
          <w:szCs w:val="24"/>
        </w:rPr>
        <w:t xml:space="preserve">, yang identik dengan perbaikan isi lembaran arsip yang ada di sebuah map arsip;  </w:t>
      </w:r>
    </w:p>
    <w:p w14:paraId="3E7813BE" w14:textId="77777777" w:rsidR="00D7105E" w:rsidRPr="00E26D39" w:rsidRDefault="00D7105E">
      <w:pPr>
        <w:pStyle w:val="ListParagraph"/>
        <w:numPr>
          <w:ilvl w:val="0"/>
          <w:numId w:val="8"/>
        </w:numPr>
        <w:spacing w:after="160" w:line="480" w:lineRule="auto"/>
        <w:ind w:left="990"/>
        <w:jc w:val="both"/>
        <w:rPr>
          <w:rFonts w:ascii="Times New Roman" w:hAnsi="Times New Roman" w:cs="Times New Roman"/>
          <w:b/>
          <w:bCs/>
          <w:sz w:val="24"/>
          <w:szCs w:val="24"/>
        </w:rPr>
      </w:pPr>
      <w:r w:rsidRPr="00E26D39">
        <w:rPr>
          <w:rFonts w:ascii="Times New Roman" w:hAnsi="Times New Roman" w:cs="Times New Roman"/>
          <w:sz w:val="24"/>
          <w:szCs w:val="24"/>
        </w:rPr>
        <w:t xml:space="preserve">Penghapusan dari data sebuah tabel </w:t>
      </w:r>
      <w:r w:rsidRPr="00E26D39">
        <w:rPr>
          <w:rFonts w:ascii="Times New Roman" w:hAnsi="Times New Roman" w:cs="Times New Roman"/>
          <w:i/>
          <w:iCs/>
          <w:sz w:val="24"/>
          <w:szCs w:val="24"/>
        </w:rPr>
        <w:t>(delete),</w:t>
      </w:r>
      <w:r w:rsidRPr="00E26D39">
        <w:rPr>
          <w:rFonts w:ascii="Times New Roman" w:hAnsi="Times New Roman" w:cs="Times New Roman"/>
          <w:sz w:val="24"/>
          <w:szCs w:val="24"/>
        </w:rPr>
        <w:t xml:space="preserve"> yang identik dengan penghapusan sebuah lembaran arsip yang ada di sebuah map arsip;</w:t>
      </w:r>
    </w:p>
    <w:p w14:paraId="1F9A3DD6"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i/>
          <w:iCs/>
          <w:sz w:val="24"/>
          <w:szCs w:val="24"/>
        </w:rPr>
      </w:pPr>
      <w:bookmarkStart w:id="56" w:name="_Toc156162722"/>
      <w:bookmarkStart w:id="57" w:name="_Toc156633499"/>
      <w:r w:rsidRPr="00E26D39">
        <w:rPr>
          <w:rFonts w:ascii="Times New Roman" w:hAnsi="Times New Roman" w:cs="Times New Roman"/>
          <w:b/>
          <w:bCs/>
          <w:i/>
          <w:iCs/>
          <w:sz w:val="24"/>
          <w:szCs w:val="24"/>
        </w:rPr>
        <w:t>MYSQL</w:t>
      </w:r>
      <w:bookmarkEnd w:id="56"/>
      <w:bookmarkEnd w:id="57"/>
    </w:p>
    <w:p w14:paraId="7B430C7C" w14:textId="77777777" w:rsidR="00D7105E" w:rsidRPr="00E26D39" w:rsidRDefault="00D7105E" w:rsidP="00C0645A">
      <w:pPr>
        <w:spacing w:line="480" w:lineRule="auto"/>
        <w:ind w:left="180" w:firstLine="540"/>
        <w:jc w:val="both"/>
        <w:rPr>
          <w:rFonts w:ascii="Times New Roman" w:hAnsi="Times New Roman" w:cs="Times New Roman"/>
          <w:b/>
          <w:bCs/>
          <w:i/>
          <w:iCs/>
          <w:sz w:val="24"/>
          <w:szCs w:val="24"/>
        </w:rPr>
      </w:pPr>
      <w:r w:rsidRPr="00E26D39">
        <w:rPr>
          <w:rFonts w:ascii="Times New Roman" w:hAnsi="Times New Roman" w:cs="Times New Roman"/>
          <w:i/>
          <w:iCs/>
          <w:sz w:val="24"/>
          <w:szCs w:val="24"/>
        </w:rPr>
        <w:t>MySQL</w:t>
      </w:r>
      <w:r w:rsidRPr="00E26D39">
        <w:rPr>
          <w:rFonts w:ascii="Times New Roman" w:hAnsi="Times New Roman" w:cs="Times New Roman"/>
          <w:sz w:val="24"/>
          <w:szCs w:val="24"/>
        </w:rPr>
        <w:t xml:space="preserve"> merupakan singkatan dari </w:t>
      </w:r>
      <w:r w:rsidRPr="00E26D39">
        <w:rPr>
          <w:rFonts w:ascii="Times New Roman" w:hAnsi="Times New Roman" w:cs="Times New Roman"/>
          <w:iCs/>
          <w:sz w:val="24"/>
          <w:szCs w:val="24"/>
        </w:rPr>
        <w:t>My Structure Query Language. MySQL</w:t>
      </w:r>
      <w:r w:rsidRPr="00E26D39">
        <w:rPr>
          <w:rFonts w:ascii="Times New Roman" w:hAnsi="Times New Roman" w:cs="Times New Roman"/>
          <w:sz w:val="24"/>
          <w:szCs w:val="24"/>
        </w:rPr>
        <w:t xml:space="preserve"> adalah sebuah perangkat lunak sistem manajemen basisa data </w:t>
      </w:r>
      <w:r w:rsidRPr="00E26D39">
        <w:rPr>
          <w:rFonts w:ascii="Times New Roman" w:hAnsi="Times New Roman" w:cs="Times New Roman"/>
          <w:i/>
          <w:iCs/>
          <w:sz w:val="24"/>
          <w:szCs w:val="24"/>
        </w:rPr>
        <w:t>SQL (Data Management System)</w:t>
      </w:r>
      <w:r w:rsidRPr="00E26D39">
        <w:rPr>
          <w:rFonts w:ascii="Times New Roman" w:hAnsi="Times New Roman" w:cs="Times New Roman"/>
          <w:sz w:val="24"/>
          <w:szCs w:val="24"/>
        </w:rPr>
        <w:t xml:space="preserve"> atau </w:t>
      </w:r>
      <w:r w:rsidRPr="00E26D39">
        <w:rPr>
          <w:rFonts w:ascii="Times New Roman" w:hAnsi="Times New Roman" w:cs="Times New Roman"/>
          <w:i/>
          <w:iCs/>
          <w:sz w:val="24"/>
          <w:szCs w:val="24"/>
        </w:rPr>
        <w:t>DBMS</w:t>
      </w:r>
      <w:r w:rsidRPr="00E26D39">
        <w:rPr>
          <w:rFonts w:ascii="Times New Roman" w:hAnsi="Times New Roman" w:cs="Times New Roman"/>
          <w:sz w:val="24"/>
          <w:szCs w:val="24"/>
        </w:rPr>
        <w:t xml:space="preserve"> dari sekian banya </w:t>
      </w:r>
      <w:r w:rsidRPr="00E26D39">
        <w:rPr>
          <w:rFonts w:ascii="Times New Roman" w:hAnsi="Times New Roman" w:cs="Times New Roman"/>
          <w:i/>
          <w:iCs/>
          <w:sz w:val="24"/>
          <w:szCs w:val="24"/>
        </w:rPr>
        <w:t>DBMS</w:t>
      </w:r>
      <w:r w:rsidRPr="00E26D39">
        <w:rPr>
          <w:rFonts w:ascii="Times New Roman" w:hAnsi="Times New Roman" w:cs="Times New Roman"/>
          <w:sz w:val="24"/>
          <w:szCs w:val="24"/>
        </w:rPr>
        <w:t xml:space="preserve">, seperti </w:t>
      </w:r>
      <w:r w:rsidRPr="00E26D39">
        <w:rPr>
          <w:rFonts w:ascii="Times New Roman" w:hAnsi="Times New Roman" w:cs="Times New Roman"/>
          <w:i/>
          <w:sz w:val="24"/>
          <w:szCs w:val="24"/>
        </w:rPr>
        <w:t>Oracle, MS SQL, Postrage SQL</w:t>
      </w:r>
      <w:r w:rsidRPr="00E26D39">
        <w:rPr>
          <w:rFonts w:ascii="Times New Roman" w:hAnsi="Times New Roman" w:cs="Times New Roman"/>
          <w:sz w:val="24"/>
          <w:szCs w:val="24"/>
        </w:rPr>
        <w:t xml:space="preserve"> dan lain lain</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Anhar","given":"","non-dropping-particle":"","parse-names":false,"suffix":""}],"id":"ITEM-1","issued":{"date-parts":[["2010"]]},"publisher":"mediakita","publisher-place":"jagakarsa","title":"panduan menguasai php &amp; mysql","type":"book"},"uris":["http://www.mendeley.com/documents/?uuid=206ad3e8-7461-454f-bea8-45492ad1acfa"]}],"mendeley":{"formattedCitation":"(Anhar, 2010)","plainTextFormattedCitation":"(Anhar, 2010)","previouslyFormattedCitation":"(Anhar, 2010)"},"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Anhar, 2010)</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5642F7C4"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58" w:name="_Toc156162723"/>
      <w:bookmarkStart w:id="59" w:name="_Toc156633500"/>
      <w:r w:rsidRPr="00E26D39">
        <w:rPr>
          <w:rFonts w:ascii="Times New Roman" w:hAnsi="Times New Roman" w:cs="Times New Roman"/>
          <w:b/>
          <w:bCs/>
          <w:sz w:val="24"/>
          <w:szCs w:val="24"/>
        </w:rPr>
        <w:t>PHP</w:t>
      </w:r>
      <w:bookmarkEnd w:id="58"/>
      <w:bookmarkEnd w:id="59"/>
    </w:p>
    <w:p w14:paraId="62280AD2" w14:textId="7A3133D4" w:rsidR="00D7105E" w:rsidRPr="00E26D39" w:rsidRDefault="00D7105E" w:rsidP="00C0645A">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i/>
          <w:iCs/>
          <w:sz w:val="24"/>
          <w:szCs w:val="24"/>
        </w:rPr>
        <w:t>PHP</w:t>
      </w:r>
      <w:r w:rsidRPr="00E26D39">
        <w:rPr>
          <w:rFonts w:ascii="Times New Roman" w:hAnsi="Times New Roman" w:cs="Times New Roman"/>
          <w:sz w:val="24"/>
          <w:szCs w:val="24"/>
        </w:rPr>
        <w:t xml:space="preserve"> adalah bahasa pemrograman berbasis servie side.artinya utntuk dapat menjalankan </w:t>
      </w:r>
      <w:r w:rsidRPr="00E26D39">
        <w:rPr>
          <w:rFonts w:ascii="Times New Roman" w:hAnsi="Times New Roman" w:cs="Times New Roman"/>
          <w:i/>
          <w:iCs/>
          <w:sz w:val="24"/>
          <w:szCs w:val="24"/>
        </w:rPr>
        <w:t>script</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 xml:space="preserve">PHP </w:t>
      </w:r>
      <w:r w:rsidRPr="00E26D39">
        <w:rPr>
          <w:rFonts w:ascii="Times New Roman" w:hAnsi="Times New Roman" w:cs="Times New Roman"/>
          <w:sz w:val="24"/>
          <w:szCs w:val="24"/>
        </w:rPr>
        <w:t xml:space="preserve">anda membutuhkan </w:t>
      </w:r>
      <w:r w:rsidRPr="00E26D39">
        <w:rPr>
          <w:rFonts w:ascii="Times New Roman" w:hAnsi="Times New Roman" w:cs="Times New Roman"/>
          <w:i/>
          <w:iCs/>
          <w:sz w:val="24"/>
          <w:szCs w:val="24"/>
        </w:rPr>
        <w:t>web server</w:t>
      </w:r>
      <w:r w:rsidRPr="00E26D39">
        <w:rPr>
          <w:rFonts w:ascii="Times New Roman" w:hAnsi="Times New Roman" w:cs="Times New Roman"/>
          <w:sz w:val="24"/>
          <w:szCs w:val="24"/>
        </w:rPr>
        <w:t xml:space="preserve"> yang dalam hal ini </w:t>
      </w:r>
      <w:r w:rsidRPr="00E26D39">
        <w:rPr>
          <w:rFonts w:ascii="Times New Roman" w:hAnsi="Times New Roman" w:cs="Times New Roman"/>
          <w:i/>
          <w:iCs/>
          <w:sz w:val="24"/>
          <w:szCs w:val="24"/>
        </w:rPr>
        <w:t>Apache.PHP</w:t>
      </w:r>
      <w:r w:rsidRPr="00E26D39">
        <w:rPr>
          <w:rFonts w:ascii="Times New Roman" w:hAnsi="Times New Roman" w:cs="Times New Roman"/>
          <w:sz w:val="24"/>
          <w:szCs w:val="24"/>
        </w:rPr>
        <w:t xml:space="preserve"> berlisensi</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free</w:t>
      </w:r>
      <w:r w:rsidRPr="00E26D39">
        <w:rPr>
          <w:rFonts w:ascii="Times New Roman" w:hAnsi="Times New Roman" w:cs="Times New Roman"/>
          <w:sz w:val="24"/>
          <w:szCs w:val="24"/>
        </w:rPr>
        <w:t xml:space="preserve"> atau gratis untuk di gunakan</w:t>
      </w:r>
      <w:r w:rsidR="0078142E">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wahidin","given":"","non-dropping-particle":"","parse-names":false,"suffix":""}],"id":"ITEM-1","issued":{"date-parts":[["2010"]]},"publisher":"ISBN","publisher-place":"Palembang","title":"applikasi sms dengan php untuk orang awam","type":"book"},"uris":["http://www.mendeley.com/documents/?uuid=fb33d9e8-5ed8-48cb-9986-8df3ac657136"]}],"mendeley":{"formattedCitation":"(wahidin, 2010)","plainTextFormattedCitation":"(wahidin, 2010)","previouslyFormattedCitation":"(wahidin, 2010)"},"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wahidin, 2010)</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w:t>
      </w:r>
    </w:p>
    <w:p w14:paraId="3533F45B" w14:textId="77777777" w:rsidR="00D7105E" w:rsidRPr="00E26D39" w:rsidRDefault="00D7105E" w:rsidP="00C0645A">
      <w:pPr>
        <w:spacing w:line="480" w:lineRule="auto"/>
        <w:ind w:left="180"/>
        <w:jc w:val="both"/>
        <w:rPr>
          <w:rFonts w:ascii="Times New Roman" w:hAnsi="Times New Roman" w:cs="Times New Roman"/>
          <w:sz w:val="24"/>
          <w:szCs w:val="24"/>
        </w:rPr>
      </w:pPr>
      <w:r w:rsidRPr="00E26D39">
        <w:rPr>
          <w:rFonts w:ascii="Times New Roman" w:hAnsi="Times New Roman" w:cs="Times New Roman"/>
          <w:sz w:val="24"/>
          <w:szCs w:val="24"/>
        </w:rPr>
        <w:t xml:space="preserve">Adapun struktur </w:t>
      </w:r>
      <w:r w:rsidRPr="00E26D39">
        <w:rPr>
          <w:rFonts w:ascii="Times New Roman" w:hAnsi="Times New Roman" w:cs="Times New Roman"/>
          <w:i/>
          <w:iCs/>
          <w:sz w:val="24"/>
          <w:szCs w:val="24"/>
        </w:rPr>
        <w:t>script PHP</w:t>
      </w:r>
      <w:r w:rsidRPr="00E26D39">
        <w:rPr>
          <w:rFonts w:ascii="Times New Roman" w:hAnsi="Times New Roman" w:cs="Times New Roman"/>
          <w:sz w:val="24"/>
          <w:szCs w:val="24"/>
        </w:rPr>
        <w:t xml:space="preserve"> sebagai berikut:</w:t>
      </w:r>
    </w:p>
    <w:p w14:paraId="25320746" w14:textId="77777777" w:rsidR="00D7105E" w:rsidRPr="00E26D39" w:rsidRDefault="00D7105E">
      <w:pPr>
        <w:pStyle w:val="ListParagraph"/>
        <w:numPr>
          <w:ilvl w:val="0"/>
          <w:numId w:val="6"/>
        </w:numPr>
        <w:spacing w:after="160" w:line="480" w:lineRule="auto"/>
        <w:ind w:left="900"/>
        <w:jc w:val="both"/>
        <w:rPr>
          <w:rFonts w:ascii="Times New Roman" w:hAnsi="Times New Roman" w:cs="Times New Roman"/>
          <w:i/>
          <w:iCs/>
          <w:sz w:val="24"/>
          <w:szCs w:val="24"/>
        </w:rPr>
      </w:pPr>
      <w:r w:rsidRPr="00E26D39">
        <w:rPr>
          <w:rFonts w:ascii="Times New Roman" w:hAnsi="Times New Roman" w:cs="Times New Roman"/>
          <w:i/>
          <w:iCs/>
          <w:sz w:val="24"/>
          <w:szCs w:val="24"/>
        </w:rPr>
        <w:t>&lt;?php…code program…?&gt;</w:t>
      </w:r>
    </w:p>
    <w:p w14:paraId="0B4DD576" w14:textId="77777777" w:rsidR="00D7105E" w:rsidRPr="00E26D39" w:rsidRDefault="00D7105E">
      <w:pPr>
        <w:pStyle w:val="ListParagraph"/>
        <w:numPr>
          <w:ilvl w:val="0"/>
          <w:numId w:val="6"/>
        </w:numPr>
        <w:spacing w:after="160" w:line="480" w:lineRule="auto"/>
        <w:ind w:left="900"/>
        <w:jc w:val="both"/>
        <w:rPr>
          <w:rFonts w:ascii="Times New Roman" w:hAnsi="Times New Roman" w:cs="Times New Roman"/>
          <w:i/>
          <w:iCs/>
          <w:sz w:val="24"/>
          <w:szCs w:val="24"/>
        </w:rPr>
      </w:pPr>
      <w:r w:rsidRPr="00E26D39">
        <w:rPr>
          <w:rFonts w:ascii="Times New Roman" w:hAnsi="Times New Roman" w:cs="Times New Roman"/>
          <w:i/>
          <w:iCs/>
          <w:sz w:val="24"/>
          <w:szCs w:val="24"/>
        </w:rPr>
        <w:t>&lt;?...code program…?&gt;</w:t>
      </w:r>
    </w:p>
    <w:p w14:paraId="4402B8DA" w14:textId="77777777" w:rsidR="00D7105E" w:rsidRPr="00E26D39" w:rsidRDefault="00D7105E">
      <w:pPr>
        <w:pStyle w:val="ListParagraph"/>
        <w:numPr>
          <w:ilvl w:val="0"/>
          <w:numId w:val="6"/>
        </w:numPr>
        <w:spacing w:after="160" w:line="480" w:lineRule="auto"/>
        <w:ind w:left="900"/>
        <w:jc w:val="both"/>
        <w:rPr>
          <w:rFonts w:ascii="Times New Roman" w:hAnsi="Times New Roman" w:cs="Times New Roman"/>
          <w:i/>
          <w:iCs/>
          <w:sz w:val="24"/>
          <w:szCs w:val="24"/>
        </w:rPr>
      </w:pPr>
      <w:r w:rsidRPr="00E26D39">
        <w:rPr>
          <w:rFonts w:ascii="Times New Roman" w:hAnsi="Times New Roman" w:cs="Times New Roman"/>
          <w:i/>
          <w:iCs/>
          <w:sz w:val="24"/>
          <w:szCs w:val="24"/>
        </w:rPr>
        <w:t>&lt;script language=”PHP&gt;…..code program&gt;</w:t>
      </w:r>
    </w:p>
    <w:p w14:paraId="377A6ABF" w14:textId="1328D52D"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60" w:name="_Toc156633501"/>
      <w:bookmarkStart w:id="61" w:name="_Toc156162724"/>
      <w:r w:rsidRPr="00E26D39">
        <w:rPr>
          <w:rFonts w:ascii="Times New Roman" w:hAnsi="Times New Roman" w:cs="Times New Roman"/>
          <w:b/>
          <w:bCs/>
          <w:sz w:val="24"/>
          <w:szCs w:val="24"/>
        </w:rPr>
        <w:t>Laravel</w:t>
      </w:r>
      <w:bookmarkEnd w:id="60"/>
      <w:r w:rsidRPr="00E26D39">
        <w:rPr>
          <w:rFonts w:ascii="Times New Roman" w:hAnsi="Times New Roman" w:cs="Times New Roman"/>
          <w:b/>
          <w:bCs/>
          <w:sz w:val="24"/>
          <w:szCs w:val="24"/>
        </w:rPr>
        <w:t xml:space="preserve"> </w:t>
      </w:r>
      <w:bookmarkEnd w:id="61"/>
    </w:p>
    <w:p w14:paraId="26A3EFEF" w14:textId="3EB5D39D" w:rsidR="00D7105E" w:rsidRPr="00E26D39" w:rsidRDefault="00D7105E" w:rsidP="00463774">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i/>
          <w:iCs/>
          <w:sz w:val="24"/>
          <w:szCs w:val="24"/>
        </w:rPr>
        <w:t>Laravel</w:t>
      </w:r>
      <w:r w:rsidRPr="00E26D39">
        <w:rPr>
          <w:rFonts w:ascii="Times New Roman" w:hAnsi="Times New Roman" w:cs="Times New Roman"/>
          <w:sz w:val="24"/>
          <w:szCs w:val="24"/>
        </w:rPr>
        <w:t xml:space="preserve"> adalah sebuah </w:t>
      </w:r>
      <w:r w:rsidRPr="00E26D39">
        <w:rPr>
          <w:rFonts w:ascii="Times New Roman" w:hAnsi="Times New Roman" w:cs="Times New Roman"/>
          <w:i/>
          <w:iCs/>
          <w:sz w:val="24"/>
          <w:szCs w:val="24"/>
        </w:rPr>
        <w:t>framework PHP</w:t>
      </w:r>
      <w:r w:rsidRPr="00E26D39">
        <w:rPr>
          <w:rFonts w:ascii="Times New Roman" w:hAnsi="Times New Roman" w:cs="Times New Roman"/>
          <w:sz w:val="24"/>
          <w:szCs w:val="24"/>
        </w:rPr>
        <w:t xml:space="preserve">. Untuk bisa memahami ini maka kita harus membahas terlebih dahulu apa yang dimaksud dengan framework. </w:t>
      </w:r>
      <w:r w:rsidRPr="00E26D39">
        <w:rPr>
          <w:rFonts w:ascii="Times New Roman" w:hAnsi="Times New Roman" w:cs="Times New Roman"/>
          <w:sz w:val="24"/>
          <w:szCs w:val="24"/>
        </w:rPr>
        <w:lastRenderedPageBreak/>
        <w:t xml:space="preserve">Secara sederhana, framework adalah kumpulan kode program siap pakai dengan aturan penulisan tertentu yang bertujuan untuk memudahkan serta mempercepat pembuatan aplikasi. Lebih spesifik lagi, </w:t>
      </w:r>
      <w:r w:rsidRPr="00E26D39">
        <w:rPr>
          <w:rFonts w:ascii="Times New Roman" w:hAnsi="Times New Roman" w:cs="Times New Roman"/>
          <w:i/>
          <w:iCs/>
          <w:sz w:val="24"/>
          <w:szCs w:val="24"/>
        </w:rPr>
        <w:t>PHP framework</w:t>
      </w:r>
      <w:r w:rsidRPr="00E26D39">
        <w:rPr>
          <w:rFonts w:ascii="Times New Roman" w:hAnsi="Times New Roman" w:cs="Times New Roman"/>
          <w:sz w:val="24"/>
          <w:szCs w:val="24"/>
        </w:rPr>
        <w:t xml:space="preserve"> adalah framework yang dibuat menggunakan bahasa pemrograman </w:t>
      </w:r>
      <w:r w:rsidRPr="00E26D39">
        <w:rPr>
          <w:rFonts w:ascii="Times New Roman" w:hAnsi="Times New Roman" w:cs="Times New Roman"/>
          <w:i/>
          <w:iCs/>
          <w:sz w:val="24"/>
          <w:szCs w:val="24"/>
        </w:rPr>
        <w:t>PHP</w:t>
      </w:r>
      <w:r w:rsidRPr="00E26D39">
        <w:rPr>
          <w:rFonts w:ascii="Times New Roman" w:hAnsi="Times New Roman" w:cs="Times New Roman"/>
          <w:sz w:val="24"/>
          <w:szCs w:val="24"/>
        </w:rPr>
        <w:t xml:space="preserve">. Tujuan utama kenapa menggunakan </w:t>
      </w:r>
      <w:r w:rsidRPr="00E26D39">
        <w:rPr>
          <w:rFonts w:ascii="Times New Roman" w:hAnsi="Times New Roman" w:cs="Times New Roman"/>
          <w:i/>
          <w:iCs/>
          <w:sz w:val="24"/>
          <w:szCs w:val="24"/>
        </w:rPr>
        <w:t>framework</w:t>
      </w:r>
      <w:r w:rsidRPr="00E26D39">
        <w:rPr>
          <w:rFonts w:ascii="Times New Roman" w:hAnsi="Times New Roman" w:cs="Times New Roman"/>
          <w:sz w:val="24"/>
          <w:szCs w:val="24"/>
        </w:rPr>
        <w:t xml:space="preserve"> adalah untuk mempercepat pembuatan aplikasi, karena di dalam </w:t>
      </w:r>
      <w:r w:rsidRPr="00E26D39">
        <w:rPr>
          <w:rFonts w:ascii="Times New Roman" w:hAnsi="Times New Roman" w:cs="Times New Roman"/>
          <w:i/>
          <w:iCs/>
          <w:sz w:val="24"/>
          <w:szCs w:val="24"/>
        </w:rPr>
        <w:t>framework</w:t>
      </w:r>
      <w:r w:rsidRPr="00E26D39">
        <w:rPr>
          <w:rFonts w:ascii="Times New Roman" w:hAnsi="Times New Roman" w:cs="Times New Roman"/>
          <w:sz w:val="24"/>
          <w:szCs w:val="24"/>
        </w:rPr>
        <w:t xml:space="preserve"> sudah tersedia berbagai fitur siap pakai. Kita tinggal menggunakan fitur ini tanpa perlu membuat semuanya dari nol. Selain itu aturan penulisan di</w:t>
      </w:r>
      <w:r w:rsidRPr="00E26D39">
        <w:rPr>
          <w:rFonts w:ascii="Times New Roman" w:hAnsi="Times New Roman" w:cs="Times New Roman"/>
          <w:i/>
          <w:iCs/>
          <w:sz w:val="24"/>
          <w:szCs w:val="24"/>
        </w:rPr>
        <w:t xml:space="preserve"> framework</w:t>
      </w:r>
      <w:r w:rsidRPr="00E26D39">
        <w:rPr>
          <w:rFonts w:ascii="Times New Roman" w:hAnsi="Times New Roman" w:cs="Times New Roman"/>
          <w:sz w:val="24"/>
          <w:szCs w:val="24"/>
        </w:rPr>
        <w:t xml:space="preserve"> akan memaksa kita menggunakan cara penulisan yang baik (mengikuti standar best practice).</w:t>
      </w:r>
    </w:p>
    <w:p w14:paraId="7A3869E1" w14:textId="4A0AAADD" w:rsidR="00D7105E" w:rsidRPr="00E26D39" w:rsidRDefault="00D7105E">
      <w:pPr>
        <w:pStyle w:val="ListParagraph"/>
        <w:numPr>
          <w:ilvl w:val="0"/>
          <w:numId w:val="39"/>
        </w:numPr>
        <w:spacing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Manfaat Laravel untuk Proses Pengembangan Website</w:t>
      </w:r>
    </w:p>
    <w:p w14:paraId="6142D692" w14:textId="5327BFFC" w:rsidR="00D7105E" w:rsidRPr="00E26D39" w:rsidRDefault="00D7105E" w:rsidP="00463774">
      <w:pPr>
        <w:spacing w:line="480" w:lineRule="auto"/>
        <w:ind w:left="720"/>
        <w:jc w:val="both"/>
        <w:rPr>
          <w:rFonts w:ascii="Times New Roman" w:hAnsi="Times New Roman" w:cs="Times New Roman"/>
          <w:b/>
          <w:bCs/>
          <w:sz w:val="24"/>
          <w:szCs w:val="24"/>
        </w:rPr>
      </w:pPr>
      <w:r w:rsidRPr="00E26D39">
        <w:rPr>
          <w:rFonts w:ascii="Times New Roman" w:hAnsi="Times New Roman" w:cs="Times New Roman"/>
          <w:sz w:val="24"/>
          <w:szCs w:val="24"/>
        </w:rPr>
        <w:t>Ma</w:t>
      </w:r>
      <w:r w:rsidR="00F16FA2" w:rsidRPr="00E26D39">
        <w:rPr>
          <w:rFonts w:ascii="Times New Roman" w:hAnsi="Times New Roman" w:cs="Times New Roman"/>
          <w:sz w:val="24"/>
          <w:szCs w:val="24"/>
          <w:lang w:val="en-US"/>
        </w:rPr>
        <w:t>n</w:t>
      </w:r>
      <w:r w:rsidRPr="00E26D39">
        <w:rPr>
          <w:rFonts w:ascii="Times New Roman" w:hAnsi="Times New Roman" w:cs="Times New Roman"/>
          <w:sz w:val="24"/>
          <w:szCs w:val="24"/>
        </w:rPr>
        <w:t>faat laravel dalam pengembangan:</w:t>
      </w:r>
    </w:p>
    <w:p w14:paraId="5C2E865D" w14:textId="62D3A6D9" w:rsidR="00D7105E" w:rsidRPr="00E26D39" w:rsidRDefault="00D7105E">
      <w:pPr>
        <w:pStyle w:val="ListParagraph"/>
        <w:numPr>
          <w:ilvl w:val="0"/>
          <w:numId w:val="41"/>
        </w:numPr>
        <w:spacing w:line="480" w:lineRule="auto"/>
        <w:jc w:val="both"/>
        <w:rPr>
          <w:rFonts w:ascii="Times New Roman" w:eastAsia="Times New Roman" w:hAnsi="Times New Roman" w:cs="Times New Roman"/>
          <w:sz w:val="24"/>
          <w:szCs w:val="24"/>
        </w:rPr>
      </w:pPr>
      <w:r w:rsidRPr="00E26D39">
        <w:rPr>
          <w:rFonts w:ascii="Times New Roman" w:eastAsia="Times New Roman" w:hAnsi="Times New Roman" w:cs="Times New Roman"/>
          <w:sz w:val="24"/>
          <w:szCs w:val="24"/>
        </w:rPr>
        <w:t>website menjadi lebih </w:t>
      </w:r>
      <w:r w:rsidRPr="00E26D39">
        <w:rPr>
          <w:rFonts w:ascii="Times New Roman" w:eastAsia="Times New Roman" w:hAnsi="Times New Roman" w:cs="Times New Roman"/>
          <w:i/>
          <w:iCs/>
          <w:sz w:val="24"/>
          <w:szCs w:val="24"/>
        </w:rPr>
        <w:t>scalable</w:t>
      </w:r>
      <w:r w:rsidRPr="00E26D39">
        <w:rPr>
          <w:rFonts w:ascii="Times New Roman" w:eastAsia="Times New Roman" w:hAnsi="Times New Roman" w:cs="Times New Roman"/>
          <w:sz w:val="24"/>
          <w:szCs w:val="24"/>
        </w:rPr>
        <w:t> (mudah dikembangkan).</w:t>
      </w:r>
    </w:p>
    <w:p w14:paraId="7FE58A21" w14:textId="4B1B8826" w:rsidR="00D7105E" w:rsidRPr="00E26D39" w:rsidRDefault="00FB307E">
      <w:pPr>
        <w:pStyle w:val="ListParagraph"/>
        <w:numPr>
          <w:ilvl w:val="0"/>
          <w:numId w:val="41"/>
        </w:numPr>
        <w:spacing w:line="480" w:lineRule="auto"/>
        <w:jc w:val="both"/>
        <w:rPr>
          <w:rFonts w:ascii="Times New Roman" w:eastAsia="Times New Roman" w:hAnsi="Times New Roman" w:cs="Times New Roman"/>
          <w:sz w:val="24"/>
          <w:szCs w:val="24"/>
        </w:rPr>
      </w:pPr>
      <w:r w:rsidRPr="00E26D39">
        <w:rPr>
          <w:rFonts w:ascii="Times New Roman" w:eastAsia="Times New Roman" w:hAnsi="Times New Roman" w:cs="Times New Roman"/>
          <w:sz w:val="24"/>
          <w:szCs w:val="24"/>
          <w:lang w:val="en-US"/>
        </w:rPr>
        <w:t>T</w:t>
      </w:r>
      <w:r w:rsidR="00D7105E" w:rsidRPr="00E26D39">
        <w:rPr>
          <w:rFonts w:ascii="Times New Roman" w:eastAsia="Times New Roman" w:hAnsi="Times New Roman" w:cs="Times New Roman"/>
          <w:sz w:val="24"/>
          <w:szCs w:val="24"/>
        </w:rPr>
        <w:t>erdapat </w:t>
      </w:r>
      <w:r w:rsidR="00D7105E" w:rsidRPr="00E26D39">
        <w:rPr>
          <w:rFonts w:ascii="Times New Roman" w:eastAsia="Times New Roman" w:hAnsi="Times New Roman" w:cs="Times New Roman"/>
          <w:i/>
          <w:iCs/>
          <w:sz w:val="24"/>
          <w:szCs w:val="24"/>
        </w:rPr>
        <w:t>namespace </w:t>
      </w:r>
      <w:r w:rsidR="00D7105E" w:rsidRPr="00E26D39">
        <w:rPr>
          <w:rFonts w:ascii="Times New Roman" w:eastAsia="Times New Roman" w:hAnsi="Times New Roman" w:cs="Times New Roman"/>
          <w:sz w:val="24"/>
          <w:szCs w:val="24"/>
        </w:rPr>
        <w:t>dan tampilan yang membantu Anda untuk mengorganisir dan mengatur sumber daya website. </w:t>
      </w:r>
    </w:p>
    <w:p w14:paraId="23F106DB" w14:textId="12BE2D92" w:rsidR="00D7105E" w:rsidRPr="00E26D39" w:rsidRDefault="00FB307E">
      <w:pPr>
        <w:pStyle w:val="ListParagraph"/>
        <w:numPr>
          <w:ilvl w:val="0"/>
          <w:numId w:val="41"/>
        </w:numPr>
        <w:spacing w:line="480" w:lineRule="auto"/>
        <w:jc w:val="both"/>
        <w:rPr>
          <w:rFonts w:ascii="Times New Roman" w:eastAsia="Times New Roman" w:hAnsi="Times New Roman" w:cs="Times New Roman"/>
          <w:sz w:val="24"/>
          <w:szCs w:val="24"/>
        </w:rPr>
      </w:pPr>
      <w:r w:rsidRPr="00E26D39">
        <w:rPr>
          <w:rFonts w:ascii="Times New Roman" w:eastAsia="Times New Roman" w:hAnsi="Times New Roman" w:cs="Times New Roman"/>
          <w:sz w:val="24"/>
          <w:szCs w:val="24"/>
          <w:lang w:val="en-US"/>
        </w:rPr>
        <w:t>P</w:t>
      </w:r>
      <w:r w:rsidR="00D7105E" w:rsidRPr="00E26D39">
        <w:rPr>
          <w:rFonts w:ascii="Times New Roman" w:eastAsia="Times New Roman" w:hAnsi="Times New Roman" w:cs="Times New Roman"/>
          <w:sz w:val="24"/>
          <w:szCs w:val="24"/>
        </w:rPr>
        <w:t>roses pengembangan menjadi lebih cepat sehingga menghemat waktu karena Laravel dapat dikombinasikan dengan beberapa komponen dari framework lain untuk mengembangkan website.</w:t>
      </w:r>
    </w:p>
    <w:p w14:paraId="70A0C491" w14:textId="2C7E3A0F" w:rsidR="00D7105E" w:rsidRPr="00E26D39" w:rsidRDefault="00D7105E">
      <w:pPr>
        <w:pStyle w:val="ListParagraph"/>
        <w:numPr>
          <w:ilvl w:val="0"/>
          <w:numId w:val="40"/>
        </w:numPr>
        <w:spacing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Model-View-Controller(MVC)</w:t>
      </w:r>
    </w:p>
    <w:p w14:paraId="62A1D3AD" w14:textId="618BA75A" w:rsidR="00D7105E" w:rsidRPr="00E26D39" w:rsidRDefault="00D7105E" w:rsidP="00463774">
      <w:pPr>
        <w:spacing w:line="480" w:lineRule="auto"/>
        <w:ind w:left="720"/>
        <w:jc w:val="both"/>
        <w:rPr>
          <w:rFonts w:ascii="Times New Roman" w:hAnsi="Times New Roman" w:cs="Times New Roman"/>
          <w:sz w:val="24"/>
          <w:szCs w:val="24"/>
          <w:lang w:val="en-US"/>
        </w:rPr>
      </w:pPr>
      <w:r w:rsidRPr="00E26D39">
        <w:rPr>
          <w:rFonts w:ascii="Times New Roman" w:hAnsi="Times New Roman" w:cs="Times New Roman"/>
          <w:sz w:val="24"/>
          <w:szCs w:val="24"/>
        </w:rPr>
        <w:t>Berikut penjabaran dari komponen-komponen MVC</w:t>
      </w:r>
      <w:r w:rsidR="00FB307E" w:rsidRPr="00E26D39">
        <w:rPr>
          <w:rFonts w:ascii="Times New Roman" w:hAnsi="Times New Roman" w:cs="Times New Roman"/>
          <w:sz w:val="24"/>
          <w:szCs w:val="24"/>
          <w:lang w:val="en-US"/>
        </w:rPr>
        <w:t>:</w:t>
      </w:r>
    </w:p>
    <w:p w14:paraId="75428E5A" w14:textId="2EA574AD" w:rsidR="00D7105E" w:rsidRPr="00E26D39" w:rsidRDefault="00D7105E">
      <w:pPr>
        <w:pStyle w:val="ListParagraph"/>
        <w:numPr>
          <w:ilvl w:val="3"/>
          <w:numId w:val="45"/>
        </w:numPr>
        <w:spacing w:line="480" w:lineRule="auto"/>
        <w:ind w:left="1440"/>
        <w:jc w:val="both"/>
        <w:rPr>
          <w:rFonts w:ascii="Times New Roman" w:hAnsi="Times New Roman" w:cs="Times New Roman"/>
          <w:i/>
          <w:iCs/>
          <w:sz w:val="24"/>
          <w:szCs w:val="24"/>
        </w:rPr>
      </w:pPr>
      <w:r w:rsidRPr="00E26D39">
        <w:rPr>
          <w:rFonts w:ascii="Times New Roman" w:hAnsi="Times New Roman" w:cs="Times New Roman"/>
          <w:i/>
          <w:iCs/>
          <w:sz w:val="24"/>
          <w:szCs w:val="24"/>
        </w:rPr>
        <w:t>Model</w:t>
      </w:r>
    </w:p>
    <w:p w14:paraId="155C123A" w14:textId="77777777" w:rsidR="00D7105E" w:rsidRPr="00E26D39" w:rsidRDefault="00D7105E" w:rsidP="0031247F">
      <w:pPr>
        <w:spacing w:line="480" w:lineRule="auto"/>
        <w:ind w:left="1440"/>
        <w:jc w:val="both"/>
        <w:rPr>
          <w:rFonts w:ascii="Times New Roman" w:hAnsi="Times New Roman" w:cs="Times New Roman"/>
          <w:sz w:val="24"/>
          <w:szCs w:val="24"/>
        </w:rPr>
      </w:pPr>
      <w:r w:rsidRPr="00E26D39">
        <w:rPr>
          <w:rFonts w:ascii="Times New Roman" w:hAnsi="Times New Roman" w:cs="Times New Roman"/>
          <w:i/>
          <w:iCs/>
          <w:sz w:val="24"/>
          <w:szCs w:val="24"/>
        </w:rPr>
        <w:t>Model</w:t>
      </w:r>
      <w:r w:rsidRPr="00E26D39">
        <w:rPr>
          <w:rFonts w:ascii="Times New Roman" w:hAnsi="Times New Roman" w:cs="Times New Roman"/>
          <w:sz w:val="24"/>
          <w:szCs w:val="24"/>
        </w:rPr>
        <w:t xml:space="preserve"> merepresentasikan data yang digunakan aplikasi, seperti database, RSS, atau data yang diperoleh dari pemanggilan </w:t>
      </w:r>
      <w:r w:rsidRPr="00E26D39">
        <w:rPr>
          <w:rFonts w:ascii="Times New Roman" w:hAnsi="Times New Roman" w:cs="Times New Roman"/>
          <w:i/>
          <w:iCs/>
          <w:sz w:val="24"/>
          <w:szCs w:val="24"/>
        </w:rPr>
        <w:t>API</w:t>
      </w:r>
      <w:r w:rsidRPr="00E26D39">
        <w:rPr>
          <w:rFonts w:ascii="Times New Roman" w:hAnsi="Times New Roman" w:cs="Times New Roman"/>
          <w:sz w:val="24"/>
          <w:szCs w:val="24"/>
        </w:rPr>
        <w:t xml:space="preserve">, dan </w:t>
      </w:r>
      <w:r w:rsidRPr="00E26D39">
        <w:rPr>
          <w:rFonts w:ascii="Times New Roman" w:hAnsi="Times New Roman" w:cs="Times New Roman"/>
          <w:sz w:val="24"/>
          <w:szCs w:val="24"/>
        </w:rPr>
        <w:lastRenderedPageBreak/>
        <w:t xml:space="preserve">aksi yang melibatkan operasi </w:t>
      </w:r>
      <w:r w:rsidRPr="00E26D39">
        <w:rPr>
          <w:rFonts w:ascii="Times New Roman" w:hAnsi="Times New Roman" w:cs="Times New Roman"/>
          <w:i/>
          <w:iCs/>
          <w:sz w:val="24"/>
          <w:szCs w:val="24"/>
        </w:rPr>
        <w:t>create, read, update</w:t>
      </w:r>
      <w:r w:rsidRPr="00E26D39">
        <w:rPr>
          <w:rFonts w:ascii="Times New Roman" w:hAnsi="Times New Roman" w:cs="Times New Roman"/>
          <w:sz w:val="24"/>
          <w:szCs w:val="24"/>
        </w:rPr>
        <w:t xml:space="preserve">, dan </w:t>
      </w:r>
      <w:r w:rsidRPr="00E26D39">
        <w:rPr>
          <w:rFonts w:ascii="Times New Roman" w:hAnsi="Times New Roman" w:cs="Times New Roman"/>
          <w:i/>
          <w:iCs/>
          <w:sz w:val="24"/>
          <w:szCs w:val="24"/>
        </w:rPr>
        <w:t>delete (CRUD)</w:t>
      </w:r>
      <w:r w:rsidRPr="00E26D39">
        <w:rPr>
          <w:rFonts w:ascii="Times New Roman" w:hAnsi="Times New Roman" w:cs="Times New Roman"/>
          <w:sz w:val="24"/>
          <w:szCs w:val="24"/>
        </w:rPr>
        <w:t xml:space="preserve"> data.</w:t>
      </w:r>
    </w:p>
    <w:p w14:paraId="0833F48B" w14:textId="2A6ABFB8" w:rsidR="00D7105E" w:rsidRPr="00E26D39" w:rsidRDefault="00D7105E">
      <w:pPr>
        <w:pStyle w:val="ListParagraph"/>
        <w:numPr>
          <w:ilvl w:val="3"/>
          <w:numId w:val="45"/>
        </w:numPr>
        <w:spacing w:line="480" w:lineRule="auto"/>
        <w:ind w:left="1440"/>
        <w:jc w:val="both"/>
        <w:rPr>
          <w:rFonts w:ascii="Times New Roman" w:hAnsi="Times New Roman" w:cs="Times New Roman"/>
          <w:i/>
          <w:iCs/>
          <w:sz w:val="24"/>
          <w:szCs w:val="24"/>
        </w:rPr>
      </w:pPr>
      <w:r w:rsidRPr="00E26D39">
        <w:rPr>
          <w:rFonts w:ascii="Times New Roman" w:hAnsi="Times New Roman" w:cs="Times New Roman"/>
          <w:i/>
          <w:iCs/>
          <w:sz w:val="24"/>
          <w:szCs w:val="24"/>
        </w:rPr>
        <w:t>View</w:t>
      </w:r>
    </w:p>
    <w:p w14:paraId="4C39382F" w14:textId="77777777" w:rsidR="00D7105E" w:rsidRPr="00E26D39" w:rsidRDefault="00D7105E" w:rsidP="0031247F">
      <w:pPr>
        <w:spacing w:line="480" w:lineRule="auto"/>
        <w:ind w:left="1440"/>
        <w:jc w:val="both"/>
        <w:rPr>
          <w:rFonts w:ascii="Times New Roman" w:hAnsi="Times New Roman" w:cs="Times New Roman"/>
          <w:sz w:val="24"/>
          <w:szCs w:val="24"/>
        </w:rPr>
      </w:pPr>
      <w:r w:rsidRPr="00E26D39">
        <w:rPr>
          <w:rFonts w:ascii="Times New Roman" w:hAnsi="Times New Roman" w:cs="Times New Roman"/>
          <w:i/>
          <w:iCs/>
          <w:sz w:val="24"/>
          <w:szCs w:val="24"/>
        </w:rPr>
        <w:t>View</w:t>
      </w:r>
      <w:r w:rsidRPr="00E26D39">
        <w:rPr>
          <w:rFonts w:ascii="Times New Roman" w:hAnsi="Times New Roman" w:cs="Times New Roman"/>
          <w:sz w:val="24"/>
          <w:szCs w:val="24"/>
        </w:rPr>
        <w:t xml:space="preserve"> adalah informasi yang ditampilkan kepada user melalui browser. </w:t>
      </w:r>
      <w:r w:rsidRPr="00E26D39">
        <w:rPr>
          <w:rFonts w:ascii="Times New Roman" w:hAnsi="Times New Roman" w:cs="Times New Roman"/>
          <w:i/>
          <w:iCs/>
          <w:sz w:val="24"/>
          <w:szCs w:val="24"/>
        </w:rPr>
        <w:t>View</w:t>
      </w:r>
      <w:r w:rsidRPr="00E26D39">
        <w:rPr>
          <w:rFonts w:ascii="Times New Roman" w:hAnsi="Times New Roman" w:cs="Times New Roman"/>
          <w:sz w:val="24"/>
          <w:szCs w:val="24"/>
        </w:rPr>
        <w:t xml:space="preserve"> dapat berupa bagian-bagian sebuah halaman, template, atau jenis lain dari halaman atau template.</w:t>
      </w:r>
    </w:p>
    <w:p w14:paraId="4A2D4C0C" w14:textId="65579E0A" w:rsidR="00D7105E" w:rsidRPr="00E26D39" w:rsidRDefault="004F0330">
      <w:pPr>
        <w:pStyle w:val="ListParagraph"/>
        <w:numPr>
          <w:ilvl w:val="3"/>
          <w:numId w:val="45"/>
        </w:numPr>
        <w:spacing w:line="480" w:lineRule="auto"/>
        <w:ind w:left="1440"/>
        <w:jc w:val="both"/>
        <w:rPr>
          <w:rFonts w:ascii="Times New Roman" w:hAnsi="Times New Roman" w:cs="Times New Roman"/>
          <w:i/>
          <w:iCs/>
          <w:sz w:val="24"/>
          <w:szCs w:val="24"/>
        </w:rPr>
      </w:pPr>
      <w:r w:rsidRPr="00E26D39">
        <w:rPr>
          <w:rFonts w:ascii="Times New Roman" w:hAnsi="Times New Roman" w:cs="Times New Roman"/>
          <w:i/>
          <w:iCs/>
          <w:sz w:val="24"/>
          <w:szCs w:val="24"/>
          <w:lang w:val="en-US"/>
        </w:rPr>
        <w:t>C</w:t>
      </w:r>
      <w:r w:rsidR="00D7105E" w:rsidRPr="00E26D39">
        <w:rPr>
          <w:rFonts w:ascii="Times New Roman" w:hAnsi="Times New Roman" w:cs="Times New Roman"/>
          <w:i/>
          <w:iCs/>
          <w:sz w:val="24"/>
          <w:szCs w:val="24"/>
        </w:rPr>
        <w:t>ontroller</w:t>
      </w:r>
    </w:p>
    <w:p w14:paraId="46CB548E" w14:textId="77777777" w:rsidR="00D7105E" w:rsidRPr="00E26D39" w:rsidRDefault="00D7105E" w:rsidP="0031247F">
      <w:pPr>
        <w:spacing w:line="480" w:lineRule="auto"/>
        <w:ind w:left="1440"/>
        <w:jc w:val="both"/>
        <w:rPr>
          <w:rFonts w:ascii="Times New Roman" w:hAnsi="Times New Roman" w:cs="Times New Roman"/>
          <w:sz w:val="24"/>
          <w:szCs w:val="24"/>
        </w:rPr>
      </w:pPr>
      <w:r w:rsidRPr="00E26D39">
        <w:rPr>
          <w:rFonts w:ascii="Times New Roman" w:hAnsi="Times New Roman" w:cs="Times New Roman"/>
          <w:i/>
          <w:iCs/>
          <w:sz w:val="24"/>
          <w:szCs w:val="24"/>
        </w:rPr>
        <w:t xml:space="preserve">Controller </w:t>
      </w:r>
      <w:r w:rsidRPr="00E26D39">
        <w:rPr>
          <w:rFonts w:ascii="Times New Roman" w:hAnsi="Times New Roman" w:cs="Times New Roman"/>
          <w:sz w:val="24"/>
          <w:szCs w:val="24"/>
        </w:rPr>
        <w:t>adalah “</w:t>
      </w:r>
      <w:r w:rsidRPr="00E26D39">
        <w:rPr>
          <w:rFonts w:ascii="Times New Roman" w:hAnsi="Times New Roman" w:cs="Times New Roman"/>
          <w:i/>
          <w:iCs/>
          <w:sz w:val="24"/>
          <w:szCs w:val="24"/>
        </w:rPr>
        <w:t>business logic</w:t>
      </w:r>
      <w:r w:rsidRPr="00E26D39">
        <w:rPr>
          <w:rFonts w:ascii="Times New Roman" w:hAnsi="Times New Roman" w:cs="Times New Roman"/>
          <w:sz w:val="24"/>
          <w:szCs w:val="24"/>
        </w:rPr>
        <w:t xml:space="preserve">” yang bertugas sebagai jembatan antara model dan </w:t>
      </w:r>
      <w:r w:rsidRPr="00E26D39">
        <w:rPr>
          <w:rFonts w:ascii="Times New Roman" w:hAnsi="Times New Roman" w:cs="Times New Roman"/>
          <w:i/>
          <w:iCs/>
          <w:sz w:val="24"/>
          <w:szCs w:val="24"/>
        </w:rPr>
        <w:t>view. Controller</w:t>
      </w:r>
      <w:r w:rsidRPr="00E26D39">
        <w:rPr>
          <w:rFonts w:ascii="Times New Roman" w:hAnsi="Times New Roman" w:cs="Times New Roman"/>
          <w:sz w:val="24"/>
          <w:szCs w:val="24"/>
        </w:rPr>
        <w:t xml:space="preserve"> akan merespon </w:t>
      </w:r>
      <w:r w:rsidRPr="00E26D39">
        <w:rPr>
          <w:rFonts w:ascii="Times New Roman" w:hAnsi="Times New Roman" w:cs="Times New Roman"/>
          <w:i/>
          <w:iCs/>
          <w:sz w:val="24"/>
          <w:szCs w:val="24"/>
        </w:rPr>
        <w:t>HTTP request</w:t>
      </w:r>
      <w:r w:rsidRPr="00E26D39">
        <w:rPr>
          <w:rFonts w:ascii="Times New Roman" w:hAnsi="Times New Roman" w:cs="Times New Roman"/>
          <w:sz w:val="24"/>
          <w:szCs w:val="24"/>
        </w:rPr>
        <w:t xml:space="preserve"> yang datang dari user (melalui browser), dari </w:t>
      </w:r>
      <w:r w:rsidRPr="00E26D39">
        <w:rPr>
          <w:rFonts w:ascii="Times New Roman" w:hAnsi="Times New Roman" w:cs="Times New Roman"/>
          <w:i/>
          <w:iCs/>
          <w:sz w:val="24"/>
          <w:szCs w:val="24"/>
        </w:rPr>
        <w:t>request</w:t>
      </w:r>
      <w:r w:rsidRPr="00E26D39">
        <w:rPr>
          <w:rFonts w:ascii="Times New Roman" w:hAnsi="Times New Roman" w:cs="Times New Roman"/>
          <w:sz w:val="24"/>
          <w:szCs w:val="24"/>
        </w:rPr>
        <w:t xml:space="preserve"> ini </w:t>
      </w:r>
      <w:r w:rsidRPr="00E26D39">
        <w:rPr>
          <w:rFonts w:ascii="Times New Roman" w:hAnsi="Times New Roman" w:cs="Times New Roman"/>
          <w:i/>
          <w:iCs/>
          <w:sz w:val="24"/>
          <w:szCs w:val="24"/>
        </w:rPr>
        <w:t>controller</w:t>
      </w:r>
      <w:r w:rsidRPr="00E26D39">
        <w:rPr>
          <w:rFonts w:ascii="Times New Roman" w:hAnsi="Times New Roman" w:cs="Times New Roman"/>
          <w:sz w:val="24"/>
          <w:szCs w:val="24"/>
        </w:rPr>
        <w:t xml:space="preserve"> akan menentukan apa yang harus dilakukan.</w:t>
      </w:r>
    </w:p>
    <w:p w14:paraId="0177B085" w14:textId="77777777" w:rsidR="00D7105E" w:rsidRPr="00E26D39" w:rsidRDefault="00D7105E" w:rsidP="004F0330">
      <w:pPr>
        <w:jc w:val="center"/>
        <w:rPr>
          <w:rFonts w:ascii="Times New Roman" w:hAnsi="Times New Roman" w:cs="Times New Roman"/>
          <w:b/>
          <w:bCs/>
          <w:sz w:val="24"/>
          <w:szCs w:val="24"/>
        </w:rPr>
      </w:pPr>
      <w:r w:rsidRPr="00E26D39">
        <w:rPr>
          <w:rFonts w:ascii="Times New Roman" w:hAnsi="Times New Roman" w:cs="Times New Roman"/>
          <w:b/>
          <w:bCs/>
          <w:noProof/>
          <w:sz w:val="24"/>
          <w:szCs w:val="24"/>
        </w:rPr>
        <w:drawing>
          <wp:inline distT="0" distB="0" distL="0" distR="0" wp14:anchorId="0E288164" wp14:editId="42F8968C">
            <wp:extent cx="4105275" cy="2181225"/>
            <wp:effectExtent l="0" t="0" r="9525" b="9525"/>
            <wp:docPr id="13193719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37199" name="Picture 131937199"/>
                    <pic:cNvPicPr/>
                  </pic:nvPicPr>
                  <pic:blipFill>
                    <a:blip r:embed="rId39">
                      <a:extLst>
                        <a:ext uri="{28A0092B-C50C-407E-A947-70E740481C1C}">
                          <a14:useLocalDpi xmlns:a14="http://schemas.microsoft.com/office/drawing/2010/main" val="0"/>
                        </a:ext>
                      </a:extLst>
                    </a:blip>
                    <a:stretch>
                      <a:fillRect/>
                    </a:stretch>
                  </pic:blipFill>
                  <pic:spPr>
                    <a:xfrm>
                      <a:off x="0" y="0"/>
                      <a:ext cx="4105275" cy="2181225"/>
                    </a:xfrm>
                    <a:prstGeom prst="rect">
                      <a:avLst/>
                    </a:prstGeom>
                  </pic:spPr>
                </pic:pic>
              </a:graphicData>
            </a:graphic>
          </wp:inline>
        </w:drawing>
      </w:r>
    </w:p>
    <w:p w14:paraId="67BB8521" w14:textId="77777777" w:rsidR="00D7105E" w:rsidRPr="00E26D39" w:rsidRDefault="00D7105E" w:rsidP="004F0330">
      <w:pPr>
        <w:jc w:val="center"/>
        <w:rPr>
          <w:rFonts w:ascii="Times New Roman" w:hAnsi="Times New Roman" w:cs="Times New Roman"/>
          <w:sz w:val="24"/>
          <w:szCs w:val="24"/>
        </w:rPr>
      </w:pPr>
      <w:r w:rsidRPr="00E26D39">
        <w:rPr>
          <w:rFonts w:ascii="Times New Roman" w:hAnsi="Times New Roman" w:cs="Times New Roman"/>
          <w:sz w:val="24"/>
          <w:szCs w:val="24"/>
        </w:rPr>
        <w:t>Gambar 2.2 Detail MVC Pada Laravel</w:t>
      </w:r>
    </w:p>
    <w:p w14:paraId="1FEF2047" w14:textId="61272255" w:rsidR="00D7105E" w:rsidRPr="00E26D39" w:rsidRDefault="00D7105E" w:rsidP="00463774">
      <w:pPr>
        <w:spacing w:line="480" w:lineRule="auto"/>
        <w:ind w:left="630"/>
        <w:jc w:val="both"/>
        <w:rPr>
          <w:rFonts w:ascii="Times New Roman" w:hAnsi="Times New Roman" w:cs="Times New Roman"/>
          <w:sz w:val="24"/>
          <w:szCs w:val="24"/>
          <w:lang w:val="en-US"/>
        </w:rPr>
      </w:pPr>
      <w:r w:rsidRPr="00E26D39">
        <w:rPr>
          <w:rFonts w:ascii="Times New Roman" w:hAnsi="Times New Roman" w:cs="Times New Roman"/>
          <w:sz w:val="24"/>
          <w:szCs w:val="24"/>
        </w:rPr>
        <w:t>Pada Gambar 2.</w:t>
      </w:r>
      <w:r w:rsidR="00FB307E" w:rsidRPr="00E26D39">
        <w:rPr>
          <w:rFonts w:ascii="Times New Roman" w:hAnsi="Times New Roman" w:cs="Times New Roman"/>
          <w:sz w:val="24"/>
          <w:szCs w:val="24"/>
          <w:lang w:val="en-US"/>
        </w:rPr>
        <w:t>2</w:t>
      </w:r>
      <w:r w:rsidRPr="00E26D39">
        <w:rPr>
          <w:rFonts w:ascii="Times New Roman" w:hAnsi="Times New Roman" w:cs="Times New Roman"/>
          <w:sz w:val="24"/>
          <w:szCs w:val="24"/>
        </w:rPr>
        <w:t xml:space="preserve"> Detail MVC Pada laravel dapat dijelaskan sebagai berikut</w:t>
      </w:r>
      <w:r w:rsidR="00463774" w:rsidRPr="00E26D39">
        <w:rPr>
          <w:rFonts w:ascii="Times New Roman" w:hAnsi="Times New Roman" w:cs="Times New Roman"/>
          <w:sz w:val="24"/>
          <w:szCs w:val="24"/>
          <w:lang w:val="en-US"/>
        </w:rPr>
        <w:t>:</w:t>
      </w:r>
    </w:p>
    <w:p w14:paraId="33B60834" w14:textId="33D9BDE3" w:rsidR="00D7105E" w:rsidRPr="00E26D39" w:rsidRDefault="00D7105E" w:rsidP="00463774">
      <w:pPr>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1.</w:t>
      </w:r>
      <w:r w:rsidR="009357C7">
        <w:rPr>
          <w:rFonts w:ascii="Times New Roman" w:hAnsi="Times New Roman" w:cs="Times New Roman"/>
          <w:sz w:val="24"/>
          <w:szCs w:val="24"/>
          <w:lang w:val="en-US"/>
        </w:rPr>
        <w:t xml:space="preserve"> </w:t>
      </w:r>
      <w:r w:rsidRPr="00E26D39">
        <w:rPr>
          <w:rFonts w:ascii="Times New Roman" w:hAnsi="Times New Roman" w:cs="Times New Roman"/>
          <w:sz w:val="24"/>
          <w:szCs w:val="24"/>
        </w:rPr>
        <w:t>User mengakses website melalui route tertentu.</w:t>
      </w:r>
    </w:p>
    <w:p w14:paraId="69658682" w14:textId="77777777" w:rsidR="00D7105E" w:rsidRPr="00E26D39" w:rsidRDefault="00D7105E" w:rsidP="00463774">
      <w:pPr>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 xml:space="preserve"> 2. Route tersebut akan mengarah / merujuk kepada controller action. </w:t>
      </w:r>
    </w:p>
    <w:p w14:paraId="76E61E56" w14:textId="77777777" w:rsidR="00D7105E" w:rsidRPr="00E26D39" w:rsidRDefault="00D7105E" w:rsidP="00463774">
      <w:pPr>
        <w:spacing w:line="480" w:lineRule="auto"/>
        <w:ind w:left="1170" w:hanging="270"/>
        <w:jc w:val="both"/>
        <w:rPr>
          <w:rFonts w:ascii="Times New Roman" w:hAnsi="Times New Roman" w:cs="Times New Roman"/>
          <w:sz w:val="24"/>
          <w:szCs w:val="24"/>
        </w:rPr>
      </w:pPr>
      <w:r w:rsidRPr="00E26D39">
        <w:rPr>
          <w:rFonts w:ascii="Times New Roman" w:hAnsi="Times New Roman" w:cs="Times New Roman"/>
          <w:sz w:val="24"/>
          <w:szCs w:val="24"/>
        </w:rPr>
        <w:lastRenderedPageBreak/>
        <w:t>3. Apabila terdapat data yang ingin diakses, maka controller akan menuju model. Bila tidak ada, controller langsung mengembalikan sebuah view tanpa data (langsung ke poin 5).</w:t>
      </w:r>
    </w:p>
    <w:p w14:paraId="7526C5C5" w14:textId="77777777" w:rsidR="00D7105E" w:rsidRPr="00E26D39" w:rsidRDefault="00D7105E" w:rsidP="00463774">
      <w:pPr>
        <w:spacing w:line="480" w:lineRule="auto"/>
        <w:ind w:left="1170" w:hanging="270"/>
        <w:jc w:val="both"/>
        <w:rPr>
          <w:rFonts w:ascii="Times New Roman" w:hAnsi="Times New Roman" w:cs="Times New Roman"/>
          <w:sz w:val="24"/>
          <w:szCs w:val="24"/>
        </w:rPr>
      </w:pPr>
      <w:r w:rsidRPr="00E26D39">
        <w:rPr>
          <w:rFonts w:ascii="Times New Roman" w:hAnsi="Times New Roman" w:cs="Times New Roman"/>
          <w:sz w:val="24"/>
          <w:szCs w:val="24"/>
        </w:rPr>
        <w:t xml:space="preserve"> 4. Model ini akan berinteraksi dengan database untuk mendapatkan sebuah data, menyimpan, merubah, maupun menghapus data. </w:t>
      </w:r>
    </w:p>
    <w:p w14:paraId="6B7E1292" w14:textId="77777777" w:rsidR="00D7105E" w:rsidRPr="00E26D39" w:rsidRDefault="00D7105E" w:rsidP="00463774">
      <w:pPr>
        <w:spacing w:line="480" w:lineRule="auto"/>
        <w:ind w:left="1170" w:hanging="270"/>
        <w:jc w:val="both"/>
        <w:rPr>
          <w:rFonts w:ascii="Times New Roman" w:hAnsi="Times New Roman" w:cs="Times New Roman"/>
          <w:sz w:val="24"/>
          <w:szCs w:val="24"/>
        </w:rPr>
      </w:pPr>
      <w:r w:rsidRPr="00E26D39">
        <w:rPr>
          <w:rFonts w:ascii="Times New Roman" w:hAnsi="Times New Roman" w:cs="Times New Roman"/>
          <w:sz w:val="24"/>
          <w:szCs w:val="24"/>
        </w:rPr>
        <w:t xml:space="preserve">5. Setelah berhasil mendapatkan data dari model, controller akan mengembalikan sebuah view beserta data jika ada. </w:t>
      </w:r>
    </w:p>
    <w:p w14:paraId="5E9B5C8E" w14:textId="77777777" w:rsidR="00D7105E" w:rsidRPr="00E26D39" w:rsidRDefault="00D7105E" w:rsidP="00463774">
      <w:pPr>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6. Proses terakhir dimana view dilihat oleh user.</w:t>
      </w:r>
    </w:p>
    <w:p w14:paraId="093A949F" w14:textId="77777777" w:rsidR="00D7105E" w:rsidRPr="00E26D39" w:rsidRDefault="00D7105E">
      <w:pPr>
        <w:pStyle w:val="ListParagraph"/>
        <w:numPr>
          <w:ilvl w:val="0"/>
          <w:numId w:val="7"/>
        </w:numPr>
        <w:spacing w:after="160" w:line="480" w:lineRule="auto"/>
        <w:ind w:left="900" w:hanging="720"/>
        <w:jc w:val="both"/>
        <w:outlineLvl w:val="2"/>
        <w:rPr>
          <w:rFonts w:ascii="Times New Roman" w:hAnsi="Times New Roman" w:cs="Times New Roman"/>
          <w:b/>
          <w:bCs/>
          <w:sz w:val="24"/>
          <w:szCs w:val="24"/>
        </w:rPr>
      </w:pPr>
      <w:bookmarkStart w:id="62" w:name="_Toc156162725"/>
      <w:bookmarkStart w:id="63" w:name="_Toc156633502"/>
      <w:r w:rsidRPr="00E26D39">
        <w:rPr>
          <w:rFonts w:ascii="Times New Roman" w:hAnsi="Times New Roman" w:cs="Times New Roman"/>
          <w:b/>
          <w:bCs/>
          <w:sz w:val="24"/>
          <w:szCs w:val="24"/>
        </w:rPr>
        <w:t>Website</w:t>
      </w:r>
      <w:bookmarkEnd w:id="62"/>
      <w:bookmarkEnd w:id="63"/>
    </w:p>
    <w:p w14:paraId="5079631C" w14:textId="33270878" w:rsidR="00D7105E" w:rsidRPr="00E26D39" w:rsidRDefault="00D7105E" w:rsidP="00FB307E">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Website adalah kumpulan beberapa halaman web dimana informasi dapat berupa bentuk gambar, teks, suara, gambar dan lain lain yang dipersentasikan dalam bentuk hypertext serta bisa diakses oleh perangkat lunak yang disebut dengan browser</w:t>
      </w:r>
      <w:r w:rsidR="00121BC8">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DOI":"10.35968/jsi.v9i1.840","ISSN":"23559675","abstract":"Dalam kegiatan perusahaan, perangkat lunak merupakan bagian yang sangat penting\ndalam kelancaran kegiatan perusahaan, seperti kemampuan untuk melakukan\npengolahan, penyimpanan dan pengaksesan informasi yang diperlukan dengan cepat\ndan tepat. Begitu juga tenaga kerja atau pegawai yang berkualitas, dan terdidik hampir\ndibutuhkan untuk semua perusahaan. Saat ini kesulitan beberapa perusahaan atau\ninstansi dalam memilih pegawai adalah bagaimana perusahaan/ instansi bisa menyeleksi\npegawai berkualitas. Oleh karena itu pada penelitian ini dibuat sistem informasi\npenerimaan pegawai menggunakan metode Simple Additive Weighting (SAW), pada\nmetode ini bobot posisi yang akan dipilih dan nilai bobot dari calon pegawai lalu di olah\nsampai memenuhi syarat dan hasil dari proses tersebut berupa skor akhir yang bernilai\n1-4 yang telah diurutkan dari yang paling tinggi","author":[{"dropping-particle":"","family":"Informatika","given":"Fasilkom","non-dropping-particle":"","parse-names":false,"suffix":""},{"dropping-particle":"","family":"Bhayangkara","given":"Universitas","non-dropping-particle":"","parse-names":false,"suffix":""},{"dropping-particle":"","family":"Raya","given":"Jakarta","non-dropping-particle":"","parse-names":false,"suffix":""}],"container-title":"Jurnal Sistem Informasi Universitas Suryadarma","id":"ITEM-1","issue":"1","issued":{"date-parts":[["2014"]]},"page":"39-46","title":"Perancangan Sistem Informasi Penerimaan Pegawai Menggunakatan Simple Additive Weighting (Saw) Berbasis Website","type":"article-journal","volume":"9"},"uris":["http://www.mendeley.com/documents/?uuid=1fcacc4a-d367-48c3-98bf-003d798a414d"]}],"mendeley":{"formattedCitation":"(Informatika et al., 2014)","plainTextFormattedCitation":"(Informatika et al., 2014)","previouslyFormattedCitation":"(Informatika et al., 2014)"},"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Informatika et al., 2014)</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 xml:space="preserve">.Berikut merupakan jenis kategori website : </w:t>
      </w:r>
    </w:p>
    <w:p w14:paraId="20BE9345" w14:textId="4A248C84" w:rsidR="00FB307E" w:rsidRPr="00E26D39" w:rsidRDefault="00D7105E">
      <w:pPr>
        <w:pStyle w:val="ListParagraph"/>
        <w:numPr>
          <w:ilvl w:val="0"/>
          <w:numId w:val="42"/>
        </w:numPr>
        <w:spacing w:line="480" w:lineRule="auto"/>
        <w:ind w:left="990" w:hanging="450"/>
        <w:jc w:val="both"/>
        <w:rPr>
          <w:rFonts w:ascii="Times New Roman" w:hAnsi="Times New Roman" w:cs="Times New Roman"/>
          <w:sz w:val="24"/>
          <w:szCs w:val="24"/>
        </w:rPr>
      </w:pPr>
      <w:r w:rsidRPr="00E26D39">
        <w:rPr>
          <w:rFonts w:ascii="Times New Roman" w:hAnsi="Times New Roman" w:cs="Times New Roman"/>
          <w:sz w:val="24"/>
          <w:szCs w:val="24"/>
        </w:rPr>
        <w:t xml:space="preserve">Web statis Web statis </w:t>
      </w:r>
    </w:p>
    <w:p w14:paraId="5BDC05EF" w14:textId="1BCCF423" w:rsidR="00D7105E" w:rsidRPr="00E26D39" w:rsidRDefault="00D7105E" w:rsidP="0078142E">
      <w:pPr>
        <w:pStyle w:val="ListParagraph"/>
        <w:spacing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merupakan website yang memiliki halaman tetap atau tidak berubah. Perubahan suatu halaman pada website statis dilakukan secara manual dengan mengubah kode yang menjadi struktur dari website tersebut.</w:t>
      </w:r>
    </w:p>
    <w:p w14:paraId="00472087" w14:textId="43B77D6F" w:rsidR="00FB307E" w:rsidRPr="00E26D39" w:rsidRDefault="00D7105E">
      <w:pPr>
        <w:pStyle w:val="ListParagraph"/>
        <w:numPr>
          <w:ilvl w:val="0"/>
          <w:numId w:val="42"/>
        </w:numPr>
        <w:spacing w:line="480" w:lineRule="auto"/>
        <w:ind w:left="990" w:hanging="450"/>
        <w:jc w:val="both"/>
        <w:rPr>
          <w:rFonts w:ascii="Times New Roman" w:hAnsi="Times New Roman" w:cs="Times New Roman"/>
          <w:sz w:val="24"/>
          <w:szCs w:val="24"/>
        </w:rPr>
      </w:pPr>
      <w:r w:rsidRPr="00E26D39">
        <w:rPr>
          <w:rFonts w:ascii="Times New Roman" w:hAnsi="Times New Roman" w:cs="Times New Roman"/>
          <w:sz w:val="24"/>
          <w:szCs w:val="24"/>
        </w:rPr>
        <w:t xml:space="preserve">Web dinamis </w:t>
      </w:r>
    </w:p>
    <w:p w14:paraId="22DC76B8" w14:textId="6DC6D786" w:rsidR="00D7105E" w:rsidRPr="00E26D39" w:rsidRDefault="00D7105E" w:rsidP="0078142E">
      <w:pPr>
        <w:pStyle w:val="ListParagraph"/>
        <w:spacing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 xml:space="preserve">Web dinamis merupakan website yang secara terstruktur diperuntukkan untuk diperbaharui atau update sesering mungkin. Pada web dinamis </w:t>
      </w:r>
      <w:r w:rsidRPr="00E26D39">
        <w:rPr>
          <w:rFonts w:ascii="Times New Roman" w:hAnsi="Times New Roman" w:cs="Times New Roman"/>
          <w:sz w:val="24"/>
          <w:szCs w:val="24"/>
        </w:rPr>
        <w:lastRenderedPageBreak/>
        <w:t xml:space="preserve">disediakan halaman back-end untuk melakukan perubahan konten dari website tersebut. </w:t>
      </w:r>
    </w:p>
    <w:p w14:paraId="31F0626A" w14:textId="6DFC5C1D" w:rsidR="00FB307E" w:rsidRPr="00E26D39" w:rsidRDefault="00D7105E">
      <w:pPr>
        <w:pStyle w:val="ListParagraph"/>
        <w:numPr>
          <w:ilvl w:val="0"/>
          <w:numId w:val="42"/>
        </w:numPr>
        <w:spacing w:line="480" w:lineRule="auto"/>
        <w:ind w:left="990" w:hanging="450"/>
        <w:jc w:val="both"/>
        <w:rPr>
          <w:rFonts w:ascii="Times New Roman" w:hAnsi="Times New Roman" w:cs="Times New Roman"/>
          <w:sz w:val="24"/>
          <w:szCs w:val="24"/>
        </w:rPr>
      </w:pPr>
      <w:r w:rsidRPr="00E26D39">
        <w:rPr>
          <w:rFonts w:ascii="Times New Roman" w:hAnsi="Times New Roman" w:cs="Times New Roman"/>
          <w:sz w:val="24"/>
          <w:szCs w:val="24"/>
        </w:rPr>
        <w:t xml:space="preserve">Web interaktif </w:t>
      </w:r>
    </w:p>
    <w:p w14:paraId="7EC342F6" w14:textId="1354A952" w:rsidR="00D7105E" w:rsidRPr="00E26D39" w:rsidRDefault="00D7105E" w:rsidP="0078142E">
      <w:pPr>
        <w:pStyle w:val="ListParagraph"/>
        <w:spacing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Web interaktif merupakan website yang berinteraksi antar pengguna. Biasanya berupa forum diskusi maupun blog dan memiliki moderator sebagai pengatur alur diskusi.</w:t>
      </w:r>
    </w:p>
    <w:p w14:paraId="23ECDA92" w14:textId="77777777" w:rsidR="00D7105E" w:rsidRPr="00E26D39" w:rsidRDefault="00D7105E">
      <w:pPr>
        <w:pStyle w:val="ListParagraph"/>
        <w:numPr>
          <w:ilvl w:val="0"/>
          <w:numId w:val="7"/>
        </w:numPr>
        <w:tabs>
          <w:tab w:val="left" w:pos="1080"/>
        </w:tabs>
        <w:spacing w:after="160" w:line="480" w:lineRule="auto"/>
        <w:ind w:left="900" w:hanging="720"/>
        <w:jc w:val="both"/>
        <w:outlineLvl w:val="2"/>
        <w:rPr>
          <w:rFonts w:ascii="Times New Roman" w:hAnsi="Times New Roman" w:cs="Times New Roman"/>
          <w:b/>
          <w:bCs/>
          <w:sz w:val="24"/>
          <w:szCs w:val="24"/>
        </w:rPr>
      </w:pPr>
      <w:r w:rsidRPr="00E26D39">
        <w:rPr>
          <w:rFonts w:ascii="Times New Roman" w:hAnsi="Times New Roman" w:cs="Times New Roman"/>
          <w:b/>
          <w:bCs/>
          <w:sz w:val="24"/>
          <w:szCs w:val="24"/>
        </w:rPr>
        <w:t xml:space="preserve"> </w:t>
      </w:r>
      <w:bookmarkStart w:id="64" w:name="_Toc156162726"/>
      <w:bookmarkStart w:id="65" w:name="_Toc156633503"/>
      <w:r w:rsidRPr="00E26D39">
        <w:rPr>
          <w:rFonts w:ascii="Times New Roman" w:hAnsi="Times New Roman" w:cs="Times New Roman"/>
          <w:b/>
          <w:bCs/>
          <w:sz w:val="24"/>
          <w:szCs w:val="24"/>
        </w:rPr>
        <w:t>Black-Box  Testing</w:t>
      </w:r>
      <w:bookmarkEnd w:id="64"/>
      <w:bookmarkEnd w:id="65"/>
    </w:p>
    <w:p w14:paraId="371A01DB" w14:textId="7B7C9FFC" w:rsidR="00D7105E" w:rsidRPr="00E26D39" w:rsidRDefault="00D7105E" w:rsidP="00FB307E">
      <w:pPr>
        <w:spacing w:line="480" w:lineRule="auto"/>
        <w:ind w:left="180" w:firstLine="540"/>
        <w:jc w:val="both"/>
        <w:rPr>
          <w:rFonts w:ascii="Times New Roman" w:hAnsi="Times New Roman" w:cs="Times New Roman"/>
          <w:sz w:val="24"/>
          <w:szCs w:val="24"/>
        </w:rPr>
      </w:pPr>
      <w:r w:rsidRPr="00E26D39">
        <w:rPr>
          <w:rFonts w:ascii="Times New Roman" w:hAnsi="Times New Roman" w:cs="Times New Roman"/>
          <w:sz w:val="24"/>
          <w:szCs w:val="24"/>
        </w:rPr>
        <w:t>Black-box testing menjadi pilihan peneliti untuk melakukan pengujian pada sistem informasi e-surat. Pengujian dengan menggunakan black-box testing bertujuan untuk melihat kesesuaian fungsi-fungsi yang terdapat pada sistem tanpa mengetahui struktur kode program yang digunakan</w:t>
      </w:r>
      <w:r w:rsidR="00121BC8">
        <w:rPr>
          <w:rFonts w:ascii="Times New Roman" w:hAnsi="Times New Roman" w:cs="Times New Roman"/>
          <w:sz w:val="24"/>
          <w:szCs w:val="24"/>
          <w:lang w:val="en-US"/>
        </w:rPr>
        <w:t xml:space="preserve"> </w:t>
      </w:r>
      <w:r w:rsidRPr="00E26D39">
        <w:rPr>
          <w:rFonts w:ascii="Times New Roman" w:hAnsi="Times New Roman" w:cs="Times New Roman"/>
          <w:sz w:val="24"/>
          <w:szCs w:val="24"/>
        </w:rPr>
        <w:fldChar w:fldCharType="begin" w:fldLock="1"/>
      </w:r>
      <w:r w:rsidRPr="00E26D39">
        <w:rPr>
          <w:rFonts w:ascii="Times New Roman" w:hAnsi="Times New Roman" w:cs="Times New Roman"/>
          <w:sz w:val="24"/>
          <w:szCs w:val="24"/>
        </w:rPr>
        <w:instrText>ADDIN CSL_CITATION {"citationItems":[{"id":"ITEM-1","itemData":{"author":[{"dropping-particle":"","family":"Sofi","given":"gina fairuz","non-dropping-particle":"","parse-names":false,"suffix":""}],"id":"ITEM-1","issued":{"date-parts":[["2022"]]},"title":"PENGEMBANGAN APLIKASI E-SURAT UNTUK MENINGKATKAN KINERJA INSTANSI DI KABUPATEN LOMBOK TENGAH","type":"book"},"uris":["http://www.mendeley.com/documents/?uuid=4d968fd1-8556-48d4-a423-5a21731d0523"]}],"mendeley":{"formattedCitation":"(Sofi, 2022)","plainTextFormattedCitation":"(Sofi, 2022)","previouslyFormattedCitation":"(Sofi, 2022)"},"properties":{"noteIndex":0},"schema":"https://github.com/citation-style-language/schema/raw/master/csl-citation.json"}</w:instrText>
      </w:r>
      <w:r w:rsidRPr="00E26D39">
        <w:rPr>
          <w:rFonts w:ascii="Times New Roman" w:hAnsi="Times New Roman" w:cs="Times New Roman"/>
          <w:sz w:val="24"/>
          <w:szCs w:val="24"/>
        </w:rPr>
        <w:fldChar w:fldCharType="separate"/>
      </w:r>
      <w:r w:rsidRPr="00E26D39">
        <w:rPr>
          <w:rFonts w:ascii="Times New Roman" w:hAnsi="Times New Roman" w:cs="Times New Roman"/>
          <w:noProof/>
          <w:sz w:val="24"/>
          <w:szCs w:val="24"/>
        </w:rPr>
        <w:t>(Sofi, 2022)</w:t>
      </w:r>
      <w:r w:rsidRPr="00E26D39">
        <w:rPr>
          <w:rFonts w:ascii="Times New Roman" w:hAnsi="Times New Roman" w:cs="Times New Roman"/>
          <w:sz w:val="24"/>
          <w:szCs w:val="24"/>
        </w:rPr>
        <w:fldChar w:fldCharType="end"/>
      </w:r>
      <w:r w:rsidRPr="00E26D39">
        <w:rPr>
          <w:rFonts w:ascii="Times New Roman" w:hAnsi="Times New Roman" w:cs="Times New Roman"/>
          <w:sz w:val="24"/>
          <w:szCs w:val="24"/>
        </w:rPr>
        <w:t>.Teknik-teknik yang biasa digunakan untuk menguji perangkat lunak, antaralain :</w:t>
      </w:r>
    </w:p>
    <w:p w14:paraId="175C00AA" w14:textId="77777777" w:rsidR="00463774"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ll pair testing</w:t>
      </w:r>
      <w:r w:rsidRPr="00E26D39">
        <w:rPr>
          <w:rFonts w:ascii="Times New Roman" w:hAnsi="Times New Roman" w:cs="Times New Roman"/>
          <w:sz w:val="24"/>
          <w:szCs w:val="24"/>
        </w:rPr>
        <w:t xml:space="preserve"> </w:t>
      </w:r>
    </w:p>
    <w:p w14:paraId="7BC60ACB" w14:textId="31D36F27" w:rsidR="00D7105E" w:rsidRPr="00E26D39" w:rsidRDefault="00D7105E" w:rsidP="00463774">
      <w:pPr>
        <w:pStyle w:val="ListParagraph"/>
        <w:spacing w:after="160"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Teknik ini juga dikenal dengan nama pairwise testing. Pengujian ini digunakan untuk menguji semua kemungkinan kombinasi dari seluruh pasangan berdasarkan input parameternya.</w:t>
      </w:r>
    </w:p>
    <w:p w14:paraId="6750F7C9" w14:textId="4FB2F42C" w:rsidR="00463774"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t>Boundary value analysis Teknik boundary value analysis</w:t>
      </w:r>
      <w:r w:rsidRPr="00E26D39">
        <w:rPr>
          <w:rFonts w:ascii="Times New Roman" w:hAnsi="Times New Roman" w:cs="Times New Roman"/>
          <w:sz w:val="24"/>
          <w:szCs w:val="24"/>
        </w:rPr>
        <w:t xml:space="preserve"> </w:t>
      </w:r>
    </w:p>
    <w:p w14:paraId="7798FE96" w14:textId="7B7B0707" w:rsidR="00D7105E" w:rsidRPr="00E26D39" w:rsidRDefault="00463774" w:rsidP="00463774">
      <w:pPr>
        <w:pStyle w:val="ListParagraph"/>
        <w:spacing w:after="160"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lang w:val="en-US"/>
        </w:rPr>
        <w:t>B</w:t>
      </w:r>
      <w:r w:rsidR="00D7105E" w:rsidRPr="00E26D39">
        <w:rPr>
          <w:rFonts w:ascii="Times New Roman" w:hAnsi="Times New Roman" w:cs="Times New Roman"/>
          <w:sz w:val="24"/>
          <w:szCs w:val="24"/>
        </w:rPr>
        <w:t>erfokus pada pencarian error dari luar atau sisi dalam perangkat lunak.</w:t>
      </w:r>
    </w:p>
    <w:p w14:paraId="10CD9B28" w14:textId="77777777" w:rsidR="00463774"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t>Cause-effect graph</w:t>
      </w:r>
      <w:r w:rsidRPr="00E26D39">
        <w:rPr>
          <w:rFonts w:ascii="Times New Roman" w:hAnsi="Times New Roman" w:cs="Times New Roman"/>
          <w:sz w:val="24"/>
          <w:szCs w:val="24"/>
        </w:rPr>
        <w:t xml:space="preserve"> </w:t>
      </w:r>
    </w:p>
    <w:p w14:paraId="436BAF9C" w14:textId="1F4E1022" w:rsidR="00D7105E" w:rsidRPr="00E26D39" w:rsidRDefault="00D7105E" w:rsidP="00463774">
      <w:pPr>
        <w:pStyle w:val="ListParagraph"/>
        <w:spacing w:after="160"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 xml:space="preserve">Teknik pengujian ini menggunakan grafik yang menggambarkan relasi antara efek dan penyebab dari error sebagai patokan. </w:t>
      </w:r>
    </w:p>
    <w:p w14:paraId="1ABB4075" w14:textId="77777777" w:rsidR="00463774"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t>Equivalence partitioning</w:t>
      </w:r>
      <w:r w:rsidRPr="00E26D39">
        <w:rPr>
          <w:rFonts w:ascii="Times New Roman" w:hAnsi="Times New Roman" w:cs="Times New Roman"/>
          <w:sz w:val="24"/>
          <w:szCs w:val="24"/>
        </w:rPr>
        <w:t xml:space="preserve"> </w:t>
      </w:r>
    </w:p>
    <w:p w14:paraId="153CDBE6" w14:textId="0DFC14EB" w:rsidR="00D7105E" w:rsidRPr="00E26D39" w:rsidRDefault="00D7105E" w:rsidP="00463774">
      <w:pPr>
        <w:pStyle w:val="ListParagraph"/>
        <w:spacing w:after="160" w:line="480" w:lineRule="auto"/>
        <w:ind w:left="990"/>
        <w:jc w:val="both"/>
        <w:rPr>
          <w:rFonts w:ascii="Times New Roman" w:hAnsi="Times New Roman" w:cs="Times New Roman"/>
          <w:sz w:val="24"/>
          <w:szCs w:val="24"/>
        </w:rPr>
      </w:pPr>
      <w:r w:rsidRPr="00E26D39">
        <w:rPr>
          <w:rFonts w:ascii="Times New Roman" w:hAnsi="Times New Roman" w:cs="Times New Roman"/>
          <w:sz w:val="24"/>
          <w:szCs w:val="24"/>
        </w:rPr>
        <w:t xml:space="preserve">Teknik ini bekerja dengan cara membagi data input dari beberapa perangkat lunak menjadi beberapa partisi data. </w:t>
      </w:r>
    </w:p>
    <w:p w14:paraId="5ACCD36E" w14:textId="77777777" w:rsidR="00D7105E"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lastRenderedPageBreak/>
        <w:t>Fuzzing</w:t>
      </w:r>
      <w:r w:rsidRPr="00E26D39">
        <w:rPr>
          <w:rFonts w:ascii="Times New Roman" w:hAnsi="Times New Roman" w:cs="Times New Roman"/>
          <w:sz w:val="24"/>
          <w:szCs w:val="24"/>
        </w:rPr>
        <w:t xml:space="preserve"> Merupakan teknik pencarian bug dalam perangkat lunak dengan memasukkan data yang tidak sempurna. </w:t>
      </w:r>
    </w:p>
    <w:p w14:paraId="7ED80ABC" w14:textId="77777777" w:rsidR="00D7105E"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t>Orthogonal array testing</w:t>
      </w:r>
      <w:r w:rsidRPr="00E26D39">
        <w:rPr>
          <w:rFonts w:ascii="Times New Roman" w:hAnsi="Times New Roman" w:cs="Times New Roman"/>
          <w:sz w:val="24"/>
          <w:szCs w:val="24"/>
        </w:rPr>
        <w:t xml:space="preserve"> Teknik ini digunakan jika input berukuran kecil, akan tetapi cukup berat jika digunakan dalam skala yang besar. </w:t>
      </w:r>
    </w:p>
    <w:p w14:paraId="3C21C5BF" w14:textId="77777777" w:rsidR="004F0330" w:rsidRPr="00E26D39" w:rsidRDefault="00D7105E">
      <w:pPr>
        <w:pStyle w:val="ListParagraph"/>
        <w:numPr>
          <w:ilvl w:val="0"/>
          <w:numId w:val="9"/>
        </w:numPr>
        <w:spacing w:after="160" w:line="480" w:lineRule="auto"/>
        <w:jc w:val="both"/>
        <w:rPr>
          <w:rFonts w:ascii="Times New Roman" w:hAnsi="Times New Roman" w:cs="Times New Roman"/>
          <w:sz w:val="24"/>
          <w:szCs w:val="24"/>
        </w:rPr>
      </w:pPr>
      <w:r w:rsidRPr="00E26D39">
        <w:rPr>
          <w:rFonts w:ascii="Times New Roman" w:hAnsi="Times New Roman" w:cs="Times New Roman"/>
          <w:i/>
          <w:iCs/>
          <w:sz w:val="24"/>
          <w:szCs w:val="24"/>
        </w:rPr>
        <w:t>State transition</w:t>
      </w:r>
      <w:r w:rsidRPr="00E26D39">
        <w:rPr>
          <w:rFonts w:ascii="Times New Roman" w:hAnsi="Times New Roman" w:cs="Times New Roman"/>
          <w:sz w:val="24"/>
          <w:szCs w:val="24"/>
        </w:rPr>
        <w:t xml:space="preserve"> Teknik ini berguna untuk melakukan pengujian terhadap mesin dan navigasi dari UI berbentuk grafik.</w:t>
      </w:r>
    </w:p>
    <w:p w14:paraId="71C88EBD" w14:textId="77777777" w:rsidR="00523BA4" w:rsidRPr="00E26D39" w:rsidRDefault="004F0330" w:rsidP="005B2661">
      <w:pPr>
        <w:pStyle w:val="Heading1"/>
        <w:spacing w:line="360" w:lineRule="auto"/>
        <w:jc w:val="center"/>
        <w:rPr>
          <w:i/>
          <w:iCs/>
          <w:szCs w:val="24"/>
        </w:rPr>
        <w:sectPr w:rsidR="00523BA4" w:rsidRPr="00E26D39" w:rsidSect="009D3EB7">
          <w:headerReference w:type="default" r:id="rId40"/>
          <w:footerReference w:type="default" r:id="rId41"/>
          <w:headerReference w:type="first" r:id="rId42"/>
          <w:pgSz w:w="11907" w:h="16840" w:code="9"/>
          <w:pgMar w:top="1701" w:right="1557" w:bottom="1701" w:left="2268" w:header="284" w:footer="284" w:gutter="0"/>
          <w:pgNumType w:start="7"/>
          <w:cols w:space="708"/>
          <w:titlePg/>
          <w:docGrid w:linePitch="360"/>
        </w:sectPr>
      </w:pPr>
      <w:r w:rsidRPr="00E26D39">
        <w:rPr>
          <w:i/>
          <w:iCs/>
          <w:szCs w:val="24"/>
        </w:rPr>
        <w:br w:type="page"/>
      </w:r>
      <w:bookmarkStart w:id="66" w:name="_Toc156382293"/>
      <w:bookmarkStart w:id="67" w:name="_Toc156162727"/>
    </w:p>
    <w:p w14:paraId="75334700" w14:textId="0B2A9777" w:rsidR="00432E28" w:rsidRPr="00E26D39" w:rsidRDefault="00D7105E" w:rsidP="005B2661">
      <w:pPr>
        <w:pStyle w:val="Heading1"/>
        <w:spacing w:line="360" w:lineRule="auto"/>
        <w:jc w:val="center"/>
        <w:rPr>
          <w:b w:val="0"/>
          <w:bCs/>
          <w:szCs w:val="24"/>
        </w:rPr>
      </w:pPr>
      <w:bookmarkStart w:id="68" w:name="_Toc156633504"/>
      <w:r w:rsidRPr="00E26D39">
        <w:rPr>
          <w:bCs/>
          <w:szCs w:val="24"/>
        </w:rPr>
        <w:lastRenderedPageBreak/>
        <w:t>BAB III</w:t>
      </w:r>
      <w:bookmarkEnd w:id="66"/>
      <w:bookmarkEnd w:id="68"/>
    </w:p>
    <w:p w14:paraId="1E5CA7B2" w14:textId="6B3F447C" w:rsidR="00D7105E" w:rsidRPr="00E26D39" w:rsidRDefault="00D7105E" w:rsidP="005B2661">
      <w:pPr>
        <w:pStyle w:val="Heading1"/>
        <w:jc w:val="center"/>
        <w:rPr>
          <w:b w:val="0"/>
          <w:bCs/>
          <w:szCs w:val="24"/>
        </w:rPr>
      </w:pPr>
      <w:bookmarkStart w:id="69" w:name="_Toc156633505"/>
      <w:r w:rsidRPr="00E26D39">
        <w:rPr>
          <w:bCs/>
          <w:szCs w:val="24"/>
        </w:rPr>
        <w:t>METODOLOGI PENELITIAN</w:t>
      </w:r>
      <w:bookmarkEnd w:id="67"/>
      <w:bookmarkEnd w:id="69"/>
    </w:p>
    <w:p w14:paraId="639A2776" w14:textId="77777777" w:rsidR="00D7105E" w:rsidRPr="00E26D39" w:rsidRDefault="00D7105E">
      <w:pPr>
        <w:pStyle w:val="ListParagraph"/>
        <w:numPr>
          <w:ilvl w:val="0"/>
          <w:numId w:val="31"/>
        </w:numPr>
        <w:spacing w:after="160" w:line="480" w:lineRule="auto"/>
        <w:jc w:val="both"/>
        <w:outlineLvl w:val="1"/>
        <w:rPr>
          <w:rFonts w:ascii="Times New Roman" w:hAnsi="Times New Roman" w:cs="Times New Roman"/>
          <w:b/>
          <w:bCs/>
          <w:sz w:val="24"/>
          <w:szCs w:val="24"/>
        </w:rPr>
      </w:pPr>
      <w:bookmarkStart w:id="70" w:name="_Toc156162728"/>
      <w:bookmarkStart w:id="71" w:name="_Toc156633506"/>
      <w:r w:rsidRPr="00E26D39">
        <w:rPr>
          <w:rFonts w:ascii="Times New Roman" w:hAnsi="Times New Roman" w:cs="Times New Roman"/>
          <w:b/>
          <w:bCs/>
          <w:sz w:val="24"/>
          <w:szCs w:val="24"/>
        </w:rPr>
        <w:t>Tempat Dan Jadwal Penelitian</w:t>
      </w:r>
      <w:bookmarkEnd w:id="70"/>
      <w:bookmarkEnd w:id="71"/>
    </w:p>
    <w:p w14:paraId="2BE8C4DE" w14:textId="77777777" w:rsidR="00D7105E" w:rsidRPr="00E26D39" w:rsidRDefault="00D7105E">
      <w:pPr>
        <w:pStyle w:val="ListParagraph"/>
        <w:numPr>
          <w:ilvl w:val="0"/>
          <w:numId w:val="30"/>
        </w:numPr>
        <w:spacing w:after="160" w:line="480" w:lineRule="auto"/>
        <w:ind w:left="1260" w:hanging="630"/>
        <w:jc w:val="both"/>
        <w:outlineLvl w:val="2"/>
        <w:rPr>
          <w:rFonts w:ascii="Times New Roman" w:hAnsi="Times New Roman" w:cs="Times New Roman"/>
          <w:b/>
          <w:bCs/>
          <w:sz w:val="24"/>
          <w:szCs w:val="24"/>
        </w:rPr>
      </w:pPr>
      <w:bookmarkStart w:id="72" w:name="_Toc156162729"/>
      <w:bookmarkStart w:id="73" w:name="_Toc156633507"/>
      <w:r w:rsidRPr="00E26D39">
        <w:rPr>
          <w:rFonts w:ascii="Times New Roman" w:hAnsi="Times New Roman" w:cs="Times New Roman"/>
          <w:b/>
          <w:bCs/>
          <w:sz w:val="24"/>
          <w:szCs w:val="24"/>
        </w:rPr>
        <w:t>Tempat</w:t>
      </w:r>
      <w:bookmarkEnd w:id="72"/>
      <w:bookmarkEnd w:id="73"/>
    </w:p>
    <w:p w14:paraId="5E3DFFF3" w14:textId="5C3C4448" w:rsidR="00D7105E" w:rsidRPr="00E26D39" w:rsidRDefault="00997823" w:rsidP="00997823">
      <w:pPr>
        <w:spacing w:after="160" w:line="480" w:lineRule="auto"/>
        <w:ind w:left="720" w:firstLine="540"/>
        <w:jc w:val="both"/>
        <w:outlineLvl w:val="2"/>
        <w:rPr>
          <w:rFonts w:ascii="Times New Roman" w:hAnsi="Times New Roman" w:cs="Times New Roman"/>
          <w:sz w:val="24"/>
          <w:szCs w:val="24"/>
          <w:lang w:val="en-US"/>
        </w:rPr>
      </w:pPr>
      <w:bookmarkStart w:id="74" w:name="_Toc156382297"/>
      <w:bookmarkStart w:id="75" w:name="_Toc156633508"/>
      <w:r w:rsidRPr="00E26D39">
        <w:rPr>
          <w:rFonts w:ascii="Times New Roman" w:hAnsi="Times New Roman" w:cs="Times New Roman"/>
          <w:sz w:val="24"/>
          <w:szCs w:val="24"/>
        </w:rPr>
        <w:t>Dalam lingkup penelitian ini, penulis me</w:t>
      </w:r>
      <w:r w:rsidR="00A81D9B" w:rsidRPr="00E26D39">
        <w:rPr>
          <w:rFonts w:ascii="Times New Roman" w:hAnsi="Times New Roman" w:cs="Times New Roman"/>
          <w:sz w:val="24"/>
          <w:szCs w:val="24"/>
          <w:lang w:val="en-US"/>
        </w:rPr>
        <w:t>lakukan penelitian di</w:t>
      </w:r>
      <w:r w:rsidRPr="00E26D39">
        <w:rPr>
          <w:rFonts w:ascii="Times New Roman" w:hAnsi="Times New Roman" w:cs="Times New Roman"/>
          <w:sz w:val="24"/>
          <w:szCs w:val="24"/>
        </w:rPr>
        <w:t xml:space="preserve"> Dinas Sosial dan Dinas Komunikasi dan Informasi untuk mengumpulkan data terkait Pusat Pelayanan Kesejahteraan Sosial (</w:t>
      </w:r>
      <w:r w:rsidRPr="0078142E">
        <w:rPr>
          <w:rFonts w:ascii="Times New Roman" w:hAnsi="Times New Roman" w:cs="Times New Roman"/>
          <w:i/>
          <w:iCs/>
          <w:sz w:val="24"/>
          <w:szCs w:val="24"/>
        </w:rPr>
        <w:t>PMKS</w:t>
      </w:r>
      <w:r w:rsidRPr="00E26D39">
        <w:rPr>
          <w:rFonts w:ascii="Times New Roman" w:hAnsi="Times New Roman" w:cs="Times New Roman"/>
          <w:sz w:val="24"/>
          <w:szCs w:val="24"/>
        </w:rPr>
        <w:t>) bagi anak yatim di Kabupaten Lombok Tengah. Pendekatan penelitian ini mencakup langkah-langkah yang mendalam guna memahami secara menyeluruh pelaksanaan,</w:t>
      </w:r>
      <w:r w:rsidRPr="00E26D39">
        <w:rPr>
          <w:rFonts w:ascii="Times New Roman" w:hAnsi="Times New Roman" w:cs="Times New Roman"/>
          <w:sz w:val="24"/>
          <w:szCs w:val="24"/>
          <w:lang w:val="en-US"/>
        </w:rPr>
        <w:t xml:space="preserve">dan apa kekurangan dari website </w:t>
      </w:r>
      <w:r w:rsidRPr="00121BC8">
        <w:rPr>
          <w:rFonts w:ascii="Times New Roman" w:hAnsi="Times New Roman" w:cs="Times New Roman"/>
          <w:i/>
          <w:iCs/>
          <w:sz w:val="24"/>
          <w:szCs w:val="24"/>
          <w:lang w:val="en-US"/>
        </w:rPr>
        <w:t>PMKS</w:t>
      </w:r>
      <w:r w:rsidRPr="00E26D39">
        <w:rPr>
          <w:rFonts w:ascii="Times New Roman" w:hAnsi="Times New Roman" w:cs="Times New Roman"/>
          <w:sz w:val="24"/>
          <w:szCs w:val="24"/>
          <w:lang w:val="en-US"/>
        </w:rPr>
        <w:t xml:space="preserve"> tersebut.</w:t>
      </w:r>
      <w:bookmarkEnd w:id="74"/>
      <w:bookmarkEnd w:id="75"/>
    </w:p>
    <w:p w14:paraId="509D7FF7" w14:textId="77777777" w:rsidR="00D7105E" w:rsidRPr="00E26D39" w:rsidRDefault="00D7105E" w:rsidP="00B91978">
      <w:pPr>
        <w:pStyle w:val="Heading1"/>
        <w:ind w:left="720" w:right="900" w:firstLine="720"/>
        <w:jc w:val="center"/>
        <w:rPr>
          <w:b w:val="0"/>
          <w:bCs/>
          <w:szCs w:val="24"/>
        </w:rPr>
      </w:pPr>
      <w:bookmarkStart w:id="76" w:name="_Toc156161131"/>
      <w:bookmarkStart w:id="77" w:name="_Toc156162730"/>
      <w:bookmarkStart w:id="78" w:name="_Toc156382298"/>
      <w:bookmarkStart w:id="79" w:name="_Toc156633509"/>
      <w:r w:rsidRPr="00E26D39">
        <w:rPr>
          <w:b w:val="0"/>
          <w:bCs/>
          <w:noProof/>
          <w:szCs w:val="24"/>
        </w:rPr>
        <w:drawing>
          <wp:inline distT="0" distB="0" distL="0" distR="0" wp14:anchorId="55B452B3" wp14:editId="01D56EB4">
            <wp:extent cx="4295775" cy="2292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4296000" cy="2292470"/>
                    </a:xfrm>
                    <a:prstGeom prst="rect">
                      <a:avLst/>
                    </a:prstGeom>
                  </pic:spPr>
                </pic:pic>
              </a:graphicData>
            </a:graphic>
          </wp:inline>
        </w:drawing>
      </w:r>
      <w:bookmarkEnd w:id="76"/>
      <w:bookmarkEnd w:id="77"/>
      <w:bookmarkEnd w:id="78"/>
      <w:bookmarkEnd w:id="79"/>
    </w:p>
    <w:p w14:paraId="45431925" w14:textId="77777777" w:rsidR="00D7105E" w:rsidRPr="00E26D39" w:rsidRDefault="00D7105E" w:rsidP="00AE0F9D">
      <w:pPr>
        <w:pStyle w:val="Heading1"/>
        <w:spacing w:line="240" w:lineRule="auto"/>
        <w:ind w:left="1080" w:right="900" w:firstLine="1260"/>
        <w:jc w:val="center"/>
        <w:rPr>
          <w:b w:val="0"/>
          <w:bCs/>
          <w:szCs w:val="24"/>
        </w:rPr>
      </w:pPr>
      <w:bookmarkStart w:id="80" w:name="_Toc156161132"/>
      <w:bookmarkStart w:id="81" w:name="_Toc156162731"/>
      <w:bookmarkStart w:id="82" w:name="_Toc156382299"/>
      <w:bookmarkStart w:id="83" w:name="_Toc156633510"/>
      <w:r w:rsidRPr="00E26D39">
        <w:rPr>
          <w:b w:val="0"/>
          <w:bCs/>
          <w:szCs w:val="24"/>
        </w:rPr>
        <w:t>Gambar 3.1 Lokasi penelitian</w:t>
      </w:r>
      <w:bookmarkEnd w:id="80"/>
      <w:bookmarkEnd w:id="81"/>
      <w:bookmarkEnd w:id="82"/>
      <w:bookmarkEnd w:id="83"/>
    </w:p>
    <w:p w14:paraId="3A28884B" w14:textId="77777777" w:rsidR="00D7105E" w:rsidRPr="00E26D39" w:rsidRDefault="00D7105E" w:rsidP="00AE0F9D">
      <w:pPr>
        <w:pStyle w:val="Heading1"/>
        <w:ind w:firstLine="1890"/>
        <w:jc w:val="center"/>
        <w:rPr>
          <w:b w:val="0"/>
          <w:bCs/>
          <w:szCs w:val="24"/>
        </w:rPr>
      </w:pPr>
      <w:bookmarkStart w:id="84" w:name="_Toc156161133"/>
      <w:bookmarkStart w:id="85" w:name="_Toc156162732"/>
      <w:bookmarkStart w:id="86" w:name="_Toc156382300"/>
      <w:bookmarkStart w:id="87" w:name="_Toc156633511"/>
      <w:r w:rsidRPr="00E26D39">
        <w:rPr>
          <w:b w:val="0"/>
          <w:bCs/>
          <w:szCs w:val="24"/>
        </w:rPr>
        <w:t xml:space="preserve">Sumber : </w:t>
      </w:r>
      <w:bookmarkStart w:id="88" w:name="_Hlk134819175"/>
      <w:r w:rsidRPr="00E26D39">
        <w:rPr>
          <w:b w:val="0"/>
          <w:bCs/>
          <w:szCs w:val="24"/>
        </w:rPr>
        <w:fldChar w:fldCharType="begin"/>
      </w:r>
      <w:r w:rsidRPr="00E26D39">
        <w:rPr>
          <w:b w:val="0"/>
          <w:bCs/>
          <w:szCs w:val="24"/>
        </w:rPr>
        <w:instrText>HYPERLINK "https://lomboktengahkab.go.id/halaman/dinas-sosial"</w:instrText>
      </w:r>
      <w:r w:rsidRPr="00E26D39">
        <w:rPr>
          <w:b w:val="0"/>
          <w:bCs/>
          <w:szCs w:val="24"/>
        </w:rPr>
      </w:r>
      <w:r w:rsidRPr="00E26D39">
        <w:rPr>
          <w:b w:val="0"/>
          <w:bCs/>
          <w:szCs w:val="24"/>
        </w:rPr>
        <w:fldChar w:fldCharType="separate"/>
      </w:r>
      <w:r w:rsidRPr="00E26D39">
        <w:rPr>
          <w:rStyle w:val="Hyperlink"/>
          <w:b w:val="0"/>
          <w:bCs/>
          <w:color w:val="auto"/>
          <w:szCs w:val="24"/>
        </w:rPr>
        <w:t>https://lomboktengahkab.go.id/halaman/dinas-sosial</w:t>
      </w:r>
      <w:bookmarkEnd w:id="84"/>
      <w:bookmarkEnd w:id="85"/>
      <w:bookmarkEnd w:id="86"/>
      <w:bookmarkEnd w:id="87"/>
      <w:r w:rsidRPr="00E26D39">
        <w:rPr>
          <w:b w:val="0"/>
          <w:bCs/>
          <w:szCs w:val="24"/>
        </w:rPr>
        <w:fldChar w:fldCharType="end"/>
      </w:r>
    </w:p>
    <w:p w14:paraId="2A9674ED" w14:textId="40E0DF48" w:rsidR="00D7105E" w:rsidRPr="00E26D39" w:rsidRDefault="00D7105E">
      <w:pPr>
        <w:pStyle w:val="Heading3"/>
        <w:numPr>
          <w:ilvl w:val="0"/>
          <w:numId w:val="38"/>
        </w:numPr>
        <w:spacing w:line="480" w:lineRule="auto"/>
        <w:ind w:left="1260" w:hanging="630"/>
        <w:rPr>
          <w:rFonts w:ascii="Times New Roman" w:hAnsi="Times New Roman" w:cs="Times New Roman"/>
          <w:b/>
          <w:color w:val="auto"/>
        </w:rPr>
      </w:pPr>
      <w:bookmarkStart w:id="89" w:name="_Toc156162735"/>
      <w:bookmarkStart w:id="90" w:name="_Toc156633512"/>
      <w:r w:rsidRPr="00E26D39">
        <w:rPr>
          <w:rFonts w:ascii="Times New Roman" w:hAnsi="Times New Roman" w:cs="Times New Roman"/>
          <w:b/>
          <w:color w:val="auto"/>
        </w:rPr>
        <w:t xml:space="preserve">Jadwal </w:t>
      </w:r>
      <w:r w:rsidR="00827E9B" w:rsidRPr="00E26D39">
        <w:rPr>
          <w:rFonts w:ascii="Times New Roman" w:hAnsi="Times New Roman" w:cs="Times New Roman"/>
          <w:b/>
          <w:color w:val="auto"/>
        </w:rPr>
        <w:t>Penelitian</w:t>
      </w:r>
      <w:bookmarkEnd w:id="89"/>
      <w:bookmarkEnd w:id="90"/>
    </w:p>
    <w:p w14:paraId="300DDD63" w14:textId="76D1F220" w:rsidR="00997823" w:rsidRPr="00E26D39" w:rsidRDefault="00997823" w:rsidP="00997823">
      <w:pPr>
        <w:spacing w:line="480" w:lineRule="auto"/>
        <w:ind w:left="630" w:firstLine="720"/>
        <w:rPr>
          <w:rFonts w:ascii="Times New Roman" w:hAnsi="Times New Roman" w:cs="Times New Roman"/>
          <w:sz w:val="24"/>
          <w:szCs w:val="24"/>
          <w:lang w:val="en-US"/>
        </w:rPr>
      </w:pPr>
      <w:r w:rsidRPr="00E26D39">
        <w:rPr>
          <w:rFonts w:ascii="Times New Roman" w:hAnsi="Times New Roman" w:cs="Times New Roman"/>
          <w:sz w:val="24"/>
          <w:szCs w:val="24"/>
        </w:rPr>
        <w:t xml:space="preserve"> Jadwal Penelitian merupakan jadwal penelitian yang digunakan oleh peneliti sebagai acuan dalam menyelesaikan berbagai tahapan dalam penelitian ini.</w:t>
      </w:r>
    </w:p>
    <w:p w14:paraId="3644E92B" w14:textId="77777777" w:rsidR="00D7105E" w:rsidRPr="00E26D39" w:rsidRDefault="00D7105E" w:rsidP="00ED03BB">
      <w:pPr>
        <w:pStyle w:val="Heading1"/>
        <w:ind w:left="810"/>
        <w:jc w:val="center"/>
        <w:rPr>
          <w:b w:val="0"/>
          <w:bCs/>
          <w:szCs w:val="24"/>
        </w:rPr>
      </w:pPr>
      <w:bookmarkStart w:id="91" w:name="_Toc156162737"/>
      <w:bookmarkStart w:id="92" w:name="_Toc156382302"/>
      <w:bookmarkStart w:id="93" w:name="_Toc156633513"/>
      <w:r w:rsidRPr="00E26D39">
        <w:rPr>
          <w:b w:val="0"/>
          <w:bCs/>
          <w:szCs w:val="24"/>
        </w:rPr>
        <w:lastRenderedPageBreak/>
        <w:t>Tabel 3.1 Jadwal Penelitian</w:t>
      </w:r>
      <w:bookmarkEnd w:id="91"/>
      <w:bookmarkEnd w:id="92"/>
      <w:bookmarkEnd w:id="93"/>
    </w:p>
    <w:p w14:paraId="0CB1D62A" w14:textId="2BE35B2C" w:rsidR="00D7105E" w:rsidRPr="00E26D39" w:rsidRDefault="00D7105E" w:rsidP="00ED03BB">
      <w:pPr>
        <w:pStyle w:val="Heading1"/>
        <w:ind w:left="810"/>
        <w:jc w:val="center"/>
        <w:rPr>
          <w:szCs w:val="24"/>
        </w:rPr>
      </w:pPr>
      <w:bookmarkStart w:id="94" w:name="_Toc156162738"/>
      <w:bookmarkStart w:id="95" w:name="_Toc156382303"/>
      <w:bookmarkStart w:id="96" w:name="_Toc156633514"/>
      <w:r w:rsidRPr="00E26D39">
        <w:rPr>
          <w:noProof/>
          <w:szCs w:val="24"/>
        </w:rPr>
        <w:drawing>
          <wp:inline distT="0" distB="0" distL="0" distR="0" wp14:anchorId="7404A26A" wp14:editId="36EBEFBC">
            <wp:extent cx="4629150" cy="2923367"/>
            <wp:effectExtent l="0" t="0" r="0" b="0"/>
            <wp:docPr id="17080264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026427"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657266" cy="2941123"/>
                    </a:xfrm>
                    <a:prstGeom prst="rect">
                      <a:avLst/>
                    </a:prstGeom>
                  </pic:spPr>
                </pic:pic>
              </a:graphicData>
            </a:graphic>
          </wp:inline>
        </w:drawing>
      </w:r>
      <w:bookmarkEnd w:id="94"/>
      <w:bookmarkEnd w:id="95"/>
      <w:bookmarkEnd w:id="96"/>
    </w:p>
    <w:p w14:paraId="1D71BDEF" w14:textId="4BD23543" w:rsidR="00D7105E" w:rsidRPr="00E26D39" w:rsidRDefault="00AE0F9D">
      <w:pPr>
        <w:pStyle w:val="Heading2"/>
        <w:numPr>
          <w:ilvl w:val="0"/>
          <w:numId w:val="31"/>
        </w:numPr>
        <w:rPr>
          <w:b w:val="0"/>
          <w:bCs w:val="0"/>
          <w:sz w:val="24"/>
          <w:szCs w:val="24"/>
        </w:rPr>
      </w:pPr>
      <w:bookmarkStart w:id="97" w:name="_Toc156162739"/>
      <w:r w:rsidRPr="00E26D39">
        <w:rPr>
          <w:sz w:val="24"/>
          <w:szCs w:val="24"/>
        </w:rPr>
        <w:t xml:space="preserve"> </w:t>
      </w:r>
      <w:bookmarkStart w:id="98" w:name="_Toc156633515"/>
      <w:r w:rsidR="00D7105E" w:rsidRPr="00E26D39">
        <w:rPr>
          <w:sz w:val="24"/>
          <w:szCs w:val="24"/>
        </w:rPr>
        <w:t>Alat dan Bahan Penelitian</w:t>
      </w:r>
      <w:bookmarkEnd w:id="97"/>
      <w:bookmarkEnd w:id="98"/>
    </w:p>
    <w:p w14:paraId="2F9047E7" w14:textId="77777777" w:rsidR="00D7105E" w:rsidRPr="00E26D39" w:rsidRDefault="00D7105E">
      <w:pPr>
        <w:pStyle w:val="Heading3"/>
        <w:numPr>
          <w:ilvl w:val="0"/>
          <w:numId w:val="32"/>
        </w:numPr>
        <w:spacing w:line="480" w:lineRule="auto"/>
        <w:ind w:left="1260" w:hanging="630"/>
        <w:rPr>
          <w:rFonts w:ascii="Times New Roman" w:hAnsi="Times New Roman" w:cs="Times New Roman"/>
          <w:b/>
          <w:color w:val="auto"/>
        </w:rPr>
      </w:pPr>
      <w:bookmarkStart w:id="99" w:name="_Toc156162740"/>
      <w:bookmarkStart w:id="100" w:name="_Toc156633516"/>
      <w:r w:rsidRPr="00E26D39">
        <w:rPr>
          <w:rFonts w:ascii="Times New Roman" w:hAnsi="Times New Roman" w:cs="Times New Roman"/>
          <w:b/>
          <w:color w:val="auto"/>
        </w:rPr>
        <w:t>Alat Penelitian</w:t>
      </w:r>
      <w:bookmarkEnd w:id="99"/>
      <w:bookmarkEnd w:id="100"/>
    </w:p>
    <w:p w14:paraId="4D2326BC" w14:textId="4521607E" w:rsidR="00D7105E" w:rsidRPr="00E26D39" w:rsidRDefault="00D7105E" w:rsidP="00A81D9B">
      <w:pPr>
        <w:spacing w:line="480" w:lineRule="auto"/>
        <w:ind w:left="1260"/>
        <w:jc w:val="both"/>
        <w:rPr>
          <w:rFonts w:ascii="Times New Roman" w:hAnsi="Times New Roman" w:cs="Times New Roman"/>
          <w:b/>
          <w:bCs/>
          <w:sz w:val="24"/>
          <w:szCs w:val="24"/>
        </w:rPr>
      </w:pPr>
      <w:r w:rsidRPr="00E26D39">
        <w:rPr>
          <w:rFonts w:ascii="Times New Roman" w:hAnsi="Times New Roman" w:cs="Times New Roman"/>
          <w:sz w:val="24"/>
          <w:szCs w:val="24"/>
        </w:rPr>
        <w:t>Alat penelitian yang di gunakna adalah hardware dan software antara lain sebagai berikut:</w:t>
      </w:r>
    </w:p>
    <w:p w14:paraId="5891CE84" w14:textId="6B588556" w:rsidR="00D7105E" w:rsidRPr="00E26D39" w:rsidRDefault="00D7105E">
      <w:pPr>
        <w:pStyle w:val="ListParagraph"/>
        <w:numPr>
          <w:ilvl w:val="3"/>
          <w:numId w:val="43"/>
        </w:numPr>
        <w:spacing w:line="480" w:lineRule="auto"/>
        <w:ind w:left="1530" w:hanging="270"/>
        <w:jc w:val="both"/>
        <w:rPr>
          <w:rFonts w:ascii="Times New Roman" w:hAnsi="Times New Roman" w:cs="Times New Roman"/>
          <w:b/>
          <w:bCs/>
          <w:sz w:val="24"/>
          <w:szCs w:val="24"/>
        </w:rPr>
      </w:pPr>
      <w:r w:rsidRPr="00E26D39">
        <w:rPr>
          <w:rFonts w:ascii="Times New Roman" w:hAnsi="Times New Roman" w:cs="Times New Roman"/>
          <w:b/>
          <w:bCs/>
          <w:sz w:val="24"/>
          <w:szCs w:val="24"/>
        </w:rPr>
        <w:t>Hardware</w:t>
      </w:r>
    </w:p>
    <w:p w14:paraId="6CAC7E15" w14:textId="77777777" w:rsidR="00D7105E" w:rsidRPr="00E26D39" w:rsidRDefault="00D7105E" w:rsidP="00DB15F9">
      <w:pPr>
        <w:spacing w:line="480" w:lineRule="auto"/>
        <w:ind w:left="1530"/>
        <w:jc w:val="both"/>
        <w:rPr>
          <w:rFonts w:ascii="Times New Roman" w:hAnsi="Times New Roman" w:cs="Times New Roman"/>
          <w:b/>
          <w:bCs/>
          <w:sz w:val="24"/>
          <w:szCs w:val="24"/>
        </w:rPr>
      </w:pPr>
      <w:r w:rsidRPr="00E26D39">
        <w:rPr>
          <w:rFonts w:ascii="Times New Roman" w:hAnsi="Times New Roman" w:cs="Times New Roman"/>
          <w:sz w:val="24"/>
          <w:szCs w:val="24"/>
        </w:rPr>
        <w:t>Hardware yang di gunakna dalam penelitina ini adalah</w:t>
      </w:r>
    </w:p>
    <w:p w14:paraId="306DED8E" w14:textId="53C7BE6A" w:rsidR="00D7105E" w:rsidRPr="00E26D39" w:rsidRDefault="00D7105E">
      <w:pPr>
        <w:pStyle w:val="ListParagraph"/>
        <w:numPr>
          <w:ilvl w:val="0"/>
          <w:numId w:val="33"/>
        </w:numPr>
        <w:spacing w:line="480" w:lineRule="auto"/>
        <w:ind w:left="1890"/>
        <w:jc w:val="both"/>
        <w:rPr>
          <w:rFonts w:ascii="Times New Roman" w:hAnsi="Times New Roman" w:cs="Times New Roman"/>
          <w:b/>
          <w:bCs/>
          <w:sz w:val="24"/>
          <w:szCs w:val="24"/>
        </w:rPr>
      </w:pPr>
      <w:r w:rsidRPr="00E26D39">
        <w:rPr>
          <w:rFonts w:ascii="Times New Roman" w:hAnsi="Times New Roman" w:cs="Times New Roman"/>
          <w:sz w:val="24"/>
          <w:szCs w:val="24"/>
        </w:rPr>
        <w:t xml:space="preserve">Laptop </w:t>
      </w:r>
    </w:p>
    <w:p w14:paraId="043F393B" w14:textId="08A9E786" w:rsidR="00D7105E" w:rsidRPr="00E26D39" w:rsidRDefault="00D7105E">
      <w:pPr>
        <w:pStyle w:val="ListParagraph"/>
        <w:numPr>
          <w:ilvl w:val="0"/>
          <w:numId w:val="33"/>
        </w:numPr>
        <w:spacing w:line="480" w:lineRule="auto"/>
        <w:ind w:left="1890"/>
        <w:jc w:val="both"/>
        <w:rPr>
          <w:rFonts w:ascii="Times New Roman" w:hAnsi="Times New Roman" w:cs="Times New Roman"/>
          <w:b/>
          <w:bCs/>
          <w:sz w:val="24"/>
          <w:szCs w:val="24"/>
        </w:rPr>
      </w:pPr>
      <w:r w:rsidRPr="00E26D39">
        <w:rPr>
          <w:rFonts w:ascii="Times New Roman" w:hAnsi="Times New Roman" w:cs="Times New Roman"/>
          <w:sz w:val="24"/>
          <w:szCs w:val="24"/>
        </w:rPr>
        <w:t>RAM 4GB</w:t>
      </w:r>
    </w:p>
    <w:p w14:paraId="08833B58" w14:textId="58BE8660" w:rsidR="00D7105E" w:rsidRPr="00E26D39" w:rsidRDefault="00D7105E">
      <w:pPr>
        <w:pStyle w:val="ListParagraph"/>
        <w:numPr>
          <w:ilvl w:val="0"/>
          <w:numId w:val="33"/>
        </w:numPr>
        <w:spacing w:line="480" w:lineRule="auto"/>
        <w:ind w:left="1890"/>
        <w:jc w:val="both"/>
        <w:rPr>
          <w:rFonts w:ascii="Times New Roman" w:hAnsi="Times New Roman" w:cs="Times New Roman"/>
          <w:b/>
          <w:bCs/>
          <w:sz w:val="24"/>
          <w:szCs w:val="24"/>
        </w:rPr>
      </w:pPr>
      <w:r w:rsidRPr="00E26D39">
        <w:rPr>
          <w:rFonts w:ascii="Times New Roman" w:hAnsi="Times New Roman" w:cs="Times New Roman"/>
          <w:sz w:val="24"/>
          <w:szCs w:val="24"/>
        </w:rPr>
        <w:t>Operasi sistem:Microsoft windows 10</w:t>
      </w:r>
    </w:p>
    <w:p w14:paraId="2D884735" w14:textId="2A7C6C1D" w:rsidR="00D7105E" w:rsidRPr="00E26D39" w:rsidRDefault="00D7105E">
      <w:pPr>
        <w:pStyle w:val="ListParagraph"/>
        <w:numPr>
          <w:ilvl w:val="3"/>
          <w:numId w:val="43"/>
        </w:numPr>
        <w:spacing w:line="480" w:lineRule="auto"/>
        <w:ind w:left="1620"/>
        <w:rPr>
          <w:rFonts w:ascii="Times New Roman" w:hAnsi="Times New Roman" w:cs="Times New Roman"/>
          <w:b/>
          <w:bCs/>
          <w:sz w:val="24"/>
          <w:szCs w:val="24"/>
        </w:rPr>
      </w:pPr>
      <w:r w:rsidRPr="00E26D39">
        <w:rPr>
          <w:rFonts w:ascii="Times New Roman" w:hAnsi="Times New Roman" w:cs="Times New Roman"/>
          <w:b/>
          <w:bCs/>
          <w:sz w:val="24"/>
          <w:szCs w:val="24"/>
        </w:rPr>
        <w:t xml:space="preserve">Sofrware </w:t>
      </w:r>
    </w:p>
    <w:p w14:paraId="6020847C" w14:textId="7C2C961C" w:rsidR="00D7105E" w:rsidRPr="00E26D39" w:rsidRDefault="001456D8" w:rsidP="00DB15F9">
      <w:pPr>
        <w:spacing w:line="480" w:lineRule="auto"/>
        <w:ind w:left="1530"/>
        <w:jc w:val="both"/>
        <w:rPr>
          <w:rFonts w:ascii="Times New Roman" w:hAnsi="Times New Roman" w:cs="Times New Roman"/>
          <w:b/>
          <w:bCs/>
          <w:sz w:val="24"/>
          <w:szCs w:val="24"/>
        </w:rPr>
      </w:pPr>
      <w:r w:rsidRPr="00E26D39">
        <w:rPr>
          <w:rFonts w:ascii="Times New Roman" w:hAnsi="Times New Roman" w:cs="Times New Roman"/>
          <w:sz w:val="24"/>
          <w:szCs w:val="24"/>
          <w:lang w:val="en-US"/>
        </w:rPr>
        <w:t xml:space="preserve">1)  </w:t>
      </w:r>
      <w:r w:rsidR="00D7105E" w:rsidRPr="00E26D39">
        <w:rPr>
          <w:rFonts w:ascii="Times New Roman" w:hAnsi="Times New Roman" w:cs="Times New Roman"/>
          <w:sz w:val="24"/>
          <w:szCs w:val="24"/>
        </w:rPr>
        <w:t>Visual studio code</w:t>
      </w:r>
    </w:p>
    <w:p w14:paraId="5A8766C8" w14:textId="73A2D605" w:rsidR="00D7105E" w:rsidRPr="00E26D39" w:rsidRDefault="001456D8" w:rsidP="00DB15F9">
      <w:pPr>
        <w:spacing w:line="480" w:lineRule="auto"/>
        <w:ind w:left="1530"/>
        <w:jc w:val="both"/>
        <w:rPr>
          <w:rFonts w:ascii="Times New Roman" w:hAnsi="Times New Roman" w:cs="Times New Roman"/>
          <w:b/>
          <w:bCs/>
          <w:sz w:val="24"/>
          <w:szCs w:val="24"/>
        </w:rPr>
      </w:pPr>
      <w:r w:rsidRPr="00E26D39">
        <w:rPr>
          <w:rFonts w:ascii="Times New Roman" w:hAnsi="Times New Roman" w:cs="Times New Roman"/>
          <w:sz w:val="24"/>
          <w:szCs w:val="24"/>
          <w:lang w:val="en-US"/>
        </w:rPr>
        <w:t xml:space="preserve">2)  </w:t>
      </w:r>
      <w:r w:rsidR="00D7105E" w:rsidRPr="00E26D39">
        <w:rPr>
          <w:rFonts w:ascii="Times New Roman" w:hAnsi="Times New Roman" w:cs="Times New Roman"/>
          <w:sz w:val="24"/>
          <w:szCs w:val="24"/>
        </w:rPr>
        <w:t>Laravel 8.1</w:t>
      </w:r>
    </w:p>
    <w:p w14:paraId="177EE96A" w14:textId="17772C07" w:rsidR="00D7105E" w:rsidRPr="00E26D39" w:rsidRDefault="001456D8">
      <w:pPr>
        <w:pStyle w:val="ListParagraph"/>
        <w:numPr>
          <w:ilvl w:val="0"/>
          <w:numId w:val="34"/>
        </w:numPr>
        <w:spacing w:line="480" w:lineRule="auto"/>
        <w:ind w:left="1890"/>
        <w:jc w:val="both"/>
        <w:rPr>
          <w:rFonts w:ascii="Times New Roman" w:hAnsi="Times New Roman" w:cs="Times New Roman"/>
          <w:b/>
          <w:bCs/>
          <w:sz w:val="24"/>
          <w:szCs w:val="24"/>
        </w:rPr>
      </w:pPr>
      <w:r w:rsidRPr="00E26D39">
        <w:rPr>
          <w:rFonts w:ascii="Times New Roman" w:hAnsi="Times New Roman" w:cs="Times New Roman"/>
          <w:sz w:val="24"/>
          <w:szCs w:val="24"/>
          <w:lang w:val="en-US"/>
        </w:rPr>
        <w:lastRenderedPageBreak/>
        <w:t xml:space="preserve"> </w:t>
      </w:r>
      <w:r w:rsidR="00D7105E" w:rsidRPr="00E26D39">
        <w:rPr>
          <w:rFonts w:ascii="Times New Roman" w:hAnsi="Times New Roman" w:cs="Times New Roman"/>
          <w:sz w:val="24"/>
          <w:szCs w:val="24"/>
        </w:rPr>
        <w:t xml:space="preserve">Xampp </w:t>
      </w:r>
    </w:p>
    <w:p w14:paraId="7ACD4A6A" w14:textId="77777777" w:rsidR="00D7105E" w:rsidRPr="00E26D39" w:rsidRDefault="00D7105E">
      <w:pPr>
        <w:pStyle w:val="Heading3"/>
        <w:numPr>
          <w:ilvl w:val="0"/>
          <w:numId w:val="32"/>
        </w:numPr>
        <w:spacing w:line="480" w:lineRule="auto"/>
        <w:ind w:left="1260" w:hanging="630"/>
        <w:rPr>
          <w:rFonts w:ascii="Times New Roman" w:hAnsi="Times New Roman" w:cs="Times New Roman"/>
          <w:b/>
          <w:bCs/>
          <w:color w:val="auto"/>
        </w:rPr>
      </w:pPr>
      <w:bookmarkStart w:id="101" w:name="_Toc156162741"/>
      <w:bookmarkStart w:id="102" w:name="_Toc156633517"/>
      <w:r w:rsidRPr="00E26D39">
        <w:rPr>
          <w:rFonts w:ascii="Times New Roman" w:hAnsi="Times New Roman" w:cs="Times New Roman"/>
          <w:b/>
          <w:bCs/>
          <w:color w:val="auto"/>
        </w:rPr>
        <w:t>Bahan penelitian</w:t>
      </w:r>
      <w:bookmarkEnd w:id="101"/>
      <w:bookmarkEnd w:id="102"/>
    </w:p>
    <w:p w14:paraId="30ACCC94" w14:textId="77777777" w:rsidR="00D7105E" w:rsidRPr="00E26D39" w:rsidRDefault="00D7105E" w:rsidP="00DB15F9">
      <w:pPr>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ab/>
        <w:t>Bahan yang di gunakan di penelitian ini adalah:</w:t>
      </w:r>
    </w:p>
    <w:p w14:paraId="70311E35" w14:textId="0710541C" w:rsidR="00D7105E" w:rsidRPr="00E26D39" w:rsidRDefault="00D7105E">
      <w:pPr>
        <w:pStyle w:val="ListParagraph"/>
        <w:numPr>
          <w:ilvl w:val="0"/>
          <w:numId w:val="35"/>
        </w:numPr>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Hasil wawancara</w:t>
      </w:r>
    </w:p>
    <w:p w14:paraId="2760CC4B" w14:textId="2958A3B5" w:rsidR="00D7105E" w:rsidRPr="00E26D39" w:rsidRDefault="00D7105E">
      <w:pPr>
        <w:pStyle w:val="ListParagraph"/>
        <w:numPr>
          <w:ilvl w:val="0"/>
          <w:numId w:val="35"/>
        </w:numPr>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Hasil observasi</w:t>
      </w:r>
    </w:p>
    <w:p w14:paraId="4D40A76A" w14:textId="77777777" w:rsidR="00711F1A" w:rsidRPr="00E26D39" w:rsidRDefault="00D7105E">
      <w:pPr>
        <w:pStyle w:val="ListParagraph"/>
        <w:numPr>
          <w:ilvl w:val="0"/>
          <w:numId w:val="35"/>
        </w:numPr>
        <w:spacing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t>Studi literatur</w:t>
      </w:r>
    </w:p>
    <w:p w14:paraId="45F5FE74" w14:textId="374113EE" w:rsidR="00D7105E" w:rsidRPr="00E26D39" w:rsidRDefault="00D7105E">
      <w:pPr>
        <w:pStyle w:val="ListParagraph"/>
        <w:numPr>
          <w:ilvl w:val="0"/>
          <w:numId w:val="36"/>
        </w:numPr>
        <w:spacing w:line="480" w:lineRule="auto"/>
        <w:rPr>
          <w:rFonts w:ascii="Times New Roman" w:hAnsi="Times New Roman" w:cs="Times New Roman"/>
          <w:b/>
          <w:bCs/>
          <w:sz w:val="24"/>
          <w:szCs w:val="24"/>
        </w:rPr>
      </w:pPr>
      <w:r w:rsidRPr="00E26D39">
        <w:rPr>
          <w:rFonts w:ascii="Times New Roman" w:hAnsi="Times New Roman" w:cs="Times New Roman"/>
          <w:b/>
          <w:sz w:val="24"/>
          <w:szCs w:val="24"/>
        </w:rPr>
        <w:t>Alur Penelitian</w:t>
      </w:r>
    </w:p>
    <w:p w14:paraId="4A946D74" w14:textId="15B519E1" w:rsidR="00DD6D1D" w:rsidRPr="00E26D39" w:rsidRDefault="00CC6550" w:rsidP="00DD6D1D">
      <w:pPr>
        <w:pStyle w:val="ListParagraph"/>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FAE8874" wp14:editId="66AF0051">
            <wp:extent cx="5000625" cy="4950069"/>
            <wp:effectExtent l="0" t="0" r="0" b="0"/>
            <wp:docPr id="99723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36714" name="Picture 997236714"/>
                    <pic:cNvPicPr/>
                  </pic:nvPicPr>
                  <pic:blipFill>
                    <a:blip r:embed="rId45">
                      <a:extLst>
                        <a:ext uri="{28A0092B-C50C-407E-A947-70E740481C1C}">
                          <a14:useLocalDpi xmlns:a14="http://schemas.microsoft.com/office/drawing/2010/main" val="0"/>
                        </a:ext>
                      </a:extLst>
                    </a:blip>
                    <a:stretch>
                      <a:fillRect/>
                    </a:stretch>
                  </pic:blipFill>
                  <pic:spPr>
                    <a:xfrm>
                      <a:off x="0" y="0"/>
                      <a:ext cx="5002026" cy="4951456"/>
                    </a:xfrm>
                    <a:prstGeom prst="rect">
                      <a:avLst/>
                    </a:prstGeom>
                  </pic:spPr>
                </pic:pic>
              </a:graphicData>
            </a:graphic>
          </wp:inline>
        </w:drawing>
      </w:r>
    </w:p>
    <w:p w14:paraId="092F8EA5" w14:textId="0EEAB4F0" w:rsidR="00D7105E" w:rsidRPr="00E26D39" w:rsidRDefault="00D7105E" w:rsidP="00B91978">
      <w:pPr>
        <w:pStyle w:val="Heading1"/>
        <w:tabs>
          <w:tab w:val="left" w:pos="360"/>
        </w:tabs>
        <w:ind w:left="2880" w:hanging="90"/>
        <w:jc w:val="center"/>
        <w:rPr>
          <w:b w:val="0"/>
          <w:bCs/>
          <w:szCs w:val="24"/>
        </w:rPr>
      </w:pPr>
      <w:bookmarkStart w:id="103" w:name="_Toc156162743"/>
      <w:bookmarkStart w:id="104" w:name="_Toc156382307"/>
      <w:bookmarkStart w:id="105" w:name="_Toc156633518"/>
      <w:r w:rsidRPr="00E26D39">
        <w:rPr>
          <w:b w:val="0"/>
          <w:bCs/>
          <w:szCs w:val="24"/>
        </w:rPr>
        <w:t>Gambar 3.</w:t>
      </w:r>
      <w:r w:rsidR="00867EAE">
        <w:rPr>
          <w:b w:val="0"/>
          <w:bCs/>
          <w:szCs w:val="24"/>
        </w:rPr>
        <w:t>2</w:t>
      </w:r>
      <w:r w:rsidRPr="00E26D39">
        <w:rPr>
          <w:b w:val="0"/>
          <w:bCs/>
          <w:szCs w:val="24"/>
        </w:rPr>
        <w:t xml:space="preserve"> Tahap Penelitian</w:t>
      </w:r>
      <w:bookmarkEnd w:id="103"/>
      <w:bookmarkEnd w:id="104"/>
      <w:bookmarkEnd w:id="105"/>
      <w:r w:rsidRPr="00E26D39">
        <w:rPr>
          <w:b w:val="0"/>
          <w:bCs/>
          <w:szCs w:val="24"/>
        </w:rPr>
        <w:tab/>
      </w:r>
      <w:r w:rsidRPr="00E26D39">
        <w:rPr>
          <w:b w:val="0"/>
          <w:bCs/>
          <w:szCs w:val="24"/>
        </w:rPr>
        <w:tab/>
      </w:r>
      <w:r w:rsidRPr="00E26D39">
        <w:rPr>
          <w:b w:val="0"/>
          <w:bCs/>
          <w:szCs w:val="24"/>
        </w:rPr>
        <w:tab/>
      </w:r>
    </w:p>
    <w:bookmarkEnd w:id="88"/>
    <w:p w14:paraId="00801601" w14:textId="77777777" w:rsidR="00D7105E" w:rsidRPr="00E26D39" w:rsidRDefault="00D7105E" w:rsidP="00B91978">
      <w:pPr>
        <w:pStyle w:val="BodyText"/>
        <w:spacing w:line="480" w:lineRule="auto"/>
        <w:ind w:left="945"/>
        <w:jc w:val="both"/>
      </w:pPr>
      <w:r w:rsidRPr="00E26D39">
        <w:t>Berikut</w:t>
      </w:r>
      <w:r w:rsidRPr="00E26D39">
        <w:rPr>
          <w:spacing w:val="-2"/>
        </w:rPr>
        <w:t xml:space="preserve"> </w:t>
      </w:r>
      <w:r w:rsidRPr="00E26D39">
        <w:t>alur</w:t>
      </w:r>
      <w:r w:rsidRPr="00E26D39">
        <w:rPr>
          <w:spacing w:val="-1"/>
        </w:rPr>
        <w:t xml:space="preserve"> </w:t>
      </w:r>
      <w:r w:rsidRPr="00E26D39">
        <w:t>penelitian</w:t>
      </w:r>
      <w:r w:rsidRPr="00E26D39">
        <w:rPr>
          <w:spacing w:val="-2"/>
        </w:rPr>
        <w:t xml:space="preserve"> </w:t>
      </w:r>
      <w:r w:rsidRPr="00E26D39">
        <w:t>yang</w:t>
      </w:r>
      <w:r w:rsidRPr="00E26D39">
        <w:rPr>
          <w:spacing w:val="-6"/>
        </w:rPr>
        <w:t xml:space="preserve"> </w:t>
      </w:r>
      <w:r w:rsidRPr="00E26D39">
        <w:t>telah</w:t>
      </w:r>
      <w:r w:rsidRPr="00E26D39">
        <w:rPr>
          <w:spacing w:val="-2"/>
        </w:rPr>
        <w:t xml:space="preserve"> </w:t>
      </w:r>
      <w:r w:rsidRPr="00E26D39">
        <w:t>dirancang</w:t>
      </w:r>
      <w:r w:rsidRPr="00E26D39">
        <w:rPr>
          <w:spacing w:val="-6"/>
        </w:rPr>
        <w:t xml:space="preserve"> </w:t>
      </w:r>
      <w:r w:rsidRPr="00E26D39">
        <w:t>oleh</w:t>
      </w:r>
      <w:r w:rsidRPr="00E26D39">
        <w:rPr>
          <w:spacing w:val="-2"/>
        </w:rPr>
        <w:t xml:space="preserve"> </w:t>
      </w:r>
      <w:r w:rsidRPr="00E26D39">
        <w:t>peneliti:</w:t>
      </w:r>
    </w:p>
    <w:p w14:paraId="4CD8D178" w14:textId="77777777" w:rsidR="00D7105E" w:rsidRPr="00E26D39" w:rsidRDefault="00D7105E">
      <w:pPr>
        <w:pStyle w:val="ListParagraph"/>
        <w:numPr>
          <w:ilvl w:val="0"/>
          <w:numId w:val="17"/>
        </w:numPr>
        <w:spacing w:after="0" w:line="480" w:lineRule="auto"/>
        <w:jc w:val="both"/>
        <w:rPr>
          <w:rFonts w:ascii="Times New Roman" w:hAnsi="Times New Roman" w:cs="Times New Roman"/>
          <w:b/>
          <w:bCs/>
          <w:sz w:val="24"/>
          <w:szCs w:val="24"/>
        </w:rPr>
      </w:pPr>
      <w:r w:rsidRPr="00E26D39">
        <w:rPr>
          <w:rFonts w:ascii="Times New Roman" w:hAnsi="Times New Roman" w:cs="Times New Roman"/>
          <w:sz w:val="24"/>
          <w:szCs w:val="24"/>
        </w:rPr>
        <w:lastRenderedPageBreak/>
        <w:t>Peneliti melakukan identifikasi masalah yang ada pada tempat penelitian yakni</w:t>
      </w:r>
      <w:r w:rsidRPr="00E26D39">
        <w:rPr>
          <w:rFonts w:ascii="Times New Roman" w:hAnsi="Times New Roman" w:cs="Times New Roman"/>
          <w:spacing w:val="-57"/>
          <w:sz w:val="24"/>
          <w:szCs w:val="24"/>
        </w:rPr>
        <w:t xml:space="preserve"> </w:t>
      </w:r>
      <w:r w:rsidRPr="00E26D39">
        <w:rPr>
          <w:rFonts w:ascii="Times New Roman" w:hAnsi="Times New Roman" w:cs="Times New Roman"/>
          <w:sz w:val="24"/>
          <w:szCs w:val="24"/>
        </w:rPr>
        <w:t>perangkat</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er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berad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ru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lingkup</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merintah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abupate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Lombok</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engah;</w:t>
      </w:r>
    </w:p>
    <w:p w14:paraId="34E8CFC6" w14:textId="77777777" w:rsidR="00D7105E" w:rsidRPr="00E26D39" w:rsidRDefault="00D7105E">
      <w:pPr>
        <w:pStyle w:val="ListParagraph"/>
        <w:widowControl w:val="0"/>
        <w:numPr>
          <w:ilvl w:val="0"/>
          <w:numId w:val="17"/>
        </w:numPr>
        <w:tabs>
          <w:tab w:val="left" w:pos="945"/>
        </w:tabs>
        <w:autoSpaceDE w:val="0"/>
        <w:autoSpaceDN w:val="0"/>
        <w:spacing w:before="1" w:after="0" w:line="480" w:lineRule="auto"/>
        <w:ind w:right="190"/>
        <w:contextualSpacing w:val="0"/>
        <w:jc w:val="both"/>
        <w:rPr>
          <w:rFonts w:ascii="Times New Roman" w:hAnsi="Times New Roman" w:cs="Times New Roman"/>
          <w:sz w:val="24"/>
          <w:szCs w:val="24"/>
        </w:rPr>
      </w:pPr>
      <w:r w:rsidRPr="00E26D39">
        <w:rPr>
          <w:rFonts w:ascii="Times New Roman" w:hAnsi="Times New Roman" w:cs="Times New Roman"/>
          <w:sz w:val="24"/>
          <w:szCs w:val="24"/>
        </w:rPr>
        <w:t>Peneliti mengumpulkan data dan informasi terkait dengan PMKS pendataan anak yatim lombok tengah dengan cara melakukan wawancara, observasi, studi literatur (jurnal</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buku).</w:t>
      </w:r>
    </w:p>
    <w:p w14:paraId="6277A270" w14:textId="77777777" w:rsidR="00D7105E" w:rsidRPr="00E26D39" w:rsidRDefault="00D7105E">
      <w:pPr>
        <w:pStyle w:val="ListParagraph"/>
        <w:widowControl w:val="0"/>
        <w:numPr>
          <w:ilvl w:val="0"/>
          <w:numId w:val="17"/>
        </w:numPr>
        <w:tabs>
          <w:tab w:val="left" w:pos="945"/>
        </w:tabs>
        <w:autoSpaceDE w:val="0"/>
        <w:autoSpaceDN w:val="0"/>
        <w:spacing w:before="1" w:after="0" w:line="480" w:lineRule="auto"/>
        <w:ind w:right="197"/>
        <w:contextualSpacing w:val="0"/>
        <w:jc w:val="both"/>
        <w:rPr>
          <w:rFonts w:ascii="Times New Roman" w:hAnsi="Times New Roman" w:cs="Times New Roman"/>
          <w:sz w:val="24"/>
          <w:szCs w:val="24"/>
        </w:rPr>
      </w:pPr>
      <w:r w:rsidRPr="00E26D39">
        <w:rPr>
          <w:rFonts w:ascii="Times New Roman" w:hAnsi="Times New Roman" w:cs="Times New Roman"/>
          <w:sz w:val="24"/>
          <w:szCs w:val="24"/>
        </w:rPr>
        <w:t>Jik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t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informa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perlu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ud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cukup,</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nelit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akan</w:t>
      </w:r>
      <w:r w:rsidRPr="00E26D39">
        <w:rPr>
          <w:rFonts w:ascii="Times New Roman" w:hAnsi="Times New Roman" w:cs="Times New Roman"/>
          <w:spacing w:val="-57"/>
          <w:sz w:val="24"/>
          <w:szCs w:val="24"/>
        </w:rPr>
        <w:t xml:space="preserve">     </w:t>
      </w:r>
      <w:r w:rsidRPr="00E26D39">
        <w:rPr>
          <w:rFonts w:ascii="Times New Roman" w:hAnsi="Times New Roman" w:cs="Times New Roman"/>
          <w:sz w:val="24"/>
          <w:szCs w:val="24"/>
        </w:rPr>
        <w:t>melanjutkan ke tahap berikutnya. Namun, jika data dan informasi yang sud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kumpulkan belum cukup, maka peneliti kembali melakukan pengumpul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ta dan</w:t>
      </w:r>
      <w:r w:rsidRPr="00E26D39">
        <w:rPr>
          <w:rFonts w:ascii="Times New Roman" w:hAnsi="Times New Roman" w:cs="Times New Roman"/>
          <w:spacing w:val="-5"/>
          <w:sz w:val="24"/>
          <w:szCs w:val="24"/>
        </w:rPr>
        <w:t xml:space="preserve"> </w:t>
      </w:r>
      <w:r w:rsidRPr="00E26D39">
        <w:rPr>
          <w:rFonts w:ascii="Times New Roman" w:hAnsi="Times New Roman" w:cs="Times New Roman"/>
          <w:sz w:val="24"/>
          <w:szCs w:val="24"/>
        </w:rPr>
        <w:t>informasi;</w:t>
      </w:r>
    </w:p>
    <w:p w14:paraId="229F95C8" w14:textId="77777777" w:rsidR="00D7105E" w:rsidRPr="00E26D39" w:rsidRDefault="00D7105E">
      <w:pPr>
        <w:pStyle w:val="ListParagraph"/>
        <w:widowControl w:val="0"/>
        <w:numPr>
          <w:ilvl w:val="0"/>
          <w:numId w:val="17"/>
        </w:numPr>
        <w:tabs>
          <w:tab w:val="left" w:pos="945"/>
        </w:tabs>
        <w:autoSpaceDE w:val="0"/>
        <w:autoSpaceDN w:val="0"/>
        <w:spacing w:after="0" w:line="480" w:lineRule="auto"/>
        <w:ind w:right="204"/>
        <w:contextualSpacing w:val="0"/>
        <w:jc w:val="both"/>
        <w:rPr>
          <w:rFonts w:ascii="Times New Roman" w:hAnsi="Times New Roman" w:cs="Times New Roman"/>
          <w:sz w:val="24"/>
          <w:szCs w:val="24"/>
        </w:rPr>
      </w:pPr>
      <w:r w:rsidRPr="00E26D39">
        <w:rPr>
          <w:rFonts w:ascii="Times New Roman" w:hAnsi="Times New Roman" w:cs="Times New Roman"/>
          <w:sz w:val="24"/>
          <w:szCs w:val="24"/>
        </w:rPr>
        <w:t>Peneliti membuat rumusan masalah untuk menentukan fokus masalah 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harus</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diselesaikan;</w:t>
      </w:r>
    </w:p>
    <w:p w14:paraId="5F41CD21" w14:textId="77777777" w:rsidR="00D7105E" w:rsidRPr="00E26D39" w:rsidRDefault="00D7105E">
      <w:pPr>
        <w:pStyle w:val="ListParagraph"/>
        <w:widowControl w:val="0"/>
        <w:numPr>
          <w:ilvl w:val="0"/>
          <w:numId w:val="17"/>
        </w:numPr>
        <w:tabs>
          <w:tab w:val="left" w:pos="945"/>
        </w:tabs>
        <w:autoSpaceDE w:val="0"/>
        <w:autoSpaceDN w:val="0"/>
        <w:spacing w:before="1" w:after="0" w:line="480" w:lineRule="auto"/>
        <w:contextualSpacing w:val="0"/>
        <w:jc w:val="both"/>
        <w:rPr>
          <w:rFonts w:ascii="Times New Roman" w:hAnsi="Times New Roman" w:cs="Times New Roman"/>
          <w:sz w:val="24"/>
          <w:szCs w:val="24"/>
        </w:rPr>
      </w:pPr>
      <w:r w:rsidRPr="00E26D39">
        <w:rPr>
          <w:rFonts w:ascii="Times New Roman" w:hAnsi="Times New Roman" w:cs="Times New Roman"/>
          <w:sz w:val="24"/>
          <w:szCs w:val="24"/>
        </w:rPr>
        <w:t>Peneliti</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membuat</w:t>
      </w:r>
      <w:r w:rsidRPr="00E26D39">
        <w:rPr>
          <w:rFonts w:ascii="Times New Roman" w:hAnsi="Times New Roman" w:cs="Times New Roman"/>
          <w:spacing w:val="-7"/>
          <w:sz w:val="24"/>
          <w:szCs w:val="24"/>
        </w:rPr>
        <w:t xml:space="preserve"> </w:t>
      </w:r>
      <w:r w:rsidRPr="00E26D39">
        <w:rPr>
          <w:rFonts w:ascii="Times New Roman" w:hAnsi="Times New Roman" w:cs="Times New Roman"/>
          <w:sz w:val="24"/>
          <w:szCs w:val="24"/>
        </w:rPr>
        <w:t>tujuan</w:t>
      </w:r>
      <w:r w:rsidRPr="00E26D39">
        <w:rPr>
          <w:rFonts w:ascii="Times New Roman" w:hAnsi="Times New Roman" w:cs="Times New Roman"/>
          <w:spacing w:val="-2"/>
          <w:sz w:val="24"/>
          <w:szCs w:val="24"/>
        </w:rPr>
        <w:t xml:space="preserve"> </w:t>
      </w:r>
      <w:r w:rsidRPr="00E26D39">
        <w:rPr>
          <w:rFonts w:ascii="Times New Roman" w:hAnsi="Times New Roman" w:cs="Times New Roman"/>
          <w:sz w:val="24"/>
          <w:szCs w:val="24"/>
        </w:rPr>
        <w:t>penelitian</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7"/>
          <w:sz w:val="24"/>
          <w:szCs w:val="24"/>
        </w:rPr>
        <w:t xml:space="preserve"> </w:t>
      </w:r>
      <w:r w:rsidRPr="00E26D39">
        <w:rPr>
          <w:rFonts w:ascii="Times New Roman" w:hAnsi="Times New Roman" w:cs="Times New Roman"/>
          <w:sz w:val="24"/>
          <w:szCs w:val="24"/>
        </w:rPr>
        <w:t>ingin</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dicapai;</w:t>
      </w:r>
    </w:p>
    <w:p w14:paraId="7A676305" w14:textId="77777777" w:rsidR="00D7105E" w:rsidRPr="00E26D39" w:rsidRDefault="00D7105E">
      <w:pPr>
        <w:pStyle w:val="ListParagraph"/>
        <w:numPr>
          <w:ilvl w:val="0"/>
          <w:numId w:val="17"/>
        </w:numPr>
        <w:spacing w:after="160" w:line="480" w:lineRule="auto"/>
        <w:ind w:left="990" w:right="194" w:hanging="270"/>
        <w:jc w:val="both"/>
        <w:rPr>
          <w:rFonts w:ascii="Times New Roman" w:hAnsi="Times New Roman" w:cs="Times New Roman"/>
          <w:sz w:val="24"/>
          <w:szCs w:val="24"/>
        </w:rPr>
      </w:pPr>
      <w:r w:rsidRPr="00E26D39">
        <w:rPr>
          <w:rFonts w:ascii="Times New Roman" w:hAnsi="Times New Roman" w:cs="Times New Roman"/>
          <w:sz w:val="24"/>
          <w:szCs w:val="24"/>
        </w:rPr>
        <w:t>Penelit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laku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ranca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ngguna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todologi</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 xml:space="preserve">EXTREME PROGREMING. </w:t>
      </w:r>
      <w:r w:rsidRPr="00E26D39">
        <w:rPr>
          <w:rFonts w:ascii="Times New Roman" w:hAnsi="Times New Roman" w:cs="Times New Roman"/>
          <w:sz w:val="24"/>
          <w:szCs w:val="24"/>
        </w:rPr>
        <w:t>Perancangan sistem dilakukan untuk mendapat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gambar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awal</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alur</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a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kembang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juml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abel</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ada</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database</w:t>
      </w:r>
      <w:r w:rsidRPr="00E26D39">
        <w:rPr>
          <w:rFonts w:ascii="Times New Roman" w:hAnsi="Times New Roman" w:cs="Times New Roman"/>
          <w:sz w:val="24"/>
          <w:szCs w:val="24"/>
        </w:rPr>
        <w:t>,</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orang-or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erlibat</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la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interak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gambaran</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interface</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ranca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mula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feasibility</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study</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stud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layakan)</w:t>
      </w:r>
      <w:r w:rsidRPr="00E26D39">
        <w:rPr>
          <w:rFonts w:ascii="Times New Roman" w:hAnsi="Times New Roman" w:cs="Times New Roman"/>
          <w:spacing w:val="1"/>
          <w:sz w:val="24"/>
          <w:szCs w:val="24"/>
        </w:rPr>
        <w:t xml:space="preserve"> dengan menggunakan study literatur yang di ambil dari buku dan jurnal</w:t>
      </w:r>
      <w:r w:rsidRPr="00E26D39">
        <w:rPr>
          <w:rFonts w:ascii="Times New Roman" w:hAnsi="Times New Roman" w:cs="Times New Roman"/>
          <w:i/>
          <w:sz w:val="24"/>
          <w:szCs w:val="24"/>
        </w:rPr>
        <w:t>,</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tahap</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dua</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requirement</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analysis</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and</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specification</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mengguna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tode observa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wawancar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ahap</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tig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 xml:space="preserve">design menggunakan </w:t>
      </w:r>
      <w:r w:rsidRPr="00A51791">
        <w:rPr>
          <w:rFonts w:ascii="Times New Roman" w:hAnsi="Times New Roman" w:cs="Times New Roman"/>
          <w:i/>
          <w:iCs/>
          <w:sz w:val="24"/>
          <w:szCs w:val="24"/>
        </w:rPr>
        <w:t>flowchar</w:t>
      </w:r>
      <w:r w:rsidRPr="00E26D39">
        <w:rPr>
          <w:rFonts w:ascii="Times New Roman" w:hAnsi="Times New Roman" w:cs="Times New Roman"/>
          <w:sz w:val="24"/>
          <w:szCs w:val="24"/>
        </w:rPr>
        <w:t xml:space="preserve">t dan </w:t>
      </w:r>
      <w:r w:rsidRPr="00E26D39">
        <w:rPr>
          <w:rFonts w:ascii="Times New Roman" w:hAnsi="Times New Roman" w:cs="Times New Roman"/>
          <w:i/>
          <w:sz w:val="24"/>
          <w:szCs w:val="24"/>
        </w:rPr>
        <w:t>UML</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 xml:space="preserve">(use case diagram, activity diagram, </w:t>
      </w:r>
      <w:r w:rsidRPr="00E26D39">
        <w:rPr>
          <w:rFonts w:ascii="Times New Roman" w:hAnsi="Times New Roman" w:cs="Times New Roman"/>
          <w:sz w:val="24"/>
          <w:szCs w:val="24"/>
        </w:rPr>
        <w:t>dan</w:t>
      </w:r>
      <w:r w:rsidRPr="00E26D39">
        <w:rPr>
          <w:rFonts w:ascii="Times New Roman" w:hAnsi="Times New Roman" w:cs="Times New Roman"/>
          <w:spacing w:val="21"/>
          <w:sz w:val="24"/>
          <w:szCs w:val="24"/>
        </w:rPr>
        <w:t xml:space="preserve"> </w:t>
      </w:r>
      <w:r w:rsidRPr="00E26D39">
        <w:rPr>
          <w:rFonts w:ascii="Times New Roman" w:hAnsi="Times New Roman" w:cs="Times New Roman"/>
          <w:i/>
          <w:sz w:val="24"/>
          <w:szCs w:val="24"/>
        </w:rPr>
        <w:t>class</w:t>
      </w:r>
      <w:r w:rsidRPr="00E26D39">
        <w:rPr>
          <w:rFonts w:ascii="Times New Roman" w:hAnsi="Times New Roman" w:cs="Times New Roman"/>
          <w:i/>
          <w:spacing w:val="19"/>
          <w:sz w:val="24"/>
          <w:szCs w:val="24"/>
        </w:rPr>
        <w:t xml:space="preserve"> </w:t>
      </w:r>
      <w:r w:rsidRPr="00E26D39">
        <w:rPr>
          <w:rFonts w:ascii="Times New Roman" w:hAnsi="Times New Roman" w:cs="Times New Roman"/>
          <w:i/>
          <w:sz w:val="24"/>
          <w:szCs w:val="24"/>
        </w:rPr>
        <w:t>diagram),</w:t>
      </w:r>
      <w:r w:rsidRPr="00E26D39">
        <w:rPr>
          <w:rFonts w:ascii="Times New Roman" w:hAnsi="Times New Roman" w:cs="Times New Roman"/>
          <w:i/>
          <w:spacing w:val="22"/>
          <w:sz w:val="24"/>
          <w:szCs w:val="24"/>
        </w:rPr>
        <w:t xml:space="preserve"> </w:t>
      </w:r>
      <w:r w:rsidRPr="00E26D39">
        <w:rPr>
          <w:rFonts w:ascii="Times New Roman" w:hAnsi="Times New Roman" w:cs="Times New Roman"/>
          <w:sz w:val="24"/>
          <w:szCs w:val="24"/>
        </w:rPr>
        <w:t>tahap</w:t>
      </w:r>
      <w:r w:rsidRPr="00E26D39">
        <w:rPr>
          <w:rFonts w:ascii="Times New Roman" w:hAnsi="Times New Roman" w:cs="Times New Roman"/>
          <w:spacing w:val="20"/>
          <w:sz w:val="24"/>
          <w:szCs w:val="24"/>
        </w:rPr>
        <w:t xml:space="preserve"> </w:t>
      </w:r>
      <w:r w:rsidRPr="00E26D39">
        <w:rPr>
          <w:rFonts w:ascii="Times New Roman" w:hAnsi="Times New Roman" w:cs="Times New Roman"/>
          <w:sz w:val="24"/>
          <w:szCs w:val="24"/>
        </w:rPr>
        <w:t>selanjutnya</w:t>
      </w:r>
      <w:r w:rsidRPr="00E26D39">
        <w:rPr>
          <w:rFonts w:ascii="Times New Roman" w:hAnsi="Times New Roman" w:cs="Times New Roman"/>
          <w:spacing w:val="25"/>
          <w:sz w:val="24"/>
          <w:szCs w:val="24"/>
        </w:rPr>
        <w:t xml:space="preserve"> </w:t>
      </w:r>
      <w:r w:rsidRPr="00E26D39">
        <w:rPr>
          <w:rFonts w:ascii="Times New Roman" w:hAnsi="Times New Roman" w:cs="Times New Roman"/>
          <w:i/>
          <w:sz w:val="24"/>
          <w:szCs w:val="24"/>
        </w:rPr>
        <w:t>coding</w:t>
      </w:r>
      <w:r w:rsidRPr="00E26D39">
        <w:rPr>
          <w:rFonts w:ascii="Times New Roman" w:hAnsi="Times New Roman" w:cs="Times New Roman"/>
          <w:i/>
          <w:spacing w:val="20"/>
          <w:sz w:val="24"/>
          <w:szCs w:val="24"/>
        </w:rPr>
        <w:t xml:space="preserve"> </w:t>
      </w:r>
      <w:r w:rsidRPr="00E26D39">
        <w:rPr>
          <w:rFonts w:ascii="Times New Roman" w:hAnsi="Times New Roman" w:cs="Times New Roman"/>
          <w:i/>
          <w:sz w:val="24"/>
          <w:szCs w:val="24"/>
        </w:rPr>
        <w:t>and</w:t>
      </w:r>
      <w:r w:rsidRPr="00E26D39">
        <w:rPr>
          <w:rFonts w:ascii="Times New Roman" w:hAnsi="Times New Roman" w:cs="Times New Roman"/>
          <w:i/>
          <w:spacing w:val="20"/>
          <w:sz w:val="24"/>
          <w:szCs w:val="24"/>
        </w:rPr>
        <w:t xml:space="preserve"> </w:t>
      </w:r>
      <w:r w:rsidRPr="00E26D39">
        <w:rPr>
          <w:rFonts w:ascii="Times New Roman" w:hAnsi="Times New Roman" w:cs="Times New Roman"/>
          <w:i/>
          <w:sz w:val="24"/>
          <w:szCs w:val="24"/>
        </w:rPr>
        <w:t>unit</w:t>
      </w:r>
      <w:r w:rsidRPr="00E26D39">
        <w:rPr>
          <w:rFonts w:ascii="Times New Roman" w:hAnsi="Times New Roman" w:cs="Times New Roman"/>
          <w:i/>
          <w:spacing w:val="21"/>
          <w:sz w:val="24"/>
          <w:szCs w:val="24"/>
        </w:rPr>
        <w:t xml:space="preserve"> </w:t>
      </w:r>
      <w:r w:rsidRPr="00E26D39">
        <w:rPr>
          <w:rFonts w:ascii="Times New Roman" w:hAnsi="Times New Roman" w:cs="Times New Roman"/>
          <w:i/>
          <w:sz w:val="24"/>
          <w:szCs w:val="24"/>
        </w:rPr>
        <w:t xml:space="preserve">testing </w:t>
      </w:r>
      <w:r w:rsidRPr="00E26D39">
        <w:rPr>
          <w:rFonts w:ascii="Times New Roman" w:hAnsi="Times New Roman" w:cs="Times New Roman"/>
          <w:sz w:val="24"/>
          <w:szCs w:val="24"/>
        </w:rPr>
        <w:t xml:space="preserve">menggunakan </w:t>
      </w:r>
      <w:r w:rsidRPr="00E26D39">
        <w:rPr>
          <w:rFonts w:ascii="Times New Roman" w:hAnsi="Times New Roman" w:cs="Times New Roman"/>
          <w:i/>
          <w:sz w:val="24"/>
          <w:szCs w:val="24"/>
        </w:rPr>
        <w:t xml:space="preserve">framework Laravel </w:t>
      </w:r>
      <w:r w:rsidRPr="00E26D39">
        <w:rPr>
          <w:rFonts w:ascii="Times New Roman" w:hAnsi="Times New Roman" w:cs="Times New Roman"/>
          <w:i/>
          <w:sz w:val="24"/>
          <w:szCs w:val="24"/>
        </w:rPr>
        <w:lastRenderedPageBreak/>
        <w:t xml:space="preserve">8.0 </w:t>
      </w:r>
      <w:r w:rsidRPr="00E26D39">
        <w:rPr>
          <w:rFonts w:ascii="Times New Roman" w:hAnsi="Times New Roman" w:cs="Times New Roman"/>
          <w:sz w:val="24"/>
          <w:szCs w:val="24"/>
        </w:rPr>
        <w:t xml:space="preserve">dengan bahasa pemrograman </w:t>
      </w:r>
      <w:r w:rsidRPr="00E26D39">
        <w:rPr>
          <w:rFonts w:ascii="Times New Roman" w:hAnsi="Times New Roman" w:cs="Times New Roman"/>
          <w:i/>
          <w:sz w:val="24"/>
          <w:szCs w:val="24"/>
        </w:rPr>
        <w:t xml:space="preserve">PHP </w:t>
      </w:r>
      <w:r w:rsidRPr="00E26D39">
        <w:rPr>
          <w:rFonts w:ascii="Times New Roman" w:hAnsi="Times New Roman" w:cs="Times New Roman"/>
          <w:sz w:val="24"/>
          <w:szCs w:val="24"/>
        </w:rPr>
        <w:t xml:space="preserve">dan </w:t>
      </w:r>
      <w:r w:rsidRPr="00E26D39">
        <w:rPr>
          <w:rFonts w:ascii="Times New Roman" w:hAnsi="Times New Roman" w:cs="Times New Roman"/>
          <w:spacing w:val="-57"/>
          <w:sz w:val="24"/>
          <w:szCs w:val="24"/>
        </w:rPr>
        <w:t xml:space="preserve"> </w:t>
      </w:r>
      <w:r w:rsidRPr="00E26D39">
        <w:rPr>
          <w:rFonts w:ascii="Times New Roman" w:hAnsi="Times New Roman" w:cs="Times New Roman"/>
          <w:i/>
          <w:sz w:val="24"/>
          <w:szCs w:val="24"/>
        </w:rPr>
        <w:t>database</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MYSQL,</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kemudi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nelit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lakukan</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testing</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menggunakan</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black-box</w:t>
      </w:r>
      <w:r w:rsidRPr="00E26D39">
        <w:rPr>
          <w:rFonts w:ascii="Times New Roman" w:hAnsi="Times New Roman" w:cs="Times New Roman"/>
          <w:sz w:val="24"/>
          <w:szCs w:val="24"/>
        </w:rPr>
        <w:t xml:space="preserve">. </w:t>
      </w:r>
      <w:r w:rsidRPr="00E26D39">
        <w:rPr>
          <w:rFonts w:ascii="Times New Roman" w:hAnsi="Times New Roman" w:cs="Times New Roman"/>
          <w:i/>
          <w:sz w:val="24"/>
          <w:szCs w:val="24"/>
        </w:rPr>
        <w:t>Testing</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dilakukan untuk mengetahui apakah fitur yang terdapat pada sistem informa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yang</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ikembang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berfung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baik</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ud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esuai</w:t>
      </w:r>
      <w:r w:rsidRPr="00E26D39">
        <w:rPr>
          <w:rFonts w:ascii="Times New Roman" w:hAnsi="Times New Roman" w:cs="Times New Roman"/>
          <w:spacing w:val="6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butuhan</w:t>
      </w:r>
      <w:r w:rsidRPr="00E26D39">
        <w:rPr>
          <w:rFonts w:ascii="Times New Roman" w:hAnsi="Times New Roman" w:cs="Times New Roman"/>
          <w:spacing w:val="-2"/>
          <w:sz w:val="24"/>
          <w:szCs w:val="24"/>
        </w:rPr>
        <w:t xml:space="preserve"> </w:t>
      </w:r>
      <w:r w:rsidRPr="00E26D39">
        <w:rPr>
          <w:rFonts w:ascii="Times New Roman" w:hAnsi="Times New Roman" w:cs="Times New Roman"/>
          <w:sz w:val="24"/>
          <w:szCs w:val="24"/>
        </w:rPr>
        <w:t>atau</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belu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ahap</w:t>
      </w:r>
      <w:r w:rsidRPr="00E26D39">
        <w:rPr>
          <w:rFonts w:ascii="Times New Roman" w:hAnsi="Times New Roman" w:cs="Times New Roman"/>
          <w:spacing w:val="-2"/>
          <w:sz w:val="24"/>
          <w:szCs w:val="24"/>
        </w:rPr>
        <w:t xml:space="preserve"> </w:t>
      </w:r>
      <w:r w:rsidRPr="00E26D39">
        <w:rPr>
          <w:rFonts w:ascii="Times New Roman" w:hAnsi="Times New Roman" w:cs="Times New Roman"/>
          <w:sz w:val="24"/>
          <w:szCs w:val="24"/>
        </w:rPr>
        <w:t>terakhir</w:t>
      </w:r>
      <w:r w:rsidRPr="00E26D39">
        <w:rPr>
          <w:rFonts w:ascii="Times New Roman" w:hAnsi="Times New Roman" w:cs="Times New Roman"/>
          <w:spacing w:val="-3"/>
          <w:sz w:val="24"/>
          <w:szCs w:val="24"/>
        </w:rPr>
        <w:t xml:space="preserve"> </w:t>
      </w:r>
      <w:r w:rsidRPr="00E26D39">
        <w:rPr>
          <w:rFonts w:ascii="Times New Roman" w:hAnsi="Times New Roman" w:cs="Times New Roman"/>
          <w:i/>
          <w:sz w:val="24"/>
          <w:szCs w:val="24"/>
        </w:rPr>
        <w:t>operation</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and</w:t>
      </w:r>
      <w:r w:rsidRPr="00E26D39">
        <w:rPr>
          <w:rFonts w:ascii="Times New Roman" w:hAnsi="Times New Roman" w:cs="Times New Roman"/>
          <w:i/>
          <w:spacing w:val="-1"/>
          <w:sz w:val="24"/>
          <w:szCs w:val="24"/>
        </w:rPr>
        <w:t xml:space="preserve"> </w:t>
      </w:r>
      <w:r w:rsidRPr="00E26D39">
        <w:rPr>
          <w:rFonts w:ascii="Times New Roman" w:hAnsi="Times New Roman" w:cs="Times New Roman"/>
          <w:i/>
          <w:sz w:val="24"/>
          <w:szCs w:val="24"/>
        </w:rPr>
        <w:t>maintenance system</w:t>
      </w:r>
      <w:r w:rsidRPr="00E26D39">
        <w:rPr>
          <w:rFonts w:ascii="Times New Roman" w:hAnsi="Times New Roman" w:cs="Times New Roman"/>
          <w:sz w:val="24"/>
          <w:szCs w:val="24"/>
        </w:rPr>
        <w:t>;</w:t>
      </w:r>
    </w:p>
    <w:p w14:paraId="6B4EB691" w14:textId="77777777" w:rsidR="00D7105E" w:rsidRPr="00E26D39" w:rsidRDefault="00D7105E">
      <w:pPr>
        <w:pStyle w:val="ListParagraph"/>
        <w:widowControl w:val="0"/>
        <w:numPr>
          <w:ilvl w:val="0"/>
          <w:numId w:val="17"/>
        </w:numPr>
        <w:tabs>
          <w:tab w:val="left" w:pos="1005"/>
        </w:tabs>
        <w:autoSpaceDE w:val="0"/>
        <w:autoSpaceDN w:val="0"/>
        <w:spacing w:before="2" w:after="0" w:line="480" w:lineRule="auto"/>
        <w:ind w:right="195"/>
        <w:contextualSpacing w:val="0"/>
        <w:jc w:val="both"/>
        <w:rPr>
          <w:rFonts w:ascii="Times New Roman" w:hAnsi="Times New Roman" w:cs="Times New Roman"/>
          <w:sz w:val="24"/>
          <w:szCs w:val="24"/>
        </w:rPr>
      </w:pPr>
      <w:r w:rsidRPr="00E26D39">
        <w:rPr>
          <w:rFonts w:ascii="Times New Roman" w:hAnsi="Times New Roman" w:cs="Times New Roman"/>
          <w:sz w:val="24"/>
          <w:szCs w:val="24"/>
        </w:rPr>
        <w:t>Jika sistem belum sesuai dengan kebutuhan pengguna, maka peneliti a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mengulang ke</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ahap perancangan, implementas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1"/>
          <w:sz w:val="24"/>
          <w:szCs w:val="24"/>
        </w:rPr>
        <w:t xml:space="preserve"> </w:t>
      </w:r>
      <w:r w:rsidRPr="00E26D39">
        <w:rPr>
          <w:rFonts w:ascii="Times New Roman" w:hAnsi="Times New Roman" w:cs="Times New Roman"/>
          <w:i/>
          <w:sz w:val="24"/>
          <w:szCs w:val="24"/>
        </w:rPr>
        <w:t>testing</w:t>
      </w:r>
      <w:r w:rsidRPr="00E26D39">
        <w:rPr>
          <w:rFonts w:ascii="Times New Roman" w:hAnsi="Times New Roman" w:cs="Times New Roman"/>
          <w:i/>
          <w:spacing w:val="1"/>
          <w:sz w:val="24"/>
          <w:szCs w:val="24"/>
        </w:rPr>
        <w:t xml:space="preserve"> </w:t>
      </w:r>
      <w:r w:rsidRPr="00E26D39">
        <w:rPr>
          <w:rFonts w:ascii="Times New Roman" w:hAnsi="Times New Roman" w:cs="Times New Roman"/>
          <w:sz w:val="24"/>
          <w:szCs w:val="24"/>
        </w:rPr>
        <w:t>hingg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istem</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tersebut</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esua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butuh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Jik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udah</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sesuai</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deng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butuh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ngguna,</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penelitian</w:t>
      </w:r>
      <w:r w:rsidRPr="00E26D39">
        <w:rPr>
          <w:rFonts w:ascii="Times New Roman" w:hAnsi="Times New Roman" w:cs="Times New Roman"/>
          <w:spacing w:val="-6"/>
          <w:sz w:val="24"/>
          <w:szCs w:val="24"/>
        </w:rPr>
        <w:t xml:space="preserve"> </w:t>
      </w:r>
      <w:r w:rsidRPr="00E26D39">
        <w:rPr>
          <w:rFonts w:ascii="Times New Roman" w:hAnsi="Times New Roman" w:cs="Times New Roman"/>
          <w:sz w:val="24"/>
          <w:szCs w:val="24"/>
        </w:rPr>
        <w:t>akan melanjutkan</w:t>
      </w:r>
      <w:r w:rsidRPr="00E26D39">
        <w:rPr>
          <w:rFonts w:ascii="Times New Roman" w:hAnsi="Times New Roman" w:cs="Times New Roman"/>
          <w:spacing w:val="-1"/>
          <w:sz w:val="24"/>
          <w:szCs w:val="24"/>
        </w:rPr>
        <w:t xml:space="preserve"> </w:t>
      </w:r>
      <w:r w:rsidRPr="00E26D39">
        <w:rPr>
          <w:rFonts w:ascii="Times New Roman" w:hAnsi="Times New Roman" w:cs="Times New Roman"/>
          <w:sz w:val="24"/>
          <w:szCs w:val="24"/>
        </w:rPr>
        <w:t>ke</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tahap</w:t>
      </w:r>
      <w:r w:rsidRPr="00E26D39">
        <w:rPr>
          <w:rFonts w:ascii="Times New Roman" w:hAnsi="Times New Roman" w:cs="Times New Roman"/>
          <w:spacing w:val="5"/>
          <w:sz w:val="24"/>
          <w:szCs w:val="24"/>
        </w:rPr>
        <w:t xml:space="preserve"> </w:t>
      </w:r>
      <w:r w:rsidRPr="00E26D39">
        <w:rPr>
          <w:rFonts w:ascii="Times New Roman" w:hAnsi="Times New Roman" w:cs="Times New Roman"/>
          <w:sz w:val="24"/>
          <w:szCs w:val="24"/>
        </w:rPr>
        <w:t>selanjutnya;</w:t>
      </w:r>
    </w:p>
    <w:p w14:paraId="43D85567" w14:textId="0A446EB6" w:rsidR="00D7105E" w:rsidRPr="00E26D39" w:rsidRDefault="00D7105E">
      <w:pPr>
        <w:pStyle w:val="ListParagraph"/>
        <w:widowControl w:val="0"/>
        <w:numPr>
          <w:ilvl w:val="0"/>
          <w:numId w:val="17"/>
        </w:numPr>
        <w:tabs>
          <w:tab w:val="left" w:pos="1005"/>
        </w:tabs>
        <w:autoSpaceDE w:val="0"/>
        <w:autoSpaceDN w:val="0"/>
        <w:spacing w:before="4" w:after="0" w:line="480" w:lineRule="auto"/>
        <w:contextualSpacing w:val="0"/>
        <w:jc w:val="both"/>
        <w:rPr>
          <w:rFonts w:ascii="Times New Roman" w:hAnsi="Times New Roman" w:cs="Times New Roman"/>
          <w:sz w:val="24"/>
          <w:szCs w:val="24"/>
        </w:rPr>
      </w:pPr>
      <w:r w:rsidRPr="00E26D39">
        <w:rPr>
          <w:rFonts w:ascii="Times New Roman" w:hAnsi="Times New Roman" w:cs="Times New Roman"/>
          <w:sz w:val="24"/>
          <w:szCs w:val="24"/>
        </w:rPr>
        <w:t>Peneliti</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melakukan dokumentasi</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dan</w:t>
      </w:r>
      <w:r w:rsidRPr="00E26D39">
        <w:rPr>
          <w:rFonts w:ascii="Times New Roman" w:hAnsi="Times New Roman" w:cs="Times New Roman"/>
          <w:spacing w:val="-2"/>
          <w:sz w:val="24"/>
          <w:szCs w:val="24"/>
        </w:rPr>
        <w:t xml:space="preserve"> </w:t>
      </w:r>
      <w:r w:rsidRPr="00E26D39">
        <w:rPr>
          <w:rFonts w:ascii="Times New Roman" w:hAnsi="Times New Roman" w:cs="Times New Roman"/>
          <w:sz w:val="24"/>
          <w:szCs w:val="24"/>
        </w:rPr>
        <w:t>pembuatan</w:t>
      </w:r>
      <w:r w:rsidRPr="00E26D39">
        <w:rPr>
          <w:rFonts w:ascii="Times New Roman" w:hAnsi="Times New Roman" w:cs="Times New Roman"/>
          <w:spacing w:val="-3"/>
          <w:sz w:val="24"/>
          <w:szCs w:val="24"/>
        </w:rPr>
        <w:t xml:space="preserve"> </w:t>
      </w:r>
      <w:r w:rsidRPr="00E26D39">
        <w:rPr>
          <w:rFonts w:ascii="Times New Roman" w:hAnsi="Times New Roman" w:cs="Times New Roman"/>
          <w:sz w:val="24"/>
          <w:szCs w:val="24"/>
        </w:rPr>
        <w:t>laporan.</w:t>
      </w:r>
    </w:p>
    <w:p w14:paraId="5D511F3E" w14:textId="77777777" w:rsidR="00D7105E" w:rsidRPr="00E26D39" w:rsidRDefault="00D7105E">
      <w:pPr>
        <w:pStyle w:val="ListParagraph"/>
        <w:numPr>
          <w:ilvl w:val="1"/>
          <w:numId w:val="14"/>
        </w:numPr>
        <w:spacing w:after="0" w:line="480" w:lineRule="auto"/>
        <w:ind w:left="900" w:hanging="540"/>
        <w:jc w:val="both"/>
        <w:outlineLvl w:val="1"/>
        <w:rPr>
          <w:rFonts w:ascii="Times New Roman" w:hAnsi="Times New Roman" w:cs="Times New Roman"/>
          <w:b/>
          <w:bCs/>
          <w:sz w:val="24"/>
          <w:szCs w:val="24"/>
        </w:rPr>
      </w:pPr>
      <w:bookmarkStart w:id="106" w:name="_Toc156162744"/>
      <w:bookmarkStart w:id="107" w:name="_Toc156633519"/>
      <w:r w:rsidRPr="00E26D39">
        <w:rPr>
          <w:rFonts w:ascii="Times New Roman" w:hAnsi="Times New Roman" w:cs="Times New Roman"/>
          <w:b/>
          <w:bCs/>
          <w:sz w:val="24"/>
          <w:szCs w:val="24"/>
        </w:rPr>
        <w:t>Metode pengumpulan data</w:t>
      </w:r>
      <w:bookmarkEnd w:id="106"/>
      <w:bookmarkEnd w:id="107"/>
    </w:p>
    <w:p w14:paraId="0C286AAA" w14:textId="2746ACA6" w:rsidR="00D7105E" w:rsidRPr="00E26D39" w:rsidRDefault="00D7105E" w:rsidP="00DD6D1D">
      <w:pPr>
        <w:spacing w:after="0" w:line="480" w:lineRule="auto"/>
        <w:ind w:left="540" w:firstLine="360"/>
        <w:jc w:val="both"/>
        <w:rPr>
          <w:rFonts w:ascii="Times New Roman" w:hAnsi="Times New Roman" w:cs="Times New Roman"/>
          <w:sz w:val="24"/>
          <w:szCs w:val="24"/>
        </w:rPr>
      </w:pPr>
      <w:r w:rsidRPr="00E26D39">
        <w:rPr>
          <w:rFonts w:ascii="Times New Roman" w:hAnsi="Times New Roman" w:cs="Times New Roman"/>
          <w:sz w:val="24"/>
          <w:szCs w:val="24"/>
        </w:rPr>
        <w:t>Metode pengumpulan data yang di lakukan pada penelitian ini adalah wawancara dan observasi.peneliti melakukan wawancara dengan salah satu staf dinas sosial dan Diskominfo sebagai s</w:t>
      </w:r>
      <w:r w:rsidR="00E12E75" w:rsidRPr="00E26D39">
        <w:rPr>
          <w:rFonts w:ascii="Times New Roman" w:hAnsi="Times New Roman" w:cs="Times New Roman"/>
          <w:sz w:val="24"/>
          <w:szCs w:val="24"/>
          <w:lang w:val="en-US"/>
        </w:rPr>
        <w:t>a</w:t>
      </w:r>
      <w:r w:rsidRPr="00E26D39">
        <w:rPr>
          <w:rFonts w:ascii="Times New Roman" w:hAnsi="Times New Roman" w:cs="Times New Roman"/>
          <w:sz w:val="24"/>
          <w:szCs w:val="24"/>
        </w:rPr>
        <w:t xml:space="preserve">mple untuk mengetahui alur </w:t>
      </w:r>
      <w:r w:rsidRPr="00A80C17">
        <w:rPr>
          <w:rFonts w:ascii="Times New Roman" w:hAnsi="Times New Roman" w:cs="Times New Roman"/>
          <w:i/>
          <w:iCs/>
          <w:sz w:val="24"/>
          <w:szCs w:val="24"/>
        </w:rPr>
        <w:t>PMKS</w:t>
      </w:r>
      <w:r w:rsidRPr="00E26D39">
        <w:rPr>
          <w:rFonts w:ascii="Times New Roman" w:hAnsi="Times New Roman" w:cs="Times New Roman"/>
          <w:sz w:val="24"/>
          <w:szCs w:val="24"/>
        </w:rPr>
        <w:t xml:space="preserve"> anak yatim di kabupaten lombok tengah . pada wawancara ini peneliti mendapatkan informasi bahwa tidak ada fitur pemetaan,dan masih menggunakan grafik untuk melihat jumlah anak yatim di setiap kecamatan.Selanjutnya peneliti juga melakukan wawancara dengan salah satu staf yang merupakan tim </w:t>
      </w:r>
      <w:r w:rsidRPr="00E26D39">
        <w:rPr>
          <w:rFonts w:ascii="Times New Roman" w:hAnsi="Times New Roman" w:cs="Times New Roman"/>
          <w:i/>
          <w:iCs/>
          <w:sz w:val="24"/>
          <w:szCs w:val="24"/>
        </w:rPr>
        <w:t xml:space="preserve">developer </w:t>
      </w:r>
      <w:r w:rsidRPr="00E26D39">
        <w:rPr>
          <w:rFonts w:ascii="Times New Roman" w:hAnsi="Times New Roman" w:cs="Times New Roman"/>
          <w:sz w:val="24"/>
          <w:szCs w:val="24"/>
        </w:rPr>
        <w:t xml:space="preserve">Diskominfo untuk mengetahui fitur-fitur apa saja yang sudah ada dalam sistem </w:t>
      </w:r>
      <w:r w:rsidRPr="003040AC">
        <w:rPr>
          <w:rFonts w:ascii="Times New Roman" w:hAnsi="Times New Roman" w:cs="Times New Roman"/>
          <w:i/>
          <w:iCs/>
          <w:sz w:val="24"/>
          <w:szCs w:val="24"/>
        </w:rPr>
        <w:t>PMKS</w:t>
      </w:r>
      <w:r w:rsidRPr="00E26D39">
        <w:rPr>
          <w:rFonts w:ascii="Times New Roman" w:hAnsi="Times New Roman" w:cs="Times New Roman"/>
          <w:sz w:val="24"/>
          <w:szCs w:val="24"/>
        </w:rPr>
        <w:t xml:space="preserve"> anak yatim tersebut .dengan mengetahui fitur-fitur yang sudah ada maka peneliti dapat membuat </w:t>
      </w:r>
      <w:r w:rsidRPr="00E26D39">
        <w:rPr>
          <w:rFonts w:ascii="Times New Roman" w:hAnsi="Times New Roman" w:cs="Times New Roman"/>
          <w:i/>
          <w:iCs/>
          <w:sz w:val="24"/>
          <w:szCs w:val="24"/>
        </w:rPr>
        <w:t>desain</w:t>
      </w:r>
      <w:r w:rsidRPr="00E26D39">
        <w:rPr>
          <w:rFonts w:ascii="Times New Roman" w:hAnsi="Times New Roman" w:cs="Times New Roman"/>
          <w:sz w:val="24"/>
          <w:szCs w:val="24"/>
        </w:rPr>
        <w:t xml:space="preserve"> pengembangan sistem </w:t>
      </w:r>
      <w:r w:rsidRPr="00A80C17">
        <w:rPr>
          <w:rFonts w:ascii="Times New Roman" w:hAnsi="Times New Roman" w:cs="Times New Roman"/>
          <w:i/>
          <w:iCs/>
          <w:sz w:val="24"/>
          <w:szCs w:val="24"/>
        </w:rPr>
        <w:t>PMKS</w:t>
      </w:r>
      <w:r w:rsidRPr="00E26D39">
        <w:rPr>
          <w:rFonts w:ascii="Times New Roman" w:hAnsi="Times New Roman" w:cs="Times New Roman"/>
          <w:sz w:val="24"/>
          <w:szCs w:val="24"/>
        </w:rPr>
        <w:t xml:space="preserve"> anak yatim dengan menambahkan fitur-fitur </w:t>
      </w:r>
      <w:r w:rsidRPr="00E26D39">
        <w:rPr>
          <w:rFonts w:ascii="Times New Roman" w:hAnsi="Times New Roman" w:cs="Times New Roman"/>
          <w:sz w:val="24"/>
          <w:szCs w:val="24"/>
        </w:rPr>
        <w:lastRenderedPageBreak/>
        <w:t>yang di butuhkan oleh pengguna untuk mengatasi kendalan dalam pmks anak yatim tersebut.</w:t>
      </w:r>
    </w:p>
    <w:p w14:paraId="0590A6C5" w14:textId="7E57FF53" w:rsidR="00D7105E" w:rsidRPr="00E26D39" w:rsidRDefault="00711F1A">
      <w:pPr>
        <w:pStyle w:val="ListParagraph"/>
        <w:numPr>
          <w:ilvl w:val="1"/>
          <w:numId w:val="14"/>
        </w:numPr>
        <w:spacing w:after="160" w:line="480" w:lineRule="auto"/>
        <w:ind w:left="720"/>
        <w:jc w:val="both"/>
        <w:outlineLvl w:val="1"/>
        <w:rPr>
          <w:rFonts w:ascii="Times New Roman" w:hAnsi="Times New Roman" w:cs="Times New Roman"/>
          <w:b/>
          <w:bCs/>
          <w:sz w:val="24"/>
          <w:szCs w:val="24"/>
        </w:rPr>
      </w:pPr>
      <w:r w:rsidRPr="00E26D39">
        <w:rPr>
          <w:rFonts w:ascii="Times New Roman" w:hAnsi="Times New Roman" w:cs="Times New Roman"/>
          <w:b/>
          <w:bCs/>
          <w:sz w:val="24"/>
          <w:szCs w:val="24"/>
          <w:lang w:val="en-US"/>
        </w:rPr>
        <w:t xml:space="preserve"> </w:t>
      </w:r>
      <w:bookmarkStart w:id="108" w:name="_Toc156162745"/>
      <w:bookmarkStart w:id="109" w:name="_Toc156633520"/>
      <w:r w:rsidR="00D7105E" w:rsidRPr="00E26D39">
        <w:rPr>
          <w:rFonts w:ascii="Times New Roman" w:hAnsi="Times New Roman" w:cs="Times New Roman"/>
          <w:b/>
          <w:bCs/>
          <w:sz w:val="24"/>
          <w:szCs w:val="24"/>
        </w:rPr>
        <w:t>Metode Alalisis Masalah/Kebutuhan</w:t>
      </w:r>
      <w:bookmarkEnd w:id="108"/>
      <w:bookmarkEnd w:id="109"/>
    </w:p>
    <w:p w14:paraId="195A9116" w14:textId="77777777" w:rsidR="00D7105E" w:rsidRPr="00E26D39" w:rsidRDefault="00D7105E" w:rsidP="008D49DE">
      <w:pPr>
        <w:pStyle w:val="BodyText"/>
        <w:spacing w:line="480" w:lineRule="auto"/>
        <w:ind w:left="540" w:right="199" w:firstLine="540"/>
        <w:jc w:val="both"/>
        <w:rPr>
          <w:iCs/>
          <w:lang w:val="en-US"/>
        </w:rPr>
      </w:pPr>
      <w:r w:rsidRPr="00E26D39">
        <w:t>Analisis</w:t>
      </w:r>
      <w:r w:rsidRPr="00E26D39">
        <w:rPr>
          <w:spacing w:val="1"/>
        </w:rPr>
        <w:t xml:space="preserve"> </w:t>
      </w:r>
      <w:r w:rsidRPr="00E26D39">
        <w:t>masalah</w:t>
      </w:r>
      <w:r w:rsidRPr="00E26D39">
        <w:rPr>
          <w:spacing w:val="1"/>
        </w:rPr>
        <w:t xml:space="preserve"> </w:t>
      </w:r>
      <w:r w:rsidRPr="00E26D39">
        <w:t>dan</w:t>
      </w:r>
      <w:r w:rsidRPr="00E26D39">
        <w:rPr>
          <w:spacing w:val="1"/>
        </w:rPr>
        <w:t xml:space="preserve"> </w:t>
      </w:r>
      <w:r w:rsidRPr="00E26D39">
        <w:t>kebutuhan</w:t>
      </w:r>
      <w:r w:rsidRPr="00E26D39">
        <w:rPr>
          <w:spacing w:val="1"/>
        </w:rPr>
        <w:t xml:space="preserve"> </w:t>
      </w:r>
      <w:r w:rsidRPr="00E26D39">
        <w:t>dalam</w:t>
      </w:r>
      <w:r w:rsidRPr="00E26D39">
        <w:rPr>
          <w:spacing w:val="1"/>
        </w:rPr>
        <w:t xml:space="preserve"> </w:t>
      </w:r>
      <w:r w:rsidRPr="00E26D39">
        <w:t>pengembangan</w:t>
      </w:r>
      <w:r w:rsidRPr="00E26D39">
        <w:rPr>
          <w:spacing w:val="1"/>
        </w:rPr>
        <w:t xml:space="preserve"> </w:t>
      </w:r>
      <w:r w:rsidRPr="00E26D39">
        <w:t>perangkat</w:t>
      </w:r>
      <w:r w:rsidRPr="00E26D39">
        <w:rPr>
          <w:spacing w:val="1"/>
        </w:rPr>
        <w:t xml:space="preserve"> </w:t>
      </w:r>
      <w:r w:rsidRPr="00E26D39">
        <w:t>lunak</w:t>
      </w:r>
      <w:r w:rsidRPr="00E26D39">
        <w:rPr>
          <w:spacing w:val="1"/>
        </w:rPr>
        <w:t xml:space="preserve"> </w:t>
      </w:r>
      <w:r w:rsidRPr="00E26D39">
        <w:t>diperlukan untuk memahami permasalahan dan mengetahui kebutuhan sehingga</w:t>
      </w:r>
      <w:r w:rsidRPr="00E26D39">
        <w:rPr>
          <w:spacing w:val="1"/>
        </w:rPr>
        <w:t xml:space="preserve"> </w:t>
      </w:r>
      <w:r w:rsidRPr="00E26D39">
        <w:t>peneliti</w:t>
      </w:r>
      <w:r w:rsidRPr="00E26D39">
        <w:rPr>
          <w:spacing w:val="-1"/>
        </w:rPr>
        <w:t xml:space="preserve"> </w:t>
      </w:r>
      <w:r w:rsidRPr="00E26D39">
        <w:t>dapat menemukan solusi.Metode untuk melakukan analisis masalah / kebutuhan menggunakan metode</w:t>
      </w:r>
      <w:r w:rsidRPr="00E26D39">
        <w:rPr>
          <w:lang w:val="en-US"/>
        </w:rPr>
        <w:t xml:space="preserve"> observasi dan waancara</w:t>
      </w:r>
      <w:r w:rsidRPr="00E26D39">
        <w:rPr>
          <w:iCs/>
          <w:lang w:val="en-US"/>
        </w:rPr>
        <w:t>.</w:t>
      </w:r>
    </w:p>
    <w:p w14:paraId="427CB157" w14:textId="2C171F91" w:rsidR="00D7105E" w:rsidRPr="00E26D39" w:rsidRDefault="00D7105E">
      <w:pPr>
        <w:pStyle w:val="ListParagraph"/>
        <w:numPr>
          <w:ilvl w:val="2"/>
          <w:numId w:val="44"/>
        </w:numPr>
        <w:spacing w:line="480" w:lineRule="auto"/>
        <w:ind w:left="1260" w:hanging="630"/>
        <w:jc w:val="both"/>
        <w:outlineLvl w:val="2"/>
        <w:rPr>
          <w:rFonts w:ascii="Times New Roman" w:hAnsi="Times New Roman" w:cs="Times New Roman"/>
          <w:b/>
          <w:bCs/>
          <w:sz w:val="24"/>
          <w:szCs w:val="24"/>
        </w:rPr>
      </w:pPr>
      <w:bookmarkStart w:id="110" w:name="_Toc156162746"/>
      <w:bookmarkStart w:id="111" w:name="_Toc156633521"/>
      <w:r w:rsidRPr="00E26D39">
        <w:rPr>
          <w:rFonts w:ascii="Times New Roman" w:hAnsi="Times New Roman" w:cs="Times New Roman"/>
          <w:b/>
          <w:bCs/>
          <w:sz w:val="24"/>
          <w:szCs w:val="24"/>
        </w:rPr>
        <w:t>Sistem Sedang Bejalan</w:t>
      </w:r>
      <w:bookmarkEnd w:id="110"/>
      <w:bookmarkEnd w:id="111"/>
    </w:p>
    <w:p w14:paraId="44AC20DC" w14:textId="13525963" w:rsidR="00D7105E" w:rsidRPr="003040AC" w:rsidRDefault="00D7105E" w:rsidP="00C30123">
      <w:pPr>
        <w:pStyle w:val="ListParagraph"/>
        <w:ind w:left="540"/>
        <w:jc w:val="both"/>
        <w:rPr>
          <w:rFonts w:ascii="Times New Roman" w:hAnsi="Times New Roman" w:cs="Times New Roman"/>
          <w:sz w:val="24"/>
          <w:szCs w:val="24"/>
        </w:rPr>
      </w:pPr>
      <w:r w:rsidRPr="00E26D39">
        <w:rPr>
          <w:rFonts w:ascii="Times New Roman" w:hAnsi="Times New Roman" w:cs="Times New Roman"/>
          <w:b/>
          <w:bCs/>
          <w:sz w:val="24"/>
          <w:szCs w:val="24"/>
        </w:rPr>
        <w:tab/>
      </w:r>
      <w:r w:rsidR="00DD6D1D" w:rsidRPr="00E26D39">
        <w:rPr>
          <w:rFonts w:ascii="Times New Roman" w:hAnsi="Times New Roman" w:cs="Times New Roman"/>
          <w:b/>
          <w:bCs/>
          <w:sz w:val="24"/>
          <w:szCs w:val="24"/>
          <w:lang w:val="en-US"/>
        </w:rPr>
        <w:t xml:space="preserve">   </w:t>
      </w:r>
      <w:r w:rsidRPr="003040AC">
        <w:rPr>
          <w:rFonts w:ascii="Times New Roman" w:hAnsi="Times New Roman" w:cs="Times New Roman"/>
          <w:sz w:val="24"/>
          <w:szCs w:val="24"/>
        </w:rPr>
        <w:t>1. Alur PMKS pendataan anak yatim lombok tengah</w:t>
      </w:r>
    </w:p>
    <w:p w14:paraId="1A7571FD" w14:textId="65F208CF" w:rsidR="00D7105E" w:rsidRPr="00E26D39" w:rsidRDefault="000F782D" w:rsidP="00711F1A">
      <w:pPr>
        <w:pStyle w:val="ListParagraph"/>
        <w:spacing w:line="480" w:lineRule="auto"/>
        <w:ind w:left="360" w:firstLine="18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148C7F1" wp14:editId="75B89CB3">
            <wp:extent cx="5079142" cy="4348264"/>
            <wp:effectExtent l="0" t="0" r="0" b="0"/>
            <wp:docPr id="979739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739911" name="Picture 979739911"/>
                    <pic:cNvPicPr/>
                  </pic:nvPicPr>
                  <pic:blipFill>
                    <a:blip r:embed="rId46">
                      <a:extLst>
                        <a:ext uri="{28A0092B-C50C-407E-A947-70E740481C1C}">
                          <a14:useLocalDpi xmlns:a14="http://schemas.microsoft.com/office/drawing/2010/main" val="0"/>
                        </a:ext>
                      </a:extLst>
                    </a:blip>
                    <a:stretch>
                      <a:fillRect/>
                    </a:stretch>
                  </pic:blipFill>
                  <pic:spPr>
                    <a:xfrm>
                      <a:off x="0" y="0"/>
                      <a:ext cx="5091024" cy="4358436"/>
                    </a:xfrm>
                    <a:prstGeom prst="rect">
                      <a:avLst/>
                    </a:prstGeom>
                  </pic:spPr>
                </pic:pic>
              </a:graphicData>
            </a:graphic>
          </wp:inline>
        </w:drawing>
      </w:r>
    </w:p>
    <w:p w14:paraId="26A2B720" w14:textId="6DA2C265" w:rsidR="00D7105E" w:rsidRPr="00E26D39" w:rsidRDefault="00D7105E" w:rsidP="009357C7">
      <w:pPr>
        <w:pStyle w:val="ListParagraph"/>
        <w:spacing w:line="480" w:lineRule="auto"/>
        <w:ind w:left="540" w:firstLine="90"/>
        <w:jc w:val="center"/>
        <w:rPr>
          <w:rFonts w:ascii="Times New Roman" w:hAnsi="Times New Roman" w:cs="Times New Roman"/>
          <w:sz w:val="24"/>
          <w:szCs w:val="24"/>
          <w:lang w:val="en-US"/>
        </w:rPr>
      </w:pPr>
      <w:r w:rsidRPr="00E26D39">
        <w:rPr>
          <w:rFonts w:ascii="Times New Roman" w:hAnsi="Times New Roman" w:cs="Times New Roman"/>
          <w:sz w:val="24"/>
          <w:szCs w:val="24"/>
        </w:rPr>
        <w:t xml:space="preserve">Gambar </w:t>
      </w:r>
      <w:r w:rsidR="009357C7" w:rsidRPr="00E26D39">
        <w:rPr>
          <w:rFonts w:ascii="Times New Roman" w:hAnsi="Times New Roman" w:cs="Times New Roman"/>
          <w:sz w:val="24"/>
          <w:szCs w:val="24"/>
        </w:rPr>
        <w:t>3.</w:t>
      </w:r>
      <w:r w:rsidR="00867EAE">
        <w:rPr>
          <w:rFonts w:ascii="Times New Roman" w:hAnsi="Times New Roman" w:cs="Times New Roman"/>
          <w:sz w:val="24"/>
          <w:szCs w:val="24"/>
          <w:lang w:val="en-US"/>
        </w:rPr>
        <w:t>3</w:t>
      </w:r>
      <w:r w:rsidR="009357C7" w:rsidRPr="00E26D39">
        <w:rPr>
          <w:rFonts w:ascii="Times New Roman" w:hAnsi="Times New Roman" w:cs="Times New Roman"/>
          <w:sz w:val="24"/>
          <w:szCs w:val="24"/>
        </w:rPr>
        <w:t xml:space="preserve"> </w:t>
      </w:r>
      <w:r w:rsidR="00DD6D1D" w:rsidRPr="00E26D39">
        <w:rPr>
          <w:rFonts w:ascii="Times New Roman" w:hAnsi="Times New Roman" w:cs="Times New Roman"/>
          <w:sz w:val="24"/>
          <w:szCs w:val="24"/>
          <w:lang w:val="en-US"/>
        </w:rPr>
        <w:t xml:space="preserve">Flowchart </w:t>
      </w:r>
      <w:r w:rsidR="00DD6D1D" w:rsidRPr="00E26D39">
        <w:rPr>
          <w:rFonts w:ascii="Times New Roman" w:hAnsi="Times New Roman" w:cs="Times New Roman"/>
          <w:sz w:val="24"/>
          <w:szCs w:val="24"/>
        </w:rPr>
        <w:t xml:space="preserve">Alur PMKS </w:t>
      </w:r>
      <w:r w:rsidR="009357C7" w:rsidRPr="00E26D39">
        <w:rPr>
          <w:rFonts w:ascii="Times New Roman" w:hAnsi="Times New Roman" w:cs="Times New Roman"/>
          <w:sz w:val="24"/>
          <w:szCs w:val="24"/>
        </w:rPr>
        <w:t>Pendataan Anak Yatim Lombok Tengah</w:t>
      </w:r>
    </w:p>
    <w:p w14:paraId="4B5813A7" w14:textId="7C77838C" w:rsidR="00D7105E" w:rsidRPr="00E26D39" w:rsidRDefault="00D7105E" w:rsidP="00B91978">
      <w:pPr>
        <w:pStyle w:val="ListParagraph"/>
        <w:spacing w:line="480" w:lineRule="auto"/>
        <w:ind w:left="540"/>
        <w:jc w:val="both"/>
        <w:rPr>
          <w:rFonts w:ascii="Times New Roman" w:hAnsi="Times New Roman" w:cs="Times New Roman"/>
          <w:sz w:val="24"/>
          <w:szCs w:val="24"/>
          <w:lang w:val="en-US"/>
        </w:rPr>
      </w:pPr>
      <w:r w:rsidRPr="00E26D39">
        <w:rPr>
          <w:rFonts w:ascii="Times New Roman" w:hAnsi="Times New Roman" w:cs="Times New Roman"/>
          <w:sz w:val="24"/>
          <w:szCs w:val="24"/>
        </w:rPr>
        <w:lastRenderedPageBreak/>
        <w:t>Berikut uraian dari gambar 3.2 Flowchart</w:t>
      </w:r>
      <w:r w:rsidR="00DD6D1D" w:rsidRPr="00E26D39">
        <w:rPr>
          <w:rFonts w:ascii="Times New Roman" w:hAnsi="Times New Roman" w:cs="Times New Roman"/>
          <w:sz w:val="24"/>
          <w:szCs w:val="24"/>
          <w:lang w:val="en-US"/>
        </w:rPr>
        <w:t xml:space="preserve"> alur </w:t>
      </w:r>
      <w:r w:rsidRPr="00E26D39">
        <w:rPr>
          <w:rFonts w:ascii="Times New Roman" w:hAnsi="Times New Roman" w:cs="Times New Roman"/>
          <w:sz w:val="24"/>
          <w:szCs w:val="24"/>
        </w:rPr>
        <w:t xml:space="preserve"> PMKS pendataan anak yatim yang sedang berjalan</w:t>
      </w:r>
      <w:r w:rsidR="00DD6D1D" w:rsidRPr="00E26D39">
        <w:rPr>
          <w:rFonts w:ascii="Times New Roman" w:hAnsi="Times New Roman" w:cs="Times New Roman"/>
          <w:sz w:val="24"/>
          <w:szCs w:val="24"/>
          <w:lang w:val="en-US"/>
        </w:rPr>
        <w:t>:</w:t>
      </w:r>
    </w:p>
    <w:p w14:paraId="0CF6BD05"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asuk ke halaman login</w:t>
      </w:r>
    </w:p>
    <w:p w14:paraId="70BE2A00"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ngimputkan username dan password</w:t>
      </w:r>
    </w:p>
    <w:p w14:paraId="4A5E4340"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Jika username dan password benar maka akan tersimpan ke database dan akan menampilkan halaman dashboard,jika username dan password yang di masukkan salah maka kembali lagi ke halaman login </w:t>
      </w:r>
    </w:p>
    <w:p w14:paraId="1D46D4D4"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Di dashboard pendata ada menu anak,di menu anak ada data anak </w:t>
      </w:r>
    </w:p>
    <w:p w14:paraId="415F960B"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nambahkan data anak dengan mengisi form anak</w:t>
      </w:r>
    </w:p>
    <w:p w14:paraId="0B0BF359" w14:textId="77777777" w:rsidR="00D7105E" w:rsidRPr="00E26D39" w:rsidRDefault="00D7105E">
      <w:pPr>
        <w:pStyle w:val="ListParagraph"/>
        <w:numPr>
          <w:ilvl w:val="0"/>
          <w:numId w:val="1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Jika data anak sesuai maka akan tersimpan ke database dan akan di tampilkan di dashboard data anak,jika tidak sesuai maka akan kembali lagi ke form anak </w:t>
      </w:r>
    </w:p>
    <w:p w14:paraId="64835E85" w14:textId="04EFDD4C" w:rsidR="00D7105E" w:rsidRPr="00E26D39" w:rsidRDefault="00D7105E">
      <w:pPr>
        <w:pStyle w:val="ListParagraph"/>
        <w:numPr>
          <w:ilvl w:val="2"/>
          <w:numId w:val="44"/>
        </w:numPr>
        <w:spacing w:line="480" w:lineRule="auto"/>
        <w:ind w:left="1260" w:hanging="630"/>
        <w:jc w:val="both"/>
        <w:outlineLvl w:val="2"/>
        <w:rPr>
          <w:rFonts w:ascii="Times New Roman" w:hAnsi="Times New Roman" w:cs="Times New Roman"/>
          <w:b/>
          <w:bCs/>
          <w:sz w:val="24"/>
          <w:szCs w:val="24"/>
        </w:rPr>
      </w:pPr>
      <w:bookmarkStart w:id="112" w:name="_Toc156162747"/>
      <w:bookmarkStart w:id="113" w:name="_Toc156633522"/>
      <w:r w:rsidRPr="00E26D39">
        <w:rPr>
          <w:rFonts w:ascii="Times New Roman" w:hAnsi="Times New Roman" w:cs="Times New Roman"/>
          <w:b/>
          <w:bCs/>
          <w:sz w:val="24"/>
          <w:szCs w:val="24"/>
        </w:rPr>
        <w:t>Hasil analisis</w:t>
      </w:r>
      <w:bookmarkEnd w:id="112"/>
      <w:bookmarkEnd w:id="113"/>
    </w:p>
    <w:p w14:paraId="1ECDEF35" w14:textId="77777777" w:rsidR="00D7105E" w:rsidRPr="00E26D39" w:rsidRDefault="00D7105E" w:rsidP="00A03A8A">
      <w:pPr>
        <w:pStyle w:val="BodyText"/>
        <w:spacing w:line="480" w:lineRule="auto"/>
        <w:ind w:left="589" w:right="197" w:firstLine="708"/>
        <w:rPr>
          <w:lang w:val="en-US"/>
        </w:rPr>
      </w:pPr>
      <w:r w:rsidRPr="00E26D39">
        <w:t xml:space="preserve">Metode analisis yang digunakan peneliti adalah metode </w:t>
      </w:r>
      <w:r w:rsidRPr="00E26D39">
        <w:rPr>
          <w:iCs/>
          <w:lang w:val="en-US"/>
        </w:rPr>
        <w:t>observasi dan wawancara</w:t>
      </w:r>
      <w:r w:rsidRPr="00E26D39">
        <w:t>. Berikut</w:t>
      </w:r>
      <w:r w:rsidRPr="00E26D39">
        <w:rPr>
          <w:spacing w:val="1"/>
        </w:rPr>
        <w:t xml:space="preserve"> </w:t>
      </w:r>
      <w:r w:rsidRPr="00E26D39">
        <w:t xml:space="preserve">adalah hasil analisis </w:t>
      </w:r>
      <w:r w:rsidRPr="00E26D39">
        <w:rPr>
          <w:lang w:val="en-US"/>
        </w:rPr>
        <w:t xml:space="preserve"> dari observasi dan wawancara yang di lakukan oleh peneliti di dinas sosial.</w:t>
      </w:r>
    </w:p>
    <w:p w14:paraId="5D5E8464" w14:textId="77777777" w:rsidR="00D7105E" w:rsidRPr="00E26D39" w:rsidRDefault="00D7105E" w:rsidP="00A03A8A">
      <w:pPr>
        <w:pStyle w:val="BodyText"/>
        <w:spacing w:line="480" w:lineRule="auto"/>
        <w:ind w:left="589" w:right="197" w:firstLine="708"/>
        <w:jc w:val="center"/>
        <w:rPr>
          <w:lang w:val="en-US"/>
        </w:rPr>
      </w:pPr>
      <w:r w:rsidRPr="00E26D39">
        <w:rPr>
          <w:lang w:val="en-US"/>
        </w:rPr>
        <w:t>Tabel 3.2 Hasil Analisis Wawancara</w:t>
      </w:r>
    </w:p>
    <w:tbl>
      <w:tblPr>
        <w:tblStyle w:val="TableGrid"/>
        <w:tblW w:w="8519" w:type="dxa"/>
        <w:tblInd w:w="589" w:type="dxa"/>
        <w:tblLook w:val="04A0" w:firstRow="1" w:lastRow="0" w:firstColumn="1" w:lastColumn="0" w:noHBand="0" w:noVBand="1"/>
      </w:tblPr>
      <w:tblGrid>
        <w:gridCol w:w="707"/>
        <w:gridCol w:w="2983"/>
        <w:gridCol w:w="4829"/>
      </w:tblGrid>
      <w:tr w:rsidR="005B2661" w:rsidRPr="00E26D39" w14:paraId="19AE78BB" w14:textId="77777777" w:rsidTr="000F782D">
        <w:tc>
          <w:tcPr>
            <w:tcW w:w="707" w:type="dxa"/>
          </w:tcPr>
          <w:p w14:paraId="0E09DCC1" w14:textId="1810652C" w:rsidR="00D7105E" w:rsidRPr="00E26D39" w:rsidRDefault="000F782D" w:rsidP="00A03A8A">
            <w:pPr>
              <w:pStyle w:val="BodyText"/>
              <w:spacing w:line="480" w:lineRule="auto"/>
              <w:ind w:right="197"/>
              <w:jc w:val="center"/>
              <w:rPr>
                <w:lang w:val="en-US"/>
              </w:rPr>
            </w:pPr>
            <w:r>
              <w:rPr>
                <w:lang w:val="en-US"/>
              </w:rPr>
              <w:t>No</w:t>
            </w:r>
          </w:p>
        </w:tc>
        <w:tc>
          <w:tcPr>
            <w:tcW w:w="2983" w:type="dxa"/>
          </w:tcPr>
          <w:p w14:paraId="2B668539" w14:textId="77777777" w:rsidR="00D7105E" w:rsidRPr="00E26D39" w:rsidRDefault="00D7105E" w:rsidP="00A03A8A">
            <w:pPr>
              <w:pStyle w:val="BodyText"/>
              <w:spacing w:line="480" w:lineRule="auto"/>
              <w:ind w:right="197"/>
              <w:jc w:val="center"/>
              <w:rPr>
                <w:lang w:val="en-US"/>
              </w:rPr>
            </w:pPr>
            <w:r w:rsidRPr="00E26D39">
              <w:rPr>
                <w:lang w:val="en-US"/>
              </w:rPr>
              <w:t>Pertanyaan</w:t>
            </w:r>
          </w:p>
        </w:tc>
        <w:tc>
          <w:tcPr>
            <w:tcW w:w="4829" w:type="dxa"/>
          </w:tcPr>
          <w:p w14:paraId="17119C86" w14:textId="77777777" w:rsidR="00D7105E" w:rsidRPr="00E26D39" w:rsidRDefault="00D7105E" w:rsidP="00A03A8A">
            <w:pPr>
              <w:pStyle w:val="BodyText"/>
              <w:spacing w:line="480" w:lineRule="auto"/>
              <w:ind w:right="197"/>
              <w:jc w:val="center"/>
              <w:rPr>
                <w:lang w:val="en-US"/>
              </w:rPr>
            </w:pPr>
            <w:r w:rsidRPr="00E26D39">
              <w:rPr>
                <w:lang w:val="en-US"/>
              </w:rPr>
              <w:t>Jawaban</w:t>
            </w:r>
          </w:p>
        </w:tc>
      </w:tr>
      <w:tr w:rsidR="005B2661" w:rsidRPr="00E26D39" w14:paraId="1CB8CF55" w14:textId="77777777" w:rsidTr="000F782D">
        <w:tc>
          <w:tcPr>
            <w:tcW w:w="707" w:type="dxa"/>
          </w:tcPr>
          <w:p w14:paraId="555A4C50" w14:textId="77777777" w:rsidR="00D7105E" w:rsidRPr="00E26D39" w:rsidRDefault="00D7105E" w:rsidP="00A03A8A">
            <w:pPr>
              <w:pStyle w:val="BodyText"/>
              <w:spacing w:line="480" w:lineRule="auto"/>
              <w:ind w:right="197"/>
              <w:rPr>
                <w:lang w:val="en-US"/>
              </w:rPr>
            </w:pPr>
            <w:r w:rsidRPr="00E26D39">
              <w:rPr>
                <w:lang w:val="en-US"/>
              </w:rPr>
              <w:t>1</w:t>
            </w:r>
          </w:p>
        </w:tc>
        <w:tc>
          <w:tcPr>
            <w:tcW w:w="2983" w:type="dxa"/>
          </w:tcPr>
          <w:p w14:paraId="042E839D" w14:textId="77777777" w:rsidR="00D7105E" w:rsidRPr="00E26D39" w:rsidRDefault="00D7105E" w:rsidP="003C2DF2">
            <w:pPr>
              <w:pStyle w:val="BodyText"/>
              <w:ind w:right="197"/>
              <w:jc w:val="both"/>
              <w:rPr>
                <w:lang w:val="en-US"/>
              </w:rPr>
            </w:pPr>
            <w:r w:rsidRPr="00E26D39">
              <w:rPr>
                <w:lang w:val="en-US"/>
              </w:rPr>
              <w:t>Apasaja informasi yang tercakup salam sistem pendataan anak yatim piatu pada saat ini?</w:t>
            </w:r>
          </w:p>
        </w:tc>
        <w:tc>
          <w:tcPr>
            <w:tcW w:w="4829" w:type="dxa"/>
          </w:tcPr>
          <w:p w14:paraId="077BDCC1" w14:textId="77777777" w:rsidR="00D7105E" w:rsidRPr="00E26D39" w:rsidRDefault="00D7105E" w:rsidP="003C2DF2">
            <w:pPr>
              <w:pStyle w:val="BodyText"/>
              <w:ind w:right="197"/>
              <w:rPr>
                <w:lang w:val="en-US"/>
              </w:rPr>
            </w:pPr>
            <w:r w:rsidRPr="00E26D39">
              <w:rPr>
                <w:lang w:val="en-US"/>
              </w:rPr>
              <w:t>Informasi yang tercakup saat ini adalah data anak yatim,piatu,yatim piatu.</w:t>
            </w:r>
          </w:p>
          <w:p w14:paraId="35D08CDD" w14:textId="77777777" w:rsidR="00D7105E" w:rsidRPr="00E26D39" w:rsidRDefault="00D7105E" w:rsidP="003C2DF2">
            <w:pPr>
              <w:pStyle w:val="BodyText"/>
              <w:ind w:right="197"/>
              <w:rPr>
                <w:lang w:val="en-US"/>
              </w:rPr>
            </w:pPr>
            <w:r w:rsidRPr="00E26D39">
              <w:rPr>
                <w:lang w:val="en-US"/>
              </w:rPr>
              <w:t>Dan adapun jenjang pendidikan  dan prestasi,prestasi ini ada dua jenis yaitu prestasi akademik dan prestasi non akademik</w:t>
            </w:r>
          </w:p>
        </w:tc>
      </w:tr>
      <w:tr w:rsidR="005B2661" w:rsidRPr="00E26D39" w14:paraId="5C5F6514" w14:textId="77777777" w:rsidTr="000F782D">
        <w:tc>
          <w:tcPr>
            <w:tcW w:w="707" w:type="dxa"/>
          </w:tcPr>
          <w:p w14:paraId="78F6A992" w14:textId="77777777" w:rsidR="00D7105E" w:rsidRPr="00E26D39" w:rsidRDefault="00D7105E" w:rsidP="00A03A8A">
            <w:pPr>
              <w:pStyle w:val="BodyText"/>
              <w:spacing w:line="480" w:lineRule="auto"/>
              <w:ind w:right="197"/>
              <w:rPr>
                <w:lang w:val="en-US"/>
              </w:rPr>
            </w:pPr>
            <w:r w:rsidRPr="00E26D39">
              <w:rPr>
                <w:lang w:val="en-US"/>
              </w:rPr>
              <w:t>2</w:t>
            </w:r>
          </w:p>
        </w:tc>
        <w:tc>
          <w:tcPr>
            <w:tcW w:w="2983" w:type="dxa"/>
          </w:tcPr>
          <w:p w14:paraId="29D44100" w14:textId="05171B35" w:rsidR="00D7105E" w:rsidRPr="00E26D39" w:rsidRDefault="00D7105E" w:rsidP="003C2DF2">
            <w:pPr>
              <w:pStyle w:val="BodyText"/>
              <w:ind w:right="197"/>
              <w:jc w:val="both"/>
              <w:rPr>
                <w:lang w:val="en-US"/>
              </w:rPr>
            </w:pPr>
            <w:r w:rsidRPr="00E26D39">
              <w:rPr>
                <w:lang w:val="en-US"/>
              </w:rPr>
              <w:t>Apakah</w:t>
            </w:r>
            <w:r w:rsidR="000F782D">
              <w:rPr>
                <w:lang w:val="en-US"/>
              </w:rPr>
              <w:t xml:space="preserve"> </w:t>
            </w:r>
            <w:r w:rsidRPr="00E26D39">
              <w:rPr>
                <w:lang w:val="en-US"/>
              </w:rPr>
              <w:t>ada kelemahan dari sistem saat ini yang perlu di perbaiki?</w:t>
            </w:r>
          </w:p>
        </w:tc>
        <w:tc>
          <w:tcPr>
            <w:tcW w:w="4829" w:type="dxa"/>
          </w:tcPr>
          <w:p w14:paraId="4ECE5353" w14:textId="77777777" w:rsidR="00D7105E" w:rsidRPr="00E26D39" w:rsidRDefault="00D7105E" w:rsidP="003C2DF2">
            <w:pPr>
              <w:pStyle w:val="BodyText"/>
              <w:ind w:right="197"/>
              <w:rPr>
                <w:lang w:val="en-US"/>
              </w:rPr>
            </w:pPr>
            <w:r w:rsidRPr="00E26D39">
              <w:rPr>
                <w:lang w:val="en-US"/>
              </w:rPr>
              <w:t xml:space="preserve">Kelemahan dari sistem ini adalah di bagian server,dan juga di bagian super admin tampilan prestasi dan nama prestasi yang belum ada  </w:t>
            </w:r>
          </w:p>
        </w:tc>
      </w:tr>
    </w:tbl>
    <w:p w14:paraId="7FD5628D" w14:textId="77777777" w:rsidR="009357C7" w:rsidRDefault="009357C7">
      <w:r>
        <w:br w:type="page"/>
      </w:r>
    </w:p>
    <w:tbl>
      <w:tblPr>
        <w:tblStyle w:val="TableGrid"/>
        <w:tblW w:w="8519" w:type="dxa"/>
        <w:tblInd w:w="589" w:type="dxa"/>
        <w:tblLook w:val="04A0" w:firstRow="1" w:lastRow="0" w:firstColumn="1" w:lastColumn="0" w:noHBand="0" w:noVBand="1"/>
      </w:tblPr>
      <w:tblGrid>
        <w:gridCol w:w="707"/>
        <w:gridCol w:w="2983"/>
        <w:gridCol w:w="4829"/>
      </w:tblGrid>
      <w:tr w:rsidR="000F782D" w:rsidRPr="00E26D39" w14:paraId="45198BA6" w14:textId="77777777" w:rsidTr="000F782D">
        <w:tc>
          <w:tcPr>
            <w:tcW w:w="8519" w:type="dxa"/>
            <w:gridSpan w:val="3"/>
            <w:tcBorders>
              <w:top w:val="nil"/>
              <w:left w:val="nil"/>
              <w:right w:val="nil"/>
            </w:tcBorders>
          </w:tcPr>
          <w:p w14:paraId="16586A95" w14:textId="466084D9" w:rsidR="000F782D" w:rsidRPr="00E26D39" w:rsidRDefault="000F782D" w:rsidP="000F782D">
            <w:pPr>
              <w:pStyle w:val="BodyText"/>
              <w:ind w:right="197"/>
              <w:jc w:val="center"/>
              <w:rPr>
                <w:lang w:val="en-US"/>
              </w:rPr>
            </w:pPr>
            <w:r w:rsidRPr="00E26D39">
              <w:rPr>
                <w:lang w:val="en-US"/>
              </w:rPr>
              <w:lastRenderedPageBreak/>
              <w:t>Tabel 3.2 Hasil Analisis Wawancara (Lanjutan)</w:t>
            </w:r>
          </w:p>
          <w:p w14:paraId="1A338247" w14:textId="77777777" w:rsidR="000F782D" w:rsidRPr="00E26D39" w:rsidRDefault="000F782D" w:rsidP="000F782D">
            <w:pPr>
              <w:pStyle w:val="BodyText"/>
              <w:ind w:right="197"/>
              <w:rPr>
                <w:lang w:val="en-US"/>
              </w:rPr>
            </w:pPr>
          </w:p>
        </w:tc>
      </w:tr>
      <w:tr w:rsidR="000F782D" w:rsidRPr="00E26D39" w14:paraId="418FFC65" w14:textId="77777777" w:rsidTr="000F782D">
        <w:tc>
          <w:tcPr>
            <w:tcW w:w="707" w:type="dxa"/>
          </w:tcPr>
          <w:p w14:paraId="52B58682" w14:textId="77777777" w:rsidR="000F782D" w:rsidRPr="00E26D39" w:rsidRDefault="000F782D" w:rsidP="000F782D">
            <w:pPr>
              <w:pStyle w:val="BodyText"/>
              <w:spacing w:line="480" w:lineRule="auto"/>
              <w:ind w:right="197"/>
              <w:rPr>
                <w:lang w:val="en-US"/>
              </w:rPr>
            </w:pPr>
            <w:r w:rsidRPr="00E26D39">
              <w:rPr>
                <w:lang w:val="en-US"/>
              </w:rPr>
              <w:t>3</w:t>
            </w:r>
          </w:p>
        </w:tc>
        <w:tc>
          <w:tcPr>
            <w:tcW w:w="2983" w:type="dxa"/>
          </w:tcPr>
          <w:p w14:paraId="18F605B1" w14:textId="77777777" w:rsidR="000F782D" w:rsidRPr="00E26D39" w:rsidRDefault="000F782D" w:rsidP="000F782D">
            <w:pPr>
              <w:pStyle w:val="BodyText"/>
              <w:ind w:right="197"/>
              <w:jc w:val="both"/>
              <w:rPr>
                <w:lang w:val="en-US"/>
              </w:rPr>
            </w:pPr>
            <w:r w:rsidRPr="00E26D39">
              <w:rPr>
                <w:lang w:val="en-US"/>
              </w:rPr>
              <w:t>Sistem yang di gunakan pada saat ini,apakah ada fitur pemetaan data anak yatim di kabupaten lombok tengah?</w:t>
            </w:r>
          </w:p>
        </w:tc>
        <w:tc>
          <w:tcPr>
            <w:tcW w:w="4829" w:type="dxa"/>
          </w:tcPr>
          <w:p w14:paraId="31451053" w14:textId="77777777" w:rsidR="000F782D" w:rsidRPr="00E26D39" w:rsidRDefault="000F782D" w:rsidP="000F782D">
            <w:pPr>
              <w:pStyle w:val="BodyText"/>
              <w:ind w:right="197"/>
              <w:rPr>
                <w:lang w:val="en-US"/>
              </w:rPr>
            </w:pPr>
            <w:r w:rsidRPr="00E26D39">
              <w:rPr>
                <w:lang w:val="en-US"/>
              </w:rPr>
              <w:t>Sistem pemetaan pada saat ini belum ada</w:t>
            </w:r>
          </w:p>
        </w:tc>
      </w:tr>
      <w:tr w:rsidR="000F782D" w:rsidRPr="00E26D39" w14:paraId="76026A4F" w14:textId="77777777" w:rsidTr="000F782D">
        <w:tc>
          <w:tcPr>
            <w:tcW w:w="707" w:type="dxa"/>
          </w:tcPr>
          <w:p w14:paraId="4BD28A07" w14:textId="77777777" w:rsidR="000F782D" w:rsidRPr="00E26D39" w:rsidRDefault="000F782D" w:rsidP="000F782D">
            <w:pPr>
              <w:pStyle w:val="BodyText"/>
              <w:spacing w:line="480" w:lineRule="auto"/>
              <w:ind w:right="197"/>
              <w:rPr>
                <w:lang w:val="en-US"/>
              </w:rPr>
            </w:pPr>
            <w:r w:rsidRPr="00E26D39">
              <w:rPr>
                <w:lang w:val="en-US"/>
              </w:rPr>
              <w:t>4</w:t>
            </w:r>
          </w:p>
        </w:tc>
        <w:tc>
          <w:tcPr>
            <w:tcW w:w="2983" w:type="dxa"/>
          </w:tcPr>
          <w:p w14:paraId="6706187D" w14:textId="77777777" w:rsidR="000F782D" w:rsidRPr="00E26D39" w:rsidRDefault="000F782D" w:rsidP="000F782D">
            <w:pPr>
              <w:pStyle w:val="BodyText"/>
              <w:ind w:right="197"/>
              <w:jc w:val="both"/>
              <w:rPr>
                <w:lang w:val="en-US"/>
              </w:rPr>
            </w:pPr>
            <w:r w:rsidRPr="00E26D39">
              <w:rPr>
                <w:lang w:val="en-US"/>
              </w:rPr>
              <w:t>Jika belum ada fitur pemetaan,apakah perlu di tambahkan fitur ini kedalam sistem yang ada?</w:t>
            </w:r>
          </w:p>
        </w:tc>
        <w:tc>
          <w:tcPr>
            <w:tcW w:w="4829" w:type="dxa"/>
          </w:tcPr>
          <w:p w14:paraId="6FE66D77" w14:textId="77777777" w:rsidR="000F782D" w:rsidRPr="00E26D39" w:rsidRDefault="000F782D" w:rsidP="000F782D">
            <w:pPr>
              <w:pStyle w:val="BodyText"/>
              <w:ind w:right="197"/>
              <w:rPr>
                <w:lang w:val="en-US"/>
              </w:rPr>
            </w:pPr>
            <w:r w:rsidRPr="00E26D39">
              <w:rPr>
                <w:lang w:val="en-US"/>
              </w:rPr>
              <w:t>Di perlukan fitur pemetaan supaya memudahkan bupati ubtuk berkunjung</w:t>
            </w:r>
          </w:p>
        </w:tc>
      </w:tr>
      <w:tr w:rsidR="000F782D" w:rsidRPr="00E26D39" w14:paraId="6EBF99A5" w14:textId="77777777" w:rsidTr="009357C7">
        <w:trPr>
          <w:trHeight w:val="2249"/>
        </w:trPr>
        <w:tc>
          <w:tcPr>
            <w:tcW w:w="707" w:type="dxa"/>
          </w:tcPr>
          <w:p w14:paraId="61D744EA" w14:textId="77777777" w:rsidR="000F782D" w:rsidRPr="00E26D39" w:rsidRDefault="000F782D" w:rsidP="000F782D">
            <w:pPr>
              <w:pStyle w:val="BodyText"/>
              <w:spacing w:line="480" w:lineRule="auto"/>
              <w:ind w:right="197"/>
              <w:rPr>
                <w:lang w:val="en-US"/>
              </w:rPr>
            </w:pPr>
            <w:r w:rsidRPr="00E26D39">
              <w:rPr>
                <w:lang w:val="en-US"/>
              </w:rPr>
              <w:t>5</w:t>
            </w:r>
          </w:p>
        </w:tc>
        <w:tc>
          <w:tcPr>
            <w:tcW w:w="2983" w:type="dxa"/>
          </w:tcPr>
          <w:p w14:paraId="1A7BA61E" w14:textId="77777777" w:rsidR="000F782D" w:rsidRPr="00E26D39" w:rsidRDefault="000F782D" w:rsidP="000F782D">
            <w:pPr>
              <w:pStyle w:val="BodyText"/>
              <w:ind w:right="197"/>
              <w:jc w:val="both"/>
              <w:rPr>
                <w:lang w:val="en-US"/>
              </w:rPr>
            </w:pPr>
            <w:r w:rsidRPr="00E26D39">
              <w:rPr>
                <w:lang w:val="en-US"/>
              </w:rPr>
              <w:t>Apa jenis informasi atau data spesifik yang anda anggap perlu di petakan dlam sistem ini untuk memperlihatkan kondisi anak yatim di setiap kecamatan?</w:t>
            </w:r>
          </w:p>
        </w:tc>
        <w:tc>
          <w:tcPr>
            <w:tcW w:w="4829" w:type="dxa"/>
          </w:tcPr>
          <w:p w14:paraId="14A08FF6" w14:textId="77777777" w:rsidR="000F782D" w:rsidRPr="00E26D39" w:rsidRDefault="000F782D" w:rsidP="000F782D">
            <w:pPr>
              <w:pStyle w:val="BodyText"/>
              <w:ind w:right="197"/>
              <w:rPr>
                <w:lang w:val="en-US"/>
              </w:rPr>
            </w:pPr>
            <w:r w:rsidRPr="00E26D39">
              <w:rPr>
                <w:lang w:val="en-US"/>
              </w:rPr>
              <w:t>Yang perlu di petakan adalah lokasi anak yatim di setiap kecamatan dan juga prestasi dari anak yatim</w:t>
            </w:r>
          </w:p>
        </w:tc>
      </w:tr>
      <w:tr w:rsidR="000F782D" w:rsidRPr="00E26D39" w14:paraId="36D61450" w14:textId="77777777" w:rsidTr="009357C7">
        <w:trPr>
          <w:trHeight w:val="1835"/>
        </w:trPr>
        <w:tc>
          <w:tcPr>
            <w:tcW w:w="707" w:type="dxa"/>
          </w:tcPr>
          <w:p w14:paraId="47764182" w14:textId="77777777" w:rsidR="000F782D" w:rsidRPr="00E26D39" w:rsidRDefault="000F782D" w:rsidP="000F782D">
            <w:pPr>
              <w:pStyle w:val="BodyText"/>
              <w:spacing w:line="480" w:lineRule="auto"/>
              <w:ind w:right="197"/>
              <w:rPr>
                <w:lang w:val="en-US"/>
              </w:rPr>
            </w:pPr>
            <w:r w:rsidRPr="00E26D39">
              <w:rPr>
                <w:lang w:val="en-US"/>
              </w:rPr>
              <w:t>6</w:t>
            </w:r>
          </w:p>
        </w:tc>
        <w:tc>
          <w:tcPr>
            <w:tcW w:w="2983" w:type="dxa"/>
          </w:tcPr>
          <w:p w14:paraId="1EBBE7BA" w14:textId="77777777" w:rsidR="000F782D" w:rsidRPr="00E26D39" w:rsidRDefault="000F782D" w:rsidP="000F782D">
            <w:pPr>
              <w:pStyle w:val="BodyText"/>
              <w:ind w:right="197"/>
              <w:jc w:val="both"/>
              <w:rPr>
                <w:lang w:val="en-US"/>
              </w:rPr>
            </w:pPr>
            <w:r w:rsidRPr="00E26D39">
              <w:rPr>
                <w:lang w:val="en-US"/>
              </w:rPr>
              <w:t>Bagaimana data yang terkumpul di analisis dan di gunakan dalam mendukung program bupati lombok tengah?</w:t>
            </w:r>
          </w:p>
        </w:tc>
        <w:tc>
          <w:tcPr>
            <w:tcW w:w="4829" w:type="dxa"/>
          </w:tcPr>
          <w:p w14:paraId="29B599B2" w14:textId="77777777" w:rsidR="000F782D" w:rsidRPr="00E26D39" w:rsidRDefault="000F782D" w:rsidP="000F782D">
            <w:pPr>
              <w:pStyle w:val="BodyText"/>
              <w:ind w:right="197"/>
              <w:rPr>
                <w:lang w:val="en-US"/>
              </w:rPr>
            </w:pPr>
            <w:r w:rsidRPr="00E26D39">
              <w:rPr>
                <w:lang w:val="en-US"/>
              </w:rPr>
              <w:t>Di cek terlebih dahulu apa prestasi dari anak yatim dan jumlah keseluruhannya</w:t>
            </w:r>
          </w:p>
        </w:tc>
      </w:tr>
      <w:tr w:rsidR="000F782D" w:rsidRPr="00E26D39" w14:paraId="5680E697" w14:textId="77777777" w:rsidTr="009357C7">
        <w:trPr>
          <w:trHeight w:val="1700"/>
        </w:trPr>
        <w:tc>
          <w:tcPr>
            <w:tcW w:w="707" w:type="dxa"/>
          </w:tcPr>
          <w:p w14:paraId="4DD601F3" w14:textId="77777777" w:rsidR="000F782D" w:rsidRPr="00E26D39" w:rsidRDefault="000F782D" w:rsidP="000F782D">
            <w:pPr>
              <w:pStyle w:val="BodyText"/>
              <w:spacing w:line="480" w:lineRule="auto"/>
              <w:ind w:right="197"/>
              <w:rPr>
                <w:lang w:val="en-US"/>
              </w:rPr>
            </w:pPr>
            <w:r w:rsidRPr="00E26D39">
              <w:rPr>
                <w:lang w:val="en-US"/>
              </w:rPr>
              <w:t>7</w:t>
            </w:r>
          </w:p>
        </w:tc>
        <w:tc>
          <w:tcPr>
            <w:tcW w:w="2983" w:type="dxa"/>
          </w:tcPr>
          <w:p w14:paraId="2615ACA8" w14:textId="77777777" w:rsidR="000F782D" w:rsidRPr="00E26D39" w:rsidRDefault="000F782D" w:rsidP="000F782D">
            <w:pPr>
              <w:pStyle w:val="BodyText"/>
              <w:ind w:right="197"/>
              <w:jc w:val="both"/>
              <w:rPr>
                <w:lang w:val="en-US"/>
              </w:rPr>
            </w:pPr>
            <w:r w:rsidRPr="00E26D39">
              <w:rPr>
                <w:lang w:val="en-US"/>
              </w:rPr>
              <w:t>Bagaimana cara pimpinan dalam memantau perkembangan informasi tentang data anak yatim di lombok tengah?</w:t>
            </w:r>
          </w:p>
        </w:tc>
        <w:tc>
          <w:tcPr>
            <w:tcW w:w="4829" w:type="dxa"/>
          </w:tcPr>
          <w:p w14:paraId="288D79A8" w14:textId="77777777" w:rsidR="000F782D" w:rsidRPr="00E26D39" w:rsidRDefault="000F782D" w:rsidP="000F782D">
            <w:pPr>
              <w:pStyle w:val="BodyText"/>
              <w:ind w:right="197"/>
              <w:rPr>
                <w:lang w:val="en-US"/>
              </w:rPr>
            </w:pPr>
            <w:r w:rsidRPr="00E26D39">
              <w:rPr>
                <w:lang w:val="en-US"/>
              </w:rPr>
              <w:t xml:space="preserve">Cara pimpinan memantau perkembangan informasi anak yatim masih di lihat dari jumlahnya </w:t>
            </w:r>
          </w:p>
        </w:tc>
      </w:tr>
      <w:tr w:rsidR="000F782D" w:rsidRPr="00E26D39" w14:paraId="1DE9BBF7" w14:textId="77777777" w:rsidTr="009357C7">
        <w:trPr>
          <w:trHeight w:val="1835"/>
        </w:trPr>
        <w:tc>
          <w:tcPr>
            <w:tcW w:w="707" w:type="dxa"/>
          </w:tcPr>
          <w:p w14:paraId="2A1B106A" w14:textId="77777777" w:rsidR="000F782D" w:rsidRPr="00E26D39" w:rsidRDefault="000F782D" w:rsidP="000F782D">
            <w:pPr>
              <w:pStyle w:val="BodyText"/>
              <w:spacing w:line="480" w:lineRule="auto"/>
              <w:ind w:right="197"/>
              <w:rPr>
                <w:lang w:val="en-US"/>
              </w:rPr>
            </w:pPr>
            <w:r w:rsidRPr="00E26D39">
              <w:rPr>
                <w:lang w:val="en-US"/>
              </w:rPr>
              <w:t>8</w:t>
            </w:r>
          </w:p>
        </w:tc>
        <w:tc>
          <w:tcPr>
            <w:tcW w:w="2983" w:type="dxa"/>
          </w:tcPr>
          <w:p w14:paraId="6B517903" w14:textId="77777777" w:rsidR="000F782D" w:rsidRPr="00E26D39" w:rsidRDefault="000F782D" w:rsidP="000F782D">
            <w:pPr>
              <w:pStyle w:val="BodyText"/>
              <w:ind w:right="197"/>
              <w:jc w:val="both"/>
              <w:rPr>
                <w:lang w:val="en-US"/>
              </w:rPr>
            </w:pPr>
            <w:r w:rsidRPr="00E26D39">
              <w:rPr>
                <w:lang w:val="en-US"/>
              </w:rPr>
              <w:t>Bagaimana sistem saat ini mengelola aspek keamanan dan privasi data nak yatim piatu dalam penggunaan dan penyimpanannya?</w:t>
            </w:r>
          </w:p>
        </w:tc>
        <w:tc>
          <w:tcPr>
            <w:tcW w:w="4829" w:type="dxa"/>
          </w:tcPr>
          <w:p w14:paraId="2F9C655F" w14:textId="77777777" w:rsidR="000F782D" w:rsidRPr="00E26D39" w:rsidRDefault="000F782D" w:rsidP="000F782D">
            <w:pPr>
              <w:pStyle w:val="BodyText"/>
              <w:ind w:right="197"/>
              <w:rPr>
                <w:lang w:val="en-US"/>
              </w:rPr>
            </w:pPr>
            <w:r w:rsidRPr="00E26D39">
              <w:rPr>
                <w:lang w:val="en-US"/>
              </w:rPr>
              <w:t>Sistem saat ini cukup aman karena masing-masing desa mempunyai pendata dan masing-masing mereka yang memegang</w:t>
            </w:r>
          </w:p>
        </w:tc>
      </w:tr>
      <w:tr w:rsidR="000F782D" w:rsidRPr="00E26D39" w14:paraId="34256517" w14:textId="77777777" w:rsidTr="000F782D">
        <w:tc>
          <w:tcPr>
            <w:tcW w:w="707" w:type="dxa"/>
          </w:tcPr>
          <w:p w14:paraId="2ADCAD07" w14:textId="77777777" w:rsidR="000F782D" w:rsidRPr="00E26D39" w:rsidRDefault="000F782D" w:rsidP="000F782D">
            <w:pPr>
              <w:pStyle w:val="BodyText"/>
              <w:spacing w:line="480" w:lineRule="auto"/>
              <w:ind w:right="197"/>
              <w:rPr>
                <w:lang w:val="en-US"/>
              </w:rPr>
            </w:pPr>
            <w:r w:rsidRPr="00E26D39">
              <w:rPr>
                <w:lang w:val="en-US"/>
              </w:rPr>
              <w:t>9</w:t>
            </w:r>
          </w:p>
        </w:tc>
        <w:tc>
          <w:tcPr>
            <w:tcW w:w="2983" w:type="dxa"/>
          </w:tcPr>
          <w:p w14:paraId="6EE6A528" w14:textId="77777777" w:rsidR="000F782D" w:rsidRPr="00E26D39" w:rsidRDefault="000F782D" w:rsidP="000F782D">
            <w:pPr>
              <w:pStyle w:val="BodyText"/>
              <w:ind w:right="197"/>
              <w:jc w:val="both"/>
              <w:rPr>
                <w:lang w:val="en-US"/>
              </w:rPr>
            </w:pPr>
            <w:r w:rsidRPr="00E26D39">
              <w:rPr>
                <w:lang w:val="en-US"/>
              </w:rPr>
              <w:t>Bagaimana sistem saat ini merespon atau menyesuaikan diri terhadap terhadap perubahan kebutuhan atau kondisi anak yatim piatu di kabupaten lombok tengah?</w:t>
            </w:r>
          </w:p>
        </w:tc>
        <w:tc>
          <w:tcPr>
            <w:tcW w:w="4829" w:type="dxa"/>
          </w:tcPr>
          <w:p w14:paraId="215AD18A" w14:textId="77777777" w:rsidR="000F782D" w:rsidRPr="00E26D39" w:rsidRDefault="000F782D" w:rsidP="000F782D">
            <w:pPr>
              <w:pStyle w:val="BodyText"/>
              <w:spacing w:line="480" w:lineRule="auto"/>
              <w:ind w:right="197"/>
              <w:rPr>
                <w:lang w:val="en-US"/>
              </w:rPr>
            </w:pPr>
            <w:r w:rsidRPr="00E26D39">
              <w:rPr>
                <w:lang w:val="en-US"/>
              </w:rPr>
              <w:t>Sistem ini baru di update satu kali,</w:t>
            </w:r>
          </w:p>
        </w:tc>
      </w:tr>
    </w:tbl>
    <w:p w14:paraId="19A3E18C" w14:textId="77777777" w:rsidR="00D7105E" w:rsidRPr="00E26D39" w:rsidRDefault="00D7105E" w:rsidP="00A03A8A">
      <w:pPr>
        <w:pStyle w:val="BodyText"/>
        <w:spacing w:line="480" w:lineRule="auto"/>
        <w:ind w:left="589" w:right="197" w:firstLine="708"/>
        <w:rPr>
          <w:lang w:val="en-US"/>
        </w:rPr>
      </w:pPr>
      <w:r w:rsidRPr="00E26D39">
        <w:rPr>
          <w:lang w:val="en-US"/>
        </w:rPr>
        <w:t xml:space="preserve"> </w:t>
      </w:r>
    </w:p>
    <w:p w14:paraId="3F10888F" w14:textId="77777777" w:rsidR="00D7105E" w:rsidRDefault="00D7105E">
      <w:pPr>
        <w:pStyle w:val="ListParagraph"/>
        <w:numPr>
          <w:ilvl w:val="1"/>
          <w:numId w:val="14"/>
        </w:numPr>
        <w:tabs>
          <w:tab w:val="left" w:pos="540"/>
        </w:tabs>
        <w:spacing w:after="160" w:line="480" w:lineRule="auto"/>
        <w:ind w:left="810" w:hanging="450"/>
        <w:jc w:val="both"/>
        <w:outlineLvl w:val="1"/>
        <w:rPr>
          <w:rFonts w:ascii="Times New Roman" w:hAnsi="Times New Roman" w:cs="Times New Roman"/>
          <w:b/>
          <w:bCs/>
          <w:sz w:val="24"/>
          <w:szCs w:val="24"/>
        </w:rPr>
      </w:pPr>
      <w:bookmarkStart w:id="114" w:name="_Toc156162748"/>
      <w:bookmarkStart w:id="115" w:name="_Toc156633523"/>
      <w:r w:rsidRPr="00E26D39">
        <w:rPr>
          <w:rFonts w:ascii="Times New Roman" w:hAnsi="Times New Roman" w:cs="Times New Roman"/>
          <w:b/>
          <w:bCs/>
          <w:sz w:val="24"/>
          <w:szCs w:val="24"/>
        </w:rPr>
        <w:lastRenderedPageBreak/>
        <w:t>Solusi-solusi yang Dapat Diterapkan</w:t>
      </w:r>
      <w:bookmarkEnd w:id="114"/>
      <w:bookmarkEnd w:id="115"/>
    </w:p>
    <w:p w14:paraId="7853A179" w14:textId="77777777" w:rsidR="00D7105E" w:rsidRPr="00E26D39" w:rsidRDefault="00D7105E" w:rsidP="00C15342">
      <w:pPr>
        <w:spacing w:line="480" w:lineRule="auto"/>
        <w:ind w:left="360" w:firstLine="360"/>
        <w:rPr>
          <w:rFonts w:ascii="Times New Roman" w:hAnsi="Times New Roman" w:cs="Times New Roman"/>
          <w:sz w:val="24"/>
          <w:szCs w:val="24"/>
        </w:rPr>
      </w:pPr>
      <w:r w:rsidRPr="00E26D39">
        <w:rPr>
          <w:rFonts w:ascii="Times New Roman" w:hAnsi="Times New Roman" w:cs="Times New Roman"/>
          <w:sz w:val="24"/>
          <w:szCs w:val="24"/>
        </w:rPr>
        <w:t>Untuk memberikan kemudahan dalam proses pencarian data anak yatim di kabupaten lombok tengah diperlukan sebuah sistem yang terkomputerisasi untuk mempermudah dalam pencarian. Sistem ini berperan penting dalam proses pencarian lokasi letak geografis anak yatim piatu secara akurat dan cepat.</w:t>
      </w:r>
    </w:p>
    <w:p w14:paraId="3B66A2C2" w14:textId="77777777" w:rsidR="00D7105E" w:rsidRPr="00E26D39" w:rsidRDefault="00D7105E">
      <w:pPr>
        <w:pStyle w:val="ListParagraph"/>
        <w:numPr>
          <w:ilvl w:val="1"/>
          <w:numId w:val="14"/>
        </w:numPr>
        <w:spacing w:after="160" w:line="480" w:lineRule="auto"/>
        <w:ind w:left="810" w:hanging="450"/>
        <w:jc w:val="both"/>
        <w:outlineLvl w:val="1"/>
        <w:rPr>
          <w:rFonts w:ascii="Times New Roman" w:hAnsi="Times New Roman" w:cs="Times New Roman"/>
          <w:b/>
          <w:bCs/>
          <w:sz w:val="24"/>
          <w:szCs w:val="24"/>
        </w:rPr>
      </w:pPr>
      <w:bookmarkStart w:id="116" w:name="_Toc156162749"/>
      <w:bookmarkStart w:id="117" w:name="_Toc156633524"/>
      <w:r w:rsidRPr="00E26D39">
        <w:rPr>
          <w:rFonts w:ascii="Times New Roman" w:hAnsi="Times New Roman" w:cs="Times New Roman"/>
          <w:b/>
          <w:bCs/>
          <w:sz w:val="24"/>
          <w:szCs w:val="24"/>
        </w:rPr>
        <w:t>Metode Perancangan/Pengembangan</w:t>
      </w:r>
      <w:bookmarkEnd w:id="116"/>
      <w:bookmarkEnd w:id="117"/>
    </w:p>
    <w:p w14:paraId="6B7EB36E" w14:textId="77777777" w:rsidR="00D7105E" w:rsidRPr="00E26D39" w:rsidRDefault="00D7105E" w:rsidP="00F4180A">
      <w:pPr>
        <w:spacing w:line="480" w:lineRule="auto"/>
        <w:ind w:left="360" w:firstLine="360"/>
        <w:rPr>
          <w:rFonts w:ascii="Times New Roman" w:hAnsi="Times New Roman" w:cs="Times New Roman"/>
          <w:b/>
          <w:bCs/>
          <w:sz w:val="24"/>
          <w:szCs w:val="24"/>
        </w:rPr>
      </w:pPr>
      <w:r w:rsidRPr="00E26D39">
        <w:rPr>
          <w:rFonts w:ascii="Times New Roman" w:hAnsi="Times New Roman" w:cs="Times New Roman"/>
          <w:sz w:val="24"/>
          <w:szCs w:val="24"/>
        </w:rPr>
        <w:t xml:space="preserve">Metode perancangan yang digunakan dalam PMKS pendataan anak yatim lombok tengah dalah metode </w:t>
      </w:r>
      <w:r w:rsidRPr="009357C7">
        <w:rPr>
          <w:rFonts w:ascii="Times New Roman" w:hAnsi="Times New Roman" w:cs="Times New Roman"/>
          <w:i/>
          <w:iCs/>
          <w:sz w:val="24"/>
          <w:szCs w:val="24"/>
        </w:rPr>
        <w:t>extreme programming</w:t>
      </w:r>
      <w:r w:rsidRPr="00E26D39">
        <w:rPr>
          <w:rFonts w:ascii="Times New Roman" w:hAnsi="Times New Roman" w:cs="Times New Roman"/>
          <w:sz w:val="24"/>
          <w:szCs w:val="24"/>
        </w:rPr>
        <w:t xml:space="preserve"> dengan tahapan sebagai berikut:</w:t>
      </w:r>
    </w:p>
    <w:p w14:paraId="76B683AF" w14:textId="4A7A3531" w:rsidR="00D7105E" w:rsidRPr="00E26D39" w:rsidRDefault="00D7105E">
      <w:pPr>
        <w:pStyle w:val="ListParagraph"/>
        <w:numPr>
          <w:ilvl w:val="2"/>
          <w:numId w:val="14"/>
        </w:numPr>
        <w:spacing w:after="160" w:line="480" w:lineRule="auto"/>
        <w:ind w:left="1260" w:hanging="630"/>
        <w:jc w:val="both"/>
        <w:outlineLvl w:val="2"/>
        <w:rPr>
          <w:rFonts w:ascii="Times New Roman" w:hAnsi="Times New Roman" w:cs="Times New Roman"/>
          <w:b/>
          <w:bCs/>
          <w:sz w:val="24"/>
          <w:szCs w:val="24"/>
        </w:rPr>
      </w:pPr>
      <w:bookmarkStart w:id="118" w:name="_Toc156162750"/>
      <w:bookmarkStart w:id="119" w:name="_Toc156633525"/>
      <w:r w:rsidRPr="009357C7">
        <w:rPr>
          <w:rFonts w:ascii="Times New Roman" w:hAnsi="Times New Roman" w:cs="Times New Roman"/>
          <w:b/>
          <w:bCs/>
          <w:i/>
          <w:iCs/>
          <w:sz w:val="24"/>
          <w:szCs w:val="24"/>
        </w:rPr>
        <w:t>Planning</w:t>
      </w:r>
      <w:r w:rsidR="009357C7">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Perencanaan)</w:t>
      </w:r>
      <w:bookmarkEnd w:id="118"/>
      <w:bookmarkEnd w:id="119"/>
    </w:p>
    <w:p w14:paraId="52E6D32C" w14:textId="77777777" w:rsidR="00D7105E" w:rsidRPr="00E26D39" w:rsidRDefault="00D7105E" w:rsidP="00F4180A">
      <w:pPr>
        <w:pStyle w:val="ListParagraph"/>
        <w:spacing w:line="480" w:lineRule="auto"/>
        <w:ind w:firstLine="360"/>
        <w:jc w:val="both"/>
        <w:rPr>
          <w:rFonts w:ascii="Times New Roman" w:hAnsi="Times New Roman" w:cs="Times New Roman"/>
          <w:sz w:val="24"/>
          <w:szCs w:val="24"/>
        </w:rPr>
      </w:pPr>
      <w:r w:rsidRPr="00E26D39">
        <w:rPr>
          <w:rFonts w:ascii="Times New Roman" w:hAnsi="Times New Roman" w:cs="Times New Roman"/>
          <w:sz w:val="24"/>
          <w:szCs w:val="24"/>
        </w:rPr>
        <w:t>merupakan kegiatan pengumpulan kebutuhan yang memungkinkan anggota teknis tim</w:t>
      </w:r>
      <w:r w:rsidRPr="009357C7">
        <w:rPr>
          <w:rFonts w:ascii="Times New Roman" w:hAnsi="Times New Roman" w:cs="Times New Roman"/>
          <w:i/>
          <w:iCs/>
          <w:sz w:val="24"/>
          <w:szCs w:val="24"/>
        </w:rPr>
        <w:t xml:space="preserve"> XP</w:t>
      </w:r>
      <w:r w:rsidRPr="00E26D39">
        <w:rPr>
          <w:rFonts w:ascii="Times New Roman" w:hAnsi="Times New Roman" w:cs="Times New Roman"/>
          <w:sz w:val="24"/>
          <w:szCs w:val="24"/>
        </w:rPr>
        <w:t xml:space="preserve"> untuk memahami konteks bisnis perangkat lunak dan untuk mendapatkan perkiraan yang luas untuk luaran yang dibutuhkan dan fitur serta fungsionalitas utama </w:t>
      </w:r>
    </w:p>
    <w:p w14:paraId="7C402FE6" w14:textId="77777777" w:rsidR="00D7105E" w:rsidRPr="00E26D39" w:rsidRDefault="00D7105E">
      <w:pPr>
        <w:pStyle w:val="ListParagraph"/>
        <w:numPr>
          <w:ilvl w:val="0"/>
          <w:numId w:val="29"/>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mengumpulkan informasi tentang jumlah anak yatim.</w:t>
      </w:r>
    </w:p>
    <w:p w14:paraId="457A807E" w14:textId="77777777" w:rsidR="00D7105E" w:rsidRPr="00E26D39" w:rsidRDefault="00D7105E">
      <w:pPr>
        <w:pStyle w:val="ListParagraph"/>
        <w:numPr>
          <w:ilvl w:val="0"/>
          <w:numId w:val="29"/>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Menambahkan fitur pemetaan untuk melihat anak yatim di setiap kecamatan</w:t>
      </w:r>
    </w:p>
    <w:p w14:paraId="07A03805" w14:textId="77777777" w:rsidR="00D7105E" w:rsidRPr="00E26D39" w:rsidRDefault="00D7105E">
      <w:pPr>
        <w:pStyle w:val="ListParagraph"/>
        <w:numPr>
          <w:ilvl w:val="2"/>
          <w:numId w:val="14"/>
        </w:numPr>
        <w:spacing w:after="160" w:line="480" w:lineRule="auto"/>
        <w:ind w:left="1260" w:hanging="630"/>
        <w:jc w:val="both"/>
        <w:outlineLvl w:val="2"/>
        <w:rPr>
          <w:rFonts w:ascii="Times New Roman" w:hAnsi="Times New Roman" w:cs="Times New Roman"/>
          <w:b/>
          <w:bCs/>
          <w:sz w:val="24"/>
          <w:szCs w:val="24"/>
        </w:rPr>
      </w:pPr>
      <w:bookmarkStart w:id="120" w:name="_Toc156162751"/>
      <w:bookmarkStart w:id="121" w:name="_Toc156633526"/>
      <w:r w:rsidRPr="00E26D39">
        <w:rPr>
          <w:rFonts w:ascii="Times New Roman" w:hAnsi="Times New Roman" w:cs="Times New Roman"/>
          <w:b/>
          <w:bCs/>
          <w:sz w:val="24"/>
          <w:szCs w:val="24"/>
        </w:rPr>
        <w:t>Design</w:t>
      </w:r>
      <w:bookmarkEnd w:id="120"/>
      <w:bookmarkEnd w:id="121"/>
      <w:r w:rsidRPr="00E26D39">
        <w:rPr>
          <w:rFonts w:ascii="Times New Roman" w:hAnsi="Times New Roman" w:cs="Times New Roman"/>
          <w:b/>
          <w:bCs/>
          <w:sz w:val="24"/>
          <w:szCs w:val="24"/>
        </w:rPr>
        <w:t xml:space="preserve"> </w:t>
      </w:r>
    </w:p>
    <w:p w14:paraId="2891CDEB" w14:textId="77777777" w:rsidR="00D7105E" w:rsidRPr="00E26D39" w:rsidRDefault="00D7105E" w:rsidP="00B91978">
      <w:pPr>
        <w:pStyle w:val="ListParagraph"/>
        <w:spacing w:line="480" w:lineRule="auto"/>
        <w:ind w:left="1080" w:firstLine="360"/>
        <w:jc w:val="both"/>
        <w:rPr>
          <w:rFonts w:ascii="Times New Roman" w:hAnsi="Times New Roman" w:cs="Times New Roman"/>
          <w:sz w:val="24"/>
          <w:szCs w:val="24"/>
        </w:rPr>
      </w:pPr>
      <w:r w:rsidRPr="00E26D39">
        <w:rPr>
          <w:rFonts w:ascii="Times New Roman" w:hAnsi="Times New Roman" w:cs="Times New Roman"/>
          <w:sz w:val="24"/>
          <w:szCs w:val="24"/>
        </w:rPr>
        <w:t xml:space="preserve">Design system dalam penelitian ini menggunakan </w:t>
      </w:r>
      <w:r w:rsidRPr="00E26D39">
        <w:rPr>
          <w:rFonts w:ascii="Times New Roman" w:hAnsi="Times New Roman" w:cs="Times New Roman"/>
          <w:i/>
          <w:iCs/>
          <w:sz w:val="24"/>
          <w:szCs w:val="24"/>
        </w:rPr>
        <w:t xml:space="preserve">Unified Modeling Language (UML) </w:t>
      </w:r>
      <w:r w:rsidRPr="00E26D39">
        <w:rPr>
          <w:rFonts w:ascii="Times New Roman" w:hAnsi="Times New Roman" w:cs="Times New Roman"/>
          <w:sz w:val="24"/>
          <w:szCs w:val="24"/>
        </w:rPr>
        <w:t>yang terdiri dari:</w:t>
      </w:r>
    </w:p>
    <w:p w14:paraId="7C956963" w14:textId="77777777" w:rsidR="00D7105E" w:rsidRPr="00E26D39" w:rsidRDefault="00D7105E">
      <w:pPr>
        <w:pStyle w:val="ListParagraph"/>
        <w:numPr>
          <w:ilvl w:val="0"/>
          <w:numId w:val="16"/>
        </w:numPr>
        <w:spacing w:after="160" w:line="480" w:lineRule="auto"/>
        <w:ind w:left="1440" w:hanging="450"/>
        <w:jc w:val="both"/>
        <w:rPr>
          <w:rFonts w:ascii="Times New Roman" w:hAnsi="Times New Roman" w:cs="Times New Roman"/>
          <w:b/>
          <w:bCs/>
          <w:i/>
          <w:iCs/>
          <w:sz w:val="24"/>
          <w:szCs w:val="24"/>
        </w:rPr>
      </w:pPr>
      <w:r w:rsidRPr="00E26D39">
        <w:rPr>
          <w:rFonts w:ascii="Times New Roman" w:hAnsi="Times New Roman" w:cs="Times New Roman"/>
          <w:b/>
          <w:bCs/>
          <w:i/>
          <w:iCs/>
          <w:sz w:val="24"/>
          <w:szCs w:val="24"/>
        </w:rPr>
        <w:t>Use Case Diagram</w:t>
      </w:r>
    </w:p>
    <w:p w14:paraId="0AF903F0" w14:textId="0E5EFE9B" w:rsidR="00D7105E" w:rsidRPr="00E26D39" w:rsidRDefault="00A25A98" w:rsidP="000858A4">
      <w:pPr>
        <w:pStyle w:val="ListParagraph"/>
        <w:spacing w:line="480" w:lineRule="auto"/>
        <w:ind w:left="-45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5A3668" wp14:editId="35879EB9">
            <wp:extent cx="5457825" cy="7877175"/>
            <wp:effectExtent l="0" t="0" r="0" b="0"/>
            <wp:docPr id="1574556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56463" name="Picture 1574556463"/>
                    <pic:cNvPicPr/>
                  </pic:nvPicPr>
                  <pic:blipFill>
                    <a:blip r:embed="rId47">
                      <a:extLst>
                        <a:ext uri="{28A0092B-C50C-407E-A947-70E740481C1C}">
                          <a14:useLocalDpi xmlns:a14="http://schemas.microsoft.com/office/drawing/2010/main" val="0"/>
                        </a:ext>
                      </a:extLst>
                    </a:blip>
                    <a:stretch>
                      <a:fillRect/>
                    </a:stretch>
                  </pic:blipFill>
                  <pic:spPr>
                    <a:xfrm>
                      <a:off x="0" y="0"/>
                      <a:ext cx="5457825" cy="7877175"/>
                    </a:xfrm>
                    <a:prstGeom prst="rect">
                      <a:avLst/>
                    </a:prstGeom>
                  </pic:spPr>
                </pic:pic>
              </a:graphicData>
            </a:graphic>
          </wp:inline>
        </w:drawing>
      </w:r>
    </w:p>
    <w:p w14:paraId="0E18C32A" w14:textId="33911434" w:rsidR="00D7105E" w:rsidRPr="00E26D39" w:rsidRDefault="00D7105E" w:rsidP="00B91978">
      <w:pPr>
        <w:pStyle w:val="ListParagraph"/>
        <w:spacing w:line="480" w:lineRule="auto"/>
        <w:ind w:left="180"/>
        <w:jc w:val="center"/>
        <w:rPr>
          <w:rFonts w:ascii="Times New Roman" w:hAnsi="Times New Roman" w:cs="Times New Roman"/>
          <w:sz w:val="24"/>
          <w:szCs w:val="24"/>
        </w:rPr>
      </w:pPr>
      <w:r w:rsidRPr="00E26D39">
        <w:rPr>
          <w:rFonts w:ascii="Times New Roman" w:hAnsi="Times New Roman" w:cs="Times New Roman"/>
          <w:sz w:val="24"/>
          <w:szCs w:val="24"/>
        </w:rPr>
        <w:t>Gambar 3.</w:t>
      </w:r>
      <w:r w:rsidR="00867EAE">
        <w:rPr>
          <w:rFonts w:ascii="Times New Roman" w:hAnsi="Times New Roman" w:cs="Times New Roman"/>
          <w:sz w:val="24"/>
          <w:szCs w:val="24"/>
          <w:lang w:val="en-US"/>
        </w:rPr>
        <w:t>4</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Use Case Diagram</w:t>
      </w:r>
      <w:r w:rsidRPr="00E26D39">
        <w:rPr>
          <w:rFonts w:ascii="Times New Roman" w:hAnsi="Times New Roman" w:cs="Times New Roman"/>
          <w:sz w:val="24"/>
          <w:szCs w:val="24"/>
        </w:rPr>
        <w:t xml:space="preserve"> Usulan</w:t>
      </w:r>
    </w:p>
    <w:p w14:paraId="6703E5D7" w14:textId="77777777" w:rsidR="00D7105E" w:rsidRPr="00E26D39" w:rsidRDefault="00D7105E">
      <w:pPr>
        <w:pStyle w:val="ListParagraph"/>
        <w:numPr>
          <w:ilvl w:val="0"/>
          <w:numId w:val="1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lastRenderedPageBreak/>
        <w:t>Identifikasi Aktor</w:t>
      </w:r>
    </w:p>
    <w:p w14:paraId="1B95632B" w14:textId="77777777" w:rsidR="00D7105E" w:rsidRPr="00E26D39" w:rsidRDefault="00D7105E" w:rsidP="00B91978">
      <w:pPr>
        <w:pStyle w:val="ListParagraph"/>
        <w:spacing w:line="480" w:lineRule="auto"/>
        <w:jc w:val="center"/>
        <w:rPr>
          <w:rFonts w:ascii="Times New Roman" w:hAnsi="Times New Roman" w:cs="Times New Roman"/>
          <w:sz w:val="24"/>
          <w:szCs w:val="24"/>
        </w:rPr>
      </w:pPr>
      <w:r w:rsidRPr="00E26D39">
        <w:rPr>
          <w:rFonts w:ascii="Times New Roman" w:hAnsi="Times New Roman" w:cs="Times New Roman"/>
          <w:sz w:val="24"/>
          <w:szCs w:val="24"/>
        </w:rPr>
        <w:t>Tabel  3.3 Identifikasi Actor Pada Use Case</w:t>
      </w:r>
    </w:p>
    <w:tbl>
      <w:tblPr>
        <w:tblStyle w:val="TableGrid"/>
        <w:tblW w:w="0" w:type="auto"/>
        <w:tblInd w:w="720" w:type="dxa"/>
        <w:tblLook w:val="04A0" w:firstRow="1" w:lastRow="0" w:firstColumn="1" w:lastColumn="0" w:noHBand="0" w:noVBand="1"/>
      </w:tblPr>
      <w:tblGrid>
        <w:gridCol w:w="521"/>
        <w:gridCol w:w="1623"/>
        <w:gridCol w:w="3611"/>
        <w:gridCol w:w="1823"/>
      </w:tblGrid>
      <w:tr w:rsidR="005B2661" w:rsidRPr="00E26D39" w14:paraId="11F508D1" w14:textId="77777777" w:rsidTr="00817CD9">
        <w:tc>
          <w:tcPr>
            <w:tcW w:w="526" w:type="dxa"/>
          </w:tcPr>
          <w:p w14:paraId="4D0A17FA"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1719" w:type="dxa"/>
          </w:tcPr>
          <w:p w14:paraId="1746A3DF"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Actor</w:t>
            </w:r>
          </w:p>
        </w:tc>
        <w:tc>
          <w:tcPr>
            <w:tcW w:w="4430" w:type="dxa"/>
          </w:tcPr>
          <w:p w14:paraId="0C095185"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Deskripsi</w:t>
            </w:r>
          </w:p>
        </w:tc>
        <w:tc>
          <w:tcPr>
            <w:tcW w:w="1955" w:type="dxa"/>
          </w:tcPr>
          <w:p w14:paraId="5C8914EF"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7381BDC6" w14:textId="77777777" w:rsidTr="00817CD9">
        <w:tc>
          <w:tcPr>
            <w:tcW w:w="526" w:type="dxa"/>
          </w:tcPr>
          <w:p w14:paraId="005FF44D"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1719" w:type="dxa"/>
          </w:tcPr>
          <w:p w14:paraId="7C2BCE30"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dmin</w:t>
            </w:r>
          </w:p>
        </w:tc>
        <w:tc>
          <w:tcPr>
            <w:tcW w:w="4430" w:type="dxa"/>
          </w:tcPr>
          <w:p w14:paraId="37920BB0"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Bertugas untuk mendaftarkan akun masing-masing.</w:t>
            </w:r>
          </w:p>
        </w:tc>
        <w:tc>
          <w:tcPr>
            <w:tcW w:w="1955" w:type="dxa"/>
          </w:tcPr>
          <w:p w14:paraId="78D737B9" w14:textId="32CA73A5" w:rsidR="00D7105E" w:rsidRPr="00E26D39" w:rsidRDefault="00F4180A"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inas Sosial</w:t>
            </w:r>
          </w:p>
        </w:tc>
      </w:tr>
      <w:tr w:rsidR="005B2661" w:rsidRPr="00E26D39" w14:paraId="328611B8" w14:textId="77777777" w:rsidTr="00817CD9">
        <w:tc>
          <w:tcPr>
            <w:tcW w:w="526" w:type="dxa"/>
          </w:tcPr>
          <w:p w14:paraId="535A41A6"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1719" w:type="dxa"/>
          </w:tcPr>
          <w:p w14:paraId="48956CB9"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ndata</w:t>
            </w:r>
          </w:p>
        </w:tc>
        <w:tc>
          <w:tcPr>
            <w:tcW w:w="4430" w:type="dxa"/>
          </w:tcPr>
          <w:p w14:paraId="2778D2DF"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ndata anak yatim</w:t>
            </w:r>
          </w:p>
        </w:tc>
        <w:tc>
          <w:tcPr>
            <w:tcW w:w="1955" w:type="dxa"/>
          </w:tcPr>
          <w:p w14:paraId="613E6A6F" w14:textId="3A4C6431" w:rsidR="00D7105E" w:rsidRPr="00E26D39" w:rsidRDefault="00A25A98" w:rsidP="00047F14">
            <w:pPr>
              <w:pStyle w:val="ListParagraph"/>
              <w:ind w:left="0"/>
              <w:jc w:val="both"/>
              <w:rPr>
                <w:rFonts w:ascii="Times New Roman" w:hAnsi="Times New Roman" w:cs="Times New Roman"/>
                <w:sz w:val="24"/>
                <w:szCs w:val="24"/>
              </w:rPr>
            </w:pPr>
            <w:r>
              <w:rPr>
                <w:rFonts w:ascii="Times New Roman" w:hAnsi="Times New Roman" w:cs="Times New Roman"/>
                <w:sz w:val="24"/>
                <w:szCs w:val="24"/>
              </w:rPr>
              <w:t>P</w:t>
            </w:r>
            <w:r w:rsidR="00D7105E" w:rsidRPr="00E26D39">
              <w:rPr>
                <w:rFonts w:ascii="Times New Roman" w:hAnsi="Times New Roman" w:cs="Times New Roman"/>
                <w:sz w:val="24"/>
                <w:szCs w:val="24"/>
              </w:rPr>
              <w:t>endata</w:t>
            </w:r>
          </w:p>
        </w:tc>
      </w:tr>
      <w:tr w:rsidR="005B2661" w:rsidRPr="00E26D39" w14:paraId="44DD5078" w14:textId="77777777" w:rsidTr="00817CD9">
        <w:tc>
          <w:tcPr>
            <w:tcW w:w="526" w:type="dxa"/>
          </w:tcPr>
          <w:p w14:paraId="5C62A12D"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1719" w:type="dxa"/>
          </w:tcPr>
          <w:p w14:paraId="4ECE1350"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impinan</w:t>
            </w:r>
          </w:p>
        </w:tc>
        <w:tc>
          <w:tcPr>
            <w:tcW w:w="4430" w:type="dxa"/>
          </w:tcPr>
          <w:p w14:paraId="52C7C757" w14:textId="77777777" w:rsidR="00D7105E" w:rsidRPr="00E26D39" w:rsidRDefault="00D7105E"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mantau berjalannya sistem</w:t>
            </w:r>
          </w:p>
        </w:tc>
        <w:tc>
          <w:tcPr>
            <w:tcW w:w="1955" w:type="dxa"/>
          </w:tcPr>
          <w:p w14:paraId="5537484B" w14:textId="7BA26F4E" w:rsidR="00D7105E" w:rsidRPr="00E26D39" w:rsidRDefault="00F4180A" w:rsidP="00047F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Bupati,Wakil Bupati</w:t>
            </w:r>
          </w:p>
        </w:tc>
      </w:tr>
      <w:tr w:rsidR="00A25A98" w:rsidRPr="00E26D39" w14:paraId="2774BCD5" w14:textId="77777777" w:rsidTr="00817CD9">
        <w:tc>
          <w:tcPr>
            <w:tcW w:w="526" w:type="dxa"/>
          </w:tcPr>
          <w:p w14:paraId="7E98C982" w14:textId="398B1544" w:rsidR="00A25A98" w:rsidRPr="00E26D39" w:rsidRDefault="00A25A98" w:rsidP="00047F14">
            <w:pPr>
              <w:pStyle w:val="ListParagraph"/>
              <w:ind w:left="0"/>
              <w:jc w:val="both"/>
              <w:rPr>
                <w:rFonts w:ascii="Times New Roman" w:hAnsi="Times New Roman" w:cs="Times New Roman"/>
                <w:sz w:val="24"/>
                <w:szCs w:val="24"/>
              </w:rPr>
            </w:pPr>
            <w:r>
              <w:rPr>
                <w:rFonts w:ascii="Times New Roman" w:hAnsi="Times New Roman" w:cs="Times New Roman"/>
                <w:sz w:val="24"/>
                <w:szCs w:val="24"/>
              </w:rPr>
              <w:t>4</w:t>
            </w:r>
          </w:p>
        </w:tc>
        <w:tc>
          <w:tcPr>
            <w:tcW w:w="1719" w:type="dxa"/>
          </w:tcPr>
          <w:p w14:paraId="4677848D" w14:textId="698BF6E1" w:rsidR="00A25A98" w:rsidRPr="00E26D39" w:rsidRDefault="00A25A98" w:rsidP="00047F14">
            <w:pPr>
              <w:pStyle w:val="ListParagraph"/>
              <w:ind w:left="0"/>
              <w:jc w:val="both"/>
              <w:rPr>
                <w:rFonts w:ascii="Times New Roman" w:hAnsi="Times New Roman" w:cs="Times New Roman"/>
                <w:sz w:val="24"/>
                <w:szCs w:val="24"/>
              </w:rPr>
            </w:pPr>
            <w:r>
              <w:rPr>
                <w:rFonts w:ascii="Times New Roman" w:hAnsi="Times New Roman" w:cs="Times New Roman"/>
                <w:sz w:val="24"/>
                <w:szCs w:val="24"/>
              </w:rPr>
              <w:t>Koordinator</w:t>
            </w:r>
          </w:p>
        </w:tc>
        <w:tc>
          <w:tcPr>
            <w:tcW w:w="4430" w:type="dxa"/>
          </w:tcPr>
          <w:p w14:paraId="7224E6AB" w14:textId="07CDA53F" w:rsidR="00A25A98" w:rsidRPr="00E26D39" w:rsidRDefault="00A25A98" w:rsidP="00047F14">
            <w:pPr>
              <w:pStyle w:val="ListParagraph"/>
              <w:ind w:left="0"/>
              <w:jc w:val="both"/>
              <w:rPr>
                <w:rFonts w:ascii="Times New Roman" w:hAnsi="Times New Roman" w:cs="Times New Roman"/>
                <w:sz w:val="24"/>
                <w:szCs w:val="24"/>
              </w:rPr>
            </w:pPr>
            <w:r>
              <w:rPr>
                <w:rFonts w:ascii="Times New Roman" w:hAnsi="Times New Roman" w:cs="Times New Roman"/>
                <w:sz w:val="24"/>
                <w:szCs w:val="24"/>
              </w:rPr>
              <w:t>Memverifikasi data anak dari setiap kecamatan</w:t>
            </w:r>
          </w:p>
        </w:tc>
        <w:tc>
          <w:tcPr>
            <w:tcW w:w="1955" w:type="dxa"/>
          </w:tcPr>
          <w:p w14:paraId="0CB218F9" w14:textId="59CEC042" w:rsidR="00A25A98" w:rsidRPr="00E26D39" w:rsidRDefault="00A25A98" w:rsidP="00047F14">
            <w:pPr>
              <w:pStyle w:val="ListParagraph"/>
              <w:ind w:left="0"/>
              <w:jc w:val="both"/>
              <w:rPr>
                <w:rFonts w:ascii="Times New Roman" w:hAnsi="Times New Roman" w:cs="Times New Roman"/>
                <w:sz w:val="24"/>
                <w:szCs w:val="24"/>
              </w:rPr>
            </w:pPr>
            <w:r>
              <w:rPr>
                <w:rFonts w:ascii="Times New Roman" w:hAnsi="Times New Roman" w:cs="Times New Roman"/>
                <w:sz w:val="24"/>
                <w:szCs w:val="24"/>
              </w:rPr>
              <w:t>Koordinator</w:t>
            </w:r>
          </w:p>
        </w:tc>
      </w:tr>
    </w:tbl>
    <w:p w14:paraId="2E5849C8" w14:textId="77777777" w:rsidR="00D7105E" w:rsidRPr="00E26D39" w:rsidRDefault="00D7105E">
      <w:pPr>
        <w:pStyle w:val="ListParagraph"/>
        <w:numPr>
          <w:ilvl w:val="0"/>
          <w:numId w:val="1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 Identifikasi Use Case</w:t>
      </w:r>
    </w:p>
    <w:p w14:paraId="0C135626" w14:textId="77777777" w:rsidR="00D7105E" w:rsidRPr="00E26D39" w:rsidRDefault="00D7105E" w:rsidP="00B91978">
      <w:pPr>
        <w:pStyle w:val="ListParagraph"/>
        <w:spacing w:line="480" w:lineRule="auto"/>
        <w:jc w:val="center"/>
        <w:rPr>
          <w:rFonts w:ascii="Times New Roman" w:hAnsi="Times New Roman" w:cs="Times New Roman"/>
          <w:sz w:val="24"/>
          <w:szCs w:val="24"/>
        </w:rPr>
      </w:pPr>
      <w:r w:rsidRPr="00E26D39">
        <w:rPr>
          <w:rFonts w:ascii="Times New Roman" w:hAnsi="Times New Roman" w:cs="Times New Roman"/>
          <w:sz w:val="24"/>
          <w:szCs w:val="24"/>
        </w:rPr>
        <w:t xml:space="preserve">Table 3.4 Identifikasi </w:t>
      </w:r>
      <w:r w:rsidRPr="00E26D39">
        <w:rPr>
          <w:rFonts w:ascii="Times New Roman" w:hAnsi="Times New Roman" w:cs="Times New Roman"/>
          <w:i/>
          <w:iCs/>
          <w:sz w:val="24"/>
          <w:szCs w:val="24"/>
        </w:rPr>
        <w:t>Use Case</w:t>
      </w:r>
    </w:p>
    <w:tbl>
      <w:tblPr>
        <w:tblStyle w:val="TableGrid"/>
        <w:tblW w:w="0" w:type="auto"/>
        <w:tblInd w:w="720" w:type="dxa"/>
        <w:tblLook w:val="04A0" w:firstRow="1" w:lastRow="0" w:firstColumn="1" w:lastColumn="0" w:noHBand="0" w:noVBand="1"/>
      </w:tblPr>
      <w:tblGrid>
        <w:gridCol w:w="1947"/>
        <w:gridCol w:w="1941"/>
        <w:gridCol w:w="62"/>
        <w:gridCol w:w="3484"/>
      </w:tblGrid>
      <w:tr w:rsidR="005B2661" w:rsidRPr="00E26D39" w14:paraId="6463B1BD" w14:textId="77777777" w:rsidTr="00432E28">
        <w:tc>
          <w:tcPr>
            <w:tcW w:w="1947" w:type="dxa"/>
          </w:tcPr>
          <w:p w14:paraId="5CDCB723"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Actor</w:t>
            </w:r>
          </w:p>
        </w:tc>
        <w:tc>
          <w:tcPr>
            <w:tcW w:w="2003" w:type="dxa"/>
            <w:gridSpan w:val="2"/>
          </w:tcPr>
          <w:p w14:paraId="1A6A908F"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Use case</w:t>
            </w:r>
          </w:p>
        </w:tc>
        <w:tc>
          <w:tcPr>
            <w:tcW w:w="3484" w:type="dxa"/>
          </w:tcPr>
          <w:p w14:paraId="0538856F" w14:textId="77777777" w:rsidR="00D7105E" w:rsidRPr="00E26D39" w:rsidRDefault="00D7105E" w:rsidP="00047F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6DA6CAEF" w14:textId="77777777" w:rsidTr="00432E28">
        <w:tc>
          <w:tcPr>
            <w:tcW w:w="1947" w:type="dxa"/>
          </w:tcPr>
          <w:p w14:paraId="5FA68543"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emua actor</w:t>
            </w:r>
          </w:p>
        </w:tc>
        <w:tc>
          <w:tcPr>
            <w:tcW w:w="2003" w:type="dxa"/>
            <w:gridSpan w:val="2"/>
          </w:tcPr>
          <w:p w14:paraId="125340DF"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Login</w:t>
            </w:r>
          </w:p>
        </w:tc>
        <w:tc>
          <w:tcPr>
            <w:tcW w:w="3484" w:type="dxa"/>
          </w:tcPr>
          <w:p w14:paraId="1EEC6336"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awal untuk masuk ke dalam sistem dan sebagai syarat wajib untuk dapat mengakses fitur-fitur yang terdapat di dalam sistem.</w:t>
            </w:r>
          </w:p>
        </w:tc>
      </w:tr>
      <w:tr w:rsidR="005B2661" w:rsidRPr="00E26D39" w14:paraId="5AB3B1D5" w14:textId="77777777" w:rsidTr="00432E28">
        <w:tc>
          <w:tcPr>
            <w:tcW w:w="1947" w:type="dxa"/>
          </w:tcPr>
          <w:p w14:paraId="32C41522"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emua actor</w:t>
            </w:r>
          </w:p>
        </w:tc>
        <w:tc>
          <w:tcPr>
            <w:tcW w:w="2003" w:type="dxa"/>
            <w:gridSpan w:val="2"/>
          </w:tcPr>
          <w:p w14:paraId="276B78D1"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ashboard pemetaan</w:t>
            </w:r>
          </w:p>
        </w:tc>
        <w:tc>
          <w:tcPr>
            <w:tcW w:w="3484" w:type="dxa"/>
          </w:tcPr>
          <w:p w14:paraId="6106BDFE"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pemetaan anak yatim di setiap kecamatan berdasarkan jumlah,umur,jenis kelamun anak yatim yang ada pada sistem</w:t>
            </w:r>
          </w:p>
        </w:tc>
      </w:tr>
      <w:tr w:rsidR="005B2661" w:rsidRPr="00E26D39" w14:paraId="34D901AA" w14:textId="77777777" w:rsidTr="00432E28">
        <w:tc>
          <w:tcPr>
            <w:tcW w:w="1947" w:type="dxa"/>
            <w:vMerge w:val="restart"/>
            <w:vAlign w:val="center"/>
          </w:tcPr>
          <w:p w14:paraId="3ABA1C2F"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ndata</w:t>
            </w:r>
          </w:p>
        </w:tc>
        <w:tc>
          <w:tcPr>
            <w:tcW w:w="2003" w:type="dxa"/>
            <w:gridSpan w:val="2"/>
          </w:tcPr>
          <w:p w14:paraId="10D80ED2"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ata anak</w:t>
            </w:r>
          </w:p>
        </w:tc>
        <w:tc>
          <w:tcPr>
            <w:tcW w:w="3484" w:type="dxa"/>
          </w:tcPr>
          <w:p w14:paraId="4BBD364D"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pendataan anak yatim yang meliputi tambah,hapus,edit data anak yatim.</w:t>
            </w:r>
          </w:p>
        </w:tc>
      </w:tr>
      <w:tr w:rsidR="005B2661" w:rsidRPr="00E26D39" w14:paraId="29F7CAC6" w14:textId="77777777" w:rsidTr="00432E28">
        <w:tc>
          <w:tcPr>
            <w:tcW w:w="1947" w:type="dxa"/>
            <w:vMerge/>
          </w:tcPr>
          <w:p w14:paraId="04219A7F" w14:textId="77777777" w:rsidR="00D7105E" w:rsidRPr="00E26D39" w:rsidRDefault="00D7105E" w:rsidP="00F4180A">
            <w:pPr>
              <w:pStyle w:val="ListParagraph"/>
              <w:ind w:left="0"/>
              <w:jc w:val="both"/>
              <w:rPr>
                <w:rFonts w:ascii="Times New Roman" w:hAnsi="Times New Roman" w:cs="Times New Roman"/>
                <w:sz w:val="24"/>
                <w:szCs w:val="24"/>
              </w:rPr>
            </w:pPr>
          </w:p>
        </w:tc>
        <w:tc>
          <w:tcPr>
            <w:tcW w:w="2003" w:type="dxa"/>
            <w:gridSpan w:val="2"/>
          </w:tcPr>
          <w:p w14:paraId="1830B568"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ambah data</w:t>
            </w:r>
          </w:p>
        </w:tc>
        <w:tc>
          <w:tcPr>
            <w:tcW w:w="3484" w:type="dxa"/>
          </w:tcPr>
          <w:p w14:paraId="1FAC2442"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penambahan data anak</w:t>
            </w:r>
          </w:p>
        </w:tc>
      </w:tr>
      <w:tr w:rsidR="005B2661" w:rsidRPr="00E26D39" w14:paraId="64A29CA4" w14:textId="77777777" w:rsidTr="00432E28">
        <w:tc>
          <w:tcPr>
            <w:tcW w:w="1947" w:type="dxa"/>
            <w:vMerge/>
          </w:tcPr>
          <w:p w14:paraId="222ADCC2" w14:textId="77777777" w:rsidR="00D7105E" w:rsidRPr="00E26D39" w:rsidRDefault="00D7105E" w:rsidP="00F4180A">
            <w:pPr>
              <w:pStyle w:val="ListParagraph"/>
              <w:ind w:left="0"/>
              <w:jc w:val="both"/>
              <w:rPr>
                <w:rFonts w:ascii="Times New Roman" w:hAnsi="Times New Roman" w:cs="Times New Roman"/>
                <w:sz w:val="24"/>
                <w:szCs w:val="24"/>
              </w:rPr>
            </w:pPr>
          </w:p>
        </w:tc>
        <w:tc>
          <w:tcPr>
            <w:tcW w:w="2003" w:type="dxa"/>
            <w:gridSpan w:val="2"/>
          </w:tcPr>
          <w:p w14:paraId="6163B53F"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Hapus data</w:t>
            </w:r>
          </w:p>
        </w:tc>
        <w:tc>
          <w:tcPr>
            <w:tcW w:w="3484" w:type="dxa"/>
          </w:tcPr>
          <w:p w14:paraId="492D299F"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hapus data anak yatim yang ada pada sistem</w:t>
            </w:r>
          </w:p>
        </w:tc>
      </w:tr>
      <w:tr w:rsidR="005B2661" w:rsidRPr="00E26D39" w14:paraId="3A7AB005" w14:textId="77777777" w:rsidTr="00432E28">
        <w:tc>
          <w:tcPr>
            <w:tcW w:w="1947" w:type="dxa"/>
            <w:vMerge/>
          </w:tcPr>
          <w:p w14:paraId="4D601E49" w14:textId="77777777" w:rsidR="00D7105E" w:rsidRPr="00E26D39" w:rsidRDefault="00D7105E" w:rsidP="00F4180A">
            <w:pPr>
              <w:pStyle w:val="ListParagraph"/>
              <w:ind w:left="0"/>
              <w:jc w:val="both"/>
              <w:rPr>
                <w:rFonts w:ascii="Times New Roman" w:hAnsi="Times New Roman" w:cs="Times New Roman"/>
                <w:sz w:val="24"/>
                <w:szCs w:val="24"/>
              </w:rPr>
            </w:pPr>
          </w:p>
        </w:tc>
        <w:tc>
          <w:tcPr>
            <w:tcW w:w="2003" w:type="dxa"/>
            <w:gridSpan w:val="2"/>
          </w:tcPr>
          <w:p w14:paraId="7B76C722"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Edit data</w:t>
            </w:r>
          </w:p>
        </w:tc>
        <w:tc>
          <w:tcPr>
            <w:tcW w:w="3484" w:type="dxa"/>
          </w:tcPr>
          <w:p w14:paraId="16C263C8"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ubah data anak yatim yang ada pada sistem</w:t>
            </w:r>
          </w:p>
        </w:tc>
      </w:tr>
      <w:tr w:rsidR="005B2661" w:rsidRPr="00E26D39" w14:paraId="4F66DEEC" w14:textId="77777777" w:rsidTr="00432E28">
        <w:tc>
          <w:tcPr>
            <w:tcW w:w="1947" w:type="dxa"/>
            <w:vMerge/>
          </w:tcPr>
          <w:p w14:paraId="0FBF8AC8" w14:textId="77777777" w:rsidR="00D7105E" w:rsidRPr="00E26D39" w:rsidRDefault="00D7105E" w:rsidP="00F4180A">
            <w:pPr>
              <w:pStyle w:val="ListParagraph"/>
              <w:ind w:left="0"/>
              <w:jc w:val="both"/>
              <w:rPr>
                <w:rFonts w:ascii="Times New Roman" w:hAnsi="Times New Roman" w:cs="Times New Roman"/>
                <w:sz w:val="24"/>
                <w:szCs w:val="24"/>
              </w:rPr>
            </w:pPr>
          </w:p>
        </w:tc>
        <w:tc>
          <w:tcPr>
            <w:tcW w:w="2003" w:type="dxa"/>
            <w:gridSpan w:val="2"/>
          </w:tcPr>
          <w:p w14:paraId="423BE1C3"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Lengkapi data</w:t>
            </w:r>
          </w:p>
        </w:tc>
        <w:tc>
          <w:tcPr>
            <w:tcW w:w="3484" w:type="dxa"/>
          </w:tcPr>
          <w:p w14:paraId="0E50DE25" w14:textId="77777777" w:rsidR="00D7105E" w:rsidRPr="00E26D39" w:rsidRDefault="00D7105E"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menelngkapi data yang masih kurang</w:t>
            </w:r>
          </w:p>
        </w:tc>
      </w:tr>
      <w:tr w:rsidR="009357C7" w:rsidRPr="00E26D39" w14:paraId="620C7208" w14:textId="77777777" w:rsidTr="009357C7">
        <w:tc>
          <w:tcPr>
            <w:tcW w:w="1947" w:type="dxa"/>
            <w:vMerge w:val="restart"/>
            <w:vAlign w:val="center"/>
          </w:tcPr>
          <w:p w14:paraId="3882E764" w14:textId="77777777" w:rsidR="009357C7" w:rsidRPr="00E26D39" w:rsidRDefault="009357C7" w:rsidP="009357C7">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Admin</w:t>
            </w:r>
          </w:p>
        </w:tc>
        <w:tc>
          <w:tcPr>
            <w:tcW w:w="2003" w:type="dxa"/>
            <w:gridSpan w:val="2"/>
          </w:tcPr>
          <w:p w14:paraId="10F3B123"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kun</w:t>
            </w:r>
          </w:p>
        </w:tc>
        <w:tc>
          <w:tcPr>
            <w:tcW w:w="3484" w:type="dxa"/>
          </w:tcPr>
          <w:p w14:paraId="6FDF3BF7"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nyimpanan semua role</w:t>
            </w:r>
          </w:p>
        </w:tc>
      </w:tr>
      <w:tr w:rsidR="009357C7" w:rsidRPr="00E26D39" w14:paraId="1FDE8499" w14:textId="77777777" w:rsidTr="00432E28">
        <w:tc>
          <w:tcPr>
            <w:tcW w:w="1947" w:type="dxa"/>
            <w:vMerge/>
          </w:tcPr>
          <w:p w14:paraId="127F8E20" w14:textId="77777777" w:rsidR="009357C7" w:rsidRPr="00E26D39" w:rsidRDefault="009357C7" w:rsidP="00F4180A">
            <w:pPr>
              <w:pStyle w:val="ListParagraph"/>
              <w:ind w:left="0"/>
              <w:jc w:val="both"/>
              <w:rPr>
                <w:rFonts w:ascii="Times New Roman" w:hAnsi="Times New Roman" w:cs="Times New Roman"/>
                <w:sz w:val="24"/>
                <w:szCs w:val="24"/>
              </w:rPr>
            </w:pPr>
          </w:p>
        </w:tc>
        <w:tc>
          <w:tcPr>
            <w:tcW w:w="2003" w:type="dxa"/>
            <w:gridSpan w:val="2"/>
          </w:tcPr>
          <w:p w14:paraId="427C26B6"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ambah akun</w:t>
            </w:r>
          </w:p>
        </w:tc>
        <w:tc>
          <w:tcPr>
            <w:tcW w:w="3484" w:type="dxa"/>
          </w:tcPr>
          <w:p w14:paraId="2FE5D9BA"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nkan proses menambahkan aku</w:t>
            </w:r>
          </w:p>
        </w:tc>
      </w:tr>
      <w:tr w:rsidR="009357C7" w:rsidRPr="00E26D39" w14:paraId="419EC618" w14:textId="77777777" w:rsidTr="00F4180A">
        <w:tc>
          <w:tcPr>
            <w:tcW w:w="1947" w:type="dxa"/>
            <w:vMerge/>
            <w:vAlign w:val="center"/>
          </w:tcPr>
          <w:p w14:paraId="25A49C15" w14:textId="3C2560E0" w:rsidR="009357C7" w:rsidRPr="00E26D39" w:rsidRDefault="009357C7" w:rsidP="00F4180A">
            <w:pPr>
              <w:pStyle w:val="ListParagraph"/>
              <w:ind w:left="0"/>
              <w:jc w:val="both"/>
              <w:rPr>
                <w:rFonts w:ascii="Times New Roman" w:hAnsi="Times New Roman" w:cs="Times New Roman"/>
                <w:sz w:val="24"/>
                <w:szCs w:val="24"/>
              </w:rPr>
            </w:pPr>
          </w:p>
        </w:tc>
        <w:tc>
          <w:tcPr>
            <w:tcW w:w="1941" w:type="dxa"/>
          </w:tcPr>
          <w:p w14:paraId="3704AB78"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Edit akun</w:t>
            </w:r>
          </w:p>
        </w:tc>
        <w:tc>
          <w:tcPr>
            <w:tcW w:w="3546" w:type="dxa"/>
            <w:gridSpan w:val="2"/>
          </w:tcPr>
          <w:p w14:paraId="4932EC44"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edit akun di dalam sistem</w:t>
            </w:r>
          </w:p>
        </w:tc>
      </w:tr>
      <w:tr w:rsidR="009357C7" w:rsidRPr="00E26D39" w14:paraId="0BF15DF9" w14:textId="77777777" w:rsidTr="00F4180A">
        <w:tc>
          <w:tcPr>
            <w:tcW w:w="1947" w:type="dxa"/>
            <w:vMerge/>
          </w:tcPr>
          <w:p w14:paraId="032254F3" w14:textId="77777777" w:rsidR="009357C7" w:rsidRPr="00E26D39" w:rsidRDefault="009357C7" w:rsidP="00F4180A">
            <w:pPr>
              <w:pStyle w:val="ListParagraph"/>
              <w:ind w:left="0"/>
              <w:jc w:val="both"/>
              <w:rPr>
                <w:rFonts w:ascii="Times New Roman" w:hAnsi="Times New Roman" w:cs="Times New Roman"/>
                <w:sz w:val="24"/>
                <w:szCs w:val="24"/>
              </w:rPr>
            </w:pPr>
          </w:p>
        </w:tc>
        <w:tc>
          <w:tcPr>
            <w:tcW w:w="1941" w:type="dxa"/>
          </w:tcPr>
          <w:p w14:paraId="572193AA"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Hapus akun</w:t>
            </w:r>
          </w:p>
        </w:tc>
        <w:tc>
          <w:tcPr>
            <w:tcW w:w="3546" w:type="dxa"/>
            <w:gridSpan w:val="2"/>
          </w:tcPr>
          <w:p w14:paraId="3E2AD31A"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Merupakan proses menghapus akun di dalam sistem</w:t>
            </w:r>
          </w:p>
        </w:tc>
      </w:tr>
      <w:tr w:rsidR="009357C7" w:rsidRPr="00E26D39" w14:paraId="6672CD56" w14:textId="77777777" w:rsidTr="00F4180A">
        <w:tc>
          <w:tcPr>
            <w:tcW w:w="1947" w:type="dxa"/>
            <w:vMerge/>
          </w:tcPr>
          <w:p w14:paraId="45AEBE8C" w14:textId="77777777" w:rsidR="009357C7" w:rsidRPr="00E26D39" w:rsidRDefault="009357C7" w:rsidP="00F4180A">
            <w:pPr>
              <w:pStyle w:val="ListParagraph"/>
              <w:ind w:left="0"/>
              <w:jc w:val="both"/>
              <w:rPr>
                <w:rFonts w:ascii="Times New Roman" w:hAnsi="Times New Roman" w:cs="Times New Roman"/>
                <w:sz w:val="24"/>
                <w:szCs w:val="24"/>
              </w:rPr>
            </w:pPr>
          </w:p>
        </w:tc>
        <w:tc>
          <w:tcPr>
            <w:tcW w:w="1941" w:type="dxa"/>
          </w:tcPr>
          <w:p w14:paraId="5BD0D753"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camatan</w:t>
            </w:r>
          </w:p>
        </w:tc>
        <w:tc>
          <w:tcPr>
            <w:tcW w:w="3546" w:type="dxa"/>
            <w:gridSpan w:val="2"/>
          </w:tcPr>
          <w:p w14:paraId="75E17C84"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 xml:space="preserve">Merupakan proses melihat data </w:t>
            </w:r>
            <w:r w:rsidRPr="00E26D39">
              <w:rPr>
                <w:rFonts w:ascii="Times New Roman" w:hAnsi="Times New Roman" w:cs="Times New Roman"/>
                <w:sz w:val="24"/>
                <w:szCs w:val="24"/>
              </w:rPr>
              <w:lastRenderedPageBreak/>
              <w:t>kecamatan sesuai nama,dan lokasi dari kecamatan tersebut di dalam sistem</w:t>
            </w:r>
          </w:p>
        </w:tc>
      </w:tr>
      <w:tr w:rsidR="009357C7" w:rsidRPr="00E26D39" w14:paraId="75430CD9" w14:textId="77777777" w:rsidTr="00F4180A">
        <w:tc>
          <w:tcPr>
            <w:tcW w:w="1947" w:type="dxa"/>
            <w:vMerge/>
          </w:tcPr>
          <w:p w14:paraId="5D3C3FF8" w14:textId="77777777" w:rsidR="009357C7" w:rsidRPr="00E26D39" w:rsidRDefault="009357C7" w:rsidP="00F4180A">
            <w:pPr>
              <w:pStyle w:val="ListParagraph"/>
              <w:ind w:left="0"/>
              <w:jc w:val="both"/>
              <w:rPr>
                <w:rFonts w:ascii="Times New Roman" w:hAnsi="Times New Roman" w:cs="Times New Roman"/>
                <w:sz w:val="24"/>
                <w:szCs w:val="24"/>
              </w:rPr>
            </w:pPr>
          </w:p>
        </w:tc>
        <w:tc>
          <w:tcPr>
            <w:tcW w:w="1941" w:type="dxa"/>
          </w:tcPr>
          <w:p w14:paraId="6B6F043A"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ambah kecamatan</w:t>
            </w:r>
          </w:p>
        </w:tc>
        <w:tc>
          <w:tcPr>
            <w:tcW w:w="3546" w:type="dxa"/>
            <w:gridSpan w:val="2"/>
          </w:tcPr>
          <w:p w14:paraId="1D021DEF" w14:textId="77777777" w:rsidR="009357C7" w:rsidRPr="00E26D39" w:rsidRDefault="009357C7" w:rsidP="00F4180A">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oses menambahkan kecamatan</w:t>
            </w:r>
          </w:p>
        </w:tc>
      </w:tr>
      <w:tr w:rsidR="00A25A98" w:rsidRPr="00E26D39" w14:paraId="36C71959" w14:textId="77777777" w:rsidTr="00F4180A">
        <w:tc>
          <w:tcPr>
            <w:tcW w:w="1947" w:type="dxa"/>
            <w:vMerge/>
          </w:tcPr>
          <w:p w14:paraId="2850D56C" w14:textId="77777777" w:rsidR="00A25A98" w:rsidRPr="00E26D39" w:rsidRDefault="00A25A98" w:rsidP="00A25A98">
            <w:pPr>
              <w:pStyle w:val="ListParagraph"/>
              <w:ind w:left="0"/>
              <w:jc w:val="both"/>
              <w:rPr>
                <w:rFonts w:ascii="Times New Roman" w:hAnsi="Times New Roman" w:cs="Times New Roman"/>
                <w:sz w:val="24"/>
                <w:szCs w:val="24"/>
              </w:rPr>
            </w:pPr>
          </w:p>
        </w:tc>
        <w:tc>
          <w:tcPr>
            <w:tcW w:w="1941" w:type="dxa"/>
          </w:tcPr>
          <w:p w14:paraId="40185BFD" w14:textId="4622D0B2"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Edit kecamatan</w:t>
            </w:r>
          </w:p>
        </w:tc>
        <w:tc>
          <w:tcPr>
            <w:tcW w:w="3546" w:type="dxa"/>
            <w:gridSpan w:val="2"/>
          </w:tcPr>
          <w:p w14:paraId="018DC4E4" w14:textId="40AD1070"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oses mengedit kecamatan</w:t>
            </w:r>
          </w:p>
        </w:tc>
      </w:tr>
      <w:tr w:rsidR="00A25A98" w:rsidRPr="00E26D39" w14:paraId="091C006A" w14:textId="77777777" w:rsidTr="00F4180A">
        <w:tc>
          <w:tcPr>
            <w:tcW w:w="1947" w:type="dxa"/>
            <w:vMerge/>
          </w:tcPr>
          <w:p w14:paraId="0F243FDB" w14:textId="77777777" w:rsidR="00A25A98" w:rsidRPr="00E26D39" w:rsidRDefault="00A25A98" w:rsidP="00A25A98">
            <w:pPr>
              <w:pStyle w:val="ListParagraph"/>
              <w:ind w:left="0"/>
              <w:jc w:val="both"/>
              <w:rPr>
                <w:rFonts w:ascii="Times New Roman" w:hAnsi="Times New Roman" w:cs="Times New Roman"/>
                <w:sz w:val="24"/>
                <w:szCs w:val="24"/>
              </w:rPr>
            </w:pPr>
          </w:p>
        </w:tc>
        <w:tc>
          <w:tcPr>
            <w:tcW w:w="1941" w:type="dxa"/>
          </w:tcPr>
          <w:p w14:paraId="7CB26F4D" w14:textId="4A5C6603"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Hapus kecamatan</w:t>
            </w:r>
          </w:p>
        </w:tc>
        <w:tc>
          <w:tcPr>
            <w:tcW w:w="3546" w:type="dxa"/>
            <w:gridSpan w:val="2"/>
          </w:tcPr>
          <w:p w14:paraId="6464C665" w14:textId="55C26C50"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oses menghapus kecamatan</w:t>
            </w:r>
          </w:p>
        </w:tc>
      </w:tr>
      <w:tr w:rsidR="00A25A98" w:rsidRPr="00E26D39" w14:paraId="01BA20ED" w14:textId="77777777" w:rsidTr="00F4180A">
        <w:tc>
          <w:tcPr>
            <w:tcW w:w="1947" w:type="dxa"/>
          </w:tcPr>
          <w:p w14:paraId="51844597" w14:textId="77777777"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impinan</w:t>
            </w:r>
          </w:p>
        </w:tc>
        <w:tc>
          <w:tcPr>
            <w:tcW w:w="1941" w:type="dxa"/>
          </w:tcPr>
          <w:p w14:paraId="5A6E9CA1" w14:textId="77777777"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ashboard</w:t>
            </w:r>
          </w:p>
        </w:tc>
        <w:tc>
          <w:tcPr>
            <w:tcW w:w="3546" w:type="dxa"/>
            <w:gridSpan w:val="2"/>
          </w:tcPr>
          <w:p w14:paraId="607BA01B" w14:textId="77777777" w:rsidR="00A25A98" w:rsidRPr="00E26D39" w:rsidRDefault="00A25A98" w:rsidP="00A25A98">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oses melihat dan memantau mulai dari jumlah anak yatim,usia,jenis kelamin</w:t>
            </w:r>
          </w:p>
        </w:tc>
      </w:tr>
      <w:tr w:rsidR="00A25A98" w:rsidRPr="00E26D39" w14:paraId="7AC855E0" w14:textId="77777777" w:rsidTr="00A25A98">
        <w:tc>
          <w:tcPr>
            <w:tcW w:w="1947" w:type="dxa"/>
            <w:vMerge w:val="restart"/>
            <w:vAlign w:val="center"/>
          </w:tcPr>
          <w:p w14:paraId="2051389E" w14:textId="05C755E7" w:rsidR="00A25A98" w:rsidRPr="00E26D39" w:rsidRDefault="00A25A98" w:rsidP="00A25A9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oordinator</w:t>
            </w:r>
          </w:p>
        </w:tc>
        <w:tc>
          <w:tcPr>
            <w:tcW w:w="1941" w:type="dxa"/>
          </w:tcPr>
          <w:p w14:paraId="66F5C310" w14:textId="62CA1080" w:rsidR="00A25A98" w:rsidRPr="00E26D39" w:rsidRDefault="00A25A98" w:rsidP="00A25A98">
            <w:pPr>
              <w:pStyle w:val="ListParagraph"/>
              <w:ind w:left="0"/>
              <w:jc w:val="both"/>
              <w:rPr>
                <w:rFonts w:ascii="Times New Roman" w:hAnsi="Times New Roman" w:cs="Times New Roman"/>
                <w:sz w:val="24"/>
                <w:szCs w:val="24"/>
              </w:rPr>
            </w:pPr>
            <w:r>
              <w:rPr>
                <w:rFonts w:ascii="Times New Roman" w:hAnsi="Times New Roman" w:cs="Times New Roman"/>
                <w:sz w:val="24"/>
                <w:szCs w:val="24"/>
              </w:rPr>
              <w:t>Data anak</w:t>
            </w:r>
          </w:p>
        </w:tc>
        <w:tc>
          <w:tcPr>
            <w:tcW w:w="3546" w:type="dxa"/>
            <w:gridSpan w:val="2"/>
          </w:tcPr>
          <w:p w14:paraId="7D492975" w14:textId="0D966408" w:rsidR="00A25A98" w:rsidRPr="00E26D39" w:rsidRDefault="00A25A98" w:rsidP="00A25A98">
            <w:pPr>
              <w:pStyle w:val="ListParagraph"/>
              <w:ind w:left="0"/>
              <w:jc w:val="both"/>
              <w:rPr>
                <w:rFonts w:ascii="Times New Roman" w:hAnsi="Times New Roman" w:cs="Times New Roman"/>
                <w:sz w:val="24"/>
                <w:szCs w:val="24"/>
              </w:rPr>
            </w:pPr>
            <w:r>
              <w:rPr>
                <w:rFonts w:ascii="Times New Roman" w:hAnsi="Times New Roman" w:cs="Times New Roman"/>
                <w:sz w:val="24"/>
                <w:szCs w:val="24"/>
              </w:rPr>
              <w:t>Melihat data anak yang id inputkan pendata</w:t>
            </w:r>
          </w:p>
        </w:tc>
      </w:tr>
      <w:tr w:rsidR="00A25A98" w:rsidRPr="00E26D39" w14:paraId="3DE29129" w14:textId="77777777" w:rsidTr="00F4180A">
        <w:tc>
          <w:tcPr>
            <w:tcW w:w="1947" w:type="dxa"/>
            <w:vMerge/>
          </w:tcPr>
          <w:p w14:paraId="6AA75185" w14:textId="77777777" w:rsidR="00A25A98" w:rsidRDefault="00A25A98" w:rsidP="00A25A98">
            <w:pPr>
              <w:pStyle w:val="ListParagraph"/>
              <w:ind w:left="0"/>
              <w:jc w:val="both"/>
              <w:rPr>
                <w:rFonts w:ascii="Times New Roman" w:hAnsi="Times New Roman" w:cs="Times New Roman"/>
                <w:sz w:val="24"/>
                <w:szCs w:val="24"/>
              </w:rPr>
            </w:pPr>
          </w:p>
        </w:tc>
        <w:tc>
          <w:tcPr>
            <w:tcW w:w="1941" w:type="dxa"/>
          </w:tcPr>
          <w:p w14:paraId="2FEF5A3F" w14:textId="294172F5" w:rsidR="00A25A98" w:rsidRDefault="00A25A98" w:rsidP="00A25A98">
            <w:pPr>
              <w:pStyle w:val="ListParagraph"/>
              <w:ind w:left="0"/>
              <w:jc w:val="both"/>
              <w:rPr>
                <w:rFonts w:ascii="Times New Roman" w:hAnsi="Times New Roman" w:cs="Times New Roman"/>
                <w:sz w:val="24"/>
                <w:szCs w:val="24"/>
              </w:rPr>
            </w:pPr>
            <w:r>
              <w:rPr>
                <w:rFonts w:ascii="Times New Roman" w:hAnsi="Times New Roman" w:cs="Times New Roman"/>
                <w:sz w:val="24"/>
                <w:szCs w:val="24"/>
              </w:rPr>
              <w:t>Verifikasi data data anak</w:t>
            </w:r>
          </w:p>
        </w:tc>
        <w:tc>
          <w:tcPr>
            <w:tcW w:w="3546" w:type="dxa"/>
            <w:gridSpan w:val="2"/>
          </w:tcPr>
          <w:p w14:paraId="0C65F131" w14:textId="37991922" w:rsidR="00A25A98" w:rsidRDefault="00A25A98" w:rsidP="00A25A98">
            <w:pPr>
              <w:pStyle w:val="NoSpacing"/>
            </w:pPr>
            <w:r>
              <w:t xml:space="preserve">Memferifikasi data anak yang datanya sudah lengkap atau sudah sesuai dengan persyaratan </w:t>
            </w:r>
          </w:p>
        </w:tc>
      </w:tr>
    </w:tbl>
    <w:p w14:paraId="5C8DD3E7" w14:textId="77777777" w:rsidR="00D7105E" w:rsidRPr="00E26D39" w:rsidRDefault="00D7105E" w:rsidP="00047F14">
      <w:pPr>
        <w:pStyle w:val="ListParagraph"/>
        <w:spacing w:line="480" w:lineRule="auto"/>
        <w:ind w:left="810"/>
        <w:jc w:val="both"/>
        <w:rPr>
          <w:rFonts w:ascii="Times New Roman" w:hAnsi="Times New Roman" w:cs="Times New Roman"/>
          <w:b/>
          <w:bCs/>
          <w:i/>
          <w:iCs/>
          <w:sz w:val="24"/>
          <w:szCs w:val="24"/>
        </w:rPr>
      </w:pPr>
    </w:p>
    <w:p w14:paraId="48071A6A" w14:textId="77777777" w:rsidR="00D7105E" w:rsidRPr="00E26D39" w:rsidRDefault="00D7105E">
      <w:pPr>
        <w:pStyle w:val="ListParagraph"/>
        <w:numPr>
          <w:ilvl w:val="0"/>
          <w:numId w:val="16"/>
        </w:numPr>
        <w:spacing w:after="160" w:line="480" w:lineRule="auto"/>
        <w:ind w:left="1440"/>
        <w:jc w:val="both"/>
        <w:rPr>
          <w:rFonts w:ascii="Times New Roman" w:hAnsi="Times New Roman" w:cs="Times New Roman"/>
          <w:b/>
          <w:bCs/>
          <w:i/>
          <w:iCs/>
          <w:sz w:val="24"/>
          <w:szCs w:val="24"/>
        </w:rPr>
      </w:pPr>
      <w:r w:rsidRPr="00E26D39">
        <w:rPr>
          <w:rFonts w:ascii="Times New Roman" w:hAnsi="Times New Roman" w:cs="Times New Roman"/>
          <w:b/>
          <w:bCs/>
          <w:i/>
          <w:iCs/>
          <w:sz w:val="24"/>
          <w:szCs w:val="24"/>
        </w:rPr>
        <w:t>Activity Diagram</w:t>
      </w:r>
    </w:p>
    <w:p w14:paraId="695D67D5" w14:textId="2B02F511" w:rsidR="00D7105E" w:rsidRPr="00E26D39" w:rsidRDefault="00FF5AD9" w:rsidP="00FF5AD9">
      <w:pPr>
        <w:pStyle w:val="ListParagraph"/>
        <w:spacing w:line="480" w:lineRule="auto"/>
        <w:ind w:left="2610" w:hanging="1260"/>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1) </w:t>
      </w:r>
      <w:r w:rsidR="00FD4ED2" w:rsidRPr="00E26D39">
        <w:rPr>
          <w:rFonts w:ascii="Times New Roman" w:hAnsi="Times New Roman" w:cs="Times New Roman"/>
          <w:b/>
          <w:bCs/>
          <w:sz w:val="24"/>
          <w:szCs w:val="24"/>
          <w:lang w:val="en-US"/>
        </w:rPr>
        <w:t xml:space="preserve"> </w:t>
      </w:r>
      <w:r w:rsidR="00D7105E" w:rsidRPr="00E26D39">
        <w:rPr>
          <w:rFonts w:ascii="Times New Roman" w:hAnsi="Times New Roman" w:cs="Times New Roman"/>
          <w:b/>
          <w:bCs/>
          <w:sz w:val="24"/>
          <w:szCs w:val="24"/>
        </w:rPr>
        <w:t>Login</w:t>
      </w:r>
    </w:p>
    <w:p w14:paraId="3F653610" w14:textId="77777777" w:rsidR="00D7105E" w:rsidRPr="00E26D39" w:rsidRDefault="00D7105E" w:rsidP="00B91978">
      <w:pPr>
        <w:pStyle w:val="ListParagraph"/>
        <w:spacing w:line="480" w:lineRule="auto"/>
        <w:ind w:left="1170" w:hanging="45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1ABE91BD" wp14:editId="05EC684B">
            <wp:extent cx="3954736" cy="4009293"/>
            <wp:effectExtent l="0" t="0" r="0" b="0"/>
            <wp:docPr id="775228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228141" name="Picture 775228141"/>
                    <pic:cNvPicPr/>
                  </pic:nvPicPr>
                  <pic:blipFill>
                    <a:blip r:embed="rId48">
                      <a:extLst>
                        <a:ext uri="{28A0092B-C50C-407E-A947-70E740481C1C}">
                          <a14:useLocalDpi xmlns:a14="http://schemas.microsoft.com/office/drawing/2010/main" val="0"/>
                        </a:ext>
                      </a:extLst>
                    </a:blip>
                    <a:stretch>
                      <a:fillRect/>
                    </a:stretch>
                  </pic:blipFill>
                  <pic:spPr>
                    <a:xfrm>
                      <a:off x="0" y="0"/>
                      <a:ext cx="4027066" cy="4082621"/>
                    </a:xfrm>
                    <a:prstGeom prst="rect">
                      <a:avLst/>
                    </a:prstGeom>
                  </pic:spPr>
                </pic:pic>
              </a:graphicData>
            </a:graphic>
          </wp:inline>
        </w:drawing>
      </w:r>
    </w:p>
    <w:p w14:paraId="28D7DBEE" w14:textId="650003A8" w:rsidR="00D7105E" w:rsidRPr="00E26D39" w:rsidRDefault="00D7105E" w:rsidP="00B91978">
      <w:pPr>
        <w:pStyle w:val="ListParagraph"/>
        <w:spacing w:line="480" w:lineRule="auto"/>
        <w:ind w:left="1800" w:hanging="900"/>
        <w:jc w:val="center"/>
        <w:rPr>
          <w:rFonts w:ascii="Times New Roman" w:hAnsi="Times New Roman" w:cs="Times New Roman"/>
          <w:sz w:val="24"/>
          <w:szCs w:val="24"/>
        </w:rPr>
      </w:pPr>
      <w:r w:rsidRPr="00E26D39">
        <w:rPr>
          <w:rFonts w:ascii="Times New Roman" w:hAnsi="Times New Roman" w:cs="Times New Roman"/>
          <w:sz w:val="24"/>
          <w:szCs w:val="24"/>
        </w:rPr>
        <w:t>Gambar 3.</w:t>
      </w:r>
      <w:r w:rsidR="00867EAE">
        <w:rPr>
          <w:rFonts w:ascii="Times New Roman" w:hAnsi="Times New Roman" w:cs="Times New Roman"/>
          <w:sz w:val="24"/>
          <w:szCs w:val="24"/>
          <w:lang w:val="en-US"/>
        </w:rPr>
        <w:t>5</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Login</w:t>
      </w:r>
    </w:p>
    <w:p w14:paraId="7C1D0450" w14:textId="700667DF" w:rsidR="00D7105E" w:rsidRPr="00E26D39" w:rsidRDefault="00D7105E" w:rsidP="00F4180A">
      <w:pPr>
        <w:pStyle w:val="ListParagraph"/>
        <w:spacing w:line="480" w:lineRule="auto"/>
        <w:ind w:left="810"/>
        <w:jc w:val="both"/>
        <w:rPr>
          <w:rFonts w:ascii="Times New Roman" w:hAnsi="Times New Roman" w:cs="Times New Roman"/>
          <w:sz w:val="24"/>
          <w:szCs w:val="24"/>
        </w:rPr>
      </w:pPr>
      <w:r w:rsidRPr="00E26D39">
        <w:rPr>
          <w:rFonts w:ascii="Times New Roman" w:hAnsi="Times New Roman" w:cs="Times New Roman"/>
          <w:sz w:val="24"/>
          <w:szCs w:val="24"/>
        </w:rPr>
        <w:lastRenderedPageBreak/>
        <w:t>Pada gambar 3.</w:t>
      </w:r>
      <w:r w:rsidR="00867EAE">
        <w:rPr>
          <w:rFonts w:ascii="Times New Roman" w:hAnsi="Times New Roman" w:cs="Times New Roman"/>
          <w:sz w:val="24"/>
          <w:szCs w:val="24"/>
          <w:lang w:val="en-US"/>
        </w:rPr>
        <w:t>5</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login  menggambarkan alur proses sebagai berikut: </w:t>
      </w:r>
    </w:p>
    <w:p w14:paraId="003B5C84" w14:textId="77777777" w:rsidR="00D7105E" w:rsidRPr="00E26D39" w:rsidRDefault="00D7105E">
      <w:pPr>
        <w:pStyle w:val="ListParagraph"/>
        <w:numPr>
          <w:ilvl w:val="0"/>
          <w:numId w:val="20"/>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gguna (super admin/pendata)membuka web pmks</w:t>
      </w:r>
    </w:p>
    <w:p w14:paraId="0058D35A" w14:textId="77777777" w:rsidR="00D7105E" w:rsidRPr="00E26D39" w:rsidRDefault="00D7105E">
      <w:pPr>
        <w:pStyle w:val="ListParagraph"/>
        <w:numPr>
          <w:ilvl w:val="0"/>
          <w:numId w:val="20"/>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login</w:t>
      </w:r>
    </w:p>
    <w:p w14:paraId="6AB0DB4B" w14:textId="77777777" w:rsidR="00D7105E" w:rsidRPr="00E26D39" w:rsidRDefault="00D7105E">
      <w:pPr>
        <w:pStyle w:val="ListParagraph"/>
        <w:numPr>
          <w:ilvl w:val="0"/>
          <w:numId w:val="20"/>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gguna memasukkan username dan password</w:t>
      </w:r>
    </w:p>
    <w:p w14:paraId="1DD9ABEB" w14:textId="77777777" w:rsidR="00D7105E" w:rsidRPr="00E26D39" w:rsidRDefault="00D7105E">
      <w:pPr>
        <w:pStyle w:val="ListParagraph"/>
        <w:numPr>
          <w:ilvl w:val="0"/>
          <w:numId w:val="20"/>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mverifikasi username dan password jika benar maka akan menampilkan halaman dashboard,dan jika salah maka akan kembali ke halaman login</w:t>
      </w:r>
    </w:p>
    <w:p w14:paraId="0BE32524" w14:textId="29061C28" w:rsidR="00432E28" w:rsidRPr="00E26D39" w:rsidRDefault="00432E28" w:rsidP="00432E28">
      <w:pPr>
        <w:pStyle w:val="ListParagraph"/>
        <w:spacing w:line="480" w:lineRule="auto"/>
        <w:ind w:left="1800" w:hanging="450"/>
        <w:jc w:val="center"/>
        <w:rPr>
          <w:rFonts w:ascii="Times New Roman" w:hAnsi="Times New Roman" w:cs="Times New Roman"/>
          <w:b/>
          <w:bCs/>
          <w:sz w:val="24"/>
          <w:szCs w:val="24"/>
        </w:rPr>
      </w:pPr>
    </w:p>
    <w:p w14:paraId="56F639C7" w14:textId="48C6990B" w:rsidR="00D7105E" w:rsidRPr="00E26D39" w:rsidRDefault="00D7105E" w:rsidP="007600F3">
      <w:pPr>
        <w:spacing w:line="480" w:lineRule="auto"/>
        <w:ind w:left="1890" w:hanging="540"/>
        <w:jc w:val="both"/>
        <w:rPr>
          <w:rFonts w:ascii="Times New Roman" w:hAnsi="Times New Roman" w:cs="Times New Roman"/>
          <w:b/>
          <w:bCs/>
          <w:sz w:val="24"/>
          <w:szCs w:val="24"/>
        </w:rPr>
      </w:pPr>
      <w:r w:rsidRPr="00E26D39">
        <w:rPr>
          <w:rFonts w:ascii="Times New Roman" w:hAnsi="Times New Roman" w:cs="Times New Roman"/>
          <w:b/>
          <w:bCs/>
          <w:sz w:val="24"/>
          <w:szCs w:val="24"/>
        </w:rPr>
        <w:t>2)</w:t>
      </w:r>
      <w:r w:rsidR="00F4180A" w:rsidRPr="00E26D39">
        <w:rPr>
          <w:rFonts w:ascii="Times New Roman" w:hAnsi="Times New Roman" w:cs="Times New Roman"/>
          <w:b/>
          <w:bCs/>
          <w:sz w:val="24"/>
          <w:szCs w:val="24"/>
          <w:lang w:val="en-US"/>
        </w:rPr>
        <w:t xml:space="preserve"> </w:t>
      </w:r>
      <w:r w:rsidR="00BE1B5B"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Super Admin</w:t>
      </w:r>
    </w:p>
    <w:p w14:paraId="3F135CF0" w14:textId="6F1CC50D" w:rsidR="00D7105E" w:rsidRDefault="00FD4ED2" w:rsidP="007600F3">
      <w:pPr>
        <w:spacing w:line="480" w:lineRule="auto"/>
        <w:ind w:left="1620" w:hanging="90"/>
        <w:jc w:val="both"/>
        <w:rPr>
          <w:rFonts w:ascii="Times New Roman" w:hAnsi="Times New Roman" w:cs="Times New Roman"/>
          <w:b/>
          <w:bCs/>
          <w:sz w:val="24"/>
          <w:szCs w:val="24"/>
          <w:lang w:val="en-US"/>
        </w:rPr>
      </w:pPr>
      <w:r w:rsidRPr="00E26D39">
        <w:rPr>
          <w:rFonts w:ascii="Times New Roman" w:hAnsi="Times New Roman" w:cs="Times New Roman"/>
          <w:b/>
          <w:bCs/>
          <w:sz w:val="24"/>
          <w:szCs w:val="24"/>
        </w:rPr>
        <w:t>(1)</w:t>
      </w:r>
      <w:r w:rsidRPr="00E26D39">
        <w:rPr>
          <w:rFonts w:ascii="Times New Roman" w:hAnsi="Times New Roman" w:cs="Times New Roman"/>
          <w:b/>
          <w:bCs/>
          <w:sz w:val="24"/>
          <w:szCs w:val="24"/>
          <w:lang w:val="en-US"/>
        </w:rPr>
        <w:t xml:space="preserve">  </w:t>
      </w:r>
      <w:r w:rsidR="0098473D">
        <w:rPr>
          <w:rFonts w:ascii="Times New Roman" w:hAnsi="Times New Roman" w:cs="Times New Roman"/>
          <w:b/>
          <w:bCs/>
          <w:sz w:val="24"/>
          <w:szCs w:val="24"/>
          <w:lang w:val="en-US"/>
        </w:rPr>
        <w:t>Dashboard Pemetaan</w:t>
      </w:r>
    </w:p>
    <w:p w14:paraId="19EE96C0" w14:textId="2652003A" w:rsidR="0098473D" w:rsidRDefault="0098473D" w:rsidP="0098473D">
      <w:pPr>
        <w:spacing w:line="480" w:lineRule="auto"/>
        <w:ind w:left="1620" w:hanging="90"/>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2DF8045" wp14:editId="0CAE2536">
            <wp:extent cx="4351020" cy="3305175"/>
            <wp:effectExtent l="0" t="0" r="0" b="0"/>
            <wp:docPr id="1933340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40253" name="Picture 1933340253"/>
                    <pic:cNvPicPr/>
                  </pic:nvPicPr>
                  <pic:blipFill>
                    <a:blip r:embed="rId49">
                      <a:extLst>
                        <a:ext uri="{28A0092B-C50C-407E-A947-70E740481C1C}">
                          <a14:useLocalDpi xmlns:a14="http://schemas.microsoft.com/office/drawing/2010/main" val="0"/>
                        </a:ext>
                      </a:extLst>
                    </a:blip>
                    <a:stretch>
                      <a:fillRect/>
                    </a:stretch>
                  </pic:blipFill>
                  <pic:spPr>
                    <a:xfrm>
                      <a:off x="0" y="0"/>
                      <a:ext cx="4351020" cy="3305175"/>
                    </a:xfrm>
                    <a:prstGeom prst="rect">
                      <a:avLst/>
                    </a:prstGeom>
                  </pic:spPr>
                </pic:pic>
              </a:graphicData>
            </a:graphic>
          </wp:inline>
        </w:drawing>
      </w:r>
    </w:p>
    <w:p w14:paraId="2A8122BC" w14:textId="722D40EB" w:rsidR="0098473D" w:rsidRDefault="0098473D" w:rsidP="0098473D">
      <w:pPr>
        <w:spacing w:line="480" w:lineRule="auto"/>
        <w:ind w:left="1620" w:hanging="90"/>
        <w:jc w:val="center"/>
        <w:rPr>
          <w:rFonts w:ascii="Times New Roman" w:hAnsi="Times New Roman" w:cs="Times New Roman"/>
          <w:sz w:val="24"/>
          <w:szCs w:val="24"/>
          <w:lang w:val="en-US"/>
        </w:rPr>
      </w:pPr>
      <w:r w:rsidRPr="0098473D">
        <w:rPr>
          <w:rFonts w:ascii="Times New Roman" w:hAnsi="Times New Roman" w:cs="Times New Roman"/>
          <w:sz w:val="24"/>
          <w:szCs w:val="24"/>
          <w:lang w:val="en-US"/>
        </w:rPr>
        <w:t>Gambar</w:t>
      </w:r>
      <w:r>
        <w:rPr>
          <w:rFonts w:ascii="Times New Roman" w:hAnsi="Times New Roman" w:cs="Times New Roman"/>
          <w:sz w:val="24"/>
          <w:szCs w:val="24"/>
          <w:lang w:val="en-US"/>
        </w:rPr>
        <w:t xml:space="preserve"> 3.6 Dashboard Pemetaan </w:t>
      </w:r>
    </w:p>
    <w:p w14:paraId="6F36AF90" w14:textId="77777777" w:rsidR="0098473D" w:rsidRDefault="0098473D" w:rsidP="0098473D">
      <w:pPr>
        <w:spacing w:line="480" w:lineRule="auto"/>
        <w:ind w:left="1620" w:hanging="90"/>
        <w:jc w:val="center"/>
        <w:rPr>
          <w:rFonts w:ascii="Times New Roman" w:hAnsi="Times New Roman" w:cs="Times New Roman"/>
          <w:sz w:val="24"/>
          <w:szCs w:val="24"/>
          <w:lang w:val="en-US"/>
        </w:rPr>
      </w:pPr>
    </w:p>
    <w:p w14:paraId="5A776886" w14:textId="5DAF77A2" w:rsidR="0098473D" w:rsidRPr="0098473D" w:rsidRDefault="0098473D" w:rsidP="0098473D">
      <w:pPr>
        <w:spacing w:line="480" w:lineRule="auto"/>
        <w:ind w:left="1620" w:hanging="9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2). Tambah Akun</w:t>
      </w:r>
    </w:p>
    <w:p w14:paraId="64E12E44" w14:textId="77777777" w:rsidR="00D7105E" w:rsidRPr="00E26D39" w:rsidRDefault="00D7105E" w:rsidP="00B91978">
      <w:pPr>
        <w:spacing w:line="480" w:lineRule="auto"/>
        <w:ind w:left="1620" w:right="1440" w:hanging="27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23E721EC" wp14:editId="4F66A808">
            <wp:extent cx="3866608" cy="3715966"/>
            <wp:effectExtent l="0" t="0" r="0" b="0"/>
            <wp:docPr id="603186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186725" name="Picture 603186725"/>
                    <pic:cNvPicPr/>
                  </pic:nvPicPr>
                  <pic:blipFill>
                    <a:blip r:embed="rId50">
                      <a:extLst>
                        <a:ext uri="{28A0092B-C50C-407E-A947-70E740481C1C}">
                          <a14:useLocalDpi xmlns:a14="http://schemas.microsoft.com/office/drawing/2010/main" val="0"/>
                        </a:ext>
                      </a:extLst>
                    </a:blip>
                    <a:stretch>
                      <a:fillRect/>
                    </a:stretch>
                  </pic:blipFill>
                  <pic:spPr>
                    <a:xfrm>
                      <a:off x="0" y="0"/>
                      <a:ext cx="3886764" cy="3735337"/>
                    </a:xfrm>
                    <a:prstGeom prst="rect">
                      <a:avLst/>
                    </a:prstGeom>
                  </pic:spPr>
                </pic:pic>
              </a:graphicData>
            </a:graphic>
          </wp:inline>
        </w:drawing>
      </w:r>
    </w:p>
    <w:p w14:paraId="2DB8C0B2" w14:textId="158654FD" w:rsidR="00D7105E" w:rsidRPr="0098473D" w:rsidRDefault="00D7105E" w:rsidP="00F4180A">
      <w:pPr>
        <w:spacing w:line="480" w:lineRule="auto"/>
        <w:ind w:left="1620" w:right="1440" w:firstLine="540"/>
        <w:jc w:val="center"/>
        <w:rPr>
          <w:rFonts w:ascii="Times New Roman" w:hAnsi="Times New Roman" w:cs="Times New Roman"/>
          <w:sz w:val="24"/>
          <w:szCs w:val="24"/>
          <w:lang w:val="en-US"/>
        </w:rPr>
      </w:pPr>
      <w:r w:rsidRPr="00E26D39">
        <w:rPr>
          <w:rFonts w:ascii="Times New Roman" w:hAnsi="Times New Roman" w:cs="Times New Roman"/>
          <w:sz w:val="24"/>
          <w:szCs w:val="24"/>
        </w:rPr>
        <w:t>Gambar 3.</w:t>
      </w:r>
      <w:r w:rsidR="0098473D">
        <w:rPr>
          <w:rFonts w:ascii="Times New Roman" w:hAnsi="Times New Roman" w:cs="Times New Roman"/>
          <w:sz w:val="24"/>
          <w:szCs w:val="24"/>
          <w:lang w:val="en-US"/>
        </w:rPr>
        <w:t>7</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Tambah </w:t>
      </w:r>
      <w:r w:rsidR="0098473D">
        <w:rPr>
          <w:rFonts w:ascii="Times New Roman" w:hAnsi="Times New Roman" w:cs="Times New Roman"/>
          <w:sz w:val="24"/>
          <w:szCs w:val="24"/>
          <w:lang w:val="en-US"/>
        </w:rPr>
        <w:t>Akun</w:t>
      </w:r>
    </w:p>
    <w:p w14:paraId="23C525E9" w14:textId="6F35C789" w:rsidR="00D7105E" w:rsidRPr="00E26D39" w:rsidRDefault="00D7105E" w:rsidP="00B91978">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 xml:space="preserve">Pada gambar 3.6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tambah </w:t>
      </w:r>
      <w:r w:rsidR="0098473D">
        <w:rPr>
          <w:rFonts w:ascii="Times New Roman" w:hAnsi="Times New Roman" w:cs="Times New Roman"/>
          <w:sz w:val="24"/>
          <w:szCs w:val="24"/>
          <w:lang w:val="en-US"/>
        </w:rPr>
        <w:t>akun</w:t>
      </w:r>
      <w:r w:rsidRPr="00E26D39">
        <w:rPr>
          <w:rFonts w:ascii="Times New Roman" w:hAnsi="Times New Roman" w:cs="Times New Roman"/>
          <w:sz w:val="24"/>
          <w:szCs w:val="24"/>
        </w:rPr>
        <w:t xml:space="preserve">  menggambarkan alur proses sebagai berikut: </w:t>
      </w:r>
    </w:p>
    <w:p w14:paraId="5D4C2CCA" w14:textId="23943239"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shboard</w:t>
      </w:r>
    </w:p>
    <w:p w14:paraId="4E5F36B8"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uper admin memilih menu userlog</w:t>
      </w:r>
    </w:p>
    <w:p w14:paraId="35C31BEB"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menampilkan halaman data user</w:t>
      </w:r>
    </w:p>
    <w:p w14:paraId="1912CF81"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uper admin memilih add new</w:t>
      </w:r>
    </w:p>
    <w:p w14:paraId="01AF4622"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form tambah user</w:t>
      </w:r>
    </w:p>
    <w:p w14:paraId="3C2237A8"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uper admin mengisi form user</w:t>
      </w:r>
    </w:p>
    <w:p w14:paraId="07BDEF72"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uper admin menekan tombol save</w:t>
      </w:r>
    </w:p>
    <w:p w14:paraId="1C979081" w14:textId="77777777" w:rsidR="00D7105E" w:rsidRPr="00E26D39" w:rsidRDefault="00D7105E">
      <w:pPr>
        <w:pStyle w:val="ListParagraph"/>
        <w:numPr>
          <w:ilvl w:val="0"/>
          <w:numId w:val="21"/>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data user</w:t>
      </w:r>
    </w:p>
    <w:p w14:paraId="7D8F5F27" w14:textId="69D162C7" w:rsidR="00D7105E" w:rsidRPr="00E26D39" w:rsidRDefault="00BE1B5B" w:rsidP="007600F3">
      <w:pPr>
        <w:pStyle w:val="ListParagraph"/>
        <w:spacing w:line="480" w:lineRule="auto"/>
        <w:ind w:left="1260" w:firstLine="270"/>
        <w:rPr>
          <w:rFonts w:ascii="Times New Roman" w:hAnsi="Times New Roman" w:cs="Times New Roman"/>
          <w:b/>
          <w:bCs/>
          <w:sz w:val="24"/>
          <w:szCs w:val="24"/>
        </w:rPr>
      </w:pPr>
      <w:r w:rsidRPr="00E26D39">
        <w:rPr>
          <w:rFonts w:ascii="Times New Roman" w:hAnsi="Times New Roman" w:cs="Times New Roman"/>
          <w:b/>
          <w:bCs/>
          <w:sz w:val="24"/>
          <w:szCs w:val="24"/>
        </w:rPr>
        <w:lastRenderedPageBreak/>
        <w:t>(</w:t>
      </w:r>
      <w:r w:rsidR="0098473D">
        <w:rPr>
          <w:rFonts w:ascii="Times New Roman" w:hAnsi="Times New Roman" w:cs="Times New Roman"/>
          <w:b/>
          <w:bCs/>
          <w:sz w:val="24"/>
          <w:szCs w:val="24"/>
          <w:lang w:val="en-US"/>
        </w:rPr>
        <w:t>3</w:t>
      </w:r>
      <w:r w:rsidRPr="00E26D39">
        <w:rPr>
          <w:rFonts w:ascii="Times New Roman" w:hAnsi="Times New Roman" w:cs="Times New Roman"/>
          <w:b/>
          <w:bCs/>
          <w:sz w:val="24"/>
          <w:szCs w:val="24"/>
        </w:rPr>
        <w:t>)</w:t>
      </w:r>
      <w:r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 xml:space="preserve"> </w:t>
      </w:r>
      <w:r w:rsidR="00D7105E" w:rsidRPr="00E26D39">
        <w:rPr>
          <w:rFonts w:ascii="Times New Roman" w:hAnsi="Times New Roman" w:cs="Times New Roman"/>
          <w:b/>
          <w:bCs/>
          <w:sz w:val="24"/>
          <w:szCs w:val="24"/>
        </w:rPr>
        <w:t xml:space="preserve">View </w:t>
      </w:r>
      <w:r w:rsidRPr="00E26D39">
        <w:rPr>
          <w:rFonts w:ascii="Times New Roman" w:hAnsi="Times New Roman" w:cs="Times New Roman"/>
          <w:b/>
          <w:bCs/>
          <w:sz w:val="24"/>
          <w:szCs w:val="24"/>
        </w:rPr>
        <w:t>Data Admin</w:t>
      </w:r>
    </w:p>
    <w:p w14:paraId="00426783" w14:textId="77777777" w:rsidR="00D7105E" w:rsidRPr="00E26D39" w:rsidRDefault="00D7105E" w:rsidP="007600F3">
      <w:pPr>
        <w:pStyle w:val="ListParagraph"/>
        <w:spacing w:line="480" w:lineRule="auto"/>
        <w:ind w:left="1800" w:right="162" w:hanging="153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14FA7059" wp14:editId="1A1EDCD0">
            <wp:extent cx="3590925" cy="3848100"/>
            <wp:effectExtent l="0" t="0" r="0" b="0"/>
            <wp:docPr id="19072170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217002" name="Picture 1907217002"/>
                    <pic:cNvPicPr/>
                  </pic:nvPicPr>
                  <pic:blipFill>
                    <a:blip r:embed="rId51">
                      <a:extLst>
                        <a:ext uri="{28A0092B-C50C-407E-A947-70E740481C1C}">
                          <a14:useLocalDpi xmlns:a14="http://schemas.microsoft.com/office/drawing/2010/main" val="0"/>
                        </a:ext>
                      </a:extLst>
                    </a:blip>
                    <a:stretch>
                      <a:fillRect/>
                    </a:stretch>
                  </pic:blipFill>
                  <pic:spPr>
                    <a:xfrm>
                      <a:off x="0" y="0"/>
                      <a:ext cx="3717602" cy="3983849"/>
                    </a:xfrm>
                    <a:prstGeom prst="rect">
                      <a:avLst/>
                    </a:prstGeom>
                  </pic:spPr>
                </pic:pic>
              </a:graphicData>
            </a:graphic>
          </wp:inline>
        </w:drawing>
      </w:r>
    </w:p>
    <w:p w14:paraId="0E89C850" w14:textId="1ABFF6A9" w:rsidR="00D7105E" w:rsidRPr="00E26D39" w:rsidRDefault="00D7105E" w:rsidP="007600F3">
      <w:pPr>
        <w:pStyle w:val="ListParagraph"/>
        <w:spacing w:line="480" w:lineRule="auto"/>
        <w:ind w:left="2160" w:hanging="1620"/>
        <w:jc w:val="center"/>
        <w:rPr>
          <w:rFonts w:ascii="Times New Roman" w:hAnsi="Times New Roman" w:cs="Times New Roman"/>
          <w:sz w:val="24"/>
          <w:szCs w:val="24"/>
        </w:rPr>
      </w:pPr>
      <w:r w:rsidRPr="00E26D39">
        <w:rPr>
          <w:rFonts w:ascii="Times New Roman" w:hAnsi="Times New Roman" w:cs="Times New Roman"/>
          <w:sz w:val="24"/>
          <w:szCs w:val="24"/>
        </w:rPr>
        <w:t>Gambar 3.</w:t>
      </w:r>
      <w:r w:rsidR="0098473D">
        <w:rPr>
          <w:rFonts w:ascii="Times New Roman" w:hAnsi="Times New Roman" w:cs="Times New Roman"/>
          <w:sz w:val="24"/>
          <w:szCs w:val="24"/>
          <w:lang w:val="en-US"/>
        </w:rPr>
        <w:t>8</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fity Diagram</w:t>
      </w:r>
      <w:r w:rsidRPr="00E26D39">
        <w:rPr>
          <w:rFonts w:ascii="Times New Roman" w:hAnsi="Times New Roman" w:cs="Times New Roman"/>
          <w:sz w:val="24"/>
          <w:szCs w:val="24"/>
        </w:rPr>
        <w:t xml:space="preserve"> View Data User</w:t>
      </w:r>
    </w:p>
    <w:p w14:paraId="56D64F9F" w14:textId="61CAFE94" w:rsidR="00D7105E" w:rsidRPr="00E26D39" w:rsidRDefault="00D7105E" w:rsidP="00B91978">
      <w:pPr>
        <w:pStyle w:val="ListParagraph"/>
        <w:tabs>
          <w:tab w:val="left" w:pos="1530"/>
        </w:tabs>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w:t>
      </w:r>
      <w:r w:rsidR="0098473D">
        <w:rPr>
          <w:rFonts w:ascii="Times New Roman" w:hAnsi="Times New Roman" w:cs="Times New Roman"/>
          <w:sz w:val="24"/>
          <w:szCs w:val="24"/>
          <w:lang w:val="en-US"/>
        </w:rPr>
        <w:t>8</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view data user  menggambarkan alur proses sebagai berikut: </w:t>
      </w:r>
    </w:p>
    <w:p w14:paraId="76B9758F" w14:textId="77777777" w:rsidR="00D7105E" w:rsidRPr="00E26D39" w:rsidRDefault="00D7105E">
      <w:pPr>
        <w:pStyle w:val="ListParagraph"/>
        <w:numPr>
          <w:ilvl w:val="0"/>
          <w:numId w:val="22"/>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shboard</w:t>
      </w:r>
    </w:p>
    <w:p w14:paraId="43DFE975" w14:textId="77777777" w:rsidR="00D7105E" w:rsidRPr="00E26D39" w:rsidRDefault="00D7105E">
      <w:pPr>
        <w:pStyle w:val="ListParagraph"/>
        <w:numPr>
          <w:ilvl w:val="0"/>
          <w:numId w:val="22"/>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uper admin memilih menu userlog</w:t>
      </w:r>
    </w:p>
    <w:p w14:paraId="000C06BF" w14:textId="77777777" w:rsidR="00D7105E" w:rsidRPr="00E26D39" w:rsidRDefault="00D7105E">
      <w:pPr>
        <w:pStyle w:val="ListParagraph"/>
        <w:numPr>
          <w:ilvl w:val="0"/>
          <w:numId w:val="22"/>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ta user</w:t>
      </w:r>
    </w:p>
    <w:p w14:paraId="3239C0BF" w14:textId="51844858" w:rsidR="00FF2140" w:rsidRPr="007600F3" w:rsidRDefault="00FD4ED2" w:rsidP="0098473D">
      <w:pPr>
        <w:pStyle w:val="ListParagraph"/>
        <w:spacing w:line="480" w:lineRule="auto"/>
        <w:ind w:left="1620" w:hanging="90"/>
        <w:jc w:val="both"/>
        <w:rPr>
          <w:rFonts w:ascii="Times New Roman" w:hAnsi="Times New Roman" w:cs="Times New Roman"/>
          <w:b/>
          <w:bCs/>
          <w:sz w:val="24"/>
          <w:szCs w:val="24"/>
        </w:rPr>
      </w:pPr>
      <w:r w:rsidRPr="00E26D39">
        <w:rPr>
          <w:rFonts w:ascii="Times New Roman" w:hAnsi="Times New Roman" w:cs="Times New Roman"/>
          <w:b/>
          <w:bCs/>
          <w:sz w:val="24"/>
          <w:szCs w:val="24"/>
        </w:rPr>
        <w:t>(</w:t>
      </w:r>
      <w:r w:rsidR="0098473D">
        <w:rPr>
          <w:rFonts w:ascii="Times New Roman" w:hAnsi="Times New Roman" w:cs="Times New Roman"/>
          <w:b/>
          <w:bCs/>
          <w:sz w:val="24"/>
          <w:szCs w:val="24"/>
          <w:lang w:val="en-US"/>
        </w:rPr>
        <w:t>4</w:t>
      </w:r>
      <w:r w:rsidRPr="00E26D39">
        <w:rPr>
          <w:rFonts w:ascii="Times New Roman" w:hAnsi="Times New Roman" w:cs="Times New Roman"/>
          <w:b/>
          <w:bCs/>
          <w:sz w:val="24"/>
          <w:szCs w:val="24"/>
        </w:rPr>
        <w:t xml:space="preserve">) </w:t>
      </w:r>
      <w:r w:rsidRPr="00E26D39">
        <w:rPr>
          <w:rFonts w:ascii="Times New Roman" w:hAnsi="Times New Roman" w:cs="Times New Roman"/>
          <w:b/>
          <w:bCs/>
          <w:sz w:val="24"/>
          <w:szCs w:val="24"/>
          <w:lang w:val="en-US"/>
        </w:rPr>
        <w:t xml:space="preserve"> </w:t>
      </w:r>
      <w:r w:rsidR="00D7105E" w:rsidRPr="00E26D39">
        <w:rPr>
          <w:rFonts w:ascii="Times New Roman" w:hAnsi="Times New Roman" w:cs="Times New Roman"/>
          <w:b/>
          <w:bCs/>
          <w:sz w:val="24"/>
          <w:szCs w:val="24"/>
        </w:rPr>
        <w:t xml:space="preserve">Mengubah </w:t>
      </w:r>
      <w:r w:rsidRPr="00E26D39">
        <w:rPr>
          <w:rFonts w:ascii="Times New Roman" w:hAnsi="Times New Roman" w:cs="Times New Roman"/>
          <w:b/>
          <w:bCs/>
          <w:sz w:val="24"/>
          <w:szCs w:val="24"/>
        </w:rPr>
        <w:t>Data User</w:t>
      </w:r>
    </w:p>
    <w:p w14:paraId="0126F9D9" w14:textId="77777777" w:rsidR="00D7105E" w:rsidRPr="00E26D39" w:rsidRDefault="00D7105E" w:rsidP="007600F3">
      <w:pPr>
        <w:pStyle w:val="ListParagraph"/>
        <w:spacing w:line="480" w:lineRule="auto"/>
        <w:ind w:hanging="180"/>
        <w:jc w:val="center"/>
        <w:rPr>
          <w:rFonts w:ascii="Times New Roman" w:hAnsi="Times New Roman" w:cs="Times New Roman"/>
          <w:sz w:val="24"/>
          <w:szCs w:val="24"/>
        </w:rPr>
      </w:pPr>
      <w:r w:rsidRPr="00E26D39">
        <w:rPr>
          <w:rFonts w:ascii="Times New Roman" w:hAnsi="Times New Roman" w:cs="Times New Roman"/>
          <w:noProof/>
          <w:sz w:val="24"/>
          <w:szCs w:val="24"/>
        </w:rPr>
        <w:lastRenderedPageBreak/>
        <w:drawing>
          <wp:inline distT="0" distB="0" distL="0" distR="0" wp14:anchorId="3E434C21" wp14:editId="33EBB167">
            <wp:extent cx="3750584" cy="4387174"/>
            <wp:effectExtent l="0" t="0" r="0" b="0"/>
            <wp:docPr id="1144807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807969" name="Picture 1144807969"/>
                    <pic:cNvPicPr/>
                  </pic:nvPicPr>
                  <pic:blipFill>
                    <a:blip r:embed="rId52">
                      <a:extLst>
                        <a:ext uri="{28A0092B-C50C-407E-A947-70E740481C1C}">
                          <a14:useLocalDpi xmlns:a14="http://schemas.microsoft.com/office/drawing/2010/main" val="0"/>
                        </a:ext>
                      </a:extLst>
                    </a:blip>
                    <a:stretch>
                      <a:fillRect/>
                    </a:stretch>
                  </pic:blipFill>
                  <pic:spPr>
                    <a:xfrm>
                      <a:off x="0" y="0"/>
                      <a:ext cx="3801823" cy="4447110"/>
                    </a:xfrm>
                    <a:prstGeom prst="rect">
                      <a:avLst/>
                    </a:prstGeom>
                  </pic:spPr>
                </pic:pic>
              </a:graphicData>
            </a:graphic>
          </wp:inline>
        </w:drawing>
      </w:r>
    </w:p>
    <w:p w14:paraId="4F4BAC55" w14:textId="2DC751F6" w:rsidR="00D7105E" w:rsidRPr="00E26D39" w:rsidRDefault="00D7105E" w:rsidP="007600F3">
      <w:pPr>
        <w:pStyle w:val="ListParagraph"/>
        <w:spacing w:line="480" w:lineRule="auto"/>
        <w:ind w:right="342" w:firstLine="270"/>
        <w:jc w:val="center"/>
        <w:rPr>
          <w:rFonts w:ascii="Times New Roman" w:hAnsi="Times New Roman" w:cs="Times New Roman"/>
          <w:sz w:val="24"/>
          <w:szCs w:val="24"/>
        </w:rPr>
      </w:pPr>
      <w:r w:rsidRPr="00E26D39">
        <w:rPr>
          <w:rFonts w:ascii="Times New Roman" w:hAnsi="Times New Roman" w:cs="Times New Roman"/>
          <w:sz w:val="24"/>
          <w:szCs w:val="24"/>
        </w:rPr>
        <w:t>Gambar 3.</w:t>
      </w:r>
      <w:r w:rsidR="00867EAE">
        <w:rPr>
          <w:rFonts w:ascii="Times New Roman" w:hAnsi="Times New Roman" w:cs="Times New Roman"/>
          <w:sz w:val="24"/>
          <w:szCs w:val="24"/>
          <w:lang w:val="en-US"/>
        </w:rPr>
        <w:t>8</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Mengubah Data User</w:t>
      </w:r>
    </w:p>
    <w:p w14:paraId="251F230E" w14:textId="6629EA80" w:rsidR="00D7105E" w:rsidRPr="00E26D39" w:rsidRDefault="00D7105E" w:rsidP="00B91978">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w:t>
      </w:r>
      <w:r w:rsidR="00F63919">
        <w:rPr>
          <w:rFonts w:ascii="Times New Roman" w:hAnsi="Times New Roman" w:cs="Times New Roman"/>
          <w:sz w:val="24"/>
          <w:szCs w:val="24"/>
          <w:lang w:val="en-US"/>
        </w:rPr>
        <w:t>8</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mengubah data user  menggambarkan alur proses sebagai berikut: </w:t>
      </w:r>
    </w:p>
    <w:p w14:paraId="36909DCA" w14:textId="5A6072F2"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shboard</w:t>
      </w:r>
    </w:p>
    <w:p w14:paraId="65020FB8" w14:textId="01C7BF89"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milih menu userlog</w:t>
      </w:r>
    </w:p>
    <w:p w14:paraId="1B21EEAC" w14:textId="5C8A8808"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ta user</w:t>
      </w:r>
    </w:p>
    <w:p w14:paraId="7FCDF461" w14:textId="6D60A7BC"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milih icon ubah</w:t>
      </w:r>
    </w:p>
    <w:p w14:paraId="1B251A69" w14:textId="6A5B0037"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ubah user</w:t>
      </w:r>
    </w:p>
    <w:p w14:paraId="7972FAA5" w14:textId="44B83931"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ngubah data user</w:t>
      </w:r>
    </w:p>
    <w:p w14:paraId="4B06773D" w14:textId="6FB44527"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nekan tombol upgrate</w:t>
      </w:r>
    </w:p>
    <w:p w14:paraId="52193D32" w14:textId="7F5A030D" w:rsidR="00D7105E" w:rsidRPr="00E26D39" w:rsidRDefault="009357C7">
      <w:pPr>
        <w:pStyle w:val="ListParagraph"/>
        <w:numPr>
          <w:ilvl w:val="0"/>
          <w:numId w:val="23"/>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ta user</w:t>
      </w:r>
    </w:p>
    <w:p w14:paraId="2D4D7F6E" w14:textId="0CE9A3C4" w:rsidR="00D7105E" w:rsidRPr="00E26D39" w:rsidRDefault="00FD4ED2" w:rsidP="007600F3">
      <w:pPr>
        <w:pStyle w:val="ListParagraph"/>
        <w:spacing w:line="480" w:lineRule="auto"/>
        <w:ind w:left="1260" w:firstLine="270"/>
        <w:jc w:val="both"/>
        <w:rPr>
          <w:rFonts w:ascii="Times New Roman" w:hAnsi="Times New Roman" w:cs="Times New Roman"/>
          <w:b/>
          <w:bCs/>
          <w:sz w:val="24"/>
          <w:szCs w:val="24"/>
        </w:rPr>
      </w:pPr>
      <w:r w:rsidRPr="00E26D39">
        <w:rPr>
          <w:rFonts w:ascii="Times New Roman" w:hAnsi="Times New Roman" w:cs="Times New Roman"/>
          <w:b/>
          <w:bCs/>
          <w:sz w:val="24"/>
          <w:szCs w:val="24"/>
        </w:rPr>
        <w:lastRenderedPageBreak/>
        <w:t xml:space="preserve">(4) </w:t>
      </w:r>
      <w:r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Hapus Data User</w:t>
      </w:r>
    </w:p>
    <w:p w14:paraId="111E77C1" w14:textId="77777777" w:rsidR="00D7105E" w:rsidRPr="00E26D39" w:rsidRDefault="00D7105E" w:rsidP="007600F3">
      <w:pPr>
        <w:pStyle w:val="ListParagraph"/>
        <w:spacing w:line="480" w:lineRule="auto"/>
        <w:ind w:left="1260" w:hanging="135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5BE2F43C" wp14:editId="6D90648E">
            <wp:extent cx="3444240" cy="4000500"/>
            <wp:effectExtent l="0" t="0" r="0" b="0"/>
            <wp:docPr id="1373721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21760" name="Picture 1373721760"/>
                    <pic:cNvPicPr/>
                  </pic:nvPicPr>
                  <pic:blipFill>
                    <a:blip r:embed="rId53">
                      <a:extLst>
                        <a:ext uri="{28A0092B-C50C-407E-A947-70E740481C1C}">
                          <a14:useLocalDpi xmlns:a14="http://schemas.microsoft.com/office/drawing/2010/main" val="0"/>
                        </a:ext>
                      </a:extLst>
                    </a:blip>
                    <a:stretch>
                      <a:fillRect/>
                    </a:stretch>
                  </pic:blipFill>
                  <pic:spPr>
                    <a:xfrm>
                      <a:off x="0" y="0"/>
                      <a:ext cx="3473902" cy="4034953"/>
                    </a:xfrm>
                    <a:prstGeom prst="rect">
                      <a:avLst/>
                    </a:prstGeom>
                  </pic:spPr>
                </pic:pic>
              </a:graphicData>
            </a:graphic>
          </wp:inline>
        </w:drawing>
      </w:r>
    </w:p>
    <w:p w14:paraId="58E4E3F4" w14:textId="7AB0828F" w:rsidR="00D7105E" w:rsidRPr="00E26D39" w:rsidRDefault="00D7105E" w:rsidP="007600F3">
      <w:pPr>
        <w:pStyle w:val="ListParagraph"/>
        <w:spacing w:line="480" w:lineRule="auto"/>
        <w:ind w:left="1260" w:hanging="1260"/>
        <w:jc w:val="center"/>
        <w:rPr>
          <w:rFonts w:ascii="Times New Roman" w:hAnsi="Times New Roman" w:cs="Times New Roman"/>
          <w:sz w:val="24"/>
          <w:szCs w:val="24"/>
        </w:rPr>
      </w:pPr>
      <w:r w:rsidRPr="00E26D39">
        <w:rPr>
          <w:rFonts w:ascii="Times New Roman" w:hAnsi="Times New Roman" w:cs="Times New Roman"/>
          <w:sz w:val="24"/>
          <w:szCs w:val="24"/>
        </w:rPr>
        <w:t>Gambar 3</w:t>
      </w:r>
      <w:r w:rsidR="009357C7">
        <w:rPr>
          <w:rFonts w:ascii="Times New Roman" w:hAnsi="Times New Roman" w:cs="Times New Roman"/>
          <w:sz w:val="24"/>
          <w:szCs w:val="24"/>
          <w:lang w:val="en-US"/>
        </w:rPr>
        <w:t>.</w:t>
      </w:r>
      <w:r w:rsidR="00F63919">
        <w:rPr>
          <w:rFonts w:ascii="Times New Roman" w:hAnsi="Times New Roman" w:cs="Times New Roman"/>
          <w:i/>
          <w:iCs/>
          <w:sz w:val="24"/>
          <w:szCs w:val="24"/>
          <w:lang w:val="en-US"/>
        </w:rPr>
        <w:t>9</w:t>
      </w:r>
      <w:r w:rsidRPr="00E26D39">
        <w:rPr>
          <w:rFonts w:ascii="Times New Roman" w:hAnsi="Times New Roman" w:cs="Times New Roman"/>
          <w:i/>
          <w:iCs/>
          <w:sz w:val="24"/>
          <w:szCs w:val="24"/>
        </w:rPr>
        <w:t xml:space="preserve"> Activity Diagram</w:t>
      </w:r>
      <w:r w:rsidRPr="00E26D39">
        <w:rPr>
          <w:rFonts w:ascii="Times New Roman" w:hAnsi="Times New Roman" w:cs="Times New Roman"/>
          <w:sz w:val="24"/>
          <w:szCs w:val="24"/>
        </w:rPr>
        <w:t xml:space="preserve"> Hapus Data User</w:t>
      </w:r>
    </w:p>
    <w:p w14:paraId="6009F45C" w14:textId="36BAA36E" w:rsidR="00D7105E" w:rsidRPr="00E26D39" w:rsidRDefault="00D7105E" w:rsidP="00B91978">
      <w:pPr>
        <w:pStyle w:val="ListParagraph"/>
        <w:spacing w:line="480" w:lineRule="auto"/>
        <w:ind w:left="630"/>
        <w:jc w:val="both"/>
        <w:rPr>
          <w:rFonts w:ascii="Times New Roman" w:hAnsi="Times New Roman" w:cs="Times New Roman"/>
          <w:sz w:val="24"/>
          <w:szCs w:val="24"/>
        </w:rPr>
      </w:pPr>
      <w:r w:rsidRPr="00E26D39">
        <w:rPr>
          <w:rFonts w:ascii="Times New Roman" w:hAnsi="Times New Roman" w:cs="Times New Roman"/>
          <w:sz w:val="24"/>
          <w:szCs w:val="24"/>
        </w:rPr>
        <w:t>Pada gambar 3.</w:t>
      </w:r>
      <w:r w:rsidR="00F63919">
        <w:rPr>
          <w:rFonts w:ascii="Times New Roman" w:hAnsi="Times New Roman" w:cs="Times New Roman"/>
          <w:sz w:val="24"/>
          <w:szCs w:val="24"/>
          <w:lang w:val="en-US"/>
        </w:rPr>
        <w:t>9</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hapus data user  menggambarkan alur proses sebagai berikut: </w:t>
      </w:r>
    </w:p>
    <w:p w14:paraId="78F05CC3" w14:textId="2032E479"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shboard</w:t>
      </w:r>
    </w:p>
    <w:p w14:paraId="3823A1E5" w14:textId="7F491837"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milih menu userlog</w:t>
      </w:r>
    </w:p>
    <w:p w14:paraId="4A06AE2D" w14:textId="6A15240F"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ta user</w:t>
      </w:r>
    </w:p>
    <w:p w14:paraId="7D54C1F8" w14:textId="70FB5018"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milih icon hapus</w:t>
      </w:r>
    </w:p>
    <w:p w14:paraId="37A24E31" w14:textId="5335396B"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notifikasi</w:t>
      </w:r>
    </w:p>
    <w:p w14:paraId="689E7475" w14:textId="667562C0" w:rsidR="00D7105E" w:rsidRPr="00E26D39"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uper admin menekan tombol hapus</w:t>
      </w:r>
    </w:p>
    <w:p w14:paraId="21E6915C" w14:textId="64373B4C" w:rsidR="00D7105E" w:rsidRDefault="00A40363">
      <w:pPr>
        <w:pStyle w:val="ListParagraph"/>
        <w:numPr>
          <w:ilvl w:val="0"/>
          <w:numId w:val="24"/>
        </w:numPr>
        <w:spacing w:after="160" w:line="480" w:lineRule="auto"/>
        <w:jc w:val="both"/>
        <w:rPr>
          <w:rFonts w:ascii="Times New Roman" w:hAnsi="Times New Roman" w:cs="Times New Roman"/>
          <w:sz w:val="24"/>
          <w:szCs w:val="24"/>
        </w:rPr>
      </w:pPr>
      <w:r>
        <w:rPr>
          <w:rFonts w:ascii="Times New Roman" w:hAnsi="Times New Roman" w:cs="Times New Roman"/>
          <w:sz w:val="24"/>
          <w:szCs w:val="24"/>
          <w:lang w:val="en-US"/>
        </w:rPr>
        <w:t>S</w:t>
      </w:r>
      <w:r w:rsidR="00D7105E" w:rsidRPr="00E26D39">
        <w:rPr>
          <w:rFonts w:ascii="Times New Roman" w:hAnsi="Times New Roman" w:cs="Times New Roman"/>
          <w:sz w:val="24"/>
          <w:szCs w:val="24"/>
        </w:rPr>
        <w:t>istem menampilkan halaman data user</w:t>
      </w:r>
    </w:p>
    <w:p w14:paraId="0521C036" w14:textId="500A2D24" w:rsidR="009855D4" w:rsidRDefault="007600F3" w:rsidP="007600F3">
      <w:pPr>
        <w:spacing w:after="160" w:line="480" w:lineRule="auto"/>
        <w:ind w:firstLine="1530"/>
        <w:jc w:val="both"/>
        <w:rPr>
          <w:rFonts w:ascii="Times New Roman" w:hAnsi="Times New Roman" w:cs="Times New Roman"/>
          <w:b/>
          <w:bCs/>
          <w:sz w:val="24"/>
          <w:szCs w:val="24"/>
          <w:lang w:val="en-US"/>
        </w:rPr>
      </w:pPr>
      <w:r w:rsidRPr="007600F3">
        <w:rPr>
          <w:rFonts w:ascii="Times New Roman" w:hAnsi="Times New Roman" w:cs="Times New Roman"/>
          <w:b/>
          <w:bCs/>
          <w:sz w:val="24"/>
          <w:szCs w:val="24"/>
          <w:lang w:val="en-US"/>
        </w:rPr>
        <w:t xml:space="preserve">(5) Tambah Data Kecamatan </w:t>
      </w:r>
    </w:p>
    <w:p w14:paraId="6C9C683A" w14:textId="32269B16" w:rsidR="009855D4" w:rsidRPr="007600F3" w:rsidRDefault="007600F3" w:rsidP="007600F3">
      <w:pPr>
        <w:spacing w:after="160" w:line="480" w:lineRule="auto"/>
        <w:ind w:firstLine="1530"/>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3413C4BD" wp14:editId="6E53CF6B">
            <wp:extent cx="4085590" cy="4377447"/>
            <wp:effectExtent l="0" t="0" r="0" b="0"/>
            <wp:docPr id="19762957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95738" name="Picture 1976295738"/>
                    <pic:cNvPicPr/>
                  </pic:nvPicPr>
                  <pic:blipFill>
                    <a:blip r:embed="rId54">
                      <a:extLst>
                        <a:ext uri="{28A0092B-C50C-407E-A947-70E740481C1C}">
                          <a14:useLocalDpi xmlns:a14="http://schemas.microsoft.com/office/drawing/2010/main" val="0"/>
                        </a:ext>
                      </a:extLst>
                    </a:blip>
                    <a:stretch>
                      <a:fillRect/>
                    </a:stretch>
                  </pic:blipFill>
                  <pic:spPr>
                    <a:xfrm>
                      <a:off x="0" y="0"/>
                      <a:ext cx="4098773" cy="4391572"/>
                    </a:xfrm>
                    <a:prstGeom prst="rect">
                      <a:avLst/>
                    </a:prstGeom>
                  </pic:spPr>
                </pic:pic>
              </a:graphicData>
            </a:graphic>
          </wp:inline>
        </w:drawing>
      </w:r>
    </w:p>
    <w:p w14:paraId="704722FD" w14:textId="1CACD112" w:rsidR="00FF5AD9" w:rsidRDefault="00FF5AD9" w:rsidP="007600F3">
      <w:pPr>
        <w:spacing w:after="160" w:line="480" w:lineRule="auto"/>
        <w:ind w:firstLine="16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F63919">
        <w:rPr>
          <w:rFonts w:ascii="Times New Roman" w:hAnsi="Times New Roman" w:cs="Times New Roman"/>
          <w:sz w:val="24"/>
          <w:szCs w:val="24"/>
          <w:lang w:val="en-US"/>
        </w:rPr>
        <w:t>10</w:t>
      </w:r>
      <w:r w:rsidR="00A40363">
        <w:rPr>
          <w:rFonts w:ascii="Times New Roman" w:hAnsi="Times New Roman" w:cs="Times New Roman"/>
          <w:sz w:val="24"/>
          <w:szCs w:val="24"/>
          <w:lang w:val="en-US"/>
        </w:rPr>
        <w:t xml:space="preserve"> Activity Diagram Tambah Kecamatan</w:t>
      </w:r>
    </w:p>
    <w:p w14:paraId="00B901F8" w14:textId="20E36926" w:rsidR="007600F3" w:rsidRPr="007600F3" w:rsidRDefault="007600F3" w:rsidP="007600F3">
      <w:pPr>
        <w:pStyle w:val="ListParagraph"/>
        <w:spacing w:line="480" w:lineRule="auto"/>
        <w:ind w:left="630"/>
        <w:jc w:val="both"/>
        <w:rPr>
          <w:rFonts w:ascii="Times New Roman" w:hAnsi="Times New Roman" w:cs="Times New Roman"/>
          <w:sz w:val="24"/>
          <w:szCs w:val="24"/>
        </w:rPr>
      </w:pPr>
      <w:r w:rsidRPr="00E26D39">
        <w:rPr>
          <w:rFonts w:ascii="Times New Roman" w:hAnsi="Times New Roman" w:cs="Times New Roman"/>
          <w:sz w:val="24"/>
          <w:szCs w:val="24"/>
        </w:rPr>
        <w:t>Pada gambar 3.</w:t>
      </w:r>
      <w:r w:rsidR="00F63919">
        <w:rPr>
          <w:rFonts w:ascii="Times New Roman" w:hAnsi="Times New Roman" w:cs="Times New Roman"/>
          <w:sz w:val="24"/>
          <w:szCs w:val="24"/>
          <w:lang w:val="en-US"/>
        </w:rPr>
        <w:t>10</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tambah kecamatan </w:t>
      </w:r>
      <w:r w:rsidRPr="00E26D39">
        <w:rPr>
          <w:rFonts w:ascii="Times New Roman" w:hAnsi="Times New Roman" w:cs="Times New Roman"/>
          <w:sz w:val="24"/>
          <w:szCs w:val="24"/>
        </w:rPr>
        <w:t xml:space="preserve">menggambarkan alur proses sebagai berikut: </w:t>
      </w:r>
    </w:p>
    <w:p w14:paraId="733EEC40" w14:textId="03139651" w:rsidR="00FF5AD9" w:rsidRP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sidRPr="00FF5AD9">
        <w:rPr>
          <w:rFonts w:ascii="Times New Roman" w:hAnsi="Times New Roman" w:cs="Times New Roman"/>
          <w:sz w:val="24"/>
          <w:szCs w:val="24"/>
          <w:lang w:val="en-US"/>
        </w:rPr>
        <w:t>istem menampilkan halaman dashboard</w:t>
      </w:r>
    </w:p>
    <w:p w14:paraId="5B339047" w14:textId="6C827A51" w:rsid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milih menu kecamatan</w:t>
      </w:r>
    </w:p>
    <w:p w14:paraId="0ECC4C66" w14:textId="363C89DE" w:rsid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istem menampilkan halaman form kecamatan</w:t>
      </w:r>
    </w:p>
    <w:p w14:paraId="44CB367A" w14:textId="4DB6C9F9" w:rsid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ngisi form kecamatan</w:t>
      </w:r>
    </w:p>
    <w:p w14:paraId="559EB776" w14:textId="5F1F89A1" w:rsid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nekan tombol save</w:t>
      </w:r>
    </w:p>
    <w:p w14:paraId="4CD7E420" w14:textId="2699A803" w:rsidR="00FF5AD9" w:rsidRPr="00FF5AD9" w:rsidRDefault="00A40363">
      <w:pPr>
        <w:pStyle w:val="ListParagraph"/>
        <w:numPr>
          <w:ilvl w:val="6"/>
          <w:numId w:val="43"/>
        </w:numPr>
        <w:spacing w:after="160" w:line="480" w:lineRule="auto"/>
        <w:ind w:left="360" w:firstLine="63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istem menampilkan halaman data kecamatan</w:t>
      </w:r>
    </w:p>
    <w:p w14:paraId="6F997A40" w14:textId="0F722245" w:rsidR="009855D4" w:rsidRDefault="007600F3" w:rsidP="007600F3">
      <w:pPr>
        <w:spacing w:after="160" w:line="480" w:lineRule="auto"/>
        <w:ind w:firstLine="1530"/>
        <w:jc w:val="both"/>
        <w:rPr>
          <w:rFonts w:ascii="Times New Roman" w:hAnsi="Times New Roman" w:cs="Times New Roman"/>
          <w:b/>
          <w:bCs/>
          <w:sz w:val="24"/>
          <w:szCs w:val="24"/>
          <w:lang w:val="en-US"/>
        </w:rPr>
      </w:pPr>
      <w:r w:rsidRPr="007600F3">
        <w:rPr>
          <w:rFonts w:ascii="Times New Roman" w:hAnsi="Times New Roman" w:cs="Times New Roman"/>
          <w:b/>
          <w:bCs/>
          <w:sz w:val="24"/>
          <w:szCs w:val="24"/>
          <w:lang w:val="en-US"/>
        </w:rPr>
        <w:t xml:space="preserve">(6) </w:t>
      </w:r>
      <w:r w:rsidR="0098473D">
        <w:rPr>
          <w:rFonts w:ascii="Times New Roman" w:hAnsi="Times New Roman" w:cs="Times New Roman"/>
          <w:b/>
          <w:bCs/>
          <w:sz w:val="24"/>
          <w:szCs w:val="24"/>
          <w:lang w:val="en-US"/>
        </w:rPr>
        <w:t xml:space="preserve">View </w:t>
      </w:r>
      <w:r w:rsidRPr="007600F3">
        <w:rPr>
          <w:rFonts w:ascii="Times New Roman" w:hAnsi="Times New Roman" w:cs="Times New Roman"/>
          <w:b/>
          <w:bCs/>
          <w:sz w:val="24"/>
          <w:szCs w:val="24"/>
          <w:lang w:val="en-US"/>
        </w:rPr>
        <w:t>Data Kecamatan</w:t>
      </w:r>
    </w:p>
    <w:p w14:paraId="1DCD3007" w14:textId="2CE8D80D" w:rsidR="0098473D" w:rsidRDefault="0098473D" w:rsidP="00894DE5">
      <w:pPr>
        <w:spacing w:after="160"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7BB523D1" wp14:editId="68F2E190">
            <wp:extent cx="3590925" cy="2447925"/>
            <wp:effectExtent l="0" t="0" r="0" b="0"/>
            <wp:docPr id="189322207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22071" name="Picture 1893222071"/>
                    <pic:cNvPicPr/>
                  </pic:nvPicPr>
                  <pic:blipFill>
                    <a:blip r:embed="rId55">
                      <a:extLst>
                        <a:ext uri="{28A0092B-C50C-407E-A947-70E740481C1C}">
                          <a14:useLocalDpi xmlns:a14="http://schemas.microsoft.com/office/drawing/2010/main" val="0"/>
                        </a:ext>
                      </a:extLst>
                    </a:blip>
                    <a:stretch>
                      <a:fillRect/>
                    </a:stretch>
                  </pic:blipFill>
                  <pic:spPr>
                    <a:xfrm>
                      <a:off x="0" y="0"/>
                      <a:ext cx="3590925" cy="2447925"/>
                    </a:xfrm>
                    <a:prstGeom prst="rect">
                      <a:avLst/>
                    </a:prstGeom>
                  </pic:spPr>
                </pic:pic>
              </a:graphicData>
            </a:graphic>
          </wp:inline>
        </w:drawing>
      </w:r>
    </w:p>
    <w:p w14:paraId="19FBD9BF" w14:textId="0E9D1E9B" w:rsidR="0098473D" w:rsidRDefault="00894DE5" w:rsidP="00894DE5">
      <w:pPr>
        <w:spacing w:after="160" w:line="480" w:lineRule="auto"/>
        <w:ind w:hanging="90"/>
        <w:jc w:val="center"/>
        <w:rPr>
          <w:rFonts w:ascii="Times New Roman" w:hAnsi="Times New Roman" w:cs="Times New Roman"/>
          <w:sz w:val="24"/>
          <w:szCs w:val="24"/>
          <w:lang w:val="en-US"/>
        </w:rPr>
      </w:pPr>
      <w:r>
        <w:rPr>
          <w:rFonts w:ascii="Times New Roman" w:hAnsi="Times New Roman" w:cs="Times New Roman"/>
          <w:sz w:val="24"/>
          <w:szCs w:val="24"/>
          <w:lang w:val="en-US"/>
        </w:rPr>
        <w:t>Gambar 3.11 View data kecamatan</w:t>
      </w:r>
    </w:p>
    <w:p w14:paraId="273BF3F1" w14:textId="19271FD8" w:rsidR="00894DE5" w:rsidRPr="00894DE5" w:rsidRDefault="00894DE5" w:rsidP="0098473D">
      <w:pPr>
        <w:spacing w:after="160" w:line="480" w:lineRule="auto"/>
        <w:ind w:firstLine="1530"/>
        <w:rPr>
          <w:rFonts w:ascii="Times New Roman" w:hAnsi="Times New Roman" w:cs="Times New Roman"/>
          <w:b/>
          <w:bCs/>
          <w:sz w:val="24"/>
          <w:szCs w:val="24"/>
          <w:lang w:val="en-US"/>
        </w:rPr>
      </w:pPr>
      <w:r w:rsidRPr="00894DE5">
        <w:rPr>
          <w:rFonts w:ascii="Times New Roman" w:hAnsi="Times New Roman" w:cs="Times New Roman"/>
          <w:b/>
          <w:bCs/>
          <w:sz w:val="24"/>
          <w:szCs w:val="24"/>
          <w:lang w:val="en-US"/>
        </w:rPr>
        <w:t>(</w:t>
      </w:r>
      <w:r>
        <w:rPr>
          <w:rFonts w:ascii="Times New Roman" w:hAnsi="Times New Roman" w:cs="Times New Roman"/>
          <w:b/>
          <w:bCs/>
          <w:sz w:val="24"/>
          <w:szCs w:val="24"/>
          <w:lang w:val="en-US"/>
        </w:rPr>
        <w:t>7</w:t>
      </w:r>
      <w:r w:rsidRPr="00894DE5">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Edit data keamatan</w:t>
      </w:r>
    </w:p>
    <w:p w14:paraId="1CA1DB72" w14:textId="444E5FA2" w:rsidR="009855D4" w:rsidRDefault="009855D4" w:rsidP="00894DE5">
      <w:pPr>
        <w:spacing w:after="16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B793A9" wp14:editId="75EB4C6A">
            <wp:extent cx="4055110" cy="3939400"/>
            <wp:effectExtent l="0" t="0" r="0" b="0"/>
            <wp:docPr id="5147399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39910" name="Picture 514739910"/>
                    <pic:cNvPicPr/>
                  </pic:nvPicPr>
                  <pic:blipFill>
                    <a:blip r:embed="rId56">
                      <a:extLst>
                        <a:ext uri="{28A0092B-C50C-407E-A947-70E740481C1C}">
                          <a14:useLocalDpi xmlns:a14="http://schemas.microsoft.com/office/drawing/2010/main" val="0"/>
                        </a:ext>
                      </a:extLst>
                    </a:blip>
                    <a:stretch>
                      <a:fillRect/>
                    </a:stretch>
                  </pic:blipFill>
                  <pic:spPr>
                    <a:xfrm>
                      <a:off x="0" y="0"/>
                      <a:ext cx="4088213" cy="3971558"/>
                    </a:xfrm>
                    <a:prstGeom prst="rect">
                      <a:avLst/>
                    </a:prstGeom>
                  </pic:spPr>
                </pic:pic>
              </a:graphicData>
            </a:graphic>
          </wp:inline>
        </w:drawing>
      </w:r>
    </w:p>
    <w:p w14:paraId="40E0D75E" w14:textId="3D93F2C3" w:rsidR="00FF5AD9" w:rsidRDefault="00FF5AD9" w:rsidP="007600F3">
      <w:pPr>
        <w:spacing w:after="16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1</w:t>
      </w:r>
      <w:r w:rsidR="00F63919">
        <w:rPr>
          <w:rFonts w:ascii="Times New Roman" w:hAnsi="Times New Roman" w:cs="Times New Roman"/>
          <w:sz w:val="24"/>
          <w:szCs w:val="24"/>
          <w:lang w:val="en-US"/>
        </w:rPr>
        <w:t>1</w:t>
      </w:r>
      <w:r w:rsidR="00A40363">
        <w:rPr>
          <w:rFonts w:ascii="Times New Roman" w:hAnsi="Times New Roman" w:cs="Times New Roman"/>
          <w:sz w:val="24"/>
          <w:szCs w:val="24"/>
          <w:lang w:val="en-US"/>
        </w:rPr>
        <w:t xml:space="preserve"> Activity Diagram Edit Data Kecamatan</w:t>
      </w:r>
    </w:p>
    <w:p w14:paraId="7847D1F3" w14:textId="5A2D8287" w:rsidR="007600F3" w:rsidRPr="007600F3" w:rsidRDefault="007600F3" w:rsidP="007600F3">
      <w:pPr>
        <w:pStyle w:val="ListParagraph"/>
        <w:spacing w:line="480" w:lineRule="auto"/>
        <w:ind w:left="630"/>
        <w:jc w:val="both"/>
        <w:rPr>
          <w:rFonts w:ascii="Times New Roman" w:hAnsi="Times New Roman" w:cs="Times New Roman"/>
          <w:sz w:val="24"/>
          <w:szCs w:val="24"/>
        </w:rPr>
      </w:pPr>
      <w:r w:rsidRPr="00E26D39">
        <w:rPr>
          <w:rFonts w:ascii="Times New Roman" w:hAnsi="Times New Roman" w:cs="Times New Roman"/>
          <w:sz w:val="24"/>
          <w:szCs w:val="24"/>
        </w:rPr>
        <w:lastRenderedPageBreak/>
        <w:t>Pada 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1</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w:t>
      </w:r>
      <w:r w:rsidR="00A40363">
        <w:rPr>
          <w:rFonts w:ascii="Times New Roman" w:hAnsi="Times New Roman" w:cs="Times New Roman"/>
          <w:sz w:val="24"/>
          <w:szCs w:val="24"/>
          <w:lang w:val="en-US"/>
        </w:rPr>
        <w:t>edit data kecamatan</w:t>
      </w:r>
      <w:r w:rsidRPr="00E26D39">
        <w:rPr>
          <w:rFonts w:ascii="Times New Roman" w:hAnsi="Times New Roman" w:cs="Times New Roman"/>
          <w:sz w:val="24"/>
          <w:szCs w:val="24"/>
        </w:rPr>
        <w:t xml:space="preserve">  menggambarkan alur proses sebagai berikut: </w:t>
      </w:r>
    </w:p>
    <w:p w14:paraId="6BCFDC1E" w14:textId="32D7D158" w:rsidR="00FF5AD9" w:rsidRP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sidRPr="00FF5AD9">
        <w:rPr>
          <w:rFonts w:ascii="Times New Roman" w:hAnsi="Times New Roman" w:cs="Times New Roman"/>
          <w:sz w:val="24"/>
          <w:szCs w:val="24"/>
          <w:lang w:val="en-US"/>
        </w:rPr>
        <w:t>istem menampilkan halaman login</w:t>
      </w:r>
    </w:p>
    <w:p w14:paraId="51E95938" w14:textId="7C396899"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milih menu kecamatan</w:t>
      </w:r>
    </w:p>
    <w:p w14:paraId="1F85A457" w14:textId="4F01749C"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istem menampilkan halaman data kecamatan</w:t>
      </w:r>
    </w:p>
    <w:p w14:paraId="67466C6A" w14:textId="01BE55F6"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 xml:space="preserve">uper admin menekan tombol edit </w:t>
      </w:r>
    </w:p>
    <w:p w14:paraId="3B18EC1A" w14:textId="23CEF385"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istem menampilkan form ubah kecamatan</w:t>
      </w:r>
    </w:p>
    <w:p w14:paraId="51C9C1BB" w14:textId="02CC7A0B"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ngubah data keccamatan</w:t>
      </w:r>
    </w:p>
    <w:p w14:paraId="4185898D" w14:textId="3C7CF169" w:rsid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uper admin menekan tombol save</w:t>
      </w:r>
    </w:p>
    <w:p w14:paraId="0D483FD2" w14:textId="3E9EE4E0" w:rsidR="00FF5AD9" w:rsidRPr="00FF5AD9" w:rsidRDefault="00A40363">
      <w:pPr>
        <w:pStyle w:val="ListParagraph"/>
        <w:numPr>
          <w:ilvl w:val="6"/>
          <w:numId w:val="45"/>
        </w:numPr>
        <w:spacing w:after="160" w:line="480" w:lineRule="auto"/>
        <w:ind w:left="270" w:firstLine="81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FF5AD9">
        <w:rPr>
          <w:rFonts w:ascii="Times New Roman" w:hAnsi="Times New Roman" w:cs="Times New Roman"/>
          <w:sz w:val="24"/>
          <w:szCs w:val="24"/>
          <w:lang w:val="en-US"/>
        </w:rPr>
        <w:t>istem menampilkan halaman data kecamatan</w:t>
      </w:r>
    </w:p>
    <w:p w14:paraId="63784FCC" w14:textId="3D788A5A" w:rsidR="009855D4" w:rsidRPr="007600F3" w:rsidRDefault="007600F3" w:rsidP="007600F3">
      <w:pPr>
        <w:spacing w:after="160" w:line="480" w:lineRule="auto"/>
        <w:ind w:firstLine="1530"/>
        <w:jc w:val="both"/>
        <w:rPr>
          <w:rFonts w:ascii="Times New Roman" w:hAnsi="Times New Roman" w:cs="Times New Roman"/>
          <w:b/>
          <w:bCs/>
          <w:sz w:val="24"/>
          <w:szCs w:val="24"/>
          <w:lang w:val="en-US"/>
        </w:rPr>
      </w:pPr>
      <w:r w:rsidRPr="007600F3">
        <w:rPr>
          <w:rFonts w:ascii="Times New Roman" w:hAnsi="Times New Roman" w:cs="Times New Roman"/>
          <w:b/>
          <w:bCs/>
          <w:sz w:val="24"/>
          <w:szCs w:val="24"/>
          <w:lang w:val="en-US"/>
        </w:rPr>
        <w:t>(7) Hapus Data Kecamatan</w:t>
      </w:r>
    </w:p>
    <w:p w14:paraId="1249203D" w14:textId="6B5E3379" w:rsidR="009855D4" w:rsidRDefault="009855D4" w:rsidP="007600F3">
      <w:pPr>
        <w:spacing w:after="160"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7E9AC62" wp14:editId="79B1792E">
            <wp:extent cx="3818255" cy="3540868"/>
            <wp:effectExtent l="0" t="0" r="0" b="0"/>
            <wp:docPr id="20939861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986120" name="Picture 2093986120"/>
                    <pic:cNvPicPr/>
                  </pic:nvPicPr>
                  <pic:blipFill>
                    <a:blip r:embed="rId57">
                      <a:extLst>
                        <a:ext uri="{28A0092B-C50C-407E-A947-70E740481C1C}">
                          <a14:useLocalDpi xmlns:a14="http://schemas.microsoft.com/office/drawing/2010/main" val="0"/>
                        </a:ext>
                      </a:extLst>
                    </a:blip>
                    <a:stretch>
                      <a:fillRect/>
                    </a:stretch>
                  </pic:blipFill>
                  <pic:spPr>
                    <a:xfrm>
                      <a:off x="0" y="0"/>
                      <a:ext cx="3845796" cy="3566408"/>
                    </a:xfrm>
                    <a:prstGeom prst="rect">
                      <a:avLst/>
                    </a:prstGeom>
                  </pic:spPr>
                </pic:pic>
              </a:graphicData>
            </a:graphic>
          </wp:inline>
        </w:drawing>
      </w:r>
    </w:p>
    <w:p w14:paraId="43E467B8" w14:textId="4441C160" w:rsidR="00FF5AD9" w:rsidRDefault="00FF5AD9" w:rsidP="007600F3">
      <w:pPr>
        <w:spacing w:after="16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1</w:t>
      </w:r>
      <w:r w:rsidR="00F63919">
        <w:rPr>
          <w:rFonts w:ascii="Times New Roman" w:hAnsi="Times New Roman" w:cs="Times New Roman"/>
          <w:sz w:val="24"/>
          <w:szCs w:val="24"/>
          <w:lang w:val="en-US"/>
        </w:rPr>
        <w:t>2</w:t>
      </w:r>
      <w:r w:rsidR="00A40363">
        <w:rPr>
          <w:rFonts w:ascii="Times New Roman" w:hAnsi="Times New Roman" w:cs="Times New Roman"/>
          <w:sz w:val="24"/>
          <w:szCs w:val="24"/>
          <w:lang w:val="en-US"/>
        </w:rPr>
        <w:t xml:space="preserve"> Activity Diagram Hapus Data Kecamatan</w:t>
      </w:r>
    </w:p>
    <w:p w14:paraId="24742B86" w14:textId="2300FCE9" w:rsidR="007600F3" w:rsidRPr="007600F3" w:rsidRDefault="007600F3" w:rsidP="007600F3">
      <w:pPr>
        <w:pStyle w:val="ListParagraph"/>
        <w:spacing w:line="480" w:lineRule="auto"/>
        <w:ind w:left="630"/>
        <w:jc w:val="both"/>
        <w:rPr>
          <w:rFonts w:ascii="Times New Roman" w:hAnsi="Times New Roman" w:cs="Times New Roman"/>
          <w:sz w:val="24"/>
          <w:szCs w:val="24"/>
        </w:rPr>
      </w:pPr>
      <w:r w:rsidRPr="00E26D39">
        <w:rPr>
          <w:rFonts w:ascii="Times New Roman" w:hAnsi="Times New Roman" w:cs="Times New Roman"/>
          <w:sz w:val="24"/>
          <w:szCs w:val="24"/>
        </w:rPr>
        <w:lastRenderedPageBreak/>
        <w:t>Pada 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2</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hapus data </w:t>
      </w:r>
      <w:r w:rsidR="00A40363">
        <w:rPr>
          <w:rFonts w:ascii="Times New Roman" w:hAnsi="Times New Roman" w:cs="Times New Roman"/>
          <w:sz w:val="24"/>
          <w:szCs w:val="24"/>
          <w:lang w:val="en-US"/>
        </w:rPr>
        <w:t>kecamatan</w:t>
      </w:r>
      <w:r w:rsidRPr="00E26D39">
        <w:rPr>
          <w:rFonts w:ascii="Times New Roman" w:hAnsi="Times New Roman" w:cs="Times New Roman"/>
          <w:sz w:val="24"/>
          <w:szCs w:val="24"/>
        </w:rPr>
        <w:t xml:space="preserve">  menggambarkan alur proses sebagai berikut: </w:t>
      </w:r>
    </w:p>
    <w:p w14:paraId="26517F60" w14:textId="0D4048A6"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1. </w:t>
      </w:r>
      <w:r w:rsidR="00A40363">
        <w:rPr>
          <w:rFonts w:ascii="Times New Roman" w:hAnsi="Times New Roman" w:cs="Times New Roman"/>
          <w:sz w:val="24"/>
          <w:szCs w:val="24"/>
          <w:lang w:val="en-US"/>
        </w:rPr>
        <w:t>S</w:t>
      </w:r>
      <w:r>
        <w:rPr>
          <w:rFonts w:ascii="Times New Roman" w:hAnsi="Times New Roman" w:cs="Times New Roman"/>
          <w:sz w:val="24"/>
          <w:szCs w:val="24"/>
          <w:lang w:val="en-US"/>
        </w:rPr>
        <w:t>istem menampilkan halaman dashboard</w:t>
      </w:r>
    </w:p>
    <w:p w14:paraId="6690CB9A" w14:textId="1E696EAB"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A40363">
        <w:rPr>
          <w:rFonts w:ascii="Times New Roman" w:hAnsi="Times New Roman" w:cs="Times New Roman"/>
          <w:sz w:val="24"/>
          <w:szCs w:val="24"/>
          <w:lang w:val="en-US"/>
        </w:rPr>
        <w:t>S</w:t>
      </w:r>
      <w:r>
        <w:rPr>
          <w:rFonts w:ascii="Times New Roman" w:hAnsi="Times New Roman" w:cs="Times New Roman"/>
          <w:sz w:val="24"/>
          <w:szCs w:val="24"/>
          <w:lang w:val="en-US"/>
        </w:rPr>
        <w:t>uper admin memilih menu kecamatan</w:t>
      </w:r>
    </w:p>
    <w:p w14:paraId="7E67F97E" w14:textId="757B54EB"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 </w:t>
      </w:r>
      <w:r w:rsidR="00A40363">
        <w:rPr>
          <w:rFonts w:ascii="Times New Roman" w:hAnsi="Times New Roman" w:cs="Times New Roman"/>
          <w:sz w:val="24"/>
          <w:szCs w:val="24"/>
          <w:lang w:val="en-US"/>
        </w:rPr>
        <w:t>S</w:t>
      </w:r>
      <w:r>
        <w:rPr>
          <w:rFonts w:ascii="Times New Roman" w:hAnsi="Times New Roman" w:cs="Times New Roman"/>
          <w:sz w:val="24"/>
          <w:szCs w:val="24"/>
          <w:lang w:val="en-US"/>
        </w:rPr>
        <w:t>istem menampilkan halaman data kecamatan</w:t>
      </w:r>
    </w:p>
    <w:p w14:paraId="043D780D" w14:textId="18C6DDE1"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00A40363">
        <w:rPr>
          <w:rFonts w:ascii="Times New Roman" w:hAnsi="Times New Roman" w:cs="Times New Roman"/>
          <w:sz w:val="24"/>
          <w:szCs w:val="24"/>
          <w:lang w:val="en-US"/>
        </w:rPr>
        <w:t>S</w:t>
      </w:r>
      <w:r>
        <w:rPr>
          <w:rFonts w:ascii="Times New Roman" w:hAnsi="Times New Roman" w:cs="Times New Roman"/>
          <w:sz w:val="24"/>
          <w:szCs w:val="24"/>
          <w:lang w:val="en-US"/>
        </w:rPr>
        <w:t>uper admin menekan tombol salah datu dari data kecamatan</w:t>
      </w:r>
    </w:p>
    <w:p w14:paraId="44CDFD4B" w14:textId="085F854D"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00A40363">
        <w:rPr>
          <w:rFonts w:ascii="Times New Roman" w:hAnsi="Times New Roman" w:cs="Times New Roman"/>
          <w:sz w:val="24"/>
          <w:szCs w:val="24"/>
          <w:lang w:val="en-US"/>
        </w:rPr>
        <w:t>S</w:t>
      </w:r>
      <w:r>
        <w:rPr>
          <w:rFonts w:ascii="Times New Roman" w:hAnsi="Times New Roman" w:cs="Times New Roman"/>
          <w:sz w:val="24"/>
          <w:szCs w:val="24"/>
          <w:lang w:val="en-US"/>
        </w:rPr>
        <w:t>istem menampilkan notifikasi hapus data kecamatan</w:t>
      </w:r>
    </w:p>
    <w:p w14:paraId="1ED0A45A" w14:textId="5F897F2E" w:rsidR="00FF5AD9"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6.</w:t>
      </w:r>
      <w:r w:rsidR="00A40363">
        <w:rPr>
          <w:rFonts w:ascii="Times New Roman" w:hAnsi="Times New Roman" w:cs="Times New Roman"/>
          <w:sz w:val="24"/>
          <w:szCs w:val="24"/>
          <w:lang w:val="en-US"/>
        </w:rPr>
        <w:t>S</w:t>
      </w:r>
      <w:r>
        <w:rPr>
          <w:rFonts w:ascii="Times New Roman" w:hAnsi="Times New Roman" w:cs="Times New Roman"/>
          <w:sz w:val="24"/>
          <w:szCs w:val="24"/>
          <w:lang w:val="en-US"/>
        </w:rPr>
        <w:t>uper admin menekan tombol hapus</w:t>
      </w:r>
    </w:p>
    <w:p w14:paraId="5941C5BB" w14:textId="28C6328A" w:rsidR="00FF5AD9" w:rsidRPr="009855D4" w:rsidRDefault="00FF5AD9" w:rsidP="001A5777">
      <w:pPr>
        <w:spacing w:after="160" w:line="480" w:lineRule="auto"/>
        <w:ind w:firstLine="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sidR="00A40363">
        <w:rPr>
          <w:rFonts w:ascii="Times New Roman" w:hAnsi="Times New Roman" w:cs="Times New Roman"/>
          <w:sz w:val="24"/>
          <w:szCs w:val="24"/>
          <w:lang w:val="en-US"/>
        </w:rPr>
        <w:t>S</w:t>
      </w:r>
      <w:r>
        <w:rPr>
          <w:rFonts w:ascii="Times New Roman" w:hAnsi="Times New Roman" w:cs="Times New Roman"/>
          <w:sz w:val="24"/>
          <w:szCs w:val="24"/>
          <w:lang w:val="en-US"/>
        </w:rPr>
        <w:t>istem menampilkan data keccamatan</w:t>
      </w:r>
    </w:p>
    <w:p w14:paraId="25633CA2" w14:textId="21352F5C" w:rsidR="00D7105E" w:rsidRPr="00E26D39" w:rsidRDefault="00D7105E" w:rsidP="001A5777">
      <w:pPr>
        <w:spacing w:line="480" w:lineRule="auto"/>
        <w:ind w:left="630" w:firstLine="720"/>
        <w:jc w:val="both"/>
        <w:rPr>
          <w:rFonts w:ascii="Times New Roman" w:hAnsi="Times New Roman" w:cs="Times New Roman"/>
          <w:b/>
          <w:bCs/>
          <w:sz w:val="24"/>
          <w:szCs w:val="24"/>
        </w:rPr>
      </w:pPr>
      <w:r w:rsidRPr="00E26D39">
        <w:rPr>
          <w:rFonts w:ascii="Times New Roman" w:hAnsi="Times New Roman" w:cs="Times New Roman"/>
          <w:b/>
          <w:bCs/>
          <w:sz w:val="24"/>
          <w:szCs w:val="24"/>
        </w:rPr>
        <w:t>3)</w:t>
      </w:r>
      <w:r w:rsidR="001A1691"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Pendata</w:t>
      </w:r>
    </w:p>
    <w:p w14:paraId="6B19CDE5" w14:textId="40C68B9B" w:rsidR="00D7105E" w:rsidRPr="00E26D39" w:rsidRDefault="00FD4ED2" w:rsidP="001A5777">
      <w:pPr>
        <w:spacing w:line="480" w:lineRule="auto"/>
        <w:ind w:left="2340" w:hanging="810"/>
        <w:jc w:val="both"/>
        <w:rPr>
          <w:rFonts w:ascii="Times New Roman" w:hAnsi="Times New Roman" w:cs="Times New Roman"/>
          <w:b/>
          <w:bCs/>
          <w:sz w:val="24"/>
          <w:szCs w:val="24"/>
        </w:rPr>
      </w:pPr>
      <w:r w:rsidRPr="00E26D39">
        <w:rPr>
          <w:rFonts w:ascii="Times New Roman" w:hAnsi="Times New Roman" w:cs="Times New Roman"/>
          <w:b/>
          <w:bCs/>
          <w:sz w:val="24"/>
          <w:szCs w:val="24"/>
        </w:rPr>
        <w:t>(1)</w:t>
      </w:r>
      <w:r w:rsidRPr="00E26D39">
        <w:rPr>
          <w:rFonts w:ascii="Times New Roman" w:hAnsi="Times New Roman" w:cs="Times New Roman"/>
          <w:b/>
          <w:bCs/>
          <w:sz w:val="24"/>
          <w:szCs w:val="24"/>
          <w:lang w:val="en-US"/>
        </w:rPr>
        <w:t xml:space="preserve"> </w:t>
      </w:r>
      <w:r w:rsidR="00D7105E" w:rsidRPr="00E26D39">
        <w:rPr>
          <w:rFonts w:ascii="Times New Roman" w:hAnsi="Times New Roman" w:cs="Times New Roman"/>
          <w:b/>
          <w:bCs/>
          <w:sz w:val="24"/>
          <w:szCs w:val="24"/>
        </w:rPr>
        <w:t xml:space="preserve">View </w:t>
      </w:r>
      <w:r w:rsidRPr="00E26D39">
        <w:rPr>
          <w:rFonts w:ascii="Times New Roman" w:hAnsi="Times New Roman" w:cs="Times New Roman"/>
          <w:b/>
          <w:bCs/>
          <w:sz w:val="24"/>
          <w:szCs w:val="24"/>
        </w:rPr>
        <w:t>Tambah Data Anak</w:t>
      </w:r>
    </w:p>
    <w:p w14:paraId="57FCA920" w14:textId="77777777" w:rsidR="00D7105E" w:rsidRPr="00E26D39" w:rsidRDefault="00D7105E" w:rsidP="00B91978">
      <w:pPr>
        <w:spacing w:line="480" w:lineRule="auto"/>
        <w:ind w:left="630" w:firstLine="180"/>
        <w:jc w:val="center"/>
        <w:rPr>
          <w:rFonts w:ascii="Times New Roman" w:hAnsi="Times New Roman" w:cs="Times New Roman"/>
          <w:sz w:val="24"/>
          <w:szCs w:val="24"/>
        </w:rPr>
      </w:pPr>
      <w:r w:rsidRPr="00E26D39">
        <w:rPr>
          <w:rFonts w:ascii="Times New Roman" w:hAnsi="Times New Roman" w:cs="Times New Roman"/>
          <w:noProof/>
          <w:sz w:val="24"/>
          <w:szCs w:val="24"/>
        </w:rPr>
        <w:lastRenderedPageBreak/>
        <w:drawing>
          <wp:inline distT="0" distB="0" distL="0" distR="0" wp14:anchorId="740577D3" wp14:editId="58AC6461">
            <wp:extent cx="4928050" cy="4307205"/>
            <wp:effectExtent l="0" t="0" r="0" b="0"/>
            <wp:docPr id="3058878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887815" name="Picture 305887815"/>
                    <pic:cNvPicPr/>
                  </pic:nvPicPr>
                  <pic:blipFill>
                    <a:blip r:embed="rId58">
                      <a:extLst>
                        <a:ext uri="{28A0092B-C50C-407E-A947-70E740481C1C}">
                          <a14:useLocalDpi xmlns:a14="http://schemas.microsoft.com/office/drawing/2010/main" val="0"/>
                        </a:ext>
                      </a:extLst>
                    </a:blip>
                    <a:stretch>
                      <a:fillRect/>
                    </a:stretch>
                  </pic:blipFill>
                  <pic:spPr>
                    <a:xfrm>
                      <a:off x="0" y="0"/>
                      <a:ext cx="4996199" cy="4366769"/>
                    </a:xfrm>
                    <a:prstGeom prst="rect">
                      <a:avLst/>
                    </a:prstGeom>
                  </pic:spPr>
                </pic:pic>
              </a:graphicData>
            </a:graphic>
          </wp:inline>
        </w:drawing>
      </w:r>
    </w:p>
    <w:p w14:paraId="12F10FDD" w14:textId="4994D70D" w:rsidR="00D7105E" w:rsidRPr="00E26D39" w:rsidRDefault="00D7105E" w:rsidP="00B91978">
      <w:pPr>
        <w:pStyle w:val="ListParagraph"/>
        <w:spacing w:line="480" w:lineRule="auto"/>
        <w:ind w:left="1800"/>
        <w:jc w:val="center"/>
        <w:rPr>
          <w:rFonts w:ascii="Times New Roman" w:hAnsi="Times New Roman" w:cs="Times New Roman"/>
          <w:sz w:val="24"/>
          <w:szCs w:val="24"/>
        </w:rPr>
      </w:pPr>
      <w:r w:rsidRPr="00E26D39">
        <w:rPr>
          <w:rFonts w:ascii="Times New Roman" w:hAnsi="Times New Roman" w:cs="Times New Roman"/>
          <w:sz w:val="24"/>
          <w:szCs w:val="24"/>
        </w:rPr>
        <w:t>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3</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Tambah Data Anak</w:t>
      </w:r>
    </w:p>
    <w:p w14:paraId="44FA3F97" w14:textId="327C5B55" w:rsidR="00D7105E" w:rsidRPr="00E26D39" w:rsidRDefault="00D7105E" w:rsidP="00B91978">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3</w:t>
      </w:r>
      <w:r w:rsidRPr="00E26D39">
        <w:rPr>
          <w:rFonts w:ascii="Times New Roman" w:hAnsi="Times New Roman" w:cs="Times New Roman"/>
          <w:i/>
          <w:iCs/>
          <w:sz w:val="24"/>
          <w:szCs w:val="24"/>
        </w:rPr>
        <w:t xml:space="preserve"> activity diagram</w:t>
      </w:r>
      <w:r w:rsidRPr="00E26D39">
        <w:rPr>
          <w:rFonts w:ascii="Times New Roman" w:hAnsi="Times New Roman" w:cs="Times New Roman"/>
          <w:sz w:val="24"/>
          <w:szCs w:val="24"/>
        </w:rPr>
        <w:t xml:space="preserve"> tambah data anak  menggambarkan alur proses sebagai berikut: </w:t>
      </w:r>
    </w:p>
    <w:p w14:paraId="4F66676F" w14:textId="349E9C6C" w:rsidR="00D7105E" w:rsidRPr="00E26D39" w:rsidRDefault="00D7105E">
      <w:pPr>
        <w:pStyle w:val="ListParagraph"/>
        <w:numPr>
          <w:ilvl w:val="0"/>
          <w:numId w:val="19"/>
        </w:numPr>
        <w:spacing w:after="160" w:line="480" w:lineRule="auto"/>
        <w:ind w:left="1440" w:hanging="450"/>
        <w:jc w:val="both"/>
        <w:rPr>
          <w:rFonts w:ascii="Times New Roman" w:hAnsi="Times New Roman" w:cs="Times New Roman"/>
          <w:sz w:val="24"/>
          <w:szCs w:val="24"/>
        </w:rPr>
      </w:pPr>
      <w:r w:rsidRPr="00E26D39">
        <w:rPr>
          <w:rFonts w:ascii="Times New Roman" w:hAnsi="Times New Roman" w:cs="Times New Roman"/>
          <w:sz w:val="24"/>
          <w:szCs w:val="24"/>
        </w:rPr>
        <w:t>Sistem menampilkan dashboard</w:t>
      </w:r>
    </w:p>
    <w:p w14:paraId="269AF687"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Pendata memilih menu anak</w:t>
      </w:r>
    </w:p>
    <w:p w14:paraId="21F04D6C"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Sistem menampilkan data anak</w:t>
      </w:r>
    </w:p>
    <w:p w14:paraId="1AD6DA70"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Pendata memilih add menu</w:t>
      </w:r>
    </w:p>
    <w:p w14:paraId="3F86C8FD"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Sistem menampilkan  add new</w:t>
      </w:r>
    </w:p>
    <w:p w14:paraId="30D964A2"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Pendata mengisi form anak</w:t>
      </w:r>
    </w:p>
    <w:p w14:paraId="1EF662B6"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lastRenderedPageBreak/>
        <w:t>Jika data anak yang di inputkan tidak sesuai maka akan  memberikan pesan peringatan di halaman form anak,jika data yang di inputkan sesuai maka akan menghitung umur dari anak tersebut.</w:t>
      </w:r>
    </w:p>
    <w:p w14:paraId="6D359B02" w14:textId="77777777" w:rsidR="00D7105E" w:rsidRPr="00E26D39" w:rsidRDefault="00D7105E">
      <w:pPr>
        <w:pStyle w:val="ListParagraph"/>
        <w:numPr>
          <w:ilvl w:val="0"/>
          <w:numId w:val="19"/>
        </w:numPr>
        <w:spacing w:after="160" w:line="480" w:lineRule="auto"/>
        <w:ind w:left="1350"/>
        <w:jc w:val="both"/>
        <w:rPr>
          <w:rFonts w:ascii="Times New Roman" w:hAnsi="Times New Roman" w:cs="Times New Roman"/>
          <w:sz w:val="24"/>
          <w:szCs w:val="24"/>
        </w:rPr>
      </w:pPr>
      <w:r w:rsidRPr="00E26D39">
        <w:rPr>
          <w:rFonts w:ascii="Times New Roman" w:hAnsi="Times New Roman" w:cs="Times New Roman"/>
          <w:sz w:val="24"/>
          <w:szCs w:val="24"/>
        </w:rPr>
        <w:t>Jika umur anak lebih dari 19 tahun maka akan meberikan pesan penolakan bahwa anak tesebut bukan  termasuk anak yatim lagi,,jika umurnya kurang dari 19 tahun  maka akan di terima</w:t>
      </w:r>
    </w:p>
    <w:p w14:paraId="3C889316" w14:textId="0F24832E" w:rsidR="00D7105E" w:rsidRPr="00E26D39" w:rsidRDefault="00FD4ED2" w:rsidP="00FD4ED2">
      <w:pPr>
        <w:pStyle w:val="ListParagraph"/>
        <w:spacing w:line="480" w:lineRule="auto"/>
        <w:ind w:left="1350" w:hanging="720"/>
        <w:jc w:val="both"/>
        <w:rPr>
          <w:rFonts w:ascii="Times New Roman" w:hAnsi="Times New Roman" w:cs="Times New Roman"/>
          <w:b/>
          <w:bCs/>
          <w:sz w:val="24"/>
          <w:szCs w:val="24"/>
        </w:rPr>
      </w:pPr>
      <w:r w:rsidRPr="00E26D39">
        <w:rPr>
          <w:rFonts w:ascii="Times New Roman" w:hAnsi="Times New Roman" w:cs="Times New Roman"/>
          <w:b/>
          <w:bCs/>
          <w:sz w:val="24"/>
          <w:szCs w:val="24"/>
        </w:rPr>
        <w:t>(2)</w:t>
      </w:r>
      <w:r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View Data Anak</w:t>
      </w:r>
    </w:p>
    <w:p w14:paraId="5E7F9A77" w14:textId="77777777" w:rsidR="00D7105E" w:rsidRPr="00E26D39" w:rsidRDefault="00D7105E" w:rsidP="00B91978">
      <w:pPr>
        <w:pStyle w:val="ListParagraph"/>
        <w:spacing w:line="480" w:lineRule="auto"/>
        <w:ind w:left="1350" w:hanging="54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047AF29E" wp14:editId="7CFE8636">
            <wp:extent cx="3735422" cy="4289425"/>
            <wp:effectExtent l="0" t="0" r="0" b="0"/>
            <wp:docPr id="1361576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57693" name="Picture 136157693"/>
                    <pic:cNvPicPr/>
                  </pic:nvPicPr>
                  <pic:blipFill>
                    <a:blip r:embed="rId59">
                      <a:extLst>
                        <a:ext uri="{28A0092B-C50C-407E-A947-70E740481C1C}">
                          <a14:useLocalDpi xmlns:a14="http://schemas.microsoft.com/office/drawing/2010/main" val="0"/>
                        </a:ext>
                      </a:extLst>
                    </a:blip>
                    <a:stretch>
                      <a:fillRect/>
                    </a:stretch>
                  </pic:blipFill>
                  <pic:spPr>
                    <a:xfrm>
                      <a:off x="0" y="0"/>
                      <a:ext cx="3763589" cy="4321769"/>
                    </a:xfrm>
                    <a:prstGeom prst="rect">
                      <a:avLst/>
                    </a:prstGeom>
                  </pic:spPr>
                </pic:pic>
              </a:graphicData>
            </a:graphic>
          </wp:inline>
        </w:drawing>
      </w:r>
    </w:p>
    <w:p w14:paraId="6055C183" w14:textId="1528F0F0" w:rsidR="00D7105E" w:rsidRPr="00E26D39" w:rsidRDefault="00D7105E" w:rsidP="00B91978">
      <w:pPr>
        <w:pStyle w:val="ListParagraph"/>
        <w:spacing w:line="480" w:lineRule="auto"/>
        <w:ind w:left="1350" w:hanging="540"/>
        <w:jc w:val="center"/>
        <w:rPr>
          <w:rFonts w:ascii="Times New Roman" w:hAnsi="Times New Roman" w:cs="Times New Roman"/>
          <w:sz w:val="24"/>
          <w:szCs w:val="24"/>
        </w:rPr>
      </w:pPr>
      <w:r w:rsidRPr="00E26D39">
        <w:rPr>
          <w:rFonts w:ascii="Times New Roman" w:hAnsi="Times New Roman" w:cs="Times New Roman"/>
          <w:sz w:val="24"/>
          <w:szCs w:val="24"/>
        </w:rPr>
        <w:t>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4</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View Data Anak</w:t>
      </w:r>
    </w:p>
    <w:p w14:paraId="54EDA936" w14:textId="1A05CD36" w:rsidR="00D7105E" w:rsidRPr="00E26D39" w:rsidRDefault="00D7105E" w:rsidP="002A3D14">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1</w:t>
      </w:r>
      <w:r w:rsidR="00F63919">
        <w:rPr>
          <w:rFonts w:ascii="Times New Roman" w:hAnsi="Times New Roman" w:cs="Times New Roman"/>
          <w:sz w:val="24"/>
          <w:szCs w:val="24"/>
          <w:lang w:val="en-US"/>
        </w:rPr>
        <w:t>4</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view data anak  menggambarkan alur proses sebagai berikut: </w:t>
      </w:r>
    </w:p>
    <w:p w14:paraId="3C8168AA" w14:textId="77777777" w:rsidR="00D7105E" w:rsidRPr="00E26D39" w:rsidRDefault="00D7105E">
      <w:pPr>
        <w:pStyle w:val="ListParagraph"/>
        <w:numPr>
          <w:ilvl w:val="0"/>
          <w:numId w:val="2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shboard</w:t>
      </w:r>
    </w:p>
    <w:p w14:paraId="4B9918C0" w14:textId="77777777" w:rsidR="00D7105E" w:rsidRPr="00E26D39" w:rsidRDefault="00D7105E">
      <w:pPr>
        <w:pStyle w:val="ListParagraph"/>
        <w:numPr>
          <w:ilvl w:val="0"/>
          <w:numId w:val="2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menu data anak</w:t>
      </w:r>
    </w:p>
    <w:p w14:paraId="4B57532B" w14:textId="77777777" w:rsidR="00D7105E" w:rsidRPr="00E26D39" w:rsidRDefault="00D7105E">
      <w:pPr>
        <w:pStyle w:val="ListParagraph"/>
        <w:numPr>
          <w:ilvl w:val="0"/>
          <w:numId w:val="25"/>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lastRenderedPageBreak/>
        <w:t>Sistem menampilkan halaman data anak</w:t>
      </w:r>
    </w:p>
    <w:p w14:paraId="701E7528" w14:textId="6C36A203" w:rsidR="00D7105E" w:rsidRPr="00E26D39" w:rsidRDefault="00FD4ED2" w:rsidP="00FD4ED2">
      <w:pPr>
        <w:pStyle w:val="ListParagraph"/>
        <w:spacing w:line="480" w:lineRule="auto"/>
        <w:ind w:left="1170" w:hanging="540"/>
        <w:jc w:val="both"/>
        <w:rPr>
          <w:rFonts w:ascii="Times New Roman" w:hAnsi="Times New Roman" w:cs="Times New Roman"/>
          <w:b/>
          <w:bCs/>
          <w:sz w:val="24"/>
          <w:szCs w:val="24"/>
        </w:rPr>
      </w:pPr>
      <w:r w:rsidRPr="00E26D39">
        <w:rPr>
          <w:rFonts w:ascii="Times New Roman" w:hAnsi="Times New Roman" w:cs="Times New Roman"/>
          <w:b/>
          <w:bCs/>
          <w:sz w:val="24"/>
          <w:szCs w:val="24"/>
        </w:rPr>
        <w:t xml:space="preserve">(3) </w:t>
      </w:r>
      <w:r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Detail Data Anak</w:t>
      </w:r>
    </w:p>
    <w:p w14:paraId="5B8165E2" w14:textId="77777777"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3763C7B1" wp14:editId="4ED3F631">
            <wp:extent cx="3665220" cy="4387361"/>
            <wp:effectExtent l="0" t="0" r="0" b="0"/>
            <wp:docPr id="1854025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2505" name="Picture 185402505"/>
                    <pic:cNvPicPr/>
                  </pic:nvPicPr>
                  <pic:blipFill>
                    <a:blip r:embed="rId60">
                      <a:extLst>
                        <a:ext uri="{28A0092B-C50C-407E-A947-70E740481C1C}">
                          <a14:useLocalDpi xmlns:a14="http://schemas.microsoft.com/office/drawing/2010/main" val="0"/>
                        </a:ext>
                      </a:extLst>
                    </a:blip>
                    <a:stretch>
                      <a:fillRect/>
                    </a:stretch>
                  </pic:blipFill>
                  <pic:spPr>
                    <a:xfrm>
                      <a:off x="0" y="0"/>
                      <a:ext cx="3704718" cy="4434641"/>
                    </a:xfrm>
                    <a:prstGeom prst="rect">
                      <a:avLst/>
                    </a:prstGeom>
                  </pic:spPr>
                </pic:pic>
              </a:graphicData>
            </a:graphic>
          </wp:inline>
        </w:drawing>
      </w:r>
    </w:p>
    <w:p w14:paraId="0E2E6DBD" w14:textId="3231182F"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sz w:val="24"/>
          <w:szCs w:val="24"/>
        </w:rPr>
        <w:t>Gambar 3.1</w:t>
      </w:r>
      <w:r w:rsidR="00F63919">
        <w:rPr>
          <w:rFonts w:ascii="Times New Roman" w:hAnsi="Times New Roman" w:cs="Times New Roman"/>
          <w:sz w:val="24"/>
          <w:szCs w:val="24"/>
          <w:lang w:val="en-US"/>
        </w:rPr>
        <w:t>5</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Detail Data Anak</w:t>
      </w:r>
    </w:p>
    <w:p w14:paraId="2634AEF3" w14:textId="7394198A" w:rsidR="00D7105E" w:rsidRPr="00E26D39" w:rsidRDefault="00D7105E" w:rsidP="00B91978">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1</w:t>
      </w:r>
      <w:r w:rsidR="00F63919">
        <w:rPr>
          <w:rFonts w:ascii="Times New Roman" w:hAnsi="Times New Roman" w:cs="Times New Roman"/>
          <w:sz w:val="24"/>
          <w:szCs w:val="24"/>
          <w:lang w:val="en-US"/>
        </w:rPr>
        <w:t>5</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detail data anak  menggambarkan alur proses sebagai berikut: </w:t>
      </w:r>
    </w:p>
    <w:p w14:paraId="4E285819" w14:textId="77777777" w:rsidR="00D7105E" w:rsidRPr="00E26D39" w:rsidRDefault="00D7105E">
      <w:pPr>
        <w:pStyle w:val="ListParagraph"/>
        <w:numPr>
          <w:ilvl w:val="0"/>
          <w:numId w:val="26"/>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sboard</w:t>
      </w:r>
    </w:p>
    <w:p w14:paraId="7CC89D48" w14:textId="77777777" w:rsidR="00D7105E" w:rsidRPr="00E26D39" w:rsidRDefault="00D7105E">
      <w:pPr>
        <w:pStyle w:val="ListParagraph"/>
        <w:numPr>
          <w:ilvl w:val="0"/>
          <w:numId w:val="26"/>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h menu data anak</w:t>
      </w:r>
    </w:p>
    <w:p w14:paraId="3746CA11" w14:textId="77777777" w:rsidR="00D7105E" w:rsidRPr="00E26D39" w:rsidRDefault="00D7105E">
      <w:pPr>
        <w:pStyle w:val="ListParagraph"/>
        <w:numPr>
          <w:ilvl w:val="0"/>
          <w:numId w:val="26"/>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data naka</w:t>
      </w:r>
    </w:p>
    <w:p w14:paraId="31C2D235" w14:textId="77777777" w:rsidR="00D7105E" w:rsidRPr="00E26D39" w:rsidRDefault="00D7105E">
      <w:pPr>
        <w:pStyle w:val="ListParagraph"/>
        <w:numPr>
          <w:ilvl w:val="0"/>
          <w:numId w:val="26"/>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icon detail pada dalah satu data anak</w:t>
      </w:r>
    </w:p>
    <w:p w14:paraId="1A07018A" w14:textId="77777777" w:rsidR="00D7105E" w:rsidRPr="00E26D39" w:rsidRDefault="00D7105E">
      <w:pPr>
        <w:pStyle w:val="ListParagraph"/>
        <w:numPr>
          <w:ilvl w:val="0"/>
          <w:numId w:val="26"/>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Menampilkan halaman detail anak</w:t>
      </w:r>
    </w:p>
    <w:p w14:paraId="19D2CD26" w14:textId="5473D8A6" w:rsidR="00D7105E" w:rsidRDefault="00FD4ED2" w:rsidP="00FD4ED2">
      <w:pPr>
        <w:pStyle w:val="ListParagraph"/>
        <w:spacing w:line="480" w:lineRule="auto"/>
        <w:ind w:left="1170" w:hanging="540"/>
        <w:jc w:val="both"/>
        <w:rPr>
          <w:rFonts w:ascii="Times New Roman" w:hAnsi="Times New Roman" w:cs="Times New Roman"/>
          <w:b/>
          <w:bCs/>
          <w:sz w:val="24"/>
          <w:szCs w:val="24"/>
        </w:rPr>
      </w:pPr>
      <w:r w:rsidRPr="00E26D39">
        <w:rPr>
          <w:rFonts w:ascii="Times New Roman" w:hAnsi="Times New Roman" w:cs="Times New Roman"/>
          <w:b/>
          <w:bCs/>
          <w:sz w:val="24"/>
          <w:szCs w:val="24"/>
        </w:rPr>
        <w:t>(4)</w:t>
      </w:r>
      <w:r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 xml:space="preserve"> Ubah Data Anak</w:t>
      </w:r>
    </w:p>
    <w:p w14:paraId="5B865B5A" w14:textId="77777777" w:rsidR="00FF2140" w:rsidRPr="00E26D39" w:rsidRDefault="00FF2140" w:rsidP="00FD4ED2">
      <w:pPr>
        <w:pStyle w:val="ListParagraph"/>
        <w:spacing w:line="480" w:lineRule="auto"/>
        <w:ind w:left="1170" w:hanging="540"/>
        <w:jc w:val="both"/>
        <w:rPr>
          <w:rFonts w:ascii="Times New Roman" w:hAnsi="Times New Roman" w:cs="Times New Roman"/>
          <w:b/>
          <w:bCs/>
          <w:sz w:val="24"/>
          <w:szCs w:val="24"/>
        </w:rPr>
      </w:pPr>
    </w:p>
    <w:p w14:paraId="4714DF41" w14:textId="77777777"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6E9DAFDF" wp14:editId="0A819BE0">
            <wp:extent cx="3483503" cy="3686783"/>
            <wp:effectExtent l="0" t="0" r="0" b="0"/>
            <wp:docPr id="8966357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635764" name="Picture 896635764"/>
                    <pic:cNvPicPr/>
                  </pic:nvPicPr>
                  <pic:blipFill>
                    <a:blip r:embed="rId61">
                      <a:extLst>
                        <a:ext uri="{28A0092B-C50C-407E-A947-70E740481C1C}">
                          <a14:useLocalDpi xmlns:a14="http://schemas.microsoft.com/office/drawing/2010/main" val="0"/>
                        </a:ext>
                      </a:extLst>
                    </a:blip>
                    <a:stretch>
                      <a:fillRect/>
                    </a:stretch>
                  </pic:blipFill>
                  <pic:spPr>
                    <a:xfrm>
                      <a:off x="0" y="0"/>
                      <a:ext cx="3520359" cy="3725789"/>
                    </a:xfrm>
                    <a:prstGeom prst="rect">
                      <a:avLst/>
                    </a:prstGeom>
                  </pic:spPr>
                </pic:pic>
              </a:graphicData>
            </a:graphic>
          </wp:inline>
        </w:drawing>
      </w:r>
    </w:p>
    <w:p w14:paraId="06C5A027" w14:textId="32F7CB37"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sz w:val="24"/>
          <w:szCs w:val="24"/>
        </w:rPr>
        <w:t>Gambar 3.1</w:t>
      </w:r>
      <w:r w:rsidR="00F63919">
        <w:rPr>
          <w:rFonts w:ascii="Times New Roman" w:hAnsi="Times New Roman" w:cs="Times New Roman"/>
          <w:sz w:val="24"/>
          <w:szCs w:val="24"/>
          <w:lang w:val="en-US"/>
        </w:rPr>
        <w:t>6</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Ubah Data Anak</w:t>
      </w:r>
    </w:p>
    <w:p w14:paraId="669D9BFB" w14:textId="7AF28762" w:rsidR="00D7105E" w:rsidRPr="00E26D39" w:rsidRDefault="00D7105E" w:rsidP="002A3D14">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1</w:t>
      </w:r>
      <w:r w:rsidR="00F63919">
        <w:rPr>
          <w:rFonts w:ascii="Times New Roman" w:hAnsi="Times New Roman" w:cs="Times New Roman"/>
          <w:sz w:val="24"/>
          <w:szCs w:val="24"/>
          <w:lang w:val="en-US"/>
        </w:rPr>
        <w:t>6</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ubah data anak  menggambarkan alur proses sebagai berikut: </w:t>
      </w:r>
    </w:p>
    <w:p w14:paraId="4775E5A4"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shboard</w:t>
      </w:r>
    </w:p>
    <w:p w14:paraId="10F7AF47"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menu data anak</w:t>
      </w:r>
    </w:p>
    <w:p w14:paraId="090C0373"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ta anak</w:t>
      </w:r>
    </w:p>
    <w:p w14:paraId="2CECFF49"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icon edit</w:t>
      </w:r>
    </w:p>
    <w:p w14:paraId="1B0A6951"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 xml:space="preserve">Sistem menampilkan halaman edit </w:t>
      </w:r>
    </w:p>
    <w:p w14:paraId="7976FB13"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ngubah data anak</w:t>
      </w:r>
    </w:p>
    <w:p w14:paraId="648B0003"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nekan tombol simpan</w:t>
      </w:r>
    </w:p>
    <w:p w14:paraId="438C5386" w14:textId="77777777" w:rsidR="00D7105E" w:rsidRPr="00E26D39" w:rsidRDefault="00D7105E">
      <w:pPr>
        <w:pStyle w:val="ListParagraph"/>
        <w:numPr>
          <w:ilvl w:val="0"/>
          <w:numId w:val="27"/>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ta anak</w:t>
      </w:r>
    </w:p>
    <w:p w14:paraId="796D0CC0" w14:textId="26D6651E" w:rsidR="00D7105E" w:rsidRPr="00E26D39" w:rsidRDefault="00FD4ED2" w:rsidP="00FD4ED2">
      <w:pPr>
        <w:pStyle w:val="ListParagraph"/>
        <w:spacing w:line="480" w:lineRule="auto"/>
        <w:ind w:left="1170" w:hanging="720"/>
        <w:jc w:val="both"/>
        <w:rPr>
          <w:rFonts w:ascii="Times New Roman" w:hAnsi="Times New Roman" w:cs="Times New Roman"/>
          <w:b/>
          <w:bCs/>
          <w:sz w:val="24"/>
          <w:szCs w:val="24"/>
        </w:rPr>
      </w:pPr>
      <w:r w:rsidRPr="00E26D39">
        <w:rPr>
          <w:rFonts w:ascii="Times New Roman" w:hAnsi="Times New Roman" w:cs="Times New Roman"/>
          <w:b/>
          <w:bCs/>
          <w:sz w:val="24"/>
          <w:szCs w:val="24"/>
        </w:rPr>
        <w:t>(5) Hapus Data Anak</w:t>
      </w:r>
    </w:p>
    <w:p w14:paraId="678F101E" w14:textId="77777777"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noProof/>
          <w:sz w:val="24"/>
          <w:szCs w:val="24"/>
        </w:rPr>
        <w:lastRenderedPageBreak/>
        <w:drawing>
          <wp:inline distT="0" distB="0" distL="0" distR="0" wp14:anchorId="32096A6C" wp14:editId="0424005D">
            <wp:extent cx="3594827" cy="4241260"/>
            <wp:effectExtent l="0" t="0" r="0" b="0"/>
            <wp:docPr id="17979651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965129" name="Picture 1797965129"/>
                    <pic:cNvPicPr/>
                  </pic:nvPicPr>
                  <pic:blipFill>
                    <a:blip r:embed="rId62">
                      <a:extLst>
                        <a:ext uri="{28A0092B-C50C-407E-A947-70E740481C1C}">
                          <a14:useLocalDpi xmlns:a14="http://schemas.microsoft.com/office/drawing/2010/main" val="0"/>
                        </a:ext>
                      </a:extLst>
                    </a:blip>
                    <a:stretch>
                      <a:fillRect/>
                    </a:stretch>
                  </pic:blipFill>
                  <pic:spPr>
                    <a:xfrm>
                      <a:off x="0" y="0"/>
                      <a:ext cx="3622773" cy="4274231"/>
                    </a:xfrm>
                    <a:prstGeom prst="rect">
                      <a:avLst/>
                    </a:prstGeom>
                  </pic:spPr>
                </pic:pic>
              </a:graphicData>
            </a:graphic>
          </wp:inline>
        </w:drawing>
      </w:r>
    </w:p>
    <w:p w14:paraId="766A3E2A" w14:textId="5FD25C94" w:rsidR="00D7105E" w:rsidRPr="00E26D39" w:rsidRDefault="00D7105E" w:rsidP="00B91978">
      <w:pPr>
        <w:pStyle w:val="ListParagraph"/>
        <w:spacing w:line="480" w:lineRule="auto"/>
        <w:ind w:left="1170" w:hanging="360"/>
        <w:jc w:val="center"/>
        <w:rPr>
          <w:rFonts w:ascii="Times New Roman" w:hAnsi="Times New Roman" w:cs="Times New Roman"/>
          <w:sz w:val="24"/>
          <w:szCs w:val="24"/>
        </w:rPr>
      </w:pPr>
      <w:r w:rsidRPr="00E26D39">
        <w:rPr>
          <w:rFonts w:ascii="Times New Roman" w:hAnsi="Times New Roman" w:cs="Times New Roman"/>
          <w:sz w:val="24"/>
          <w:szCs w:val="24"/>
        </w:rPr>
        <w:t>Gambar 3.1</w:t>
      </w:r>
      <w:r w:rsidR="00F63919">
        <w:rPr>
          <w:rFonts w:ascii="Times New Roman" w:hAnsi="Times New Roman" w:cs="Times New Roman"/>
          <w:sz w:val="24"/>
          <w:szCs w:val="24"/>
          <w:lang w:val="en-US"/>
        </w:rPr>
        <w:t>7</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Hapus Data Anak</w:t>
      </w:r>
    </w:p>
    <w:p w14:paraId="64DFC758" w14:textId="59BB5EEF" w:rsidR="00D7105E" w:rsidRPr="00E26D39" w:rsidRDefault="00D7105E" w:rsidP="00B91978">
      <w:pPr>
        <w:pStyle w:val="ListParagraph"/>
        <w:spacing w:line="480" w:lineRule="auto"/>
        <w:ind w:left="900"/>
        <w:jc w:val="both"/>
        <w:rPr>
          <w:rFonts w:ascii="Times New Roman" w:hAnsi="Times New Roman" w:cs="Times New Roman"/>
          <w:sz w:val="24"/>
          <w:szCs w:val="24"/>
        </w:rPr>
      </w:pPr>
      <w:r w:rsidRPr="00E26D39">
        <w:rPr>
          <w:rFonts w:ascii="Times New Roman" w:hAnsi="Times New Roman" w:cs="Times New Roman"/>
          <w:sz w:val="24"/>
          <w:szCs w:val="24"/>
        </w:rPr>
        <w:t>Pada gambar 3.1</w:t>
      </w:r>
      <w:r w:rsidR="00F63919">
        <w:rPr>
          <w:rFonts w:ascii="Times New Roman" w:hAnsi="Times New Roman" w:cs="Times New Roman"/>
          <w:sz w:val="24"/>
          <w:szCs w:val="24"/>
          <w:lang w:val="en-US"/>
        </w:rPr>
        <w:t>7</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activity diagram</w:t>
      </w:r>
      <w:r w:rsidRPr="00E26D39">
        <w:rPr>
          <w:rFonts w:ascii="Times New Roman" w:hAnsi="Times New Roman" w:cs="Times New Roman"/>
          <w:sz w:val="24"/>
          <w:szCs w:val="24"/>
        </w:rPr>
        <w:t xml:space="preserve"> hapus data anak  menggambarkan alur proses sebagai berikut: </w:t>
      </w:r>
    </w:p>
    <w:p w14:paraId="77EF5EFF"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dashboard</w:t>
      </w:r>
    </w:p>
    <w:p w14:paraId="351C4949"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menu data anak</w:t>
      </w:r>
    </w:p>
    <w:p w14:paraId="193437AF"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ta anak</w:t>
      </w:r>
    </w:p>
    <w:p w14:paraId="0348F6F7"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milih icon hapus</w:t>
      </w:r>
    </w:p>
    <w:p w14:paraId="213712A9"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notifikasi hapus data anak</w:t>
      </w:r>
    </w:p>
    <w:p w14:paraId="58D3A853" w14:textId="77777777" w:rsidR="00D7105E" w:rsidRPr="00E26D39"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Pendata menekan tombol hapus</w:t>
      </w:r>
    </w:p>
    <w:p w14:paraId="4AED5B35" w14:textId="77777777" w:rsidR="00D7105E" w:rsidRDefault="00D7105E">
      <w:pPr>
        <w:pStyle w:val="ListParagraph"/>
        <w:numPr>
          <w:ilvl w:val="0"/>
          <w:numId w:val="28"/>
        </w:numPr>
        <w:spacing w:after="160" w:line="480" w:lineRule="auto"/>
        <w:jc w:val="both"/>
        <w:rPr>
          <w:rFonts w:ascii="Times New Roman" w:hAnsi="Times New Roman" w:cs="Times New Roman"/>
          <w:sz w:val="24"/>
          <w:szCs w:val="24"/>
        </w:rPr>
      </w:pPr>
      <w:r w:rsidRPr="00E26D39">
        <w:rPr>
          <w:rFonts w:ascii="Times New Roman" w:hAnsi="Times New Roman" w:cs="Times New Roman"/>
          <w:sz w:val="24"/>
          <w:szCs w:val="24"/>
        </w:rPr>
        <w:t>Sistem menampilkan halaman data anak</w:t>
      </w:r>
    </w:p>
    <w:p w14:paraId="1BD00E18" w14:textId="77777777" w:rsidR="00FF5AD9" w:rsidRDefault="00FF5AD9" w:rsidP="00FF5AD9">
      <w:pPr>
        <w:pStyle w:val="ListParagraph"/>
        <w:spacing w:after="160" w:line="480" w:lineRule="auto"/>
        <w:ind w:left="1170"/>
        <w:jc w:val="both"/>
        <w:rPr>
          <w:rFonts w:ascii="Times New Roman" w:hAnsi="Times New Roman" w:cs="Times New Roman"/>
          <w:sz w:val="24"/>
          <w:szCs w:val="24"/>
        </w:rPr>
      </w:pPr>
    </w:p>
    <w:p w14:paraId="41F2F8CC" w14:textId="6BCEFCEC" w:rsidR="00FF5AD9" w:rsidRPr="00894DE5" w:rsidRDefault="00894DE5" w:rsidP="00894DE5">
      <w:pPr>
        <w:pStyle w:val="ListParagraph"/>
        <w:numPr>
          <w:ilvl w:val="0"/>
          <w:numId w:val="6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Koordinator</w:t>
      </w:r>
    </w:p>
    <w:p w14:paraId="7BE820A0" w14:textId="6E0B434A" w:rsidR="00894DE5" w:rsidRPr="00894DE5" w:rsidRDefault="00894DE5" w:rsidP="00894DE5">
      <w:pPr>
        <w:pStyle w:val="ListParagraph"/>
        <w:numPr>
          <w:ilvl w:val="0"/>
          <w:numId w:val="6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lastRenderedPageBreak/>
        <w:t xml:space="preserve"> View Data Anak Koordinator</w:t>
      </w:r>
    </w:p>
    <w:p w14:paraId="1FA27615" w14:textId="7DA4F8E9" w:rsidR="00894DE5" w:rsidRPr="00894DE5" w:rsidRDefault="00894DE5" w:rsidP="00894DE5">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3CEE095E" wp14:editId="3E7F06C2">
            <wp:extent cx="4589145" cy="3778250"/>
            <wp:effectExtent l="0" t="0" r="0" b="0"/>
            <wp:docPr id="2539562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956219" name="Picture 253956219"/>
                    <pic:cNvPicPr/>
                  </pic:nvPicPr>
                  <pic:blipFill>
                    <a:blip r:embed="rId63">
                      <a:extLst>
                        <a:ext uri="{28A0092B-C50C-407E-A947-70E740481C1C}">
                          <a14:useLocalDpi xmlns:a14="http://schemas.microsoft.com/office/drawing/2010/main" val="0"/>
                        </a:ext>
                      </a:extLst>
                    </a:blip>
                    <a:stretch>
                      <a:fillRect/>
                    </a:stretch>
                  </pic:blipFill>
                  <pic:spPr>
                    <a:xfrm>
                      <a:off x="0" y="0"/>
                      <a:ext cx="4589145" cy="3778250"/>
                    </a:xfrm>
                    <a:prstGeom prst="rect">
                      <a:avLst/>
                    </a:prstGeom>
                  </pic:spPr>
                </pic:pic>
              </a:graphicData>
            </a:graphic>
          </wp:inline>
        </w:drawing>
      </w:r>
      <w:r>
        <w:rPr>
          <w:rFonts w:ascii="Times New Roman" w:hAnsi="Times New Roman" w:cs="Times New Roman"/>
          <w:b/>
          <w:bCs/>
          <w:sz w:val="24"/>
          <w:szCs w:val="24"/>
          <w:lang w:val="en-US"/>
        </w:rPr>
        <w:t xml:space="preserve"> </w:t>
      </w:r>
    </w:p>
    <w:p w14:paraId="23B86851" w14:textId="6DDAC594" w:rsidR="00894DE5" w:rsidRPr="00894DE5" w:rsidRDefault="00894DE5" w:rsidP="00894DE5">
      <w:pPr>
        <w:pStyle w:val="ListParagraph"/>
        <w:numPr>
          <w:ilvl w:val="0"/>
          <w:numId w:val="6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Verifikasi Data Anak</w:t>
      </w:r>
    </w:p>
    <w:p w14:paraId="6F27BE7A" w14:textId="7616258D" w:rsidR="00894DE5" w:rsidRPr="00894DE5" w:rsidRDefault="00894DE5" w:rsidP="00894DE5">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AAB78B9" wp14:editId="5F429B8F">
            <wp:extent cx="5023485" cy="6153150"/>
            <wp:effectExtent l="0" t="0" r="0" b="0"/>
            <wp:docPr id="144552266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522662" name="Picture 1445522662"/>
                    <pic:cNvPicPr/>
                  </pic:nvPicPr>
                  <pic:blipFill>
                    <a:blip r:embed="rId64">
                      <a:extLst>
                        <a:ext uri="{28A0092B-C50C-407E-A947-70E740481C1C}">
                          <a14:useLocalDpi xmlns:a14="http://schemas.microsoft.com/office/drawing/2010/main" val="0"/>
                        </a:ext>
                      </a:extLst>
                    </a:blip>
                    <a:stretch>
                      <a:fillRect/>
                    </a:stretch>
                  </pic:blipFill>
                  <pic:spPr>
                    <a:xfrm>
                      <a:off x="0" y="0"/>
                      <a:ext cx="5023485" cy="6153150"/>
                    </a:xfrm>
                    <a:prstGeom prst="rect">
                      <a:avLst/>
                    </a:prstGeom>
                  </pic:spPr>
                </pic:pic>
              </a:graphicData>
            </a:graphic>
          </wp:inline>
        </w:drawing>
      </w:r>
    </w:p>
    <w:p w14:paraId="4412B092" w14:textId="1694A33B" w:rsidR="00894DE5" w:rsidRPr="00894DE5" w:rsidRDefault="00894DE5" w:rsidP="00894DE5">
      <w:pPr>
        <w:pStyle w:val="ListParagraph"/>
        <w:numPr>
          <w:ilvl w:val="0"/>
          <w:numId w:val="6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Pimpinan</w:t>
      </w:r>
    </w:p>
    <w:p w14:paraId="37C0A25F" w14:textId="117005E5" w:rsidR="00894DE5" w:rsidRPr="00894DE5" w:rsidRDefault="00894DE5" w:rsidP="00894DE5">
      <w:pPr>
        <w:pStyle w:val="ListParagraph"/>
        <w:numPr>
          <w:ilvl w:val="0"/>
          <w:numId w:val="6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Dashboard Pemetaan</w:t>
      </w:r>
    </w:p>
    <w:p w14:paraId="3D67EF55" w14:textId="04077B09" w:rsidR="00894DE5" w:rsidRPr="00894DE5" w:rsidRDefault="00894DE5" w:rsidP="00894DE5">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E07BA19" wp14:editId="309F2CAE">
            <wp:extent cx="4248150" cy="3714750"/>
            <wp:effectExtent l="0" t="0" r="0" b="0"/>
            <wp:docPr id="14671138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113821" name="Picture 1467113821"/>
                    <pic:cNvPicPr/>
                  </pic:nvPicPr>
                  <pic:blipFill>
                    <a:blip r:embed="rId65">
                      <a:extLst>
                        <a:ext uri="{28A0092B-C50C-407E-A947-70E740481C1C}">
                          <a14:useLocalDpi xmlns:a14="http://schemas.microsoft.com/office/drawing/2010/main" val="0"/>
                        </a:ext>
                      </a:extLst>
                    </a:blip>
                    <a:stretch>
                      <a:fillRect/>
                    </a:stretch>
                  </pic:blipFill>
                  <pic:spPr>
                    <a:xfrm>
                      <a:off x="0" y="0"/>
                      <a:ext cx="4248150" cy="3714750"/>
                    </a:xfrm>
                    <a:prstGeom prst="rect">
                      <a:avLst/>
                    </a:prstGeom>
                  </pic:spPr>
                </pic:pic>
              </a:graphicData>
            </a:graphic>
          </wp:inline>
        </w:drawing>
      </w:r>
    </w:p>
    <w:p w14:paraId="13DCC54A" w14:textId="1DC06228" w:rsidR="00894DE5" w:rsidRPr="00894DE5" w:rsidRDefault="00894DE5" w:rsidP="00894DE5">
      <w:pPr>
        <w:pStyle w:val="ListParagraph"/>
        <w:numPr>
          <w:ilvl w:val="0"/>
          <w:numId w:val="6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View Data Anak</w:t>
      </w:r>
    </w:p>
    <w:p w14:paraId="4225F7BE" w14:textId="5CEB18EB" w:rsidR="00894DE5" w:rsidRPr="00894DE5" w:rsidRDefault="00894DE5" w:rsidP="00894DE5">
      <w:pPr>
        <w:pStyle w:val="ListParagraph"/>
        <w:spacing w:line="480" w:lineRule="auto"/>
        <w:ind w:left="108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227E2D6" wp14:editId="2D5B8AA8">
            <wp:extent cx="4238625" cy="3595370"/>
            <wp:effectExtent l="0" t="0" r="0" b="0"/>
            <wp:docPr id="134053377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533774" name="Picture 1340533774"/>
                    <pic:cNvPicPr/>
                  </pic:nvPicPr>
                  <pic:blipFill>
                    <a:blip r:embed="rId66">
                      <a:extLst>
                        <a:ext uri="{28A0092B-C50C-407E-A947-70E740481C1C}">
                          <a14:useLocalDpi xmlns:a14="http://schemas.microsoft.com/office/drawing/2010/main" val="0"/>
                        </a:ext>
                      </a:extLst>
                    </a:blip>
                    <a:stretch>
                      <a:fillRect/>
                    </a:stretch>
                  </pic:blipFill>
                  <pic:spPr>
                    <a:xfrm>
                      <a:off x="0" y="0"/>
                      <a:ext cx="4238625" cy="3595370"/>
                    </a:xfrm>
                    <a:prstGeom prst="rect">
                      <a:avLst/>
                    </a:prstGeom>
                  </pic:spPr>
                </pic:pic>
              </a:graphicData>
            </a:graphic>
          </wp:inline>
        </w:drawing>
      </w:r>
    </w:p>
    <w:p w14:paraId="17118800" w14:textId="3F95026A" w:rsidR="00894DE5" w:rsidRDefault="00894DE5" w:rsidP="00894DE5">
      <w:pPr>
        <w:pStyle w:val="ListParagraph"/>
        <w:numPr>
          <w:ilvl w:val="0"/>
          <w:numId w:val="6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lang w:val="en-US"/>
        </w:rPr>
        <w:t>Logout</w:t>
      </w:r>
    </w:p>
    <w:p w14:paraId="541FC3DB" w14:textId="77777777" w:rsidR="001A5777" w:rsidRDefault="007600F3" w:rsidP="001A5777">
      <w:pPr>
        <w:pStyle w:val="ListParagraph"/>
        <w:spacing w:line="480" w:lineRule="auto"/>
        <w:jc w:val="center"/>
        <w:rPr>
          <w:rFonts w:ascii="Times New Roman" w:hAnsi="Times New Roman" w:cs="Times New Roman"/>
          <w:sz w:val="24"/>
          <w:szCs w:val="24"/>
        </w:rPr>
      </w:pPr>
      <w:r w:rsidRPr="00E26D39">
        <w:rPr>
          <w:rFonts w:ascii="Times New Roman" w:hAnsi="Times New Roman" w:cs="Times New Roman"/>
          <w:noProof/>
          <w:sz w:val="24"/>
          <w:szCs w:val="24"/>
        </w:rPr>
        <w:lastRenderedPageBreak/>
        <w:drawing>
          <wp:inline distT="0" distB="0" distL="0" distR="0" wp14:anchorId="58730E15" wp14:editId="2FDBF821">
            <wp:extent cx="3592195" cy="3371850"/>
            <wp:effectExtent l="0" t="0" r="0" b="0"/>
            <wp:docPr id="2247065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706516" name="Picture 224706516"/>
                    <pic:cNvPicPr/>
                  </pic:nvPicPr>
                  <pic:blipFill>
                    <a:blip r:embed="rId67">
                      <a:extLst>
                        <a:ext uri="{28A0092B-C50C-407E-A947-70E740481C1C}">
                          <a14:useLocalDpi xmlns:a14="http://schemas.microsoft.com/office/drawing/2010/main" val="0"/>
                        </a:ext>
                      </a:extLst>
                    </a:blip>
                    <a:stretch>
                      <a:fillRect/>
                    </a:stretch>
                  </pic:blipFill>
                  <pic:spPr>
                    <a:xfrm>
                      <a:off x="0" y="0"/>
                      <a:ext cx="3640347" cy="3417048"/>
                    </a:xfrm>
                    <a:prstGeom prst="rect">
                      <a:avLst/>
                    </a:prstGeom>
                  </pic:spPr>
                </pic:pic>
              </a:graphicData>
            </a:graphic>
          </wp:inline>
        </w:drawing>
      </w:r>
    </w:p>
    <w:p w14:paraId="12B86803" w14:textId="2184250F" w:rsidR="001A5777" w:rsidRPr="001A5777" w:rsidRDefault="001A5777" w:rsidP="001A5777">
      <w:pPr>
        <w:pStyle w:val="ListParagraph"/>
        <w:spacing w:line="480" w:lineRule="auto"/>
        <w:ind w:firstLine="270"/>
        <w:jc w:val="center"/>
        <w:rPr>
          <w:rFonts w:ascii="Times New Roman" w:hAnsi="Times New Roman" w:cs="Times New Roman"/>
          <w:b/>
          <w:bCs/>
          <w:sz w:val="24"/>
          <w:szCs w:val="24"/>
        </w:rPr>
      </w:pPr>
      <w:r w:rsidRPr="001A5777">
        <w:rPr>
          <w:rFonts w:ascii="Times New Roman" w:hAnsi="Times New Roman" w:cs="Times New Roman"/>
          <w:sz w:val="24"/>
          <w:szCs w:val="24"/>
        </w:rPr>
        <w:t xml:space="preserve">Gambar </w:t>
      </w:r>
      <w:r w:rsidR="00A40363" w:rsidRPr="001A5777">
        <w:rPr>
          <w:rFonts w:ascii="Times New Roman" w:hAnsi="Times New Roman" w:cs="Times New Roman"/>
          <w:sz w:val="24"/>
          <w:szCs w:val="24"/>
        </w:rPr>
        <w:t>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8</w:t>
      </w:r>
      <w:r w:rsidR="00A40363" w:rsidRPr="001A5777">
        <w:rPr>
          <w:rFonts w:ascii="Times New Roman" w:hAnsi="Times New Roman" w:cs="Times New Roman"/>
          <w:sz w:val="24"/>
          <w:szCs w:val="24"/>
        </w:rPr>
        <w:t xml:space="preserve"> Activity Diagram Logout</w:t>
      </w:r>
    </w:p>
    <w:p w14:paraId="477AED11" w14:textId="24EF5200" w:rsidR="001A5777" w:rsidRPr="001A5777" w:rsidRDefault="001A5777" w:rsidP="001A5777">
      <w:pPr>
        <w:ind w:left="360" w:firstLine="90"/>
        <w:rPr>
          <w:rFonts w:ascii="Times New Roman" w:hAnsi="Times New Roman" w:cs="Times New Roman"/>
          <w:sz w:val="24"/>
          <w:szCs w:val="24"/>
        </w:rPr>
      </w:pPr>
      <w:r w:rsidRPr="001A5777">
        <w:rPr>
          <w:rFonts w:ascii="Times New Roman" w:hAnsi="Times New Roman" w:cs="Times New Roman"/>
          <w:sz w:val="24"/>
          <w:szCs w:val="24"/>
        </w:rPr>
        <w:t>Pada 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8</w:t>
      </w:r>
      <w:r w:rsidRPr="001A5777">
        <w:rPr>
          <w:rFonts w:ascii="Times New Roman" w:hAnsi="Times New Roman" w:cs="Times New Roman"/>
          <w:sz w:val="24"/>
          <w:szCs w:val="24"/>
        </w:rPr>
        <w:t xml:space="preserve"> activity diagram logout  menggambarkan alur proses sebagai berikut: </w:t>
      </w:r>
    </w:p>
    <w:p w14:paraId="51E584EF" w14:textId="77777777" w:rsidR="001A5777" w:rsidRPr="001A5777" w:rsidRDefault="001A5777" w:rsidP="001A5777">
      <w:pPr>
        <w:ind w:left="990" w:hanging="270"/>
        <w:rPr>
          <w:rFonts w:ascii="Times New Roman" w:hAnsi="Times New Roman" w:cs="Times New Roman"/>
          <w:sz w:val="24"/>
          <w:szCs w:val="24"/>
        </w:rPr>
      </w:pPr>
      <w:r w:rsidRPr="001A5777">
        <w:rPr>
          <w:rFonts w:ascii="Times New Roman" w:hAnsi="Times New Roman" w:cs="Times New Roman"/>
          <w:sz w:val="24"/>
          <w:szCs w:val="24"/>
        </w:rPr>
        <w:t>a.</w:t>
      </w:r>
      <w:r w:rsidRPr="001A5777">
        <w:rPr>
          <w:rFonts w:ascii="Times New Roman" w:hAnsi="Times New Roman" w:cs="Times New Roman"/>
          <w:sz w:val="24"/>
          <w:szCs w:val="24"/>
        </w:rPr>
        <w:tab/>
        <w:t>sistem menampilkan halaman dashboard</w:t>
      </w:r>
    </w:p>
    <w:p w14:paraId="6D29A3E8" w14:textId="77777777" w:rsidR="001A5777" w:rsidRPr="001A5777" w:rsidRDefault="001A5777" w:rsidP="001A5777">
      <w:pPr>
        <w:ind w:left="990" w:hanging="270"/>
        <w:rPr>
          <w:rFonts w:ascii="Times New Roman" w:hAnsi="Times New Roman" w:cs="Times New Roman"/>
          <w:sz w:val="24"/>
          <w:szCs w:val="24"/>
        </w:rPr>
      </w:pPr>
      <w:r w:rsidRPr="001A5777">
        <w:rPr>
          <w:rFonts w:ascii="Times New Roman" w:hAnsi="Times New Roman" w:cs="Times New Roman"/>
          <w:sz w:val="24"/>
          <w:szCs w:val="24"/>
        </w:rPr>
        <w:t>b.</w:t>
      </w:r>
      <w:r w:rsidRPr="001A5777">
        <w:rPr>
          <w:rFonts w:ascii="Times New Roman" w:hAnsi="Times New Roman" w:cs="Times New Roman"/>
          <w:sz w:val="24"/>
          <w:szCs w:val="24"/>
        </w:rPr>
        <w:tab/>
        <w:t>pengguna(super admin/pendata)memilih logout di bagian header</w:t>
      </w:r>
    </w:p>
    <w:p w14:paraId="7181E860" w14:textId="77777777" w:rsidR="001A5777" w:rsidRDefault="001A5777" w:rsidP="001A5777">
      <w:pPr>
        <w:ind w:left="990" w:hanging="270"/>
        <w:rPr>
          <w:rFonts w:ascii="Times New Roman" w:hAnsi="Times New Roman" w:cs="Times New Roman"/>
          <w:sz w:val="24"/>
          <w:szCs w:val="24"/>
        </w:rPr>
      </w:pPr>
      <w:r w:rsidRPr="001A5777">
        <w:rPr>
          <w:rFonts w:ascii="Times New Roman" w:hAnsi="Times New Roman" w:cs="Times New Roman"/>
          <w:sz w:val="24"/>
          <w:szCs w:val="24"/>
        </w:rPr>
        <w:t>c.</w:t>
      </w:r>
      <w:r w:rsidRPr="001A5777">
        <w:rPr>
          <w:rFonts w:ascii="Times New Roman" w:hAnsi="Times New Roman" w:cs="Times New Roman"/>
          <w:sz w:val="24"/>
          <w:szCs w:val="24"/>
        </w:rPr>
        <w:tab/>
        <w:t>sistem menampilkan halaman login</w:t>
      </w:r>
    </w:p>
    <w:p w14:paraId="3F49F13C" w14:textId="77777777" w:rsidR="001A5777" w:rsidRDefault="001A5777" w:rsidP="001A5777">
      <w:pPr>
        <w:pStyle w:val="ListParagraph"/>
        <w:spacing w:line="480" w:lineRule="auto"/>
        <w:jc w:val="both"/>
        <w:rPr>
          <w:rFonts w:ascii="Times New Roman" w:hAnsi="Times New Roman" w:cs="Times New Roman"/>
          <w:sz w:val="24"/>
          <w:szCs w:val="24"/>
        </w:rPr>
      </w:pPr>
    </w:p>
    <w:p w14:paraId="171DC256" w14:textId="0651DC9B" w:rsidR="00A85BC3" w:rsidRDefault="00A85BC3">
      <w:pPr>
        <w:pStyle w:val="ListParagraph"/>
        <w:numPr>
          <w:ilvl w:val="3"/>
          <w:numId w:val="54"/>
        </w:numPr>
        <w:spacing w:line="480" w:lineRule="auto"/>
        <w:ind w:left="1440"/>
        <w:jc w:val="both"/>
        <w:rPr>
          <w:rFonts w:ascii="Times New Roman" w:hAnsi="Times New Roman" w:cs="Times New Roman"/>
          <w:b/>
          <w:bCs/>
          <w:sz w:val="24"/>
          <w:szCs w:val="24"/>
          <w:lang w:val="en-US"/>
        </w:rPr>
      </w:pPr>
      <w:r>
        <w:rPr>
          <w:rFonts w:ascii="Times New Roman" w:hAnsi="Times New Roman" w:cs="Times New Roman"/>
          <w:sz w:val="24"/>
          <w:szCs w:val="24"/>
        </w:rPr>
        <w:br w:type="page"/>
      </w:r>
      <w:r>
        <w:rPr>
          <w:rFonts w:ascii="Times New Roman" w:hAnsi="Times New Roman" w:cs="Times New Roman"/>
          <w:b/>
          <w:bCs/>
          <w:sz w:val="24"/>
          <w:szCs w:val="24"/>
          <w:lang w:val="en-US"/>
        </w:rPr>
        <w:lastRenderedPageBreak/>
        <w:t>Squance Diagram</w:t>
      </w:r>
    </w:p>
    <w:p w14:paraId="65300727" w14:textId="1A676F67" w:rsidR="00A85BC3" w:rsidRDefault="00956EBC">
      <w:pPr>
        <w:pStyle w:val="ListParagraph"/>
        <w:numPr>
          <w:ilvl w:val="0"/>
          <w:numId w:val="46"/>
        </w:numPr>
        <w:spacing w:after="160" w:line="480" w:lineRule="auto"/>
        <w:ind w:left="1530" w:hanging="27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Login</w:t>
      </w:r>
    </w:p>
    <w:p w14:paraId="7092970C" w14:textId="33B72F81" w:rsidR="00A85BC3" w:rsidRDefault="00956EBC" w:rsidP="00A85BC3">
      <w:pPr>
        <w:pStyle w:val="ListParagraph"/>
        <w:spacing w:after="160" w:line="480" w:lineRule="auto"/>
        <w:ind w:left="1530" w:hanging="360"/>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15A64454" wp14:editId="3B3252A1">
            <wp:extent cx="4454525" cy="3920247"/>
            <wp:effectExtent l="0" t="0" r="0" b="0"/>
            <wp:docPr id="435795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795343" name="Picture 435795343"/>
                    <pic:cNvPicPr/>
                  </pic:nvPicPr>
                  <pic:blipFill>
                    <a:blip r:embed="rId68">
                      <a:extLst>
                        <a:ext uri="{28A0092B-C50C-407E-A947-70E740481C1C}">
                          <a14:useLocalDpi xmlns:a14="http://schemas.microsoft.com/office/drawing/2010/main" val="0"/>
                        </a:ext>
                      </a:extLst>
                    </a:blip>
                    <a:stretch>
                      <a:fillRect/>
                    </a:stretch>
                  </pic:blipFill>
                  <pic:spPr>
                    <a:xfrm>
                      <a:off x="0" y="0"/>
                      <a:ext cx="4460676" cy="3925661"/>
                    </a:xfrm>
                    <a:prstGeom prst="rect">
                      <a:avLst/>
                    </a:prstGeom>
                  </pic:spPr>
                </pic:pic>
              </a:graphicData>
            </a:graphic>
          </wp:inline>
        </w:drawing>
      </w:r>
      <w:r w:rsidR="00A85BC3">
        <w:rPr>
          <w:rFonts w:ascii="Times New Roman" w:hAnsi="Times New Roman" w:cs="Times New Roman"/>
          <w:b/>
          <w:bCs/>
          <w:sz w:val="24"/>
          <w:szCs w:val="24"/>
          <w:lang w:val="en-US"/>
        </w:rPr>
        <w:t xml:space="preserve"> </w:t>
      </w:r>
    </w:p>
    <w:p w14:paraId="7B9DB278" w14:textId="5BF66391" w:rsidR="00A85BC3" w:rsidRDefault="00A85BC3" w:rsidP="00A85BC3">
      <w:pPr>
        <w:pStyle w:val="ListParagraph"/>
        <w:spacing w:after="160" w:line="480" w:lineRule="auto"/>
        <w:ind w:left="1530" w:hanging="360"/>
        <w:jc w:val="center"/>
        <w:rPr>
          <w:rFonts w:ascii="Times New Roman" w:hAnsi="Times New Roman" w:cs="Times New Roman"/>
          <w:sz w:val="24"/>
          <w:szCs w:val="24"/>
          <w:lang w:val="en-US"/>
        </w:rPr>
      </w:pPr>
      <w:r w:rsidRPr="00A85BC3">
        <w:rPr>
          <w:rFonts w:ascii="Times New Roman" w:hAnsi="Times New Roman" w:cs="Times New Roman"/>
          <w:sz w:val="24"/>
          <w:szCs w:val="24"/>
          <w:lang w:val="en-US"/>
        </w:rPr>
        <w:t>Gambar 3.1</w:t>
      </w:r>
      <w:r w:rsidR="00F63919">
        <w:rPr>
          <w:rFonts w:ascii="Times New Roman" w:hAnsi="Times New Roman" w:cs="Times New Roman"/>
          <w:sz w:val="24"/>
          <w:szCs w:val="24"/>
          <w:lang w:val="en-US"/>
        </w:rPr>
        <w:t>9</w:t>
      </w:r>
      <w:r w:rsidRPr="00A85BC3">
        <w:rPr>
          <w:rFonts w:ascii="Times New Roman" w:hAnsi="Times New Roman" w:cs="Times New Roman"/>
          <w:sz w:val="24"/>
          <w:szCs w:val="24"/>
          <w:lang w:val="en-US"/>
        </w:rPr>
        <w:t xml:space="preserve"> Sequance Diagram Login </w:t>
      </w:r>
    </w:p>
    <w:p w14:paraId="3A10908A" w14:textId="13D3BA5E" w:rsidR="001A5777" w:rsidRPr="001A5777" w:rsidRDefault="001A5777" w:rsidP="001A5777">
      <w:pPr>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A40363">
        <w:rPr>
          <w:rFonts w:ascii="Times New Roman" w:hAnsi="Times New Roman" w:cs="Times New Roman"/>
          <w:sz w:val="24"/>
          <w:szCs w:val="24"/>
          <w:lang w:val="en-US"/>
        </w:rPr>
        <w:t>1</w:t>
      </w:r>
      <w:r w:rsidR="00F63919">
        <w:rPr>
          <w:rFonts w:ascii="Times New Roman" w:hAnsi="Times New Roman" w:cs="Times New Roman"/>
          <w:sz w:val="24"/>
          <w:szCs w:val="24"/>
          <w:lang w:val="en-US"/>
        </w:rPr>
        <w:t>9</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login </w:t>
      </w:r>
      <w:r w:rsidRPr="001A5777">
        <w:rPr>
          <w:rFonts w:ascii="Times New Roman" w:hAnsi="Times New Roman" w:cs="Times New Roman"/>
          <w:sz w:val="24"/>
          <w:szCs w:val="24"/>
        </w:rPr>
        <w:t xml:space="preserve">menggambarkan alur proses sebagai berikut: </w:t>
      </w:r>
    </w:p>
    <w:p w14:paraId="3B7901D3" w14:textId="4168F2C7" w:rsidR="00A85BC3" w:rsidRPr="00A85BC3" w:rsidRDefault="00A85BC3">
      <w:pPr>
        <w:pStyle w:val="ListParagraph"/>
        <w:numPr>
          <w:ilvl w:val="6"/>
          <w:numId w:val="55"/>
        </w:numPr>
        <w:spacing w:after="160" w:line="480" w:lineRule="auto"/>
        <w:ind w:left="2070" w:hanging="540"/>
        <w:rPr>
          <w:rFonts w:ascii="Times New Roman" w:hAnsi="Times New Roman" w:cs="Times New Roman"/>
          <w:sz w:val="24"/>
          <w:szCs w:val="24"/>
          <w:lang w:val="en-US"/>
        </w:rPr>
      </w:pPr>
      <w:r w:rsidRPr="00A85BC3">
        <w:rPr>
          <w:rFonts w:ascii="Times New Roman" w:hAnsi="Times New Roman" w:cs="Times New Roman"/>
          <w:sz w:val="24"/>
          <w:szCs w:val="24"/>
          <w:lang w:val="en-US"/>
        </w:rPr>
        <w:t>Super admin/pendata masuk ke dalam web PMKS</w:t>
      </w:r>
    </w:p>
    <w:p w14:paraId="341BDD29" w14:textId="0B05E7A7" w:rsidR="00A85BC3" w:rsidRPr="00A85BC3" w:rsidRDefault="00A85BC3">
      <w:pPr>
        <w:pStyle w:val="ListParagraph"/>
        <w:numPr>
          <w:ilvl w:val="6"/>
          <w:numId w:val="55"/>
        </w:numPr>
        <w:spacing w:after="160" w:line="480" w:lineRule="auto"/>
        <w:ind w:left="2070" w:hanging="540"/>
        <w:rPr>
          <w:rFonts w:ascii="Times New Roman" w:hAnsi="Times New Roman" w:cs="Times New Roman"/>
          <w:sz w:val="24"/>
          <w:szCs w:val="24"/>
          <w:lang w:val="en-US"/>
        </w:rPr>
      </w:pPr>
      <w:r w:rsidRPr="00A85BC3">
        <w:rPr>
          <w:rFonts w:ascii="Times New Roman" w:hAnsi="Times New Roman" w:cs="Times New Roman"/>
          <w:sz w:val="24"/>
          <w:szCs w:val="24"/>
          <w:lang w:val="en-US"/>
        </w:rPr>
        <w:t>Sistem menampilkan halaman login</w:t>
      </w:r>
    </w:p>
    <w:p w14:paraId="6C095FB3" w14:textId="733797B4" w:rsidR="00A85BC3" w:rsidRPr="00A85BC3" w:rsidRDefault="00A85BC3">
      <w:pPr>
        <w:pStyle w:val="ListParagraph"/>
        <w:numPr>
          <w:ilvl w:val="6"/>
          <w:numId w:val="55"/>
        </w:numPr>
        <w:spacing w:after="160" w:line="480" w:lineRule="auto"/>
        <w:ind w:left="2070" w:hanging="540"/>
        <w:rPr>
          <w:rFonts w:ascii="Times New Roman" w:hAnsi="Times New Roman" w:cs="Times New Roman"/>
          <w:sz w:val="24"/>
          <w:szCs w:val="24"/>
          <w:lang w:val="en-US"/>
        </w:rPr>
      </w:pPr>
      <w:r w:rsidRPr="00A85BC3">
        <w:rPr>
          <w:rFonts w:ascii="Times New Roman" w:hAnsi="Times New Roman" w:cs="Times New Roman"/>
          <w:sz w:val="24"/>
          <w:szCs w:val="24"/>
          <w:lang w:val="en-US"/>
        </w:rPr>
        <w:t>Pengguna memasukkan username dan password</w:t>
      </w:r>
    </w:p>
    <w:p w14:paraId="0F75375A" w14:textId="607BA315" w:rsidR="00A85BC3" w:rsidRPr="00A85BC3" w:rsidRDefault="00A85BC3">
      <w:pPr>
        <w:pStyle w:val="ListParagraph"/>
        <w:numPr>
          <w:ilvl w:val="6"/>
          <w:numId w:val="55"/>
        </w:numPr>
        <w:spacing w:after="160" w:line="480" w:lineRule="auto"/>
        <w:ind w:left="2070" w:hanging="540"/>
        <w:rPr>
          <w:rFonts w:ascii="Times New Roman" w:hAnsi="Times New Roman" w:cs="Times New Roman"/>
          <w:sz w:val="24"/>
          <w:szCs w:val="24"/>
          <w:lang w:val="en-US"/>
        </w:rPr>
      </w:pPr>
      <w:r w:rsidRPr="00A85BC3">
        <w:rPr>
          <w:rFonts w:ascii="Times New Roman" w:hAnsi="Times New Roman" w:cs="Times New Roman"/>
          <w:sz w:val="24"/>
          <w:szCs w:val="24"/>
          <w:lang w:val="en-US"/>
        </w:rPr>
        <w:t>Sistem melakukan verifikasi username dan password</w:t>
      </w:r>
    </w:p>
    <w:p w14:paraId="7890C477" w14:textId="7E24F446" w:rsidR="00A85BC3" w:rsidRDefault="00A85BC3">
      <w:pPr>
        <w:pStyle w:val="ListParagraph"/>
        <w:numPr>
          <w:ilvl w:val="6"/>
          <w:numId w:val="55"/>
        </w:numPr>
        <w:spacing w:after="160" w:line="480" w:lineRule="auto"/>
        <w:ind w:left="2070" w:hanging="540"/>
        <w:rPr>
          <w:rFonts w:ascii="Times New Roman" w:hAnsi="Times New Roman" w:cs="Times New Roman"/>
          <w:sz w:val="24"/>
          <w:szCs w:val="24"/>
          <w:lang w:val="en-US"/>
        </w:rPr>
      </w:pPr>
      <w:r w:rsidRPr="00A85BC3">
        <w:rPr>
          <w:rFonts w:ascii="Times New Roman" w:hAnsi="Times New Roman" w:cs="Times New Roman"/>
          <w:sz w:val="24"/>
          <w:szCs w:val="24"/>
          <w:lang w:val="en-US"/>
        </w:rPr>
        <w:t>Jika username dan password benar berdasarkan di database  maka sistem akan menampilkan halaman dashboard,dan jika tidak sesuai maka akan menampilkan halaman logi</w:t>
      </w:r>
      <w:r w:rsidR="00956EBC">
        <w:rPr>
          <w:rFonts w:ascii="Times New Roman" w:hAnsi="Times New Roman" w:cs="Times New Roman"/>
          <w:sz w:val="24"/>
          <w:szCs w:val="24"/>
          <w:lang w:val="en-US"/>
        </w:rPr>
        <w:t>n</w:t>
      </w:r>
    </w:p>
    <w:p w14:paraId="0E2EBABE" w14:textId="0FF32A36" w:rsidR="00956EBC" w:rsidRPr="001A5777" w:rsidRDefault="00956EBC">
      <w:pPr>
        <w:pStyle w:val="ListParagraph"/>
        <w:numPr>
          <w:ilvl w:val="0"/>
          <w:numId w:val="46"/>
        </w:numPr>
        <w:spacing w:after="160" w:line="480" w:lineRule="auto"/>
        <w:ind w:left="1530" w:hanging="270"/>
        <w:rPr>
          <w:rFonts w:ascii="Times New Roman" w:hAnsi="Times New Roman" w:cs="Times New Roman"/>
          <w:b/>
          <w:bCs/>
          <w:sz w:val="24"/>
          <w:szCs w:val="24"/>
          <w:lang w:val="en-US"/>
        </w:rPr>
      </w:pPr>
      <w:r w:rsidRPr="001A5777">
        <w:rPr>
          <w:rFonts w:ascii="Times New Roman" w:hAnsi="Times New Roman" w:cs="Times New Roman"/>
          <w:b/>
          <w:bCs/>
          <w:sz w:val="24"/>
          <w:szCs w:val="24"/>
          <w:lang w:val="en-US"/>
        </w:rPr>
        <w:lastRenderedPageBreak/>
        <w:t xml:space="preserve">Super </w:t>
      </w:r>
      <w:r w:rsidR="001A5777" w:rsidRPr="001A5777">
        <w:rPr>
          <w:rFonts w:ascii="Times New Roman" w:hAnsi="Times New Roman" w:cs="Times New Roman"/>
          <w:b/>
          <w:bCs/>
          <w:sz w:val="24"/>
          <w:szCs w:val="24"/>
          <w:lang w:val="en-US"/>
        </w:rPr>
        <w:t>Admin</w:t>
      </w:r>
    </w:p>
    <w:p w14:paraId="512FFDEC" w14:textId="4D29F91B" w:rsidR="00956EBC" w:rsidRDefault="00FC4970">
      <w:pPr>
        <w:pStyle w:val="ListParagraph"/>
        <w:numPr>
          <w:ilvl w:val="0"/>
          <w:numId w:val="47"/>
        </w:numPr>
        <w:spacing w:after="160" w:line="480" w:lineRule="auto"/>
        <w:ind w:left="1890" w:hanging="450"/>
        <w:rPr>
          <w:rFonts w:ascii="Times New Roman" w:hAnsi="Times New Roman" w:cs="Times New Roman"/>
          <w:b/>
          <w:bCs/>
          <w:sz w:val="24"/>
          <w:szCs w:val="24"/>
          <w:lang w:val="en-US"/>
        </w:rPr>
      </w:pPr>
      <w:r>
        <w:rPr>
          <w:rFonts w:ascii="Times New Roman" w:hAnsi="Times New Roman" w:cs="Times New Roman"/>
          <w:b/>
          <w:bCs/>
          <w:sz w:val="24"/>
          <w:szCs w:val="24"/>
          <w:lang w:val="en-US"/>
        </w:rPr>
        <w:t>Dashboard Pemetaan</w:t>
      </w:r>
    </w:p>
    <w:p w14:paraId="4C191A97" w14:textId="00DA0F1D" w:rsidR="00FC4970" w:rsidRDefault="00FC4970" w:rsidP="00FC4970">
      <w:pPr>
        <w:pStyle w:val="ListParagraph"/>
        <w:spacing w:after="160" w:line="480" w:lineRule="auto"/>
        <w:ind w:left="1890"/>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8826A2E" wp14:editId="536EF37C">
            <wp:extent cx="3743325" cy="3162300"/>
            <wp:effectExtent l="0" t="0" r="0" b="0"/>
            <wp:docPr id="130972009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720098" name="Picture 1309720098"/>
                    <pic:cNvPicPr/>
                  </pic:nvPicPr>
                  <pic:blipFill>
                    <a:blip r:embed="rId69">
                      <a:extLst>
                        <a:ext uri="{28A0092B-C50C-407E-A947-70E740481C1C}">
                          <a14:useLocalDpi xmlns:a14="http://schemas.microsoft.com/office/drawing/2010/main" val="0"/>
                        </a:ext>
                      </a:extLst>
                    </a:blip>
                    <a:stretch>
                      <a:fillRect/>
                    </a:stretch>
                  </pic:blipFill>
                  <pic:spPr>
                    <a:xfrm>
                      <a:off x="0" y="0"/>
                      <a:ext cx="3743325" cy="3162300"/>
                    </a:xfrm>
                    <a:prstGeom prst="rect">
                      <a:avLst/>
                    </a:prstGeom>
                  </pic:spPr>
                </pic:pic>
              </a:graphicData>
            </a:graphic>
          </wp:inline>
        </w:drawing>
      </w:r>
    </w:p>
    <w:p w14:paraId="0501091A" w14:textId="086E942C" w:rsidR="00FC4970" w:rsidRPr="001A5777" w:rsidRDefault="00FC4970">
      <w:pPr>
        <w:pStyle w:val="ListParagraph"/>
        <w:numPr>
          <w:ilvl w:val="0"/>
          <w:numId w:val="47"/>
        </w:numPr>
        <w:spacing w:after="160" w:line="480" w:lineRule="auto"/>
        <w:ind w:left="1890" w:hanging="450"/>
        <w:rPr>
          <w:rFonts w:ascii="Times New Roman" w:hAnsi="Times New Roman" w:cs="Times New Roman"/>
          <w:b/>
          <w:bCs/>
          <w:sz w:val="24"/>
          <w:szCs w:val="24"/>
          <w:lang w:val="en-US"/>
        </w:rPr>
      </w:pPr>
      <w:r>
        <w:rPr>
          <w:rFonts w:ascii="Times New Roman" w:hAnsi="Times New Roman" w:cs="Times New Roman"/>
          <w:b/>
          <w:bCs/>
          <w:sz w:val="24"/>
          <w:szCs w:val="24"/>
          <w:lang w:val="en-US"/>
        </w:rPr>
        <w:t>Tambah Akun</w:t>
      </w:r>
    </w:p>
    <w:p w14:paraId="799DC194" w14:textId="22F27E90" w:rsidR="00956EBC" w:rsidRDefault="00956EBC" w:rsidP="00FC4970">
      <w:pPr>
        <w:pStyle w:val="ListParagraph"/>
        <w:spacing w:after="160" w:line="480" w:lineRule="auto"/>
        <w:ind w:left="900" w:hanging="90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BEE2FE1" wp14:editId="19F5E8D8">
            <wp:extent cx="3550920" cy="3043739"/>
            <wp:effectExtent l="0" t="0" r="0" b="0"/>
            <wp:docPr id="544276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76735" name="Picture 544276735"/>
                    <pic:cNvPicPr/>
                  </pic:nvPicPr>
                  <pic:blipFill>
                    <a:blip r:embed="rId70">
                      <a:extLst>
                        <a:ext uri="{28A0092B-C50C-407E-A947-70E740481C1C}">
                          <a14:useLocalDpi xmlns:a14="http://schemas.microsoft.com/office/drawing/2010/main" val="0"/>
                        </a:ext>
                      </a:extLst>
                    </a:blip>
                    <a:stretch>
                      <a:fillRect/>
                    </a:stretch>
                  </pic:blipFill>
                  <pic:spPr>
                    <a:xfrm>
                      <a:off x="0" y="0"/>
                      <a:ext cx="3591158" cy="3078230"/>
                    </a:xfrm>
                    <a:prstGeom prst="rect">
                      <a:avLst/>
                    </a:prstGeom>
                  </pic:spPr>
                </pic:pic>
              </a:graphicData>
            </a:graphic>
          </wp:inline>
        </w:drawing>
      </w:r>
    </w:p>
    <w:p w14:paraId="631024C8" w14:textId="1F213651" w:rsidR="00984961" w:rsidRDefault="00984961" w:rsidP="00984961">
      <w:pPr>
        <w:pStyle w:val="ListParagraph"/>
        <w:spacing w:after="160" w:line="480" w:lineRule="auto"/>
        <w:ind w:left="900" w:hanging="90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F63919">
        <w:rPr>
          <w:rFonts w:ascii="Times New Roman" w:hAnsi="Times New Roman" w:cs="Times New Roman"/>
          <w:sz w:val="24"/>
          <w:szCs w:val="24"/>
          <w:lang w:val="en-US"/>
        </w:rPr>
        <w:t>20</w:t>
      </w:r>
      <w:r w:rsidR="00A4036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quance </w:t>
      </w:r>
      <w:r w:rsidR="00A40363">
        <w:rPr>
          <w:rFonts w:ascii="Times New Roman" w:hAnsi="Times New Roman" w:cs="Times New Roman"/>
          <w:sz w:val="24"/>
          <w:szCs w:val="24"/>
          <w:lang w:val="en-US"/>
        </w:rPr>
        <w:t>Diagram Tambah User</w:t>
      </w:r>
    </w:p>
    <w:p w14:paraId="26B571F3" w14:textId="45CBBB60" w:rsidR="001A5777" w:rsidRPr="001A5777" w:rsidRDefault="001A5777" w:rsidP="001A5777">
      <w:pPr>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F63919">
        <w:rPr>
          <w:rFonts w:ascii="Times New Roman" w:hAnsi="Times New Roman" w:cs="Times New Roman"/>
          <w:sz w:val="24"/>
          <w:szCs w:val="24"/>
          <w:lang w:val="en-US"/>
        </w:rPr>
        <w:t>20</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tambah user </w:t>
      </w:r>
      <w:r w:rsidRPr="001A5777">
        <w:rPr>
          <w:rFonts w:ascii="Times New Roman" w:hAnsi="Times New Roman" w:cs="Times New Roman"/>
          <w:sz w:val="24"/>
          <w:szCs w:val="24"/>
        </w:rPr>
        <w:t xml:space="preserve">menggambarkan alur proses sebagai berikut: </w:t>
      </w:r>
    </w:p>
    <w:p w14:paraId="4A1C1305" w14:textId="54E65417"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lastRenderedPageBreak/>
        <w:t>Sistem menampilkan halaman dashboar</w:t>
      </w:r>
    </w:p>
    <w:p w14:paraId="16C8378E" w14:textId="27C446F3"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uper admin memilih menu userlog</w:t>
      </w:r>
    </w:p>
    <w:p w14:paraId="2622E2B8" w14:textId="3F86797F"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admin yang di simpan di database</w:t>
      </w:r>
    </w:p>
    <w:p w14:paraId="1D1D48C4" w14:textId="7B32198B"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seluruh data user yang telah tersimpan</w:t>
      </w:r>
    </w:p>
    <w:p w14:paraId="5869B892" w14:textId="631AB9D7"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uper admin memilih menu add new</w:t>
      </w:r>
    </w:p>
    <w:p w14:paraId="40C29441" w14:textId="0BCA951C"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form tambah user</w:t>
      </w:r>
    </w:p>
    <w:p w14:paraId="70EC2DBD" w14:textId="45F91130"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uper admin mengisi form user</w:t>
      </w:r>
    </w:p>
    <w:p w14:paraId="6CF743A2" w14:textId="77704752"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uper admin menekan tombol user</w:t>
      </w:r>
    </w:p>
    <w:p w14:paraId="4B0CB811" w14:textId="7642D2D1" w:rsidR="00984961" w:rsidRDefault="00984961">
      <w:pPr>
        <w:pStyle w:val="ListParagraph"/>
        <w:numPr>
          <w:ilvl w:val="6"/>
          <w:numId w:val="54"/>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Data tersebut akan tersimpan ke database</w:t>
      </w:r>
    </w:p>
    <w:p w14:paraId="6AA1FDB3" w14:textId="403B62B3" w:rsidR="00984961" w:rsidRPr="00984961" w:rsidRDefault="00984961">
      <w:pPr>
        <w:pStyle w:val="ListParagraph"/>
        <w:numPr>
          <w:ilvl w:val="6"/>
          <w:numId w:val="54"/>
        </w:numPr>
        <w:spacing w:after="160" w:line="480" w:lineRule="auto"/>
        <w:ind w:left="1170" w:hanging="45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user</w:t>
      </w:r>
    </w:p>
    <w:p w14:paraId="615CCDD6" w14:textId="6711F636" w:rsidR="00956EBC" w:rsidRPr="001A5777" w:rsidRDefault="00956EBC">
      <w:pPr>
        <w:pStyle w:val="ListParagraph"/>
        <w:numPr>
          <w:ilvl w:val="0"/>
          <w:numId w:val="47"/>
        </w:numPr>
        <w:spacing w:after="160" w:line="480" w:lineRule="auto"/>
        <w:ind w:left="1890" w:hanging="450"/>
        <w:rPr>
          <w:rFonts w:ascii="Times New Roman" w:hAnsi="Times New Roman" w:cs="Times New Roman"/>
          <w:b/>
          <w:bCs/>
          <w:sz w:val="24"/>
          <w:szCs w:val="24"/>
          <w:lang w:val="en-US"/>
        </w:rPr>
      </w:pPr>
      <w:r w:rsidRPr="001A5777">
        <w:rPr>
          <w:rFonts w:ascii="Times New Roman" w:hAnsi="Times New Roman" w:cs="Times New Roman"/>
          <w:b/>
          <w:bCs/>
          <w:sz w:val="24"/>
          <w:szCs w:val="24"/>
          <w:lang w:val="en-US"/>
        </w:rPr>
        <w:t xml:space="preserve">View </w:t>
      </w:r>
      <w:r w:rsidR="00626022">
        <w:rPr>
          <w:rFonts w:ascii="Times New Roman" w:hAnsi="Times New Roman" w:cs="Times New Roman"/>
          <w:b/>
          <w:bCs/>
          <w:sz w:val="24"/>
          <w:szCs w:val="24"/>
          <w:lang w:val="en-US"/>
        </w:rPr>
        <w:t>U</w:t>
      </w:r>
      <w:r w:rsidRPr="001A5777">
        <w:rPr>
          <w:rFonts w:ascii="Times New Roman" w:hAnsi="Times New Roman" w:cs="Times New Roman"/>
          <w:b/>
          <w:bCs/>
          <w:sz w:val="24"/>
          <w:szCs w:val="24"/>
          <w:lang w:val="en-US"/>
        </w:rPr>
        <w:t>ser</w:t>
      </w:r>
    </w:p>
    <w:p w14:paraId="1084F06B" w14:textId="649B942B" w:rsidR="00956EBC" w:rsidRDefault="00956EBC" w:rsidP="001A5777">
      <w:pPr>
        <w:pStyle w:val="ListParagraph"/>
        <w:spacing w:after="160" w:line="480" w:lineRule="auto"/>
        <w:ind w:left="2520" w:hanging="198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901F6C" wp14:editId="4CE60F19">
            <wp:extent cx="5221527" cy="5593404"/>
            <wp:effectExtent l="0" t="0" r="0" b="0"/>
            <wp:docPr id="5469675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67531" name="Picture 546967531"/>
                    <pic:cNvPicPr/>
                  </pic:nvPicPr>
                  <pic:blipFill>
                    <a:blip r:embed="rId71">
                      <a:extLst>
                        <a:ext uri="{28A0092B-C50C-407E-A947-70E740481C1C}">
                          <a14:useLocalDpi xmlns:a14="http://schemas.microsoft.com/office/drawing/2010/main" val="0"/>
                        </a:ext>
                      </a:extLst>
                    </a:blip>
                    <a:stretch>
                      <a:fillRect/>
                    </a:stretch>
                  </pic:blipFill>
                  <pic:spPr>
                    <a:xfrm>
                      <a:off x="0" y="0"/>
                      <a:ext cx="5247996" cy="5621758"/>
                    </a:xfrm>
                    <a:prstGeom prst="rect">
                      <a:avLst/>
                    </a:prstGeom>
                  </pic:spPr>
                </pic:pic>
              </a:graphicData>
            </a:graphic>
          </wp:inline>
        </w:drawing>
      </w:r>
    </w:p>
    <w:p w14:paraId="752CA037" w14:textId="0A58CD5E" w:rsidR="00984961" w:rsidRDefault="00984961" w:rsidP="001A5777">
      <w:pPr>
        <w:pStyle w:val="ListParagraph"/>
        <w:spacing w:after="160" w:line="480" w:lineRule="auto"/>
        <w:ind w:left="2520" w:hanging="16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F63919">
        <w:rPr>
          <w:rFonts w:ascii="Times New Roman" w:hAnsi="Times New Roman" w:cs="Times New Roman"/>
          <w:sz w:val="24"/>
          <w:szCs w:val="24"/>
          <w:lang w:val="en-US"/>
        </w:rPr>
        <w:t>21</w:t>
      </w:r>
      <w:r w:rsidR="00A40363">
        <w:rPr>
          <w:rFonts w:ascii="Times New Roman" w:hAnsi="Times New Roman" w:cs="Times New Roman"/>
          <w:sz w:val="24"/>
          <w:szCs w:val="24"/>
          <w:lang w:val="en-US"/>
        </w:rPr>
        <w:t xml:space="preserve"> Sequance Diagram View User</w:t>
      </w:r>
    </w:p>
    <w:p w14:paraId="4C12B083" w14:textId="471288BA" w:rsidR="001A5777" w:rsidRPr="001A5777" w:rsidRDefault="001A5777"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F63919">
        <w:rPr>
          <w:rFonts w:ascii="Times New Roman" w:hAnsi="Times New Roman" w:cs="Times New Roman"/>
          <w:sz w:val="24"/>
          <w:szCs w:val="24"/>
          <w:lang w:val="en-US"/>
        </w:rPr>
        <w:t>21</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view user </w:t>
      </w:r>
      <w:r w:rsidRPr="001A5777">
        <w:rPr>
          <w:rFonts w:ascii="Times New Roman" w:hAnsi="Times New Roman" w:cs="Times New Roman"/>
          <w:sz w:val="24"/>
          <w:szCs w:val="24"/>
        </w:rPr>
        <w:t xml:space="preserve">menggambarkan alur proses sebagai berikut: </w:t>
      </w:r>
    </w:p>
    <w:p w14:paraId="3C92BC31" w14:textId="3CAEA0C3" w:rsidR="00984961" w:rsidRDefault="00984961" w:rsidP="0077029F">
      <w:pPr>
        <w:pStyle w:val="ListParagraph"/>
        <w:numPr>
          <w:ilvl w:val="6"/>
          <w:numId w:val="13"/>
        </w:numPr>
        <w:spacing w:after="160" w:line="480" w:lineRule="auto"/>
        <w:ind w:left="90" w:firstLine="990"/>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2937704F" w14:textId="034F3950" w:rsidR="00984961" w:rsidRDefault="00984961" w:rsidP="0077029F">
      <w:pPr>
        <w:pStyle w:val="ListParagraph"/>
        <w:numPr>
          <w:ilvl w:val="6"/>
          <w:numId w:val="13"/>
        </w:numPr>
        <w:spacing w:after="160" w:line="480" w:lineRule="auto"/>
        <w:ind w:left="90" w:firstLine="990"/>
        <w:jc w:val="both"/>
        <w:rPr>
          <w:rFonts w:ascii="Times New Roman" w:hAnsi="Times New Roman" w:cs="Times New Roman"/>
          <w:sz w:val="24"/>
          <w:szCs w:val="24"/>
          <w:lang w:val="en-US"/>
        </w:rPr>
      </w:pPr>
      <w:r>
        <w:rPr>
          <w:rFonts w:ascii="Times New Roman" w:hAnsi="Times New Roman" w:cs="Times New Roman"/>
          <w:sz w:val="24"/>
          <w:szCs w:val="24"/>
          <w:lang w:val="en-US"/>
        </w:rPr>
        <w:t>Super admin memilih menu userlog</w:t>
      </w:r>
    </w:p>
    <w:p w14:paraId="388567B3" w14:textId="15F2D49E" w:rsidR="00984961" w:rsidRDefault="00984961" w:rsidP="0077029F">
      <w:pPr>
        <w:pStyle w:val="ListParagraph"/>
        <w:numPr>
          <w:ilvl w:val="6"/>
          <w:numId w:val="13"/>
        </w:numPr>
        <w:spacing w:after="160" w:line="480" w:lineRule="auto"/>
        <w:ind w:left="90" w:firstLine="990"/>
        <w:jc w:val="both"/>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user yang tersimpan di database</w:t>
      </w:r>
    </w:p>
    <w:p w14:paraId="0E24BC48" w14:textId="34F3F518" w:rsidR="00984961" w:rsidRDefault="00984961" w:rsidP="0077029F">
      <w:pPr>
        <w:pStyle w:val="ListParagraph"/>
        <w:numPr>
          <w:ilvl w:val="6"/>
          <w:numId w:val="13"/>
        </w:numPr>
        <w:spacing w:after="160" w:line="480" w:lineRule="auto"/>
        <w:ind w:left="90" w:firstLine="990"/>
        <w:jc w:val="both"/>
        <w:rPr>
          <w:rFonts w:ascii="Times New Roman" w:hAnsi="Times New Roman" w:cs="Times New Roman"/>
          <w:sz w:val="24"/>
          <w:szCs w:val="24"/>
          <w:lang w:val="en-US"/>
        </w:rPr>
      </w:pPr>
      <w:r>
        <w:rPr>
          <w:rFonts w:ascii="Times New Roman" w:hAnsi="Times New Roman" w:cs="Times New Roman"/>
          <w:sz w:val="24"/>
          <w:szCs w:val="24"/>
          <w:lang w:val="en-US"/>
        </w:rPr>
        <w:t>Sistem menampilkan semua data user yang di daftarkan</w:t>
      </w:r>
    </w:p>
    <w:p w14:paraId="4D4C4124" w14:textId="5BEA03FD" w:rsidR="00956EBC" w:rsidRPr="005B541D" w:rsidRDefault="00956EBC">
      <w:pPr>
        <w:pStyle w:val="ListParagraph"/>
        <w:numPr>
          <w:ilvl w:val="0"/>
          <w:numId w:val="47"/>
        </w:numPr>
        <w:spacing w:after="160" w:line="480" w:lineRule="auto"/>
        <w:ind w:left="1980" w:hanging="540"/>
        <w:rPr>
          <w:rFonts w:ascii="Times New Roman" w:hAnsi="Times New Roman" w:cs="Times New Roman"/>
          <w:b/>
          <w:bCs/>
          <w:sz w:val="24"/>
          <w:szCs w:val="24"/>
          <w:lang w:val="en-US"/>
        </w:rPr>
      </w:pPr>
      <w:r w:rsidRPr="005B541D">
        <w:rPr>
          <w:rFonts w:ascii="Times New Roman" w:hAnsi="Times New Roman" w:cs="Times New Roman"/>
          <w:b/>
          <w:bCs/>
          <w:sz w:val="24"/>
          <w:szCs w:val="24"/>
          <w:lang w:val="en-US"/>
        </w:rPr>
        <w:lastRenderedPageBreak/>
        <w:t xml:space="preserve">Mengubah </w:t>
      </w:r>
      <w:r w:rsidR="005B541D" w:rsidRPr="005B541D">
        <w:rPr>
          <w:rFonts w:ascii="Times New Roman" w:hAnsi="Times New Roman" w:cs="Times New Roman"/>
          <w:b/>
          <w:bCs/>
          <w:sz w:val="24"/>
          <w:szCs w:val="24"/>
          <w:lang w:val="en-US"/>
        </w:rPr>
        <w:t>Data User</w:t>
      </w:r>
    </w:p>
    <w:p w14:paraId="50348F4D" w14:textId="0B37C83A" w:rsidR="00956EBC" w:rsidRDefault="00956EBC" w:rsidP="00184C94">
      <w:pPr>
        <w:pStyle w:val="ListParagraph"/>
        <w:spacing w:after="160" w:line="480" w:lineRule="auto"/>
        <w:ind w:left="2520" w:right="612" w:hanging="16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609141C" wp14:editId="6AAA5EAF">
            <wp:extent cx="5132070" cy="6445250"/>
            <wp:effectExtent l="0" t="0" r="0" b="0"/>
            <wp:docPr id="2317342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734288" name="Picture 231734288"/>
                    <pic:cNvPicPr/>
                  </pic:nvPicPr>
                  <pic:blipFill>
                    <a:blip r:embed="rId72">
                      <a:extLst>
                        <a:ext uri="{28A0092B-C50C-407E-A947-70E740481C1C}">
                          <a14:useLocalDpi xmlns:a14="http://schemas.microsoft.com/office/drawing/2010/main" val="0"/>
                        </a:ext>
                      </a:extLst>
                    </a:blip>
                    <a:stretch>
                      <a:fillRect/>
                    </a:stretch>
                  </pic:blipFill>
                  <pic:spPr>
                    <a:xfrm>
                      <a:off x="0" y="0"/>
                      <a:ext cx="5132070" cy="6445250"/>
                    </a:xfrm>
                    <a:prstGeom prst="rect">
                      <a:avLst/>
                    </a:prstGeom>
                  </pic:spPr>
                </pic:pic>
              </a:graphicData>
            </a:graphic>
          </wp:inline>
        </w:drawing>
      </w:r>
    </w:p>
    <w:p w14:paraId="58ED43B8" w14:textId="76362320" w:rsidR="00984961" w:rsidRDefault="00984961" w:rsidP="0077029F">
      <w:pPr>
        <w:pStyle w:val="ListParagraph"/>
        <w:spacing w:after="160" w:line="480" w:lineRule="auto"/>
        <w:ind w:left="2520" w:hanging="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2</w:t>
      </w:r>
      <w:r w:rsidR="00F63919">
        <w:rPr>
          <w:rFonts w:ascii="Times New Roman" w:hAnsi="Times New Roman" w:cs="Times New Roman"/>
          <w:sz w:val="24"/>
          <w:szCs w:val="24"/>
          <w:lang w:val="en-US"/>
        </w:rPr>
        <w:t>2</w:t>
      </w:r>
      <w:r w:rsidR="00A40363">
        <w:rPr>
          <w:rFonts w:ascii="Times New Roman" w:hAnsi="Times New Roman" w:cs="Times New Roman"/>
          <w:sz w:val="24"/>
          <w:szCs w:val="24"/>
          <w:lang w:val="en-US"/>
        </w:rPr>
        <w:t xml:space="preserve"> Sequence Diagram Mengubah Data User</w:t>
      </w:r>
    </w:p>
    <w:p w14:paraId="4BD0BBCE" w14:textId="7B2C049A"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A40363">
        <w:rPr>
          <w:rFonts w:ascii="Times New Roman" w:hAnsi="Times New Roman" w:cs="Times New Roman"/>
          <w:sz w:val="24"/>
          <w:szCs w:val="24"/>
          <w:lang w:val="en-US"/>
        </w:rPr>
        <w:t>2</w:t>
      </w:r>
      <w:r w:rsidR="00F63919">
        <w:rPr>
          <w:rFonts w:ascii="Times New Roman" w:hAnsi="Times New Roman" w:cs="Times New Roman"/>
          <w:sz w:val="24"/>
          <w:szCs w:val="24"/>
          <w:lang w:val="en-US"/>
        </w:rPr>
        <w:t>2</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mengubah data user </w:t>
      </w:r>
      <w:r w:rsidRPr="001A5777">
        <w:rPr>
          <w:rFonts w:ascii="Times New Roman" w:hAnsi="Times New Roman" w:cs="Times New Roman"/>
          <w:sz w:val="24"/>
          <w:szCs w:val="24"/>
        </w:rPr>
        <w:t xml:space="preserve">menggambarkan alur proses sebagai berikut: </w:t>
      </w:r>
    </w:p>
    <w:p w14:paraId="419B6EA2" w14:textId="48D6A4E1" w:rsidR="00984961"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w:t>
      </w:r>
    </w:p>
    <w:p w14:paraId="666E049C" w14:textId="46E1B40D"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Super admin memilih menu userlog</w:t>
      </w:r>
    </w:p>
    <w:p w14:paraId="358905A2" w14:textId="518A5D3F"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admin yang tersimpan di database</w:t>
      </w:r>
    </w:p>
    <w:p w14:paraId="4F44C6DB" w14:textId="5D0F52EB"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dmin</w:t>
      </w:r>
    </w:p>
    <w:p w14:paraId="2CD07639" w14:textId="2509A399"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super admin memilih icon ubah pada salah satu user</w:t>
      </w:r>
    </w:p>
    <w:p w14:paraId="46240A78" w14:textId="238A57A5" w:rsidR="00420F4C" w:rsidRDefault="00420F4C" w:rsidP="0077029F">
      <w:pPr>
        <w:pStyle w:val="ListParagraph"/>
        <w:numPr>
          <w:ilvl w:val="6"/>
          <w:numId w:val="12"/>
        </w:numPr>
        <w:spacing w:after="16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gambil data admin terpilih yang telah tersimpan di dalam database</w:t>
      </w:r>
    </w:p>
    <w:p w14:paraId="7D1AF03B" w14:textId="2F86ABC9"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istem menampilkan halaman form ubah data user</w:t>
      </w:r>
    </w:p>
    <w:p w14:paraId="2995A720" w14:textId="0DDFF116"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uper admin mengubah data user seperti username,password</w:t>
      </w:r>
    </w:p>
    <w:p w14:paraId="5A781305" w14:textId="6104DC93" w:rsidR="00420F4C" w:rsidRDefault="00420F4C" w:rsidP="0077029F">
      <w:pPr>
        <w:pStyle w:val="ListParagraph"/>
        <w:numPr>
          <w:ilvl w:val="6"/>
          <w:numId w:val="12"/>
        </w:numPr>
        <w:spacing w:after="160" w:line="480" w:lineRule="auto"/>
        <w:ind w:left="360" w:firstLine="720"/>
        <w:rPr>
          <w:rFonts w:ascii="Times New Roman" w:hAnsi="Times New Roman" w:cs="Times New Roman"/>
          <w:sz w:val="24"/>
          <w:szCs w:val="24"/>
          <w:lang w:val="en-US"/>
        </w:rPr>
      </w:pPr>
      <w:r>
        <w:rPr>
          <w:rFonts w:ascii="Times New Roman" w:hAnsi="Times New Roman" w:cs="Times New Roman"/>
          <w:sz w:val="24"/>
          <w:szCs w:val="24"/>
          <w:lang w:val="en-US"/>
        </w:rPr>
        <w:t>Super admin mengklik button simpan</w:t>
      </w:r>
    </w:p>
    <w:p w14:paraId="0E3614BD" w14:textId="0D556FB8" w:rsidR="00420F4C" w:rsidRDefault="00420F4C" w:rsidP="0077029F">
      <w:pPr>
        <w:pStyle w:val="ListParagraph"/>
        <w:numPr>
          <w:ilvl w:val="6"/>
          <w:numId w:val="12"/>
        </w:numPr>
        <w:spacing w:after="160"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 xml:space="preserve">Sistem meng-update data user pada database </w:t>
      </w:r>
    </w:p>
    <w:p w14:paraId="501A0578" w14:textId="174C0D96" w:rsidR="00420F4C" w:rsidRDefault="00420F4C" w:rsidP="0077029F">
      <w:pPr>
        <w:pStyle w:val="ListParagraph"/>
        <w:numPr>
          <w:ilvl w:val="6"/>
          <w:numId w:val="12"/>
        </w:numPr>
        <w:spacing w:after="160"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dmin</w:t>
      </w:r>
    </w:p>
    <w:p w14:paraId="097C8734" w14:textId="457BF101" w:rsidR="00956EBC" w:rsidRPr="00184C94" w:rsidRDefault="00956EBC">
      <w:pPr>
        <w:pStyle w:val="ListParagraph"/>
        <w:numPr>
          <w:ilvl w:val="0"/>
          <w:numId w:val="47"/>
        </w:numPr>
        <w:spacing w:after="160" w:line="480" w:lineRule="auto"/>
        <w:ind w:left="1170" w:hanging="54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Hapus </w:t>
      </w:r>
      <w:r w:rsidR="00184C94" w:rsidRPr="00184C94">
        <w:rPr>
          <w:rFonts w:ascii="Times New Roman" w:hAnsi="Times New Roman" w:cs="Times New Roman"/>
          <w:b/>
          <w:bCs/>
          <w:sz w:val="24"/>
          <w:szCs w:val="24"/>
          <w:lang w:val="en-US"/>
        </w:rPr>
        <w:t>Data User</w:t>
      </w:r>
    </w:p>
    <w:p w14:paraId="40E92297" w14:textId="2F29D861" w:rsidR="00420F4C" w:rsidRDefault="00420F4C" w:rsidP="00184C94">
      <w:pPr>
        <w:pStyle w:val="ListParagraph"/>
        <w:spacing w:after="160" w:line="480" w:lineRule="auto"/>
        <w:ind w:left="2520" w:hanging="252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35ED036" wp14:editId="7A39DFB8">
            <wp:extent cx="5131583" cy="3550596"/>
            <wp:effectExtent l="0" t="0" r="0" b="0"/>
            <wp:docPr id="9217163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16361" name="Picture 921716361"/>
                    <pic:cNvPicPr/>
                  </pic:nvPicPr>
                  <pic:blipFill>
                    <a:blip r:embed="rId73">
                      <a:extLst>
                        <a:ext uri="{28A0092B-C50C-407E-A947-70E740481C1C}">
                          <a14:useLocalDpi xmlns:a14="http://schemas.microsoft.com/office/drawing/2010/main" val="0"/>
                        </a:ext>
                      </a:extLst>
                    </a:blip>
                    <a:stretch>
                      <a:fillRect/>
                    </a:stretch>
                  </pic:blipFill>
                  <pic:spPr>
                    <a:xfrm>
                      <a:off x="0" y="0"/>
                      <a:ext cx="5136888" cy="3554266"/>
                    </a:xfrm>
                    <a:prstGeom prst="rect">
                      <a:avLst/>
                    </a:prstGeom>
                  </pic:spPr>
                </pic:pic>
              </a:graphicData>
            </a:graphic>
          </wp:inline>
        </w:drawing>
      </w:r>
    </w:p>
    <w:p w14:paraId="43F15956" w14:textId="2F842BD9" w:rsidR="00420F4C" w:rsidRDefault="00420F4C" w:rsidP="0077029F">
      <w:pPr>
        <w:pStyle w:val="ListParagraph"/>
        <w:spacing w:after="160" w:line="480" w:lineRule="auto"/>
        <w:ind w:left="2520" w:hanging="25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2</w:t>
      </w:r>
      <w:r w:rsidR="00F63919">
        <w:rPr>
          <w:rFonts w:ascii="Times New Roman" w:hAnsi="Times New Roman" w:cs="Times New Roman"/>
          <w:sz w:val="24"/>
          <w:szCs w:val="24"/>
          <w:lang w:val="en-US"/>
        </w:rPr>
        <w:t>3</w:t>
      </w:r>
      <w:r w:rsidR="00A40363">
        <w:rPr>
          <w:rFonts w:ascii="Times New Roman" w:hAnsi="Times New Roman" w:cs="Times New Roman"/>
          <w:sz w:val="24"/>
          <w:szCs w:val="24"/>
          <w:lang w:val="en-US"/>
        </w:rPr>
        <w:t xml:space="preserve"> Sequance Diagram Hapus Data User</w:t>
      </w:r>
    </w:p>
    <w:p w14:paraId="0DE55C63" w14:textId="2D290C05"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sidR="00A40363">
        <w:rPr>
          <w:rFonts w:ascii="Times New Roman" w:hAnsi="Times New Roman" w:cs="Times New Roman"/>
          <w:sz w:val="24"/>
          <w:szCs w:val="24"/>
          <w:lang w:val="en-US"/>
        </w:rPr>
        <w:t>2</w:t>
      </w:r>
      <w:r w:rsidR="00F63919">
        <w:rPr>
          <w:rFonts w:ascii="Times New Roman" w:hAnsi="Times New Roman" w:cs="Times New Roman"/>
          <w:sz w:val="24"/>
          <w:szCs w:val="24"/>
          <w:lang w:val="en-US"/>
        </w:rPr>
        <w:t>3</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sequance diagram hapus data user</w:t>
      </w:r>
      <w:r w:rsidRPr="001A5777">
        <w:rPr>
          <w:rFonts w:ascii="Times New Roman" w:hAnsi="Times New Roman" w:cs="Times New Roman"/>
          <w:sz w:val="24"/>
          <w:szCs w:val="24"/>
        </w:rPr>
        <w:t xml:space="preserve">  menggambarkan alur proses sebagai berikut: </w:t>
      </w:r>
    </w:p>
    <w:p w14:paraId="080DAD7E" w14:textId="64D8164E"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3AED4F27" w14:textId="0F78E420"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uper admin memilih menu userlog</w:t>
      </w:r>
    </w:p>
    <w:p w14:paraId="0CEBD1FB" w14:textId="2222237D"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user yang tersimpan di database</w:t>
      </w:r>
    </w:p>
    <w:p w14:paraId="420D3389" w14:textId="3A61FDDF"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user</w:t>
      </w:r>
    </w:p>
    <w:p w14:paraId="4837B39D" w14:textId="07AE86C6"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uper admin memilih icon hapus pada salah satu user</w:t>
      </w:r>
    </w:p>
    <w:p w14:paraId="1EAFBF08" w14:textId="16029BFC"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ampilkan halaman konfirmasi hapus user</w:t>
      </w:r>
    </w:p>
    <w:p w14:paraId="5611489F" w14:textId="007FB5AB"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uper admin mengklik button hapus</w:t>
      </w:r>
    </w:p>
    <w:p w14:paraId="5DD55F72" w14:textId="1E713CE8"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ghapus seluruh data user terpilih yang ada di database</w:t>
      </w:r>
    </w:p>
    <w:p w14:paraId="4F092FD3" w14:textId="1E36B2BD" w:rsidR="00420F4C" w:rsidRDefault="00420F4C">
      <w:pPr>
        <w:pStyle w:val="ListParagraph"/>
        <w:numPr>
          <w:ilvl w:val="6"/>
          <w:numId w:val="49"/>
        </w:numPr>
        <w:spacing w:after="160" w:line="480" w:lineRule="auto"/>
        <w:ind w:left="270" w:firstLine="81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user</w:t>
      </w:r>
    </w:p>
    <w:p w14:paraId="677A731E" w14:textId="2C5BC9FA" w:rsidR="00626022" w:rsidRPr="00363525" w:rsidRDefault="00626022">
      <w:pPr>
        <w:pStyle w:val="ListParagraph"/>
        <w:numPr>
          <w:ilvl w:val="0"/>
          <w:numId w:val="47"/>
        </w:numPr>
        <w:spacing w:after="160" w:line="480" w:lineRule="auto"/>
        <w:ind w:left="990" w:hanging="450"/>
        <w:rPr>
          <w:rFonts w:ascii="Times New Roman" w:hAnsi="Times New Roman" w:cs="Times New Roman"/>
          <w:b/>
          <w:bCs/>
          <w:sz w:val="24"/>
          <w:szCs w:val="24"/>
          <w:lang w:val="en-US"/>
        </w:rPr>
      </w:pPr>
      <w:r w:rsidRPr="00363525">
        <w:rPr>
          <w:rFonts w:ascii="Times New Roman" w:hAnsi="Times New Roman" w:cs="Times New Roman"/>
          <w:b/>
          <w:bCs/>
          <w:sz w:val="24"/>
          <w:szCs w:val="24"/>
          <w:lang w:val="en-US"/>
        </w:rPr>
        <w:t xml:space="preserve">Tambah </w:t>
      </w:r>
      <w:r w:rsidR="00363525" w:rsidRPr="00363525">
        <w:rPr>
          <w:rFonts w:ascii="Times New Roman" w:hAnsi="Times New Roman" w:cs="Times New Roman"/>
          <w:b/>
          <w:bCs/>
          <w:sz w:val="24"/>
          <w:szCs w:val="24"/>
          <w:lang w:val="en-US"/>
        </w:rPr>
        <w:t>Data Kecamatan</w:t>
      </w:r>
    </w:p>
    <w:p w14:paraId="6EE12569" w14:textId="17D7A01F" w:rsidR="00626022" w:rsidRDefault="00626022" w:rsidP="00626022">
      <w:pPr>
        <w:pStyle w:val="ListParagraph"/>
        <w:spacing w:after="160" w:line="480" w:lineRule="auto"/>
        <w:ind w:left="2520" w:hanging="252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62676DD" wp14:editId="489BF169">
            <wp:extent cx="5128812" cy="3832698"/>
            <wp:effectExtent l="0" t="0" r="0" b="0"/>
            <wp:docPr id="1262916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916596" name="Picture 1262916596"/>
                    <pic:cNvPicPr/>
                  </pic:nvPicPr>
                  <pic:blipFill>
                    <a:blip r:embed="rId74">
                      <a:extLst>
                        <a:ext uri="{28A0092B-C50C-407E-A947-70E740481C1C}">
                          <a14:useLocalDpi xmlns:a14="http://schemas.microsoft.com/office/drawing/2010/main" val="0"/>
                        </a:ext>
                      </a:extLst>
                    </a:blip>
                    <a:stretch>
                      <a:fillRect/>
                    </a:stretch>
                  </pic:blipFill>
                  <pic:spPr>
                    <a:xfrm>
                      <a:off x="0" y="0"/>
                      <a:ext cx="5175761" cy="3867782"/>
                    </a:xfrm>
                    <a:prstGeom prst="rect">
                      <a:avLst/>
                    </a:prstGeom>
                  </pic:spPr>
                </pic:pic>
              </a:graphicData>
            </a:graphic>
          </wp:inline>
        </w:drawing>
      </w:r>
    </w:p>
    <w:p w14:paraId="1317C105" w14:textId="2AF9FEAC" w:rsidR="00626022" w:rsidRDefault="00626022" w:rsidP="00626022">
      <w:pPr>
        <w:pStyle w:val="ListParagraph"/>
        <w:spacing w:after="160" w:line="480" w:lineRule="auto"/>
        <w:ind w:left="2520" w:hanging="2520"/>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sidR="00F63919">
        <w:rPr>
          <w:rFonts w:ascii="Times New Roman" w:hAnsi="Times New Roman" w:cs="Times New Roman"/>
          <w:sz w:val="24"/>
          <w:szCs w:val="24"/>
          <w:lang w:val="en-US"/>
        </w:rPr>
        <w:t>4</w:t>
      </w:r>
      <w:r>
        <w:rPr>
          <w:rFonts w:ascii="Times New Roman" w:hAnsi="Times New Roman" w:cs="Times New Roman"/>
          <w:sz w:val="24"/>
          <w:szCs w:val="24"/>
          <w:lang w:val="en-US"/>
        </w:rPr>
        <w:t xml:space="preserve"> Sequance Diagram Tambah Data Kecamatan</w:t>
      </w:r>
    </w:p>
    <w:p w14:paraId="642A976D" w14:textId="7FADC980" w:rsidR="00626022" w:rsidRDefault="00626022" w:rsidP="0077029F">
      <w:pPr>
        <w:spacing w:line="480" w:lineRule="auto"/>
        <w:ind w:left="18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Pr>
          <w:rFonts w:ascii="Times New Roman" w:hAnsi="Times New Roman" w:cs="Times New Roman"/>
          <w:sz w:val="24"/>
          <w:szCs w:val="24"/>
          <w:lang w:val="en-US"/>
        </w:rPr>
        <w:t>2</w:t>
      </w:r>
      <w:r w:rsidR="00F63919">
        <w:rPr>
          <w:rFonts w:ascii="Times New Roman" w:hAnsi="Times New Roman" w:cs="Times New Roman"/>
          <w:sz w:val="24"/>
          <w:szCs w:val="24"/>
          <w:lang w:val="en-US"/>
        </w:rPr>
        <w:t>4</w:t>
      </w:r>
      <w:r>
        <w:rPr>
          <w:rFonts w:ascii="Times New Roman" w:hAnsi="Times New Roman" w:cs="Times New Roman"/>
          <w:sz w:val="24"/>
          <w:szCs w:val="24"/>
          <w:lang w:val="en-US"/>
        </w:rPr>
        <w:t xml:space="preserve"> sequance diagram Tambah data kecamatan</w:t>
      </w:r>
      <w:r w:rsidRPr="001A5777">
        <w:rPr>
          <w:rFonts w:ascii="Times New Roman" w:hAnsi="Times New Roman" w:cs="Times New Roman"/>
          <w:sz w:val="24"/>
          <w:szCs w:val="24"/>
        </w:rPr>
        <w:t xml:space="preserve">  menggambarkan alur proses sebagai berikut: </w:t>
      </w:r>
    </w:p>
    <w:p w14:paraId="5D54AF01" w14:textId="64121619"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3F945240" w14:textId="0940495F"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uper admin memilih menu kecamatan</w:t>
      </w:r>
    </w:p>
    <w:p w14:paraId="26CD9D50" w14:textId="29881A62"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kecamatan yang ada di database</w:t>
      </w:r>
    </w:p>
    <w:p w14:paraId="0782EFBA" w14:textId="2CD51878"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kecamatan</w:t>
      </w:r>
    </w:p>
    <w:p w14:paraId="735C0D83" w14:textId="50829C19"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uper admin  memilih hadd new</w:t>
      </w:r>
    </w:p>
    <w:p w14:paraId="6D800EEA" w14:textId="2BA43C20"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ampilkan halaman form tambah kecamatan</w:t>
      </w:r>
    </w:p>
    <w:p w14:paraId="541FD81D" w14:textId="5CFD070D"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uper admin menambahkan kecamatan</w:t>
      </w:r>
    </w:p>
    <w:p w14:paraId="2B2186AD" w14:textId="4078F517"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uper admin menekan tombol simpan</w:t>
      </w:r>
    </w:p>
    <w:p w14:paraId="11359372" w14:textId="30054A86" w:rsidR="00363525"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yimpannya ke database</w:t>
      </w:r>
    </w:p>
    <w:p w14:paraId="659D71FB" w14:textId="7CFB53EE" w:rsidR="00626022" w:rsidRPr="0046273C" w:rsidRDefault="00363525">
      <w:pPr>
        <w:pStyle w:val="ListParagraph"/>
        <w:numPr>
          <w:ilvl w:val="6"/>
          <w:numId w:val="46"/>
        </w:numPr>
        <w:spacing w:line="48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Sistem menampilkan data kecamatan</w:t>
      </w:r>
    </w:p>
    <w:p w14:paraId="17414B33" w14:textId="7691B452" w:rsidR="00626022" w:rsidRPr="0046273C" w:rsidRDefault="00626022">
      <w:pPr>
        <w:pStyle w:val="ListParagraph"/>
        <w:numPr>
          <w:ilvl w:val="0"/>
          <w:numId w:val="47"/>
        </w:numPr>
        <w:spacing w:after="160" w:line="480" w:lineRule="auto"/>
        <w:ind w:left="720" w:hanging="450"/>
        <w:rPr>
          <w:rFonts w:ascii="Times New Roman" w:hAnsi="Times New Roman" w:cs="Times New Roman"/>
          <w:b/>
          <w:bCs/>
          <w:sz w:val="24"/>
          <w:szCs w:val="24"/>
          <w:lang w:val="en-US"/>
        </w:rPr>
      </w:pPr>
      <w:r w:rsidRPr="0046273C">
        <w:rPr>
          <w:rFonts w:ascii="Times New Roman" w:hAnsi="Times New Roman" w:cs="Times New Roman"/>
          <w:b/>
          <w:bCs/>
          <w:sz w:val="24"/>
          <w:szCs w:val="24"/>
          <w:lang w:val="en-US"/>
        </w:rPr>
        <w:t>View data kecamatan</w:t>
      </w:r>
    </w:p>
    <w:p w14:paraId="0A76CDE8" w14:textId="64874D1B" w:rsidR="00363525" w:rsidRDefault="00363525" w:rsidP="00363525">
      <w:pPr>
        <w:pStyle w:val="ListParagraph"/>
        <w:spacing w:after="160" w:line="480" w:lineRule="auto"/>
        <w:ind w:left="2520" w:hanging="20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5A5FA4C" wp14:editId="1D0D71D7">
            <wp:extent cx="4943475" cy="3268494"/>
            <wp:effectExtent l="0" t="0" r="0" b="0"/>
            <wp:docPr id="7860845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84518" name="Picture 786084518"/>
                    <pic:cNvPicPr/>
                  </pic:nvPicPr>
                  <pic:blipFill>
                    <a:blip r:embed="rId75">
                      <a:extLst>
                        <a:ext uri="{28A0092B-C50C-407E-A947-70E740481C1C}">
                          <a14:useLocalDpi xmlns:a14="http://schemas.microsoft.com/office/drawing/2010/main" val="0"/>
                        </a:ext>
                      </a:extLst>
                    </a:blip>
                    <a:stretch>
                      <a:fillRect/>
                    </a:stretch>
                  </pic:blipFill>
                  <pic:spPr>
                    <a:xfrm>
                      <a:off x="0" y="0"/>
                      <a:ext cx="4948149" cy="3271584"/>
                    </a:xfrm>
                    <a:prstGeom prst="rect">
                      <a:avLst/>
                    </a:prstGeom>
                  </pic:spPr>
                </pic:pic>
              </a:graphicData>
            </a:graphic>
          </wp:inline>
        </w:drawing>
      </w:r>
    </w:p>
    <w:p w14:paraId="602EE3D0" w14:textId="3FEED8DD" w:rsidR="00363525" w:rsidRDefault="00363525" w:rsidP="00363525">
      <w:pPr>
        <w:pStyle w:val="ListParagraph"/>
        <w:spacing w:after="160" w:line="480" w:lineRule="auto"/>
        <w:ind w:left="2520" w:hanging="20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46273C">
        <w:rPr>
          <w:rFonts w:ascii="Times New Roman" w:hAnsi="Times New Roman" w:cs="Times New Roman"/>
          <w:sz w:val="24"/>
          <w:szCs w:val="24"/>
          <w:lang w:val="en-US"/>
        </w:rPr>
        <w:t>3.2</w:t>
      </w:r>
      <w:r w:rsidR="00F63919">
        <w:rPr>
          <w:rFonts w:ascii="Times New Roman" w:hAnsi="Times New Roman" w:cs="Times New Roman"/>
          <w:sz w:val="24"/>
          <w:szCs w:val="24"/>
          <w:lang w:val="en-US"/>
        </w:rPr>
        <w:t>5</w:t>
      </w:r>
      <w:r w:rsidR="0046273C">
        <w:rPr>
          <w:rFonts w:ascii="Times New Roman" w:hAnsi="Times New Roman" w:cs="Times New Roman"/>
          <w:sz w:val="24"/>
          <w:szCs w:val="24"/>
          <w:lang w:val="en-US"/>
        </w:rPr>
        <w:t xml:space="preserve"> Sequance Diagram View Data Kecamatan</w:t>
      </w:r>
    </w:p>
    <w:p w14:paraId="3BF03C7C" w14:textId="7C2CFD76" w:rsidR="00363525" w:rsidRDefault="00363525"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Pr>
          <w:rFonts w:ascii="Times New Roman" w:hAnsi="Times New Roman" w:cs="Times New Roman"/>
          <w:sz w:val="24"/>
          <w:szCs w:val="24"/>
          <w:lang w:val="en-US"/>
        </w:rPr>
        <w:t>2</w:t>
      </w:r>
      <w:r w:rsidR="00F63919">
        <w:rPr>
          <w:rFonts w:ascii="Times New Roman" w:hAnsi="Times New Roman" w:cs="Times New Roman"/>
          <w:sz w:val="24"/>
          <w:szCs w:val="24"/>
          <w:lang w:val="en-US"/>
        </w:rPr>
        <w:t>5</w:t>
      </w:r>
      <w:r w:rsidRPr="001A5777">
        <w:rPr>
          <w:rFonts w:ascii="Times New Roman" w:hAnsi="Times New Roman" w:cs="Times New Roman"/>
          <w:sz w:val="24"/>
          <w:szCs w:val="24"/>
        </w:rPr>
        <w:t xml:space="preserve"> </w:t>
      </w:r>
      <w:r>
        <w:rPr>
          <w:rFonts w:ascii="Times New Roman" w:hAnsi="Times New Roman" w:cs="Times New Roman"/>
          <w:sz w:val="24"/>
          <w:szCs w:val="24"/>
          <w:lang w:val="en-US"/>
        </w:rPr>
        <w:t>sequance diagram view data kecamatan</w:t>
      </w:r>
      <w:r w:rsidRPr="001A5777">
        <w:rPr>
          <w:rFonts w:ascii="Times New Roman" w:hAnsi="Times New Roman" w:cs="Times New Roman"/>
          <w:sz w:val="24"/>
          <w:szCs w:val="24"/>
        </w:rPr>
        <w:t xml:space="preserve">  menggambarkan alur proses sebagai berikut: </w:t>
      </w:r>
    </w:p>
    <w:p w14:paraId="11D0D5D4" w14:textId="77777777" w:rsidR="00363525" w:rsidRDefault="00363525">
      <w:pPr>
        <w:pStyle w:val="ListParagraph"/>
        <w:numPr>
          <w:ilvl w:val="0"/>
          <w:numId w:val="57"/>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13A7F3B8" w14:textId="77777777" w:rsidR="00363525" w:rsidRDefault="00363525">
      <w:pPr>
        <w:pStyle w:val="ListParagraph"/>
        <w:numPr>
          <w:ilvl w:val="0"/>
          <w:numId w:val="57"/>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uper admin memilih menu kecamatan</w:t>
      </w:r>
    </w:p>
    <w:p w14:paraId="2D3D9B2F" w14:textId="77777777" w:rsidR="00363525" w:rsidRDefault="00363525">
      <w:pPr>
        <w:pStyle w:val="ListParagraph"/>
        <w:numPr>
          <w:ilvl w:val="0"/>
          <w:numId w:val="57"/>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kecamatan yang ada di database</w:t>
      </w:r>
    </w:p>
    <w:p w14:paraId="48107F4B" w14:textId="43E93228" w:rsidR="00363525" w:rsidRPr="00363525" w:rsidRDefault="00363525">
      <w:pPr>
        <w:pStyle w:val="ListParagraph"/>
        <w:numPr>
          <w:ilvl w:val="0"/>
          <w:numId w:val="57"/>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kecamatan</w:t>
      </w:r>
    </w:p>
    <w:p w14:paraId="2AD8F724" w14:textId="400BCBB8" w:rsidR="00626022" w:rsidRPr="0046273C" w:rsidRDefault="00626022">
      <w:pPr>
        <w:pStyle w:val="ListParagraph"/>
        <w:numPr>
          <w:ilvl w:val="0"/>
          <w:numId w:val="47"/>
        </w:numPr>
        <w:spacing w:after="160" w:line="480" w:lineRule="auto"/>
        <w:ind w:left="810" w:hanging="540"/>
        <w:rPr>
          <w:rFonts w:ascii="Times New Roman" w:hAnsi="Times New Roman" w:cs="Times New Roman"/>
          <w:b/>
          <w:bCs/>
          <w:sz w:val="24"/>
          <w:szCs w:val="24"/>
          <w:lang w:val="en-US"/>
        </w:rPr>
      </w:pPr>
      <w:r w:rsidRPr="0046273C">
        <w:rPr>
          <w:rFonts w:ascii="Times New Roman" w:hAnsi="Times New Roman" w:cs="Times New Roman"/>
          <w:b/>
          <w:bCs/>
          <w:sz w:val="24"/>
          <w:szCs w:val="24"/>
          <w:lang w:val="en-US"/>
        </w:rPr>
        <w:t>Hapus data kecamatan</w:t>
      </w:r>
    </w:p>
    <w:p w14:paraId="0608D391" w14:textId="4326ED9D" w:rsidR="00363525" w:rsidRDefault="00363525" w:rsidP="00363525">
      <w:pPr>
        <w:pStyle w:val="ListParagraph"/>
        <w:spacing w:after="160" w:line="480" w:lineRule="auto"/>
        <w:ind w:left="2520" w:hanging="243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7766EC9" wp14:editId="09701ABE">
            <wp:extent cx="5132070" cy="4289898"/>
            <wp:effectExtent l="0" t="0" r="0" b="0"/>
            <wp:docPr id="1681889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889553" name="Picture 1681889553"/>
                    <pic:cNvPicPr/>
                  </pic:nvPicPr>
                  <pic:blipFill>
                    <a:blip r:embed="rId76">
                      <a:extLst>
                        <a:ext uri="{28A0092B-C50C-407E-A947-70E740481C1C}">
                          <a14:useLocalDpi xmlns:a14="http://schemas.microsoft.com/office/drawing/2010/main" val="0"/>
                        </a:ext>
                      </a:extLst>
                    </a:blip>
                    <a:stretch>
                      <a:fillRect/>
                    </a:stretch>
                  </pic:blipFill>
                  <pic:spPr>
                    <a:xfrm>
                      <a:off x="0" y="0"/>
                      <a:ext cx="5133481" cy="4291077"/>
                    </a:xfrm>
                    <a:prstGeom prst="rect">
                      <a:avLst/>
                    </a:prstGeom>
                  </pic:spPr>
                </pic:pic>
              </a:graphicData>
            </a:graphic>
          </wp:inline>
        </w:drawing>
      </w:r>
    </w:p>
    <w:p w14:paraId="79A85D6D" w14:textId="3AC6977A" w:rsidR="00363525" w:rsidRDefault="00363525" w:rsidP="00363525">
      <w:pPr>
        <w:pStyle w:val="ListParagraph"/>
        <w:spacing w:after="160" w:line="480" w:lineRule="auto"/>
        <w:ind w:left="2520" w:hanging="243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46273C">
        <w:rPr>
          <w:rFonts w:ascii="Times New Roman" w:hAnsi="Times New Roman" w:cs="Times New Roman"/>
          <w:sz w:val="24"/>
          <w:szCs w:val="24"/>
          <w:lang w:val="en-US"/>
        </w:rPr>
        <w:t>3.2</w:t>
      </w:r>
      <w:r w:rsidR="00F63919">
        <w:rPr>
          <w:rFonts w:ascii="Times New Roman" w:hAnsi="Times New Roman" w:cs="Times New Roman"/>
          <w:sz w:val="24"/>
          <w:szCs w:val="24"/>
          <w:lang w:val="en-US"/>
        </w:rPr>
        <w:t>6</w:t>
      </w:r>
      <w:r w:rsidR="0046273C">
        <w:rPr>
          <w:rFonts w:ascii="Times New Roman" w:hAnsi="Times New Roman" w:cs="Times New Roman"/>
          <w:sz w:val="24"/>
          <w:szCs w:val="24"/>
          <w:lang w:val="en-US"/>
        </w:rPr>
        <w:t xml:space="preserve"> Sequance Diagram Hapus Data Kecamatan</w:t>
      </w:r>
    </w:p>
    <w:p w14:paraId="35DD942E" w14:textId="7DA2A46C" w:rsidR="00363525" w:rsidRDefault="00363525"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t>Pada gambar 3.</w:t>
      </w:r>
      <w:r>
        <w:rPr>
          <w:rFonts w:ascii="Times New Roman" w:hAnsi="Times New Roman" w:cs="Times New Roman"/>
          <w:sz w:val="24"/>
          <w:szCs w:val="24"/>
          <w:lang w:val="en-US"/>
        </w:rPr>
        <w:t>2</w:t>
      </w:r>
      <w:r w:rsidR="00F63919">
        <w:rPr>
          <w:rFonts w:ascii="Times New Roman" w:hAnsi="Times New Roman" w:cs="Times New Roman"/>
          <w:sz w:val="24"/>
          <w:szCs w:val="24"/>
          <w:lang w:val="en-US"/>
        </w:rPr>
        <w:t>6</w:t>
      </w:r>
      <w:r w:rsidRPr="001A5777">
        <w:rPr>
          <w:rFonts w:ascii="Times New Roman" w:hAnsi="Times New Roman" w:cs="Times New Roman"/>
          <w:sz w:val="24"/>
          <w:szCs w:val="24"/>
        </w:rPr>
        <w:t xml:space="preserve"> </w:t>
      </w:r>
      <w:r>
        <w:rPr>
          <w:rFonts w:ascii="Times New Roman" w:hAnsi="Times New Roman" w:cs="Times New Roman"/>
          <w:sz w:val="24"/>
          <w:szCs w:val="24"/>
          <w:lang w:val="en-US"/>
        </w:rPr>
        <w:t>sequance diagram view data kecamatan</w:t>
      </w:r>
      <w:r w:rsidRPr="001A5777">
        <w:rPr>
          <w:rFonts w:ascii="Times New Roman" w:hAnsi="Times New Roman" w:cs="Times New Roman"/>
          <w:sz w:val="24"/>
          <w:szCs w:val="24"/>
        </w:rPr>
        <w:t xml:space="preserve">  menggambarkan alur proses sebagai berikut:</w:t>
      </w:r>
    </w:p>
    <w:p w14:paraId="6710B235" w14:textId="77777777" w:rsidR="00363525" w:rsidRDefault="00363525">
      <w:pPr>
        <w:pStyle w:val="ListParagraph"/>
        <w:numPr>
          <w:ilvl w:val="0"/>
          <w:numId w:val="58"/>
        </w:numPr>
        <w:spacing w:line="480" w:lineRule="auto"/>
        <w:ind w:left="1440"/>
        <w:rPr>
          <w:rFonts w:ascii="Times New Roman" w:hAnsi="Times New Roman" w:cs="Times New Roman"/>
          <w:sz w:val="24"/>
          <w:szCs w:val="24"/>
          <w:lang w:val="en-US"/>
        </w:rPr>
      </w:pPr>
      <w:r w:rsidRPr="001A5777">
        <w:rPr>
          <w:rFonts w:ascii="Times New Roman" w:hAnsi="Times New Roman" w:cs="Times New Roman"/>
          <w:sz w:val="24"/>
          <w:szCs w:val="24"/>
        </w:rPr>
        <w:t xml:space="preserve"> </w:t>
      </w:r>
      <w:r>
        <w:rPr>
          <w:rFonts w:ascii="Times New Roman" w:hAnsi="Times New Roman" w:cs="Times New Roman"/>
          <w:sz w:val="24"/>
          <w:szCs w:val="24"/>
          <w:lang w:val="en-US"/>
        </w:rPr>
        <w:t>Sistem menampilkan halaman dashboard</w:t>
      </w:r>
    </w:p>
    <w:p w14:paraId="069177DE" w14:textId="77777777" w:rsidR="00363525" w:rsidRDefault="00363525">
      <w:pPr>
        <w:pStyle w:val="ListParagraph"/>
        <w:numPr>
          <w:ilvl w:val="0"/>
          <w:numId w:val="58"/>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Super admin memilih menu kecamatan</w:t>
      </w:r>
    </w:p>
    <w:p w14:paraId="15B0469C" w14:textId="77777777" w:rsidR="00363525" w:rsidRDefault="00363525">
      <w:pPr>
        <w:pStyle w:val="ListParagraph"/>
        <w:numPr>
          <w:ilvl w:val="0"/>
          <w:numId w:val="58"/>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kecamatan yang ada di database</w:t>
      </w:r>
    </w:p>
    <w:p w14:paraId="378C752C" w14:textId="763E8600" w:rsidR="00363525" w:rsidRPr="00363525" w:rsidRDefault="00363525">
      <w:pPr>
        <w:pStyle w:val="ListParagraph"/>
        <w:numPr>
          <w:ilvl w:val="0"/>
          <w:numId w:val="58"/>
        </w:numPr>
        <w:spacing w:line="480" w:lineRule="auto"/>
        <w:ind w:left="1440"/>
        <w:rPr>
          <w:rFonts w:ascii="Times New Roman" w:hAnsi="Times New Roman" w:cs="Times New Roman"/>
          <w:sz w:val="24"/>
          <w:szCs w:val="24"/>
        </w:rPr>
      </w:pPr>
      <w:r w:rsidRPr="00363525">
        <w:rPr>
          <w:rFonts w:ascii="Times New Roman" w:hAnsi="Times New Roman" w:cs="Times New Roman"/>
          <w:sz w:val="24"/>
          <w:szCs w:val="24"/>
          <w:lang w:val="en-US"/>
        </w:rPr>
        <w:t>Sistem menampilkan halaman data kecamatan</w:t>
      </w:r>
    </w:p>
    <w:p w14:paraId="13DA8284" w14:textId="1DA3EA27" w:rsidR="00363525" w:rsidRPr="00DE7AC2" w:rsidRDefault="00DE7AC2">
      <w:pPr>
        <w:pStyle w:val="ListParagraph"/>
        <w:numPr>
          <w:ilvl w:val="0"/>
          <w:numId w:val="58"/>
        </w:numPr>
        <w:spacing w:line="480" w:lineRule="auto"/>
        <w:ind w:left="1440"/>
        <w:rPr>
          <w:rFonts w:ascii="Times New Roman" w:hAnsi="Times New Roman" w:cs="Times New Roman"/>
          <w:sz w:val="24"/>
          <w:szCs w:val="24"/>
        </w:rPr>
      </w:pPr>
      <w:r>
        <w:rPr>
          <w:rFonts w:ascii="Times New Roman" w:hAnsi="Times New Roman" w:cs="Times New Roman"/>
          <w:sz w:val="24"/>
          <w:szCs w:val="24"/>
          <w:lang w:val="en-US"/>
        </w:rPr>
        <w:t>Super admin memilih tombol hapus pada salah satu kecamatan</w:t>
      </w:r>
    </w:p>
    <w:p w14:paraId="10CAC6B0" w14:textId="7C30DADF" w:rsidR="00DE7AC2" w:rsidRPr="00DE7AC2" w:rsidRDefault="00DE7AC2">
      <w:pPr>
        <w:pStyle w:val="ListParagraph"/>
        <w:numPr>
          <w:ilvl w:val="0"/>
          <w:numId w:val="58"/>
        </w:numPr>
        <w:spacing w:line="480" w:lineRule="auto"/>
        <w:ind w:left="1440"/>
        <w:rPr>
          <w:rFonts w:ascii="Times New Roman" w:hAnsi="Times New Roman" w:cs="Times New Roman"/>
          <w:sz w:val="24"/>
          <w:szCs w:val="24"/>
        </w:rPr>
      </w:pPr>
      <w:r>
        <w:rPr>
          <w:rFonts w:ascii="Times New Roman" w:hAnsi="Times New Roman" w:cs="Times New Roman"/>
          <w:sz w:val="24"/>
          <w:szCs w:val="24"/>
          <w:lang w:val="en-US"/>
        </w:rPr>
        <w:t>Sistem menampilkan notifikasi hapus data</w:t>
      </w:r>
    </w:p>
    <w:p w14:paraId="19BF061B" w14:textId="09FF78C3" w:rsidR="00DE7AC2" w:rsidRPr="00DE7AC2" w:rsidRDefault="00DE7AC2">
      <w:pPr>
        <w:pStyle w:val="ListParagraph"/>
        <w:numPr>
          <w:ilvl w:val="0"/>
          <w:numId w:val="58"/>
        </w:numPr>
        <w:spacing w:line="480" w:lineRule="auto"/>
        <w:ind w:left="1440"/>
        <w:rPr>
          <w:rFonts w:ascii="Times New Roman" w:hAnsi="Times New Roman" w:cs="Times New Roman"/>
          <w:sz w:val="24"/>
          <w:szCs w:val="24"/>
        </w:rPr>
      </w:pPr>
      <w:r>
        <w:rPr>
          <w:rFonts w:ascii="Times New Roman" w:hAnsi="Times New Roman" w:cs="Times New Roman"/>
          <w:sz w:val="24"/>
          <w:szCs w:val="24"/>
          <w:lang w:val="en-US"/>
        </w:rPr>
        <w:t>Super admin menekan tombol hapus</w:t>
      </w:r>
    </w:p>
    <w:p w14:paraId="2DC87D46" w14:textId="655629B4" w:rsidR="00DE7AC2" w:rsidRPr="00DE7AC2" w:rsidRDefault="00DE7AC2">
      <w:pPr>
        <w:pStyle w:val="ListParagraph"/>
        <w:numPr>
          <w:ilvl w:val="0"/>
          <w:numId w:val="58"/>
        </w:numPr>
        <w:spacing w:line="480" w:lineRule="auto"/>
        <w:ind w:left="1440"/>
        <w:rPr>
          <w:rFonts w:ascii="Times New Roman" w:hAnsi="Times New Roman" w:cs="Times New Roman"/>
          <w:sz w:val="24"/>
          <w:szCs w:val="24"/>
        </w:rPr>
      </w:pPr>
      <w:r>
        <w:rPr>
          <w:rFonts w:ascii="Times New Roman" w:hAnsi="Times New Roman" w:cs="Times New Roman"/>
          <w:sz w:val="24"/>
          <w:szCs w:val="24"/>
          <w:lang w:val="en-US"/>
        </w:rPr>
        <w:t>Sistem mengambil semua data di dalam database</w:t>
      </w:r>
    </w:p>
    <w:p w14:paraId="01FF4EB6" w14:textId="3DF61C1B" w:rsidR="00363525" w:rsidRPr="00DE7AC2" w:rsidRDefault="00DE7AC2">
      <w:pPr>
        <w:pStyle w:val="ListParagraph"/>
        <w:numPr>
          <w:ilvl w:val="0"/>
          <w:numId w:val="58"/>
        </w:numPr>
        <w:spacing w:line="480" w:lineRule="auto"/>
        <w:ind w:left="1440"/>
        <w:rPr>
          <w:rFonts w:ascii="Times New Roman" w:hAnsi="Times New Roman" w:cs="Times New Roman"/>
          <w:sz w:val="24"/>
          <w:szCs w:val="24"/>
        </w:rPr>
      </w:pPr>
      <w:r>
        <w:rPr>
          <w:rFonts w:ascii="Times New Roman" w:hAnsi="Times New Roman" w:cs="Times New Roman"/>
          <w:sz w:val="24"/>
          <w:szCs w:val="24"/>
          <w:lang w:val="en-US"/>
        </w:rPr>
        <w:t>Sistem menampilkan halaman data kecamatan</w:t>
      </w:r>
    </w:p>
    <w:p w14:paraId="6A6D3C59" w14:textId="60F73CAB" w:rsidR="00626022" w:rsidRPr="0046273C" w:rsidRDefault="00626022">
      <w:pPr>
        <w:pStyle w:val="ListParagraph"/>
        <w:numPr>
          <w:ilvl w:val="0"/>
          <w:numId w:val="47"/>
        </w:numPr>
        <w:spacing w:after="160" w:line="480" w:lineRule="auto"/>
        <w:ind w:left="900" w:hanging="540"/>
        <w:rPr>
          <w:rFonts w:ascii="Times New Roman" w:hAnsi="Times New Roman" w:cs="Times New Roman"/>
          <w:b/>
          <w:bCs/>
          <w:sz w:val="24"/>
          <w:szCs w:val="24"/>
          <w:lang w:val="en-US"/>
        </w:rPr>
      </w:pPr>
      <w:r w:rsidRPr="0046273C">
        <w:rPr>
          <w:rFonts w:ascii="Times New Roman" w:hAnsi="Times New Roman" w:cs="Times New Roman"/>
          <w:b/>
          <w:bCs/>
          <w:sz w:val="24"/>
          <w:szCs w:val="24"/>
          <w:lang w:val="en-US"/>
        </w:rPr>
        <w:t xml:space="preserve">Edit </w:t>
      </w:r>
      <w:r w:rsidR="0046273C" w:rsidRPr="0046273C">
        <w:rPr>
          <w:rFonts w:ascii="Times New Roman" w:hAnsi="Times New Roman" w:cs="Times New Roman"/>
          <w:b/>
          <w:bCs/>
          <w:sz w:val="24"/>
          <w:szCs w:val="24"/>
          <w:lang w:val="en-US"/>
        </w:rPr>
        <w:t>Data Kecamatan</w:t>
      </w:r>
    </w:p>
    <w:p w14:paraId="2FB03928" w14:textId="50585CF7" w:rsidR="00DE7AC2" w:rsidRDefault="00DE7AC2" w:rsidP="00DE7AC2">
      <w:pPr>
        <w:pStyle w:val="ListParagraph"/>
        <w:spacing w:after="160" w:line="480" w:lineRule="auto"/>
        <w:ind w:left="2520" w:hanging="216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8F35CD3" wp14:editId="7A94B2F9">
            <wp:extent cx="5132070" cy="3881336"/>
            <wp:effectExtent l="0" t="0" r="0" b="0"/>
            <wp:docPr id="7714653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65332" name="Picture 771465332"/>
                    <pic:cNvPicPr/>
                  </pic:nvPicPr>
                  <pic:blipFill>
                    <a:blip r:embed="rId77">
                      <a:extLst>
                        <a:ext uri="{28A0092B-C50C-407E-A947-70E740481C1C}">
                          <a14:useLocalDpi xmlns:a14="http://schemas.microsoft.com/office/drawing/2010/main" val="0"/>
                        </a:ext>
                      </a:extLst>
                    </a:blip>
                    <a:stretch>
                      <a:fillRect/>
                    </a:stretch>
                  </pic:blipFill>
                  <pic:spPr>
                    <a:xfrm>
                      <a:off x="0" y="0"/>
                      <a:ext cx="5135525" cy="3883949"/>
                    </a:xfrm>
                    <a:prstGeom prst="rect">
                      <a:avLst/>
                    </a:prstGeom>
                  </pic:spPr>
                </pic:pic>
              </a:graphicData>
            </a:graphic>
          </wp:inline>
        </w:drawing>
      </w:r>
    </w:p>
    <w:p w14:paraId="44A882E8" w14:textId="5B33CB8F" w:rsidR="00DE7AC2" w:rsidRDefault="00DE7AC2" w:rsidP="0077029F">
      <w:pPr>
        <w:pStyle w:val="ListParagraph"/>
        <w:spacing w:after="160" w:line="480" w:lineRule="auto"/>
        <w:ind w:left="2520" w:hanging="216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46273C">
        <w:rPr>
          <w:rFonts w:ascii="Times New Roman" w:hAnsi="Times New Roman" w:cs="Times New Roman"/>
          <w:sz w:val="24"/>
          <w:szCs w:val="24"/>
          <w:lang w:val="en-US"/>
        </w:rPr>
        <w:t>3.2</w:t>
      </w:r>
      <w:r w:rsidR="00F63919">
        <w:rPr>
          <w:rFonts w:ascii="Times New Roman" w:hAnsi="Times New Roman" w:cs="Times New Roman"/>
          <w:sz w:val="24"/>
          <w:szCs w:val="24"/>
          <w:lang w:val="en-US"/>
        </w:rPr>
        <w:t>7</w:t>
      </w:r>
      <w:r w:rsidR="0046273C">
        <w:rPr>
          <w:rFonts w:ascii="Times New Roman" w:hAnsi="Times New Roman" w:cs="Times New Roman"/>
          <w:sz w:val="24"/>
          <w:szCs w:val="24"/>
          <w:lang w:val="en-US"/>
        </w:rPr>
        <w:t xml:space="preserve"> Sequance Diagram Edit Data Kecamatan</w:t>
      </w:r>
    </w:p>
    <w:p w14:paraId="3A50669D" w14:textId="59F1ADB8" w:rsidR="00DE7AC2" w:rsidRDefault="00DE7AC2" w:rsidP="0077029F">
      <w:pPr>
        <w:spacing w:line="480" w:lineRule="auto"/>
        <w:ind w:left="720"/>
        <w:rPr>
          <w:rFonts w:ascii="Times New Roman" w:hAnsi="Times New Roman" w:cs="Times New Roman"/>
          <w:sz w:val="24"/>
          <w:szCs w:val="24"/>
          <w:lang w:val="en-US"/>
        </w:rPr>
      </w:pPr>
      <w:r w:rsidRPr="001A5777">
        <w:rPr>
          <w:rFonts w:ascii="Times New Roman" w:hAnsi="Times New Roman" w:cs="Times New Roman"/>
          <w:sz w:val="24"/>
          <w:szCs w:val="24"/>
        </w:rPr>
        <w:t>Pada gambar 3.</w:t>
      </w:r>
      <w:r>
        <w:rPr>
          <w:rFonts w:ascii="Times New Roman" w:hAnsi="Times New Roman" w:cs="Times New Roman"/>
          <w:sz w:val="24"/>
          <w:szCs w:val="24"/>
          <w:lang w:val="en-US"/>
        </w:rPr>
        <w:t>2</w:t>
      </w:r>
      <w:r w:rsidR="00F63919">
        <w:rPr>
          <w:rFonts w:ascii="Times New Roman" w:hAnsi="Times New Roman" w:cs="Times New Roman"/>
          <w:sz w:val="24"/>
          <w:szCs w:val="24"/>
          <w:lang w:val="en-US"/>
        </w:rPr>
        <w:t>7</w:t>
      </w:r>
      <w:r>
        <w:rPr>
          <w:rFonts w:ascii="Times New Roman" w:hAnsi="Times New Roman" w:cs="Times New Roman"/>
          <w:sz w:val="24"/>
          <w:szCs w:val="24"/>
          <w:lang w:val="en-US"/>
        </w:rPr>
        <w:t xml:space="preserve"> sequance diagram edit data kecamatan</w:t>
      </w:r>
      <w:r w:rsidRPr="001A5777">
        <w:rPr>
          <w:rFonts w:ascii="Times New Roman" w:hAnsi="Times New Roman" w:cs="Times New Roman"/>
          <w:sz w:val="24"/>
          <w:szCs w:val="24"/>
        </w:rPr>
        <w:t xml:space="preserve">  menggambarkan alur proses sebagai berikut</w:t>
      </w:r>
      <w:r>
        <w:rPr>
          <w:rFonts w:ascii="Times New Roman" w:hAnsi="Times New Roman" w:cs="Times New Roman"/>
          <w:sz w:val="24"/>
          <w:szCs w:val="24"/>
          <w:lang w:val="en-US"/>
        </w:rPr>
        <w:t>:</w:t>
      </w:r>
    </w:p>
    <w:p w14:paraId="0DD33CEB" w14:textId="77777777" w:rsidR="00DE7AC2" w:rsidRDefault="00DE7AC2">
      <w:pPr>
        <w:pStyle w:val="ListParagraph"/>
        <w:numPr>
          <w:ilvl w:val="0"/>
          <w:numId w:val="59"/>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Sistem menampilkan halaman dashboard</w:t>
      </w:r>
    </w:p>
    <w:p w14:paraId="7BD4CEE5" w14:textId="77777777" w:rsidR="00DE7AC2" w:rsidRDefault="00DE7AC2">
      <w:pPr>
        <w:pStyle w:val="ListParagraph"/>
        <w:numPr>
          <w:ilvl w:val="0"/>
          <w:numId w:val="59"/>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uper admin memilih menu kecamatan</w:t>
      </w:r>
    </w:p>
    <w:p w14:paraId="2E122AFE" w14:textId="77777777" w:rsidR="00DE7AC2" w:rsidRDefault="00DE7AC2">
      <w:pPr>
        <w:pStyle w:val="ListParagraph"/>
        <w:numPr>
          <w:ilvl w:val="0"/>
          <w:numId w:val="59"/>
        </w:numPr>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istem mengambil seluruh data kecamatan yang ada di database</w:t>
      </w:r>
    </w:p>
    <w:p w14:paraId="5A156F06" w14:textId="5B6F9CE4"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sidRPr="00DE7AC2">
        <w:rPr>
          <w:rFonts w:ascii="Times New Roman" w:hAnsi="Times New Roman" w:cs="Times New Roman"/>
          <w:sz w:val="24"/>
          <w:szCs w:val="24"/>
          <w:lang w:val="en-US"/>
        </w:rPr>
        <w:t>Sistem menampilkan halaman data kecamatan</w:t>
      </w:r>
    </w:p>
    <w:p w14:paraId="25CC9585" w14:textId="03BBA9DE"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uper admin memilih tombol ubah</w:t>
      </w:r>
    </w:p>
    <w:p w14:paraId="5FD35D40" w14:textId="37E96E1C"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istem menampilkan form ubah data kecamatan</w:t>
      </w:r>
    </w:p>
    <w:p w14:paraId="482A8BC0" w14:textId="6108C0DA"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uper admin mengubah data kecamatan</w:t>
      </w:r>
    </w:p>
    <w:p w14:paraId="226736C5" w14:textId="74301C0D"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uper admin menekan tombol upgrade</w:t>
      </w:r>
    </w:p>
    <w:p w14:paraId="4675A474" w14:textId="5D4E9D65" w:rsidR="00DE7AC2"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istem menyimpannya ke database</w:t>
      </w:r>
    </w:p>
    <w:p w14:paraId="21692B33" w14:textId="643537E5" w:rsidR="00DE7AC2" w:rsidRPr="0077029F" w:rsidRDefault="00DE7AC2">
      <w:pPr>
        <w:pStyle w:val="ListParagraph"/>
        <w:numPr>
          <w:ilvl w:val="0"/>
          <w:numId w:val="59"/>
        </w:numPr>
        <w:spacing w:line="480" w:lineRule="auto"/>
        <w:ind w:left="1530" w:hanging="450"/>
        <w:rPr>
          <w:rFonts w:ascii="Times New Roman" w:hAnsi="Times New Roman" w:cs="Times New Roman"/>
          <w:sz w:val="24"/>
          <w:szCs w:val="24"/>
          <w:lang w:val="en-US"/>
        </w:rPr>
      </w:pPr>
      <w:r>
        <w:rPr>
          <w:rFonts w:ascii="Times New Roman" w:hAnsi="Times New Roman" w:cs="Times New Roman"/>
          <w:sz w:val="24"/>
          <w:szCs w:val="24"/>
          <w:lang w:val="en-US"/>
        </w:rPr>
        <w:t>Sistem menampilkan data kecamatan</w:t>
      </w:r>
    </w:p>
    <w:p w14:paraId="6A3E883F" w14:textId="421D55ED" w:rsidR="00956EBC" w:rsidRPr="00184C94" w:rsidRDefault="00956EBC">
      <w:pPr>
        <w:pStyle w:val="ListParagraph"/>
        <w:numPr>
          <w:ilvl w:val="0"/>
          <w:numId w:val="46"/>
        </w:numPr>
        <w:spacing w:after="160" w:line="480" w:lineRule="auto"/>
        <w:ind w:left="162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Pendata </w:t>
      </w:r>
    </w:p>
    <w:p w14:paraId="44C3DC1C" w14:textId="6E0AD268" w:rsidR="00956EBC" w:rsidRPr="00184C94" w:rsidRDefault="00956EBC">
      <w:pPr>
        <w:pStyle w:val="ListParagraph"/>
        <w:numPr>
          <w:ilvl w:val="0"/>
          <w:numId w:val="48"/>
        </w:numPr>
        <w:spacing w:after="160" w:line="480" w:lineRule="auto"/>
        <w:ind w:left="1980" w:hanging="54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View </w:t>
      </w:r>
      <w:r w:rsidR="00184C94" w:rsidRPr="00184C94">
        <w:rPr>
          <w:rFonts w:ascii="Times New Roman" w:hAnsi="Times New Roman" w:cs="Times New Roman"/>
          <w:b/>
          <w:bCs/>
          <w:sz w:val="24"/>
          <w:szCs w:val="24"/>
          <w:lang w:val="en-US"/>
        </w:rPr>
        <w:t>Data Anak</w:t>
      </w:r>
    </w:p>
    <w:p w14:paraId="4F5B6755" w14:textId="61E00904" w:rsidR="00956EBC" w:rsidRDefault="00956EBC" w:rsidP="00956EBC">
      <w:pPr>
        <w:pStyle w:val="ListParagraph"/>
        <w:spacing w:after="160" w:line="48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AC6C0AF" wp14:editId="019D5D66">
            <wp:extent cx="4942840" cy="3910519"/>
            <wp:effectExtent l="0" t="0" r="0" b="0"/>
            <wp:docPr id="9293580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358057" name="Picture 929358057"/>
                    <pic:cNvPicPr/>
                  </pic:nvPicPr>
                  <pic:blipFill>
                    <a:blip r:embed="rId78">
                      <a:extLst>
                        <a:ext uri="{28A0092B-C50C-407E-A947-70E740481C1C}">
                          <a14:useLocalDpi xmlns:a14="http://schemas.microsoft.com/office/drawing/2010/main" val="0"/>
                        </a:ext>
                      </a:extLst>
                    </a:blip>
                    <a:stretch>
                      <a:fillRect/>
                    </a:stretch>
                  </pic:blipFill>
                  <pic:spPr>
                    <a:xfrm>
                      <a:off x="0" y="0"/>
                      <a:ext cx="4956016" cy="3920944"/>
                    </a:xfrm>
                    <a:prstGeom prst="rect">
                      <a:avLst/>
                    </a:prstGeom>
                  </pic:spPr>
                </pic:pic>
              </a:graphicData>
            </a:graphic>
          </wp:inline>
        </w:drawing>
      </w:r>
    </w:p>
    <w:p w14:paraId="788F3C81" w14:textId="186C0FD5" w:rsidR="00420F4C" w:rsidRDefault="00420F4C" w:rsidP="00184C94">
      <w:pPr>
        <w:pStyle w:val="ListParagraph"/>
        <w:spacing w:after="160" w:line="480" w:lineRule="auto"/>
        <w:ind w:left="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2</w:t>
      </w:r>
      <w:r w:rsidR="00F63919">
        <w:rPr>
          <w:rFonts w:ascii="Times New Roman" w:hAnsi="Times New Roman" w:cs="Times New Roman"/>
          <w:sz w:val="24"/>
          <w:szCs w:val="24"/>
          <w:lang w:val="en-US"/>
        </w:rPr>
        <w:t>8</w:t>
      </w:r>
      <w:r w:rsidR="00A40363">
        <w:rPr>
          <w:rFonts w:ascii="Times New Roman" w:hAnsi="Times New Roman" w:cs="Times New Roman"/>
          <w:sz w:val="24"/>
          <w:szCs w:val="24"/>
          <w:lang w:val="en-US"/>
        </w:rPr>
        <w:t xml:space="preserve"> Sequance Diagram View Data Anak</w:t>
      </w:r>
    </w:p>
    <w:p w14:paraId="19DBAEDB" w14:textId="2C0E1309"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sidR="00A40363">
        <w:rPr>
          <w:rFonts w:ascii="Times New Roman" w:hAnsi="Times New Roman" w:cs="Times New Roman"/>
          <w:sz w:val="24"/>
          <w:szCs w:val="24"/>
          <w:lang w:val="en-US"/>
        </w:rPr>
        <w:t>2</w:t>
      </w:r>
      <w:r w:rsidR="00F63919">
        <w:rPr>
          <w:rFonts w:ascii="Times New Roman" w:hAnsi="Times New Roman" w:cs="Times New Roman"/>
          <w:sz w:val="24"/>
          <w:szCs w:val="24"/>
          <w:lang w:val="en-US"/>
        </w:rPr>
        <w:t>8</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sequance diagram view data anak</w:t>
      </w:r>
      <w:r w:rsidRPr="001A5777">
        <w:rPr>
          <w:rFonts w:ascii="Times New Roman" w:hAnsi="Times New Roman" w:cs="Times New Roman"/>
          <w:sz w:val="24"/>
          <w:szCs w:val="24"/>
        </w:rPr>
        <w:t xml:space="preserve">  menggambarkan alur proses sebagai berikut: </w:t>
      </w:r>
    </w:p>
    <w:p w14:paraId="20B3E021" w14:textId="08F665DD" w:rsidR="00420F4C" w:rsidRDefault="00420F4C">
      <w:pPr>
        <w:pStyle w:val="ListParagraph"/>
        <w:numPr>
          <w:ilvl w:val="6"/>
          <w:numId w:val="46"/>
        </w:numPr>
        <w:spacing w:after="160" w:line="480" w:lineRule="auto"/>
        <w:ind w:left="1080" w:hanging="9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1904AAEE" w14:textId="391451AE" w:rsidR="00420F4C" w:rsidRDefault="00420F4C">
      <w:pPr>
        <w:pStyle w:val="ListParagraph"/>
        <w:numPr>
          <w:ilvl w:val="6"/>
          <w:numId w:val="46"/>
        </w:numPr>
        <w:spacing w:after="160" w:line="480" w:lineRule="auto"/>
        <w:ind w:left="1080" w:hanging="90"/>
        <w:rPr>
          <w:rFonts w:ascii="Times New Roman" w:hAnsi="Times New Roman" w:cs="Times New Roman"/>
          <w:sz w:val="24"/>
          <w:szCs w:val="24"/>
          <w:lang w:val="en-US"/>
        </w:rPr>
      </w:pPr>
      <w:r>
        <w:rPr>
          <w:rFonts w:ascii="Times New Roman" w:hAnsi="Times New Roman" w:cs="Times New Roman"/>
          <w:sz w:val="24"/>
          <w:szCs w:val="24"/>
          <w:lang w:val="en-US"/>
        </w:rPr>
        <w:t>Pendata memilih menu data anak</w:t>
      </w:r>
    </w:p>
    <w:p w14:paraId="7C613613" w14:textId="56C12AD3" w:rsidR="00420F4C" w:rsidRDefault="00420F4C">
      <w:pPr>
        <w:pStyle w:val="ListParagraph"/>
        <w:numPr>
          <w:ilvl w:val="6"/>
          <w:numId w:val="46"/>
        </w:numPr>
        <w:spacing w:after="160" w:line="480" w:lineRule="auto"/>
        <w:ind w:left="1080" w:hanging="90"/>
        <w:rPr>
          <w:rFonts w:ascii="Times New Roman" w:hAnsi="Times New Roman" w:cs="Times New Roman"/>
          <w:sz w:val="24"/>
          <w:szCs w:val="24"/>
          <w:lang w:val="en-US"/>
        </w:rPr>
      </w:pPr>
      <w:r>
        <w:rPr>
          <w:rFonts w:ascii="Times New Roman" w:hAnsi="Times New Roman" w:cs="Times New Roman"/>
          <w:sz w:val="24"/>
          <w:szCs w:val="24"/>
          <w:lang w:val="en-US"/>
        </w:rPr>
        <w:t>Sistem mengambil semua data anak yang tersimpan di database</w:t>
      </w:r>
    </w:p>
    <w:p w14:paraId="18D954BD" w14:textId="7AFF2633" w:rsidR="00420F4C" w:rsidRPr="00184C94" w:rsidRDefault="00420F4C">
      <w:pPr>
        <w:pStyle w:val="ListParagraph"/>
        <w:numPr>
          <w:ilvl w:val="6"/>
          <w:numId w:val="46"/>
        </w:numPr>
        <w:spacing w:after="160" w:line="480" w:lineRule="auto"/>
        <w:ind w:left="1080" w:hanging="9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691481C2" w14:textId="505A6E5B" w:rsidR="00956EBC" w:rsidRPr="00184C94" w:rsidRDefault="00956EBC">
      <w:pPr>
        <w:pStyle w:val="ListParagraph"/>
        <w:numPr>
          <w:ilvl w:val="0"/>
          <w:numId w:val="48"/>
        </w:numPr>
        <w:spacing w:after="160" w:line="480" w:lineRule="auto"/>
        <w:ind w:left="1890" w:hanging="45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Tambah </w:t>
      </w:r>
      <w:r w:rsidR="00184C94" w:rsidRPr="00184C94">
        <w:rPr>
          <w:rFonts w:ascii="Times New Roman" w:hAnsi="Times New Roman" w:cs="Times New Roman"/>
          <w:b/>
          <w:bCs/>
          <w:sz w:val="24"/>
          <w:szCs w:val="24"/>
          <w:lang w:val="en-US"/>
        </w:rPr>
        <w:t>Data Anak</w:t>
      </w:r>
    </w:p>
    <w:p w14:paraId="44D7832B" w14:textId="36C4BCCC" w:rsidR="00956EBC" w:rsidRDefault="00956EBC" w:rsidP="00956EBC">
      <w:pPr>
        <w:pStyle w:val="ListParagraph"/>
        <w:spacing w:after="160" w:line="48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48B9C60" wp14:editId="3E6E8A91">
            <wp:extent cx="5131401" cy="3608962"/>
            <wp:effectExtent l="0" t="0" r="0" b="0"/>
            <wp:docPr id="60393686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936864" name="Picture 603936864"/>
                    <pic:cNvPicPr/>
                  </pic:nvPicPr>
                  <pic:blipFill>
                    <a:blip r:embed="rId79">
                      <a:extLst>
                        <a:ext uri="{28A0092B-C50C-407E-A947-70E740481C1C}">
                          <a14:useLocalDpi xmlns:a14="http://schemas.microsoft.com/office/drawing/2010/main" val="0"/>
                        </a:ext>
                      </a:extLst>
                    </a:blip>
                    <a:stretch>
                      <a:fillRect/>
                    </a:stretch>
                  </pic:blipFill>
                  <pic:spPr>
                    <a:xfrm>
                      <a:off x="0" y="0"/>
                      <a:ext cx="5146163" cy="3619344"/>
                    </a:xfrm>
                    <a:prstGeom prst="rect">
                      <a:avLst/>
                    </a:prstGeom>
                  </pic:spPr>
                </pic:pic>
              </a:graphicData>
            </a:graphic>
          </wp:inline>
        </w:drawing>
      </w:r>
    </w:p>
    <w:p w14:paraId="30CC3AAA" w14:textId="3221BE61" w:rsidR="00420F4C" w:rsidRDefault="00420F4C" w:rsidP="00184C94">
      <w:pPr>
        <w:pStyle w:val="ListParagraph"/>
        <w:spacing w:after="160" w:line="480" w:lineRule="auto"/>
        <w:ind w:left="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77029F">
        <w:rPr>
          <w:rFonts w:ascii="Times New Roman" w:hAnsi="Times New Roman" w:cs="Times New Roman"/>
          <w:sz w:val="24"/>
          <w:szCs w:val="24"/>
          <w:lang w:val="en-US"/>
        </w:rPr>
        <w:t>3.2</w:t>
      </w:r>
      <w:r w:rsidR="00F63919">
        <w:rPr>
          <w:rFonts w:ascii="Times New Roman" w:hAnsi="Times New Roman" w:cs="Times New Roman"/>
          <w:sz w:val="24"/>
          <w:szCs w:val="24"/>
          <w:lang w:val="en-US"/>
        </w:rPr>
        <w:t>9</w:t>
      </w:r>
      <w:r w:rsidR="0077029F">
        <w:rPr>
          <w:rFonts w:ascii="Times New Roman" w:hAnsi="Times New Roman" w:cs="Times New Roman"/>
          <w:sz w:val="24"/>
          <w:szCs w:val="24"/>
          <w:lang w:val="en-US"/>
        </w:rPr>
        <w:t xml:space="preserve"> Sequance Diagram Tambah Data Anak</w:t>
      </w:r>
    </w:p>
    <w:p w14:paraId="5A091A23" w14:textId="0CEBF0C5"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A40363">
        <w:rPr>
          <w:rFonts w:ascii="Times New Roman" w:hAnsi="Times New Roman" w:cs="Times New Roman"/>
          <w:sz w:val="24"/>
          <w:szCs w:val="24"/>
          <w:lang w:val="en-US"/>
        </w:rPr>
        <w:t>2</w:t>
      </w:r>
      <w:r w:rsidR="00F63919">
        <w:rPr>
          <w:rFonts w:ascii="Times New Roman" w:hAnsi="Times New Roman" w:cs="Times New Roman"/>
          <w:sz w:val="24"/>
          <w:szCs w:val="24"/>
          <w:lang w:val="en-US"/>
        </w:rPr>
        <w:t>9</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tambah data anak </w:t>
      </w:r>
      <w:r w:rsidRPr="001A5777">
        <w:rPr>
          <w:rFonts w:ascii="Times New Roman" w:hAnsi="Times New Roman" w:cs="Times New Roman"/>
          <w:sz w:val="24"/>
          <w:szCs w:val="24"/>
        </w:rPr>
        <w:t xml:space="preserve">menggambarkan alur proses sebagai berikut: </w:t>
      </w:r>
    </w:p>
    <w:p w14:paraId="4D97DB48" w14:textId="38D44584" w:rsidR="00420F4C" w:rsidRDefault="00420F4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w:t>
      </w:r>
    </w:p>
    <w:p w14:paraId="1DFA0DC2" w14:textId="4F15B929" w:rsidR="00420F4C" w:rsidRDefault="00420F4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Pendata memilih menu data anak</w:t>
      </w:r>
    </w:p>
    <w:p w14:paraId="6BAB81DD" w14:textId="0EA0D6AA" w:rsidR="00420F4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Sistem mengambil semua data anak yang tersimpan di database</w:t>
      </w:r>
    </w:p>
    <w:p w14:paraId="08919B55" w14:textId="496F4F15"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istem menampilkan halaman data anak</w:t>
      </w:r>
    </w:p>
    <w:p w14:paraId="150DA7F4" w14:textId="2F7E50B3"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Pendata memilih add new</w:t>
      </w:r>
    </w:p>
    <w:p w14:paraId="17AFBE93" w14:textId="28291E46"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Sistem menampilkan form anak</w:t>
      </w:r>
    </w:p>
    <w:p w14:paraId="2EDBF263" w14:textId="0D2D0CA3"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Pendata mengisi form anak</w:t>
      </w:r>
    </w:p>
    <w:p w14:paraId="07DAECC5" w14:textId="0A738645"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Jika lengkap maka sistem akan menghitung umur</w:t>
      </w:r>
    </w:p>
    <w:p w14:paraId="4BECA3D3" w14:textId="630D87E7" w:rsid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Jika umurnya lebih dari 19 tahun maka akan ada notifikasi penolakan bahwa anak tersebut sudah bukan anak yatim lagi,tapi jika umurnya kurang dari 19 tahun maka data anak yatim tersebut akan tersimpan di database</w:t>
      </w:r>
    </w:p>
    <w:p w14:paraId="068F44CA" w14:textId="2EFC7446" w:rsidR="00F416DC" w:rsidRPr="00F416DC" w:rsidRDefault="00F416DC">
      <w:pPr>
        <w:pStyle w:val="ListParagraph"/>
        <w:numPr>
          <w:ilvl w:val="0"/>
          <w:numId w:val="50"/>
        </w:numPr>
        <w:spacing w:after="160" w:line="480" w:lineRule="auto"/>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35D1B067" w14:textId="6B456C28" w:rsidR="00956EBC" w:rsidRPr="005B541D" w:rsidRDefault="00956EBC">
      <w:pPr>
        <w:pStyle w:val="ListParagraph"/>
        <w:numPr>
          <w:ilvl w:val="0"/>
          <w:numId w:val="48"/>
        </w:numPr>
        <w:spacing w:after="160" w:line="480" w:lineRule="auto"/>
        <w:ind w:left="1980" w:hanging="540"/>
        <w:rPr>
          <w:rFonts w:ascii="Times New Roman" w:hAnsi="Times New Roman" w:cs="Times New Roman"/>
          <w:b/>
          <w:bCs/>
          <w:sz w:val="24"/>
          <w:szCs w:val="24"/>
          <w:lang w:val="en-US"/>
        </w:rPr>
      </w:pPr>
      <w:r w:rsidRPr="005B541D">
        <w:rPr>
          <w:rFonts w:ascii="Times New Roman" w:hAnsi="Times New Roman" w:cs="Times New Roman"/>
          <w:b/>
          <w:bCs/>
          <w:sz w:val="24"/>
          <w:szCs w:val="24"/>
          <w:lang w:val="en-US"/>
        </w:rPr>
        <w:t xml:space="preserve">Detail </w:t>
      </w:r>
      <w:r w:rsidR="005B541D" w:rsidRPr="005B541D">
        <w:rPr>
          <w:rFonts w:ascii="Times New Roman" w:hAnsi="Times New Roman" w:cs="Times New Roman"/>
          <w:b/>
          <w:bCs/>
          <w:sz w:val="24"/>
          <w:szCs w:val="24"/>
          <w:lang w:val="en-US"/>
        </w:rPr>
        <w:t>Data Anak</w:t>
      </w:r>
    </w:p>
    <w:p w14:paraId="333BF14B" w14:textId="68FED410" w:rsidR="00956EBC" w:rsidRDefault="005B541D" w:rsidP="00956EBC">
      <w:pPr>
        <w:pStyle w:val="ListParagraph"/>
        <w:spacing w:after="160" w:line="48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31A5869" wp14:editId="361EACFC">
            <wp:extent cx="5131936" cy="4114800"/>
            <wp:effectExtent l="0" t="0" r="0" b="0"/>
            <wp:docPr id="26693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34335" name="Picture 266934335"/>
                    <pic:cNvPicPr/>
                  </pic:nvPicPr>
                  <pic:blipFill>
                    <a:blip r:embed="rId80">
                      <a:extLst>
                        <a:ext uri="{28A0092B-C50C-407E-A947-70E740481C1C}">
                          <a14:useLocalDpi xmlns:a14="http://schemas.microsoft.com/office/drawing/2010/main" val="0"/>
                        </a:ext>
                      </a:extLst>
                    </a:blip>
                    <a:stretch>
                      <a:fillRect/>
                    </a:stretch>
                  </pic:blipFill>
                  <pic:spPr>
                    <a:xfrm>
                      <a:off x="0" y="0"/>
                      <a:ext cx="5136133" cy="4118165"/>
                    </a:xfrm>
                    <a:prstGeom prst="rect">
                      <a:avLst/>
                    </a:prstGeom>
                  </pic:spPr>
                </pic:pic>
              </a:graphicData>
            </a:graphic>
          </wp:inline>
        </w:drawing>
      </w:r>
    </w:p>
    <w:p w14:paraId="384EBAA8" w14:textId="53B760C7" w:rsidR="00F416DC" w:rsidRDefault="00F416DC" w:rsidP="00184C94">
      <w:pPr>
        <w:pStyle w:val="ListParagraph"/>
        <w:spacing w:after="160" w:line="480" w:lineRule="auto"/>
        <w:ind w:left="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F63919">
        <w:rPr>
          <w:rFonts w:ascii="Times New Roman" w:hAnsi="Times New Roman" w:cs="Times New Roman"/>
          <w:sz w:val="24"/>
          <w:szCs w:val="24"/>
          <w:lang w:val="en-US"/>
        </w:rPr>
        <w:t>30</w:t>
      </w:r>
      <w:r w:rsidR="00A40363">
        <w:rPr>
          <w:rFonts w:ascii="Times New Roman" w:hAnsi="Times New Roman" w:cs="Times New Roman"/>
          <w:sz w:val="24"/>
          <w:szCs w:val="24"/>
          <w:lang w:val="en-US"/>
        </w:rPr>
        <w:t xml:space="preserve"> Sequance Diagram Detail Data Anak</w:t>
      </w:r>
    </w:p>
    <w:p w14:paraId="25D93FF5" w14:textId="3A4F16DD"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sidR="00F63919">
        <w:rPr>
          <w:rFonts w:ascii="Times New Roman" w:hAnsi="Times New Roman" w:cs="Times New Roman"/>
          <w:sz w:val="24"/>
          <w:szCs w:val="24"/>
          <w:lang w:val="en-US"/>
        </w:rPr>
        <w:t>30</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se</w:t>
      </w:r>
      <w:r w:rsidR="00DE7AC2">
        <w:rPr>
          <w:rFonts w:ascii="Times New Roman" w:hAnsi="Times New Roman" w:cs="Times New Roman"/>
          <w:sz w:val="24"/>
          <w:szCs w:val="24"/>
          <w:lang w:val="en-US"/>
        </w:rPr>
        <w:t>q</w:t>
      </w:r>
      <w:r w:rsidR="00A40363">
        <w:rPr>
          <w:rFonts w:ascii="Times New Roman" w:hAnsi="Times New Roman" w:cs="Times New Roman"/>
          <w:sz w:val="24"/>
          <w:szCs w:val="24"/>
          <w:lang w:val="en-US"/>
        </w:rPr>
        <w:t xml:space="preserve">uance diagram detail data anak </w:t>
      </w:r>
      <w:r w:rsidRPr="001A5777">
        <w:rPr>
          <w:rFonts w:ascii="Times New Roman" w:hAnsi="Times New Roman" w:cs="Times New Roman"/>
          <w:sz w:val="24"/>
          <w:szCs w:val="24"/>
        </w:rPr>
        <w:t xml:space="preserve">menggambarkan alur proses sebagai berikut: </w:t>
      </w:r>
    </w:p>
    <w:p w14:paraId="37F33F7C" w14:textId="77777777"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09D74CF2" w14:textId="77777777"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menu data anak</w:t>
      </w:r>
    </w:p>
    <w:p w14:paraId="23AF8BAD" w14:textId="77777777"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ambil semua data anak yang tersimpan di database</w:t>
      </w:r>
    </w:p>
    <w:p w14:paraId="208E2253" w14:textId="77777777"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7D5C4A10" w14:textId="34D62D4E"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icon detail anak pada salah satu data</w:t>
      </w:r>
    </w:p>
    <w:p w14:paraId="2345ED44" w14:textId="0E4FC3EC" w:rsidR="00F416DC"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ambil data anak terpilih yang telah tersimpan di dalam database</w:t>
      </w:r>
    </w:p>
    <w:p w14:paraId="6BF422DE" w14:textId="40254B03" w:rsidR="00F416DC" w:rsidRPr="00184C94" w:rsidRDefault="00F416DC">
      <w:pPr>
        <w:pStyle w:val="ListParagraph"/>
        <w:numPr>
          <w:ilvl w:val="6"/>
          <w:numId w:val="51"/>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 xml:space="preserve">Sistem menampilkan halaman detail data anak </w:t>
      </w:r>
    </w:p>
    <w:p w14:paraId="784F3EC8" w14:textId="70862A65" w:rsidR="00956EBC" w:rsidRPr="00184C94" w:rsidRDefault="00956EBC">
      <w:pPr>
        <w:pStyle w:val="ListParagraph"/>
        <w:numPr>
          <w:ilvl w:val="0"/>
          <w:numId w:val="48"/>
        </w:numPr>
        <w:spacing w:after="160" w:line="480" w:lineRule="auto"/>
        <w:ind w:left="1980" w:hanging="54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Ubah </w:t>
      </w:r>
      <w:r w:rsidR="00184C94" w:rsidRPr="00184C94">
        <w:rPr>
          <w:rFonts w:ascii="Times New Roman" w:hAnsi="Times New Roman" w:cs="Times New Roman"/>
          <w:b/>
          <w:bCs/>
          <w:sz w:val="24"/>
          <w:szCs w:val="24"/>
          <w:lang w:val="en-US"/>
        </w:rPr>
        <w:t>Data Anak</w:t>
      </w:r>
    </w:p>
    <w:p w14:paraId="0BDAAF68" w14:textId="7AF9D78F" w:rsidR="00956EBC" w:rsidRDefault="00956EBC" w:rsidP="00956EBC">
      <w:pPr>
        <w:pStyle w:val="ListParagraph"/>
        <w:spacing w:after="160" w:line="48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DCF7A2A" wp14:editId="7B40322A">
            <wp:extent cx="5131409" cy="4173166"/>
            <wp:effectExtent l="0" t="0" r="0" b="0"/>
            <wp:docPr id="114656709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67099" name="Picture 1146567099"/>
                    <pic:cNvPicPr/>
                  </pic:nvPicPr>
                  <pic:blipFill>
                    <a:blip r:embed="rId81">
                      <a:extLst>
                        <a:ext uri="{28A0092B-C50C-407E-A947-70E740481C1C}">
                          <a14:useLocalDpi xmlns:a14="http://schemas.microsoft.com/office/drawing/2010/main" val="0"/>
                        </a:ext>
                      </a:extLst>
                    </a:blip>
                    <a:stretch>
                      <a:fillRect/>
                    </a:stretch>
                  </pic:blipFill>
                  <pic:spPr>
                    <a:xfrm>
                      <a:off x="0" y="0"/>
                      <a:ext cx="5146655" cy="4185565"/>
                    </a:xfrm>
                    <a:prstGeom prst="rect">
                      <a:avLst/>
                    </a:prstGeom>
                  </pic:spPr>
                </pic:pic>
              </a:graphicData>
            </a:graphic>
          </wp:inline>
        </w:drawing>
      </w:r>
    </w:p>
    <w:p w14:paraId="3203774D" w14:textId="1E4ACCA9" w:rsidR="00D045A1" w:rsidRDefault="00D045A1" w:rsidP="00184C94">
      <w:pPr>
        <w:pStyle w:val="ListParagraph"/>
        <w:spacing w:after="160" w:line="480" w:lineRule="auto"/>
        <w:ind w:left="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F63919">
        <w:rPr>
          <w:rFonts w:ascii="Times New Roman" w:hAnsi="Times New Roman" w:cs="Times New Roman"/>
          <w:sz w:val="24"/>
          <w:szCs w:val="24"/>
          <w:lang w:val="en-US"/>
        </w:rPr>
        <w:t>31</w:t>
      </w:r>
      <w:r w:rsidR="00A40363">
        <w:rPr>
          <w:rFonts w:ascii="Times New Roman" w:hAnsi="Times New Roman" w:cs="Times New Roman"/>
          <w:sz w:val="24"/>
          <w:szCs w:val="24"/>
          <w:lang w:val="en-US"/>
        </w:rPr>
        <w:t xml:space="preserve"> Sequance Diagram Ubah Data Anak</w:t>
      </w:r>
    </w:p>
    <w:p w14:paraId="2C12C25D" w14:textId="0550591D"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sidR="00F63919">
        <w:rPr>
          <w:rFonts w:ascii="Times New Roman" w:hAnsi="Times New Roman" w:cs="Times New Roman"/>
          <w:sz w:val="24"/>
          <w:szCs w:val="24"/>
          <w:lang w:val="en-US"/>
        </w:rPr>
        <w:t>31</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sequance diagram ubah data anak</w:t>
      </w:r>
      <w:r w:rsidRPr="001A5777">
        <w:rPr>
          <w:rFonts w:ascii="Times New Roman" w:hAnsi="Times New Roman" w:cs="Times New Roman"/>
          <w:sz w:val="24"/>
          <w:szCs w:val="24"/>
        </w:rPr>
        <w:t xml:space="preserve">  menggambarkan alur proses sebagai berikut: </w:t>
      </w:r>
    </w:p>
    <w:p w14:paraId="16D041C1" w14:textId="7777777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4E773791" w14:textId="7777777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menu data anak</w:t>
      </w:r>
    </w:p>
    <w:p w14:paraId="4E9BA731" w14:textId="7777777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ambil semua data anak yang tersimpan di database</w:t>
      </w:r>
    </w:p>
    <w:p w14:paraId="4469E3C2" w14:textId="7777777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369412CB" w14:textId="6D71A31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icon ubah pada salah satu data anak</w:t>
      </w:r>
    </w:p>
    <w:p w14:paraId="4CA6DD99" w14:textId="44F6E23A"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ubah data anak</w:t>
      </w:r>
    </w:p>
    <w:p w14:paraId="07E54FD0" w14:textId="7CCDC0E7"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ngubah data anak yang telah tersimpan di database</w:t>
      </w:r>
    </w:p>
    <w:p w14:paraId="47F4AE40" w14:textId="31DFC56F" w:rsidR="00D045A1"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nekan tombol upgrade</w:t>
      </w:r>
    </w:p>
    <w:p w14:paraId="513F39B2" w14:textId="6BFC9CFC" w:rsidR="00D045A1" w:rsidRPr="00184C94" w:rsidRDefault="00D045A1">
      <w:pPr>
        <w:pStyle w:val="ListParagraph"/>
        <w:numPr>
          <w:ilvl w:val="6"/>
          <w:numId w:val="52"/>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4F34554A" w14:textId="1AC850B6" w:rsidR="00956EBC" w:rsidRPr="00184C94" w:rsidRDefault="00956EBC">
      <w:pPr>
        <w:pStyle w:val="ListParagraph"/>
        <w:numPr>
          <w:ilvl w:val="0"/>
          <w:numId w:val="48"/>
        </w:numPr>
        <w:spacing w:after="160" w:line="480" w:lineRule="auto"/>
        <w:ind w:left="900" w:hanging="450"/>
        <w:rPr>
          <w:rFonts w:ascii="Times New Roman" w:hAnsi="Times New Roman" w:cs="Times New Roman"/>
          <w:b/>
          <w:bCs/>
          <w:sz w:val="24"/>
          <w:szCs w:val="24"/>
          <w:lang w:val="en-US"/>
        </w:rPr>
      </w:pPr>
      <w:r w:rsidRPr="00184C94">
        <w:rPr>
          <w:rFonts w:ascii="Times New Roman" w:hAnsi="Times New Roman" w:cs="Times New Roman"/>
          <w:b/>
          <w:bCs/>
          <w:sz w:val="24"/>
          <w:szCs w:val="24"/>
          <w:lang w:val="en-US"/>
        </w:rPr>
        <w:t xml:space="preserve">Hapus </w:t>
      </w:r>
      <w:r w:rsidR="00184C94" w:rsidRPr="00184C94">
        <w:rPr>
          <w:rFonts w:ascii="Times New Roman" w:hAnsi="Times New Roman" w:cs="Times New Roman"/>
          <w:b/>
          <w:bCs/>
          <w:sz w:val="24"/>
          <w:szCs w:val="24"/>
          <w:lang w:val="en-US"/>
        </w:rPr>
        <w:t>Data Anak</w:t>
      </w:r>
    </w:p>
    <w:p w14:paraId="1201F7FA" w14:textId="4DE3ACBF" w:rsidR="00956EBC" w:rsidRDefault="00956EBC" w:rsidP="00956EBC">
      <w:pPr>
        <w:pStyle w:val="ListParagraph"/>
        <w:spacing w:after="160" w:line="480" w:lineRule="auto"/>
        <w:ind w:left="117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670304" wp14:editId="75925648">
            <wp:extent cx="5130865" cy="3832698"/>
            <wp:effectExtent l="0" t="0" r="0" b="0"/>
            <wp:docPr id="17806808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80819" name="Picture 1780680819"/>
                    <pic:cNvPicPr/>
                  </pic:nvPicPr>
                  <pic:blipFill>
                    <a:blip r:embed="rId82">
                      <a:extLst>
                        <a:ext uri="{28A0092B-C50C-407E-A947-70E740481C1C}">
                          <a14:useLocalDpi xmlns:a14="http://schemas.microsoft.com/office/drawing/2010/main" val="0"/>
                        </a:ext>
                      </a:extLst>
                    </a:blip>
                    <a:stretch>
                      <a:fillRect/>
                    </a:stretch>
                  </pic:blipFill>
                  <pic:spPr>
                    <a:xfrm>
                      <a:off x="0" y="0"/>
                      <a:ext cx="5141098" cy="3840342"/>
                    </a:xfrm>
                    <a:prstGeom prst="rect">
                      <a:avLst/>
                    </a:prstGeom>
                  </pic:spPr>
                </pic:pic>
              </a:graphicData>
            </a:graphic>
          </wp:inline>
        </w:drawing>
      </w:r>
    </w:p>
    <w:p w14:paraId="2CC6FC45" w14:textId="5AE31801" w:rsidR="00D045A1" w:rsidRDefault="00D045A1" w:rsidP="00184C94">
      <w:pPr>
        <w:pStyle w:val="ListParagraph"/>
        <w:spacing w:after="160" w:line="480" w:lineRule="auto"/>
        <w:ind w:left="117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A40363">
        <w:rPr>
          <w:rFonts w:ascii="Times New Roman" w:hAnsi="Times New Roman" w:cs="Times New Roman"/>
          <w:sz w:val="24"/>
          <w:szCs w:val="24"/>
          <w:lang w:val="en-US"/>
        </w:rPr>
        <w:t>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2</w:t>
      </w:r>
      <w:r w:rsidR="00A40363">
        <w:rPr>
          <w:rFonts w:ascii="Times New Roman" w:hAnsi="Times New Roman" w:cs="Times New Roman"/>
          <w:sz w:val="24"/>
          <w:szCs w:val="24"/>
          <w:lang w:val="en-US"/>
        </w:rPr>
        <w:t xml:space="preserve"> Sequance Diagram Hapus Data Anak</w:t>
      </w:r>
    </w:p>
    <w:p w14:paraId="45968160" w14:textId="4C855586"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lastRenderedPageBreak/>
        <w:t>Pada 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2</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 xml:space="preserve">sequance diagram hapus data anak </w:t>
      </w:r>
      <w:r w:rsidRPr="001A5777">
        <w:rPr>
          <w:rFonts w:ascii="Times New Roman" w:hAnsi="Times New Roman" w:cs="Times New Roman"/>
          <w:sz w:val="24"/>
          <w:szCs w:val="24"/>
        </w:rPr>
        <w:t xml:space="preserve">menggambarkan alur proses sebagai berikut: </w:t>
      </w:r>
    </w:p>
    <w:p w14:paraId="0EA52141" w14:textId="77777777"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shboard</w:t>
      </w:r>
    </w:p>
    <w:p w14:paraId="6FF97461" w14:textId="77777777"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menu data anak</w:t>
      </w:r>
    </w:p>
    <w:p w14:paraId="4FF2AF2A" w14:textId="77777777"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ambil semua data anak yang tersimpan di database</w:t>
      </w:r>
    </w:p>
    <w:p w14:paraId="2C36B6E6" w14:textId="77777777"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1DB9F1C9" w14:textId="7982F4B0"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milih icon hapus pada salah satu data anak</w:t>
      </w:r>
    </w:p>
    <w:p w14:paraId="23E5A665" w14:textId="44731A68"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konfirmasi hapus user</w:t>
      </w:r>
    </w:p>
    <w:p w14:paraId="4CA3D580" w14:textId="5158AD04"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pendata mengklik button hapus</w:t>
      </w:r>
    </w:p>
    <w:p w14:paraId="58264240" w14:textId="23CA7EE5" w:rsidR="00D045A1" w:rsidRDefault="00D045A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ghapus data anak terpilih yang tersimpan di database</w:t>
      </w:r>
    </w:p>
    <w:p w14:paraId="2BF8747C" w14:textId="6E0C699D" w:rsidR="00956EBC" w:rsidRPr="00184C94" w:rsidRDefault="00982F21">
      <w:pPr>
        <w:pStyle w:val="ListParagraph"/>
        <w:numPr>
          <w:ilvl w:val="6"/>
          <w:numId w:val="53"/>
        </w:numPr>
        <w:spacing w:after="160" w:line="480" w:lineRule="auto"/>
        <w:ind w:left="1080" w:hanging="270"/>
        <w:rPr>
          <w:rFonts w:ascii="Times New Roman" w:hAnsi="Times New Roman" w:cs="Times New Roman"/>
          <w:sz w:val="24"/>
          <w:szCs w:val="24"/>
          <w:lang w:val="en-US"/>
        </w:rPr>
      </w:pPr>
      <w:r>
        <w:rPr>
          <w:rFonts w:ascii="Times New Roman" w:hAnsi="Times New Roman" w:cs="Times New Roman"/>
          <w:sz w:val="24"/>
          <w:szCs w:val="24"/>
          <w:lang w:val="en-US"/>
        </w:rPr>
        <w:t>sistem menampilkan halaman data anak</w:t>
      </w:r>
    </w:p>
    <w:p w14:paraId="21F4D93C" w14:textId="77777777" w:rsidR="00BA08B1" w:rsidRDefault="00BA08B1">
      <w:pPr>
        <w:pStyle w:val="ListParagraph"/>
        <w:numPr>
          <w:ilvl w:val="0"/>
          <w:numId w:val="46"/>
        </w:numPr>
        <w:spacing w:after="160" w:line="480" w:lineRule="auto"/>
        <w:ind w:left="1710"/>
        <w:rPr>
          <w:rFonts w:ascii="Times New Roman" w:hAnsi="Times New Roman" w:cs="Times New Roman"/>
          <w:b/>
          <w:bCs/>
          <w:sz w:val="24"/>
          <w:szCs w:val="24"/>
          <w:lang w:val="en-US"/>
        </w:rPr>
      </w:pPr>
      <w:r>
        <w:rPr>
          <w:rFonts w:ascii="Times New Roman" w:hAnsi="Times New Roman" w:cs="Times New Roman"/>
          <w:b/>
          <w:bCs/>
          <w:sz w:val="24"/>
          <w:szCs w:val="24"/>
          <w:lang w:val="en-US"/>
        </w:rPr>
        <w:t>Koordinator</w:t>
      </w:r>
    </w:p>
    <w:p w14:paraId="6C44D9C1" w14:textId="6E7323B5" w:rsidR="00BA08B1" w:rsidRDefault="00BA08B1" w:rsidP="00BA08B1">
      <w:pPr>
        <w:pStyle w:val="ListParagraph"/>
        <w:numPr>
          <w:ilvl w:val="0"/>
          <w:numId w:val="64"/>
        </w:numPr>
        <w:spacing w:after="16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t>Verifikasi data anak</w:t>
      </w:r>
    </w:p>
    <w:p w14:paraId="45EE48DB" w14:textId="4D007C7B" w:rsidR="00BA08B1" w:rsidRDefault="00BA08B1" w:rsidP="00BA08B1">
      <w:pPr>
        <w:pStyle w:val="ListParagraph"/>
        <w:spacing w:after="160" w:line="480" w:lineRule="auto"/>
        <w:ind w:left="2070"/>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6B44F6E" wp14:editId="3F17B785">
            <wp:extent cx="4267200" cy="6591300"/>
            <wp:effectExtent l="0" t="0" r="0" b="0"/>
            <wp:docPr id="3121335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133514" name="Picture 312133514"/>
                    <pic:cNvPicPr/>
                  </pic:nvPicPr>
                  <pic:blipFill>
                    <a:blip r:embed="rId83">
                      <a:extLst>
                        <a:ext uri="{28A0092B-C50C-407E-A947-70E740481C1C}">
                          <a14:useLocalDpi xmlns:a14="http://schemas.microsoft.com/office/drawing/2010/main" val="0"/>
                        </a:ext>
                      </a:extLst>
                    </a:blip>
                    <a:stretch>
                      <a:fillRect/>
                    </a:stretch>
                  </pic:blipFill>
                  <pic:spPr>
                    <a:xfrm>
                      <a:off x="0" y="0"/>
                      <a:ext cx="4267200" cy="6591300"/>
                    </a:xfrm>
                    <a:prstGeom prst="rect">
                      <a:avLst/>
                    </a:prstGeom>
                  </pic:spPr>
                </pic:pic>
              </a:graphicData>
            </a:graphic>
          </wp:inline>
        </w:drawing>
      </w:r>
    </w:p>
    <w:p w14:paraId="427CD3AF" w14:textId="6AF2DDD4" w:rsidR="00BA08B1" w:rsidRDefault="00BA08B1" w:rsidP="00BA08B1">
      <w:pPr>
        <w:pStyle w:val="ListParagraph"/>
        <w:numPr>
          <w:ilvl w:val="0"/>
          <w:numId w:val="64"/>
        </w:numPr>
        <w:spacing w:after="160" w:line="48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t>View data anak</w:t>
      </w:r>
    </w:p>
    <w:p w14:paraId="6898E4E0" w14:textId="7B836F07" w:rsidR="00BA08B1" w:rsidRDefault="00BA08B1" w:rsidP="00BA08B1">
      <w:pPr>
        <w:pStyle w:val="ListParagraph"/>
        <w:spacing w:after="160" w:line="480" w:lineRule="auto"/>
        <w:ind w:left="2070"/>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7C475EFE" wp14:editId="775279E0">
            <wp:extent cx="4267200" cy="3162300"/>
            <wp:effectExtent l="0" t="0" r="0" b="0"/>
            <wp:docPr id="13489480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48041" name="Picture 1348948041"/>
                    <pic:cNvPicPr/>
                  </pic:nvPicPr>
                  <pic:blipFill>
                    <a:blip r:embed="rId84">
                      <a:extLst>
                        <a:ext uri="{28A0092B-C50C-407E-A947-70E740481C1C}">
                          <a14:useLocalDpi xmlns:a14="http://schemas.microsoft.com/office/drawing/2010/main" val="0"/>
                        </a:ext>
                      </a:extLst>
                    </a:blip>
                    <a:stretch>
                      <a:fillRect/>
                    </a:stretch>
                  </pic:blipFill>
                  <pic:spPr>
                    <a:xfrm>
                      <a:off x="0" y="0"/>
                      <a:ext cx="4267200" cy="3162300"/>
                    </a:xfrm>
                    <a:prstGeom prst="rect">
                      <a:avLst/>
                    </a:prstGeom>
                  </pic:spPr>
                </pic:pic>
              </a:graphicData>
            </a:graphic>
          </wp:inline>
        </w:drawing>
      </w:r>
    </w:p>
    <w:p w14:paraId="026AF3C9" w14:textId="65E97C1D" w:rsidR="00A85BC3" w:rsidRDefault="00BA08B1">
      <w:pPr>
        <w:pStyle w:val="ListParagraph"/>
        <w:numPr>
          <w:ilvl w:val="0"/>
          <w:numId w:val="46"/>
        </w:numPr>
        <w:spacing w:after="160" w:line="480" w:lineRule="auto"/>
        <w:ind w:left="17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Pimpinan </w:t>
      </w:r>
      <w:r w:rsidR="00984961" w:rsidRPr="00184C94">
        <w:rPr>
          <w:rFonts w:ascii="Times New Roman" w:hAnsi="Times New Roman" w:cs="Times New Roman"/>
          <w:b/>
          <w:bCs/>
          <w:sz w:val="24"/>
          <w:szCs w:val="24"/>
          <w:lang w:val="en-US"/>
        </w:rPr>
        <w:t xml:space="preserve"> </w:t>
      </w:r>
    </w:p>
    <w:p w14:paraId="3CC9A309" w14:textId="48D220B8" w:rsidR="00BA08B1" w:rsidRDefault="00BA08B1" w:rsidP="00BA08B1">
      <w:pPr>
        <w:pStyle w:val="ListParagraph"/>
        <w:numPr>
          <w:ilvl w:val="0"/>
          <w:numId w:val="65"/>
        </w:numPr>
        <w:spacing w:after="16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 pemetaan</w:t>
      </w:r>
    </w:p>
    <w:p w14:paraId="2700E60B" w14:textId="78242F8D" w:rsidR="00BA08B1" w:rsidRDefault="00BA08B1" w:rsidP="00BA08B1">
      <w:pPr>
        <w:pStyle w:val="ListParagraph"/>
        <w:spacing w:after="160" w:line="480" w:lineRule="auto"/>
        <w:ind w:left="2070"/>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1F413015" wp14:editId="461D11AB">
            <wp:extent cx="4210050" cy="3162300"/>
            <wp:effectExtent l="0" t="0" r="0" b="0"/>
            <wp:docPr id="1671996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9651" name="Picture 167199651"/>
                    <pic:cNvPicPr/>
                  </pic:nvPicPr>
                  <pic:blipFill>
                    <a:blip r:embed="rId85">
                      <a:extLst>
                        <a:ext uri="{28A0092B-C50C-407E-A947-70E740481C1C}">
                          <a14:useLocalDpi xmlns:a14="http://schemas.microsoft.com/office/drawing/2010/main" val="0"/>
                        </a:ext>
                      </a:extLst>
                    </a:blip>
                    <a:stretch>
                      <a:fillRect/>
                    </a:stretch>
                  </pic:blipFill>
                  <pic:spPr>
                    <a:xfrm>
                      <a:off x="0" y="0"/>
                      <a:ext cx="4210050" cy="3162300"/>
                    </a:xfrm>
                    <a:prstGeom prst="rect">
                      <a:avLst/>
                    </a:prstGeom>
                  </pic:spPr>
                </pic:pic>
              </a:graphicData>
            </a:graphic>
          </wp:inline>
        </w:drawing>
      </w:r>
    </w:p>
    <w:p w14:paraId="2673D304" w14:textId="6640A78E" w:rsidR="00BA08B1" w:rsidRDefault="00BA08B1" w:rsidP="00BA08B1">
      <w:pPr>
        <w:pStyle w:val="ListParagraph"/>
        <w:numPr>
          <w:ilvl w:val="0"/>
          <w:numId w:val="65"/>
        </w:numPr>
        <w:spacing w:after="160"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View data anak</w:t>
      </w:r>
    </w:p>
    <w:p w14:paraId="5FA37B7C" w14:textId="321D70D7" w:rsidR="00BA08B1" w:rsidRDefault="00BA08B1" w:rsidP="00BA08B1">
      <w:pPr>
        <w:pStyle w:val="ListParagraph"/>
        <w:spacing w:after="160" w:line="480" w:lineRule="auto"/>
        <w:ind w:left="2070"/>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E7EAFF7" wp14:editId="7815381F">
            <wp:extent cx="4210050" cy="3162300"/>
            <wp:effectExtent l="0" t="0" r="0" b="0"/>
            <wp:docPr id="15224810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481060" name="Picture 1522481060"/>
                    <pic:cNvPicPr/>
                  </pic:nvPicPr>
                  <pic:blipFill>
                    <a:blip r:embed="rId86">
                      <a:extLst>
                        <a:ext uri="{28A0092B-C50C-407E-A947-70E740481C1C}">
                          <a14:useLocalDpi xmlns:a14="http://schemas.microsoft.com/office/drawing/2010/main" val="0"/>
                        </a:ext>
                      </a:extLst>
                    </a:blip>
                    <a:stretch>
                      <a:fillRect/>
                    </a:stretch>
                  </pic:blipFill>
                  <pic:spPr>
                    <a:xfrm>
                      <a:off x="0" y="0"/>
                      <a:ext cx="4210050" cy="3162300"/>
                    </a:xfrm>
                    <a:prstGeom prst="rect">
                      <a:avLst/>
                    </a:prstGeom>
                  </pic:spPr>
                </pic:pic>
              </a:graphicData>
            </a:graphic>
          </wp:inline>
        </w:drawing>
      </w:r>
    </w:p>
    <w:p w14:paraId="03CEAFB6" w14:textId="259B7834" w:rsidR="00BA08B1" w:rsidRPr="00184C94" w:rsidRDefault="00BA08B1">
      <w:pPr>
        <w:pStyle w:val="ListParagraph"/>
        <w:numPr>
          <w:ilvl w:val="0"/>
          <w:numId w:val="46"/>
        </w:numPr>
        <w:spacing w:after="160" w:line="480" w:lineRule="auto"/>
        <w:ind w:left="1710"/>
        <w:rPr>
          <w:rFonts w:ascii="Times New Roman" w:hAnsi="Times New Roman" w:cs="Times New Roman"/>
          <w:b/>
          <w:bCs/>
          <w:sz w:val="24"/>
          <w:szCs w:val="24"/>
          <w:lang w:val="en-US"/>
        </w:rPr>
      </w:pPr>
      <w:r>
        <w:rPr>
          <w:rFonts w:ascii="Times New Roman" w:hAnsi="Times New Roman" w:cs="Times New Roman"/>
          <w:b/>
          <w:bCs/>
          <w:sz w:val="24"/>
          <w:szCs w:val="24"/>
          <w:lang w:val="en-US"/>
        </w:rPr>
        <w:t>Logout</w:t>
      </w:r>
    </w:p>
    <w:p w14:paraId="7A50F2D5" w14:textId="7C1C0E80" w:rsidR="00984961" w:rsidRDefault="00984961" w:rsidP="00184C94">
      <w:pPr>
        <w:pStyle w:val="ListParagraph"/>
        <w:spacing w:after="160" w:line="480" w:lineRule="auto"/>
        <w:jc w:val="cente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B65436D" wp14:editId="4FB519CD">
            <wp:extent cx="3810000" cy="3257550"/>
            <wp:effectExtent l="0" t="0" r="0" b="0"/>
            <wp:docPr id="8415297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529738" name="Picture 841529738"/>
                    <pic:cNvPicPr/>
                  </pic:nvPicPr>
                  <pic:blipFill>
                    <a:blip r:embed="rId87">
                      <a:extLst>
                        <a:ext uri="{28A0092B-C50C-407E-A947-70E740481C1C}">
                          <a14:useLocalDpi xmlns:a14="http://schemas.microsoft.com/office/drawing/2010/main" val="0"/>
                        </a:ext>
                      </a:extLst>
                    </a:blip>
                    <a:stretch>
                      <a:fillRect/>
                    </a:stretch>
                  </pic:blipFill>
                  <pic:spPr>
                    <a:xfrm>
                      <a:off x="0" y="0"/>
                      <a:ext cx="3810000" cy="3257550"/>
                    </a:xfrm>
                    <a:prstGeom prst="rect">
                      <a:avLst/>
                    </a:prstGeom>
                  </pic:spPr>
                </pic:pic>
              </a:graphicData>
            </a:graphic>
          </wp:inline>
        </w:drawing>
      </w:r>
    </w:p>
    <w:p w14:paraId="332DEA0E" w14:textId="4A0CA548" w:rsidR="00982F21" w:rsidRDefault="00982F21" w:rsidP="00184C94">
      <w:pPr>
        <w:pStyle w:val="ListParagraph"/>
        <w:spacing w:after="160" w:line="480" w:lineRule="auto"/>
        <w:jc w:val="center"/>
        <w:rPr>
          <w:rFonts w:ascii="Times New Roman" w:hAnsi="Times New Roman" w:cs="Times New Roman"/>
          <w:sz w:val="24"/>
          <w:szCs w:val="24"/>
          <w:lang w:val="en-US"/>
        </w:rPr>
      </w:pPr>
      <w:r w:rsidRPr="00184C94">
        <w:rPr>
          <w:rFonts w:ascii="Times New Roman" w:hAnsi="Times New Roman" w:cs="Times New Roman"/>
          <w:sz w:val="24"/>
          <w:szCs w:val="24"/>
          <w:lang w:val="en-US"/>
        </w:rPr>
        <w:t xml:space="preserve">Gambar </w:t>
      </w:r>
      <w:r w:rsidR="00A40363" w:rsidRPr="00184C94">
        <w:rPr>
          <w:rFonts w:ascii="Times New Roman" w:hAnsi="Times New Roman" w:cs="Times New Roman"/>
          <w:sz w:val="24"/>
          <w:szCs w:val="24"/>
          <w:lang w:val="en-US"/>
        </w:rPr>
        <w:t>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3</w:t>
      </w:r>
      <w:r w:rsidR="00A40363" w:rsidRPr="00184C94">
        <w:rPr>
          <w:rFonts w:ascii="Times New Roman" w:hAnsi="Times New Roman" w:cs="Times New Roman"/>
          <w:sz w:val="24"/>
          <w:szCs w:val="24"/>
          <w:lang w:val="en-US"/>
        </w:rPr>
        <w:t xml:space="preserve"> Sequance Diagram Logout</w:t>
      </w:r>
    </w:p>
    <w:p w14:paraId="46A67E68" w14:textId="076F66B2" w:rsidR="00184C94" w:rsidRPr="00184C94" w:rsidRDefault="00184C94" w:rsidP="0077029F">
      <w:pPr>
        <w:spacing w:line="480" w:lineRule="auto"/>
        <w:ind w:left="720"/>
        <w:rPr>
          <w:rFonts w:ascii="Times New Roman" w:hAnsi="Times New Roman" w:cs="Times New Roman"/>
          <w:sz w:val="24"/>
          <w:szCs w:val="24"/>
        </w:rPr>
      </w:pPr>
      <w:r w:rsidRPr="001A5777">
        <w:rPr>
          <w:rFonts w:ascii="Times New Roman" w:hAnsi="Times New Roman" w:cs="Times New Roman"/>
          <w:sz w:val="24"/>
          <w:szCs w:val="24"/>
        </w:rPr>
        <w:t>Pada 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3</w:t>
      </w:r>
      <w:r w:rsidRPr="001A5777">
        <w:rPr>
          <w:rFonts w:ascii="Times New Roman" w:hAnsi="Times New Roman" w:cs="Times New Roman"/>
          <w:sz w:val="24"/>
          <w:szCs w:val="24"/>
        </w:rPr>
        <w:t xml:space="preserve"> </w:t>
      </w:r>
      <w:r w:rsidR="00A40363">
        <w:rPr>
          <w:rFonts w:ascii="Times New Roman" w:hAnsi="Times New Roman" w:cs="Times New Roman"/>
          <w:sz w:val="24"/>
          <w:szCs w:val="24"/>
          <w:lang w:val="en-US"/>
        </w:rPr>
        <w:t>sequance diagram</w:t>
      </w:r>
      <w:r w:rsidRPr="001A5777">
        <w:rPr>
          <w:rFonts w:ascii="Times New Roman" w:hAnsi="Times New Roman" w:cs="Times New Roman"/>
          <w:sz w:val="24"/>
          <w:szCs w:val="24"/>
        </w:rPr>
        <w:t xml:space="preserve"> logout  menggambarkan alur proses sebagai berikut: </w:t>
      </w:r>
    </w:p>
    <w:p w14:paraId="275BC014" w14:textId="67F4F1C6" w:rsidR="00982F21" w:rsidRPr="00184C94" w:rsidRDefault="00982F21">
      <w:pPr>
        <w:pStyle w:val="ListParagraph"/>
        <w:numPr>
          <w:ilvl w:val="6"/>
          <w:numId w:val="46"/>
        </w:numPr>
        <w:spacing w:after="160" w:line="480" w:lineRule="auto"/>
        <w:ind w:left="720" w:hanging="450"/>
        <w:rPr>
          <w:rFonts w:ascii="Times New Roman" w:hAnsi="Times New Roman" w:cs="Times New Roman"/>
          <w:sz w:val="24"/>
          <w:szCs w:val="24"/>
          <w:lang w:val="en-US"/>
        </w:rPr>
      </w:pPr>
      <w:r w:rsidRPr="00184C94">
        <w:rPr>
          <w:rFonts w:ascii="Times New Roman" w:hAnsi="Times New Roman" w:cs="Times New Roman"/>
          <w:sz w:val="24"/>
          <w:szCs w:val="24"/>
          <w:lang w:val="en-US"/>
        </w:rPr>
        <w:lastRenderedPageBreak/>
        <w:t>Sistem  menampilkan halaman dashboard</w:t>
      </w:r>
    </w:p>
    <w:p w14:paraId="0EC0F3EC" w14:textId="1E0C51E8" w:rsidR="00982F21" w:rsidRPr="00184C94" w:rsidRDefault="00982F21">
      <w:pPr>
        <w:pStyle w:val="ListParagraph"/>
        <w:numPr>
          <w:ilvl w:val="6"/>
          <w:numId w:val="46"/>
        </w:numPr>
        <w:spacing w:after="160" w:line="480" w:lineRule="auto"/>
        <w:ind w:left="720" w:hanging="450"/>
        <w:rPr>
          <w:rFonts w:ascii="Times New Roman" w:hAnsi="Times New Roman" w:cs="Times New Roman"/>
          <w:sz w:val="24"/>
          <w:szCs w:val="24"/>
          <w:lang w:val="en-US"/>
        </w:rPr>
      </w:pPr>
      <w:r w:rsidRPr="00184C94">
        <w:rPr>
          <w:rFonts w:ascii="Times New Roman" w:hAnsi="Times New Roman" w:cs="Times New Roman"/>
          <w:sz w:val="24"/>
          <w:szCs w:val="24"/>
          <w:lang w:val="en-US"/>
        </w:rPr>
        <w:t>Pengguna memilih menu login</w:t>
      </w:r>
    </w:p>
    <w:p w14:paraId="204ED186" w14:textId="1C644EF3" w:rsidR="00BE1B5B" w:rsidRDefault="00982F21">
      <w:pPr>
        <w:pStyle w:val="ListParagraph"/>
        <w:numPr>
          <w:ilvl w:val="6"/>
          <w:numId w:val="46"/>
        </w:numPr>
        <w:spacing w:after="160" w:line="480" w:lineRule="auto"/>
        <w:ind w:left="720" w:hanging="450"/>
        <w:rPr>
          <w:rFonts w:ascii="Times New Roman" w:hAnsi="Times New Roman" w:cs="Times New Roman"/>
          <w:sz w:val="24"/>
          <w:szCs w:val="24"/>
          <w:lang w:val="en-US"/>
        </w:rPr>
      </w:pPr>
      <w:r w:rsidRPr="00184C94">
        <w:rPr>
          <w:rFonts w:ascii="Times New Roman" w:hAnsi="Times New Roman" w:cs="Times New Roman"/>
          <w:sz w:val="24"/>
          <w:szCs w:val="24"/>
          <w:lang w:val="en-US"/>
        </w:rPr>
        <w:t>Sistem menampilkan halaman login</w:t>
      </w:r>
    </w:p>
    <w:p w14:paraId="3A14AF17" w14:textId="468DCFE9" w:rsidR="0077029F" w:rsidRDefault="007702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96DED38" w14:textId="77777777" w:rsidR="0077029F" w:rsidRPr="009B47DE" w:rsidRDefault="0077029F" w:rsidP="0077029F">
      <w:pPr>
        <w:pStyle w:val="ListParagraph"/>
        <w:spacing w:after="160" w:line="480" w:lineRule="auto"/>
        <w:rPr>
          <w:rFonts w:ascii="Times New Roman" w:hAnsi="Times New Roman" w:cs="Times New Roman"/>
          <w:sz w:val="24"/>
          <w:szCs w:val="24"/>
          <w:lang w:val="en-US"/>
        </w:rPr>
      </w:pPr>
    </w:p>
    <w:p w14:paraId="0ED0DF0B" w14:textId="77777777" w:rsidR="00D7105E" w:rsidRPr="00E26D39" w:rsidRDefault="00D7105E">
      <w:pPr>
        <w:pStyle w:val="ListParagraph"/>
        <w:numPr>
          <w:ilvl w:val="0"/>
          <w:numId w:val="56"/>
        </w:numPr>
        <w:spacing w:after="160" w:line="480" w:lineRule="auto"/>
        <w:ind w:left="630"/>
        <w:jc w:val="both"/>
        <w:rPr>
          <w:rFonts w:ascii="Times New Roman" w:hAnsi="Times New Roman" w:cs="Times New Roman"/>
          <w:b/>
          <w:bCs/>
          <w:i/>
          <w:iCs/>
          <w:sz w:val="24"/>
          <w:szCs w:val="24"/>
        </w:rPr>
      </w:pPr>
      <w:r w:rsidRPr="00E26D39">
        <w:rPr>
          <w:rFonts w:ascii="Times New Roman" w:hAnsi="Times New Roman" w:cs="Times New Roman"/>
          <w:b/>
          <w:bCs/>
          <w:i/>
          <w:iCs/>
          <w:sz w:val="24"/>
          <w:szCs w:val="24"/>
        </w:rPr>
        <w:t>Class diagram</w:t>
      </w:r>
    </w:p>
    <w:p w14:paraId="7E0953DA" w14:textId="53B08EB3" w:rsidR="00D7105E" w:rsidRPr="00E26D39" w:rsidRDefault="000F1DAE" w:rsidP="00712FA6">
      <w:pPr>
        <w:pStyle w:val="ListParagraph"/>
        <w:spacing w:line="480" w:lineRule="auto"/>
        <w:ind w:right="-828" w:hanging="25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75F4E8E" wp14:editId="7122ABB3">
            <wp:extent cx="6629400" cy="7362825"/>
            <wp:effectExtent l="0" t="0" r="0" b="0"/>
            <wp:docPr id="147292239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922394" name="Picture 1472922394"/>
                    <pic:cNvPicPr/>
                  </pic:nvPicPr>
                  <pic:blipFill>
                    <a:blip r:embed="rId88">
                      <a:extLst>
                        <a:ext uri="{28A0092B-C50C-407E-A947-70E740481C1C}">
                          <a14:useLocalDpi xmlns:a14="http://schemas.microsoft.com/office/drawing/2010/main" val="0"/>
                        </a:ext>
                      </a:extLst>
                    </a:blip>
                    <a:stretch>
                      <a:fillRect/>
                    </a:stretch>
                  </pic:blipFill>
                  <pic:spPr>
                    <a:xfrm>
                      <a:off x="0" y="0"/>
                      <a:ext cx="6629400" cy="7362825"/>
                    </a:xfrm>
                    <a:prstGeom prst="rect">
                      <a:avLst/>
                    </a:prstGeom>
                  </pic:spPr>
                </pic:pic>
              </a:graphicData>
            </a:graphic>
          </wp:inline>
        </w:drawing>
      </w:r>
    </w:p>
    <w:p w14:paraId="46E2CE80" w14:textId="6CF0B4E6" w:rsidR="00D7105E" w:rsidRPr="00E26D39" w:rsidRDefault="00D7105E" w:rsidP="00B91978">
      <w:pPr>
        <w:pStyle w:val="ListParagraph"/>
        <w:spacing w:line="480" w:lineRule="auto"/>
        <w:ind w:hanging="720"/>
        <w:jc w:val="center"/>
        <w:rPr>
          <w:rFonts w:ascii="Times New Roman" w:hAnsi="Times New Roman" w:cs="Times New Roman"/>
          <w:sz w:val="24"/>
          <w:szCs w:val="24"/>
        </w:rPr>
      </w:pPr>
      <w:r w:rsidRPr="00E26D39">
        <w:rPr>
          <w:rFonts w:ascii="Times New Roman" w:hAnsi="Times New Roman" w:cs="Times New Roman"/>
          <w:sz w:val="24"/>
          <w:szCs w:val="24"/>
        </w:rPr>
        <w:t>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4</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Class Diagram</w:t>
      </w:r>
    </w:p>
    <w:p w14:paraId="0618EB88" w14:textId="0F866393" w:rsidR="00D7105E" w:rsidRPr="00E26D39" w:rsidRDefault="00D7105E" w:rsidP="0077029F">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lastRenderedPageBreak/>
        <w:t>Pada 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4</w:t>
      </w:r>
      <w:r w:rsidRPr="00E26D39">
        <w:rPr>
          <w:rFonts w:ascii="Times New Roman" w:hAnsi="Times New Roman" w:cs="Times New Roman"/>
          <w:sz w:val="24"/>
          <w:szCs w:val="24"/>
        </w:rPr>
        <w:t xml:space="preserve"> </w:t>
      </w:r>
      <w:r w:rsidRPr="00E26D39">
        <w:rPr>
          <w:rFonts w:ascii="Times New Roman" w:hAnsi="Times New Roman" w:cs="Times New Roman"/>
          <w:i/>
          <w:iCs/>
          <w:sz w:val="24"/>
          <w:szCs w:val="24"/>
        </w:rPr>
        <w:t>Class Diagram</w:t>
      </w:r>
      <w:r w:rsidRPr="00E26D39">
        <w:rPr>
          <w:rFonts w:ascii="Times New Roman" w:hAnsi="Times New Roman" w:cs="Times New Roman"/>
          <w:sz w:val="24"/>
          <w:szCs w:val="24"/>
        </w:rPr>
        <w:t xml:space="preserve"> dapat dilihat tabel-tabel yang telah dirancang sebagai acuan pembuatan database. Terdapat 1</w:t>
      </w:r>
      <w:r w:rsidR="00DE7AC2">
        <w:rPr>
          <w:rFonts w:ascii="Times New Roman" w:hAnsi="Times New Roman" w:cs="Times New Roman"/>
          <w:sz w:val="24"/>
          <w:szCs w:val="24"/>
          <w:lang w:val="en-US"/>
        </w:rPr>
        <w:t>3</w:t>
      </w:r>
      <w:r w:rsidRPr="00E26D39">
        <w:rPr>
          <w:rFonts w:ascii="Times New Roman" w:hAnsi="Times New Roman" w:cs="Times New Roman"/>
          <w:sz w:val="24"/>
          <w:szCs w:val="24"/>
        </w:rPr>
        <w:t xml:space="preserve"> tabel yang berelasi antara satu tabel dengan tabel yang lain.</w:t>
      </w:r>
    </w:p>
    <w:p w14:paraId="05106A85" w14:textId="77777777" w:rsidR="00D7105E" w:rsidRPr="00E26D39" w:rsidRDefault="00D7105E" w:rsidP="0077029F">
      <w:pPr>
        <w:pStyle w:val="ListParagraph"/>
        <w:spacing w:line="480" w:lineRule="auto"/>
        <w:ind w:left="0"/>
        <w:jc w:val="both"/>
        <w:rPr>
          <w:rFonts w:ascii="Times New Roman" w:hAnsi="Times New Roman" w:cs="Times New Roman"/>
          <w:b/>
          <w:bCs/>
          <w:sz w:val="24"/>
          <w:szCs w:val="24"/>
        </w:rPr>
      </w:pPr>
      <w:r w:rsidRPr="00E26D39">
        <w:rPr>
          <w:rFonts w:ascii="Times New Roman" w:hAnsi="Times New Roman" w:cs="Times New Roman"/>
          <w:b/>
          <w:bCs/>
          <w:sz w:val="24"/>
          <w:szCs w:val="24"/>
        </w:rPr>
        <w:t>1) Tabel anak</w:t>
      </w:r>
    </w:p>
    <w:p w14:paraId="61D326F0" w14:textId="77777777" w:rsidR="00D7105E" w:rsidRPr="00E26D39" w:rsidRDefault="00D7105E" w:rsidP="0077029F">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Nama tabel : anak</w:t>
      </w:r>
    </w:p>
    <w:p w14:paraId="7C89AEFC" w14:textId="77777777" w:rsidR="00D7105E" w:rsidRPr="00E26D39" w:rsidRDefault="00D7105E" w:rsidP="0077029F">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Primary key : id_anak</w:t>
      </w:r>
    </w:p>
    <w:p w14:paraId="490AE5AB" w14:textId="77777777" w:rsidR="00D7105E" w:rsidRPr="00E26D39" w:rsidRDefault="00D7105E" w:rsidP="0077029F">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Fungsi : di gunakan untuk menyimpan data anak</w:t>
      </w:r>
    </w:p>
    <w:p w14:paraId="4219AF28"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Tabel 3.6 Tabel Anak</w:t>
      </w:r>
    </w:p>
    <w:tbl>
      <w:tblPr>
        <w:tblStyle w:val="TableGrid"/>
        <w:tblW w:w="0" w:type="auto"/>
        <w:tblLook w:val="04A0" w:firstRow="1" w:lastRow="0" w:firstColumn="1" w:lastColumn="0" w:noHBand="0" w:noVBand="1"/>
      </w:tblPr>
      <w:tblGrid>
        <w:gridCol w:w="528"/>
        <w:gridCol w:w="2923"/>
        <w:gridCol w:w="1631"/>
        <w:gridCol w:w="1517"/>
        <w:gridCol w:w="1699"/>
      </w:tblGrid>
      <w:tr w:rsidR="005B2661" w:rsidRPr="00E26D39" w14:paraId="44E0F31F" w14:textId="77777777" w:rsidTr="00003804">
        <w:tc>
          <w:tcPr>
            <w:tcW w:w="535" w:type="dxa"/>
          </w:tcPr>
          <w:p w14:paraId="6E6169C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205" w:type="dxa"/>
          </w:tcPr>
          <w:p w14:paraId="2A248FE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870" w:type="dxa"/>
          </w:tcPr>
          <w:p w14:paraId="57B14DD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870" w:type="dxa"/>
          </w:tcPr>
          <w:p w14:paraId="4803D81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70" w:type="dxa"/>
          </w:tcPr>
          <w:p w14:paraId="5684EF6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0DD4BFCA" w14:textId="77777777" w:rsidTr="00003804">
        <w:tc>
          <w:tcPr>
            <w:tcW w:w="535" w:type="dxa"/>
          </w:tcPr>
          <w:p w14:paraId="04DBC8A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205" w:type="dxa"/>
          </w:tcPr>
          <w:p w14:paraId="7EAD60B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anak</w:t>
            </w:r>
          </w:p>
        </w:tc>
        <w:tc>
          <w:tcPr>
            <w:tcW w:w="1870" w:type="dxa"/>
          </w:tcPr>
          <w:p w14:paraId="5C64599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10CD111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2614FA5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4E71D590" w14:textId="77777777" w:rsidTr="00003804">
        <w:tc>
          <w:tcPr>
            <w:tcW w:w="535" w:type="dxa"/>
          </w:tcPr>
          <w:p w14:paraId="35CE563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205" w:type="dxa"/>
          </w:tcPr>
          <w:p w14:paraId="47CF424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survior</w:t>
            </w:r>
          </w:p>
        </w:tc>
        <w:tc>
          <w:tcPr>
            <w:tcW w:w="1870" w:type="dxa"/>
          </w:tcPr>
          <w:p w14:paraId="752F12C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29F167B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2D23B8B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034F3349" w14:textId="77777777" w:rsidTr="00003804">
        <w:tc>
          <w:tcPr>
            <w:tcW w:w="535" w:type="dxa"/>
          </w:tcPr>
          <w:p w14:paraId="001ADF0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3</w:t>
            </w:r>
          </w:p>
        </w:tc>
        <w:tc>
          <w:tcPr>
            <w:tcW w:w="3205" w:type="dxa"/>
          </w:tcPr>
          <w:p w14:paraId="21EB416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pekerjaan _wali</w:t>
            </w:r>
          </w:p>
        </w:tc>
        <w:tc>
          <w:tcPr>
            <w:tcW w:w="1870" w:type="dxa"/>
          </w:tcPr>
          <w:p w14:paraId="5939AE5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14E138B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1F4A5FF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089317AF" w14:textId="77777777" w:rsidTr="00003804">
        <w:tc>
          <w:tcPr>
            <w:tcW w:w="535" w:type="dxa"/>
          </w:tcPr>
          <w:p w14:paraId="106F3AB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4</w:t>
            </w:r>
          </w:p>
        </w:tc>
        <w:tc>
          <w:tcPr>
            <w:tcW w:w="3205" w:type="dxa"/>
          </w:tcPr>
          <w:p w14:paraId="162CEF2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pendidikan</w:t>
            </w:r>
          </w:p>
        </w:tc>
        <w:tc>
          <w:tcPr>
            <w:tcW w:w="1870" w:type="dxa"/>
          </w:tcPr>
          <w:p w14:paraId="54DF862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1E298D7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3B24A9C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5AB551A8" w14:textId="77777777" w:rsidTr="00003804">
        <w:tc>
          <w:tcPr>
            <w:tcW w:w="535" w:type="dxa"/>
          </w:tcPr>
          <w:p w14:paraId="0E0051D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5</w:t>
            </w:r>
          </w:p>
        </w:tc>
        <w:tc>
          <w:tcPr>
            <w:tcW w:w="3205" w:type="dxa"/>
          </w:tcPr>
          <w:p w14:paraId="3D517B7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camatan</w:t>
            </w:r>
          </w:p>
        </w:tc>
        <w:tc>
          <w:tcPr>
            <w:tcW w:w="1870" w:type="dxa"/>
          </w:tcPr>
          <w:p w14:paraId="79F9E7C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033CD66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4FFA91B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73C6FA31" w14:textId="77777777" w:rsidTr="00003804">
        <w:tc>
          <w:tcPr>
            <w:tcW w:w="535" w:type="dxa"/>
          </w:tcPr>
          <w:p w14:paraId="790A76A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3205" w:type="dxa"/>
          </w:tcPr>
          <w:p w14:paraId="21765EE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desa</w:t>
            </w:r>
          </w:p>
        </w:tc>
        <w:tc>
          <w:tcPr>
            <w:tcW w:w="1870" w:type="dxa"/>
          </w:tcPr>
          <w:p w14:paraId="552377F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4CBF2E5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5D612B4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1EE9D42B" w14:textId="77777777" w:rsidTr="00003804">
        <w:tc>
          <w:tcPr>
            <w:tcW w:w="535" w:type="dxa"/>
          </w:tcPr>
          <w:p w14:paraId="3379261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7</w:t>
            </w:r>
          </w:p>
        </w:tc>
        <w:tc>
          <w:tcPr>
            <w:tcW w:w="3205" w:type="dxa"/>
          </w:tcPr>
          <w:p w14:paraId="49B7C0D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dusun</w:t>
            </w:r>
          </w:p>
        </w:tc>
        <w:tc>
          <w:tcPr>
            <w:tcW w:w="1870" w:type="dxa"/>
          </w:tcPr>
          <w:p w14:paraId="296DA23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6DF4F4F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6966918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405FBD01" w14:textId="77777777" w:rsidTr="00003804">
        <w:tc>
          <w:tcPr>
            <w:tcW w:w="535" w:type="dxa"/>
          </w:tcPr>
          <w:p w14:paraId="0B7D2D3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8</w:t>
            </w:r>
          </w:p>
        </w:tc>
        <w:tc>
          <w:tcPr>
            <w:tcW w:w="3205" w:type="dxa"/>
          </w:tcPr>
          <w:p w14:paraId="5C3C8EA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las_pendidikan</w:t>
            </w:r>
          </w:p>
        </w:tc>
        <w:tc>
          <w:tcPr>
            <w:tcW w:w="1870" w:type="dxa"/>
          </w:tcPr>
          <w:p w14:paraId="1A39067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18BACC3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513A306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igen Key</w:t>
            </w:r>
          </w:p>
        </w:tc>
      </w:tr>
      <w:tr w:rsidR="005B2661" w:rsidRPr="00E26D39" w14:paraId="1D09476B" w14:textId="77777777" w:rsidTr="00003804">
        <w:tc>
          <w:tcPr>
            <w:tcW w:w="535" w:type="dxa"/>
          </w:tcPr>
          <w:p w14:paraId="33E2A42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9</w:t>
            </w:r>
          </w:p>
        </w:tc>
        <w:tc>
          <w:tcPr>
            <w:tcW w:w="3205" w:type="dxa"/>
          </w:tcPr>
          <w:p w14:paraId="18C16A3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_anak</w:t>
            </w:r>
          </w:p>
        </w:tc>
        <w:tc>
          <w:tcPr>
            <w:tcW w:w="1870" w:type="dxa"/>
          </w:tcPr>
          <w:p w14:paraId="4F15140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 xml:space="preserve">Varchar </w:t>
            </w:r>
          </w:p>
        </w:tc>
        <w:tc>
          <w:tcPr>
            <w:tcW w:w="1870" w:type="dxa"/>
          </w:tcPr>
          <w:p w14:paraId="76AE2C0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12DC006E"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3763DBC3" w14:textId="77777777" w:rsidTr="00003804">
        <w:tc>
          <w:tcPr>
            <w:tcW w:w="535" w:type="dxa"/>
          </w:tcPr>
          <w:p w14:paraId="080583F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w:t>
            </w:r>
          </w:p>
        </w:tc>
        <w:tc>
          <w:tcPr>
            <w:tcW w:w="3205" w:type="dxa"/>
          </w:tcPr>
          <w:p w14:paraId="56A4D8D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mor_kk</w:t>
            </w:r>
          </w:p>
        </w:tc>
        <w:tc>
          <w:tcPr>
            <w:tcW w:w="1870" w:type="dxa"/>
          </w:tcPr>
          <w:p w14:paraId="0D1EE9A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Bigint</w:t>
            </w:r>
          </w:p>
        </w:tc>
        <w:tc>
          <w:tcPr>
            <w:tcW w:w="1870" w:type="dxa"/>
          </w:tcPr>
          <w:p w14:paraId="75F74F3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0</w:t>
            </w:r>
          </w:p>
        </w:tc>
        <w:tc>
          <w:tcPr>
            <w:tcW w:w="1870" w:type="dxa"/>
          </w:tcPr>
          <w:p w14:paraId="2BA6C1C1"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6DF6633E" w14:textId="77777777" w:rsidTr="00003804">
        <w:tc>
          <w:tcPr>
            <w:tcW w:w="535" w:type="dxa"/>
          </w:tcPr>
          <w:p w14:paraId="0CF288B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3205" w:type="dxa"/>
          </w:tcPr>
          <w:p w14:paraId="4F742CF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mor_nik</w:t>
            </w:r>
          </w:p>
        </w:tc>
        <w:tc>
          <w:tcPr>
            <w:tcW w:w="1870" w:type="dxa"/>
          </w:tcPr>
          <w:p w14:paraId="36ED36E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 xml:space="preserve">Bigint </w:t>
            </w:r>
          </w:p>
        </w:tc>
        <w:tc>
          <w:tcPr>
            <w:tcW w:w="1870" w:type="dxa"/>
          </w:tcPr>
          <w:p w14:paraId="4560007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0</w:t>
            </w:r>
          </w:p>
        </w:tc>
        <w:tc>
          <w:tcPr>
            <w:tcW w:w="1870" w:type="dxa"/>
          </w:tcPr>
          <w:p w14:paraId="0EFF29E1"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293734DA" w14:textId="77777777" w:rsidTr="00003804">
        <w:tc>
          <w:tcPr>
            <w:tcW w:w="535" w:type="dxa"/>
          </w:tcPr>
          <w:p w14:paraId="204A3EC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2</w:t>
            </w:r>
          </w:p>
        </w:tc>
        <w:tc>
          <w:tcPr>
            <w:tcW w:w="3205" w:type="dxa"/>
          </w:tcPr>
          <w:p w14:paraId="5B58334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 xml:space="preserve">Alamat </w:t>
            </w:r>
          </w:p>
        </w:tc>
        <w:tc>
          <w:tcPr>
            <w:tcW w:w="1870" w:type="dxa"/>
          </w:tcPr>
          <w:p w14:paraId="61B4582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5EA79C5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5F24FE28"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328E5DDC" w14:textId="77777777" w:rsidTr="00003804">
        <w:tc>
          <w:tcPr>
            <w:tcW w:w="535" w:type="dxa"/>
          </w:tcPr>
          <w:p w14:paraId="45F34D6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3</w:t>
            </w:r>
          </w:p>
        </w:tc>
        <w:tc>
          <w:tcPr>
            <w:tcW w:w="3205" w:type="dxa"/>
          </w:tcPr>
          <w:p w14:paraId="21EC9FA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Jenis_kelamin</w:t>
            </w:r>
          </w:p>
        </w:tc>
        <w:tc>
          <w:tcPr>
            <w:tcW w:w="1870" w:type="dxa"/>
          </w:tcPr>
          <w:p w14:paraId="0DB6084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1B68B5F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1B193EE3"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15547A83" w14:textId="77777777" w:rsidTr="00003804">
        <w:tc>
          <w:tcPr>
            <w:tcW w:w="535" w:type="dxa"/>
          </w:tcPr>
          <w:p w14:paraId="1AB3A12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4</w:t>
            </w:r>
          </w:p>
        </w:tc>
        <w:tc>
          <w:tcPr>
            <w:tcW w:w="3205" w:type="dxa"/>
          </w:tcPr>
          <w:p w14:paraId="7839518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empat_lahir</w:t>
            </w:r>
          </w:p>
        </w:tc>
        <w:tc>
          <w:tcPr>
            <w:tcW w:w="1870" w:type="dxa"/>
          </w:tcPr>
          <w:p w14:paraId="49F92FA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77A73AC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65875F0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404B0668" w14:textId="77777777" w:rsidTr="00003804">
        <w:tc>
          <w:tcPr>
            <w:tcW w:w="535" w:type="dxa"/>
          </w:tcPr>
          <w:p w14:paraId="64ECC29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5</w:t>
            </w:r>
          </w:p>
        </w:tc>
        <w:tc>
          <w:tcPr>
            <w:tcW w:w="3205" w:type="dxa"/>
          </w:tcPr>
          <w:p w14:paraId="69F0F96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gl_lahir</w:t>
            </w:r>
          </w:p>
        </w:tc>
        <w:tc>
          <w:tcPr>
            <w:tcW w:w="1870" w:type="dxa"/>
          </w:tcPr>
          <w:p w14:paraId="5C9C141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Date</w:t>
            </w:r>
          </w:p>
        </w:tc>
        <w:tc>
          <w:tcPr>
            <w:tcW w:w="1870" w:type="dxa"/>
          </w:tcPr>
          <w:p w14:paraId="6ABBC158" w14:textId="77777777" w:rsidR="00D7105E" w:rsidRPr="00E26D39" w:rsidRDefault="00D7105E" w:rsidP="002A3D14">
            <w:pPr>
              <w:pStyle w:val="ListParagraph"/>
              <w:ind w:left="0"/>
              <w:jc w:val="center"/>
              <w:rPr>
                <w:rFonts w:ascii="Times New Roman" w:hAnsi="Times New Roman" w:cs="Times New Roman"/>
                <w:sz w:val="24"/>
                <w:szCs w:val="24"/>
              </w:rPr>
            </w:pPr>
          </w:p>
        </w:tc>
        <w:tc>
          <w:tcPr>
            <w:tcW w:w="1870" w:type="dxa"/>
          </w:tcPr>
          <w:p w14:paraId="3FF54B0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6D197F3E" w14:textId="77777777" w:rsidTr="00003804">
        <w:tc>
          <w:tcPr>
            <w:tcW w:w="535" w:type="dxa"/>
          </w:tcPr>
          <w:p w14:paraId="1941A19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6</w:t>
            </w:r>
          </w:p>
        </w:tc>
        <w:tc>
          <w:tcPr>
            <w:tcW w:w="3205" w:type="dxa"/>
          </w:tcPr>
          <w:p w14:paraId="05E1079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Usia</w:t>
            </w:r>
          </w:p>
        </w:tc>
        <w:tc>
          <w:tcPr>
            <w:tcW w:w="1870" w:type="dxa"/>
          </w:tcPr>
          <w:p w14:paraId="24EC9DE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mallint</w:t>
            </w:r>
          </w:p>
        </w:tc>
        <w:tc>
          <w:tcPr>
            <w:tcW w:w="1870" w:type="dxa"/>
          </w:tcPr>
          <w:p w14:paraId="2473227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1870" w:type="dxa"/>
          </w:tcPr>
          <w:p w14:paraId="6FFD8D1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42D07C34" w14:textId="77777777" w:rsidTr="00003804">
        <w:tc>
          <w:tcPr>
            <w:tcW w:w="535" w:type="dxa"/>
          </w:tcPr>
          <w:p w14:paraId="0633650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7</w:t>
            </w:r>
          </w:p>
        </w:tc>
        <w:tc>
          <w:tcPr>
            <w:tcW w:w="3205" w:type="dxa"/>
          </w:tcPr>
          <w:p w14:paraId="7CB7D95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_wali</w:t>
            </w:r>
          </w:p>
        </w:tc>
        <w:tc>
          <w:tcPr>
            <w:tcW w:w="1870" w:type="dxa"/>
          </w:tcPr>
          <w:p w14:paraId="3418EA7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3AE7C2C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682732B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2A0E2909" w14:textId="77777777" w:rsidTr="00003804">
        <w:tc>
          <w:tcPr>
            <w:tcW w:w="535" w:type="dxa"/>
          </w:tcPr>
          <w:p w14:paraId="5339B0C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8</w:t>
            </w:r>
          </w:p>
        </w:tc>
        <w:tc>
          <w:tcPr>
            <w:tcW w:w="3205" w:type="dxa"/>
          </w:tcPr>
          <w:p w14:paraId="6740A77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Alamat_sekolah</w:t>
            </w:r>
          </w:p>
        </w:tc>
        <w:tc>
          <w:tcPr>
            <w:tcW w:w="1870" w:type="dxa"/>
          </w:tcPr>
          <w:p w14:paraId="3665C89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79CD177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4C09ABBC"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781370F8" w14:textId="77777777" w:rsidTr="00003804">
        <w:tc>
          <w:tcPr>
            <w:tcW w:w="535" w:type="dxa"/>
          </w:tcPr>
          <w:p w14:paraId="7C48FAA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9</w:t>
            </w:r>
          </w:p>
        </w:tc>
        <w:tc>
          <w:tcPr>
            <w:tcW w:w="3205" w:type="dxa"/>
          </w:tcPr>
          <w:p w14:paraId="16C50EA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tatus_anak</w:t>
            </w:r>
          </w:p>
        </w:tc>
        <w:tc>
          <w:tcPr>
            <w:tcW w:w="1870" w:type="dxa"/>
          </w:tcPr>
          <w:p w14:paraId="20D097E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mallint</w:t>
            </w:r>
          </w:p>
        </w:tc>
        <w:tc>
          <w:tcPr>
            <w:tcW w:w="1870" w:type="dxa"/>
          </w:tcPr>
          <w:p w14:paraId="7D60545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1870" w:type="dxa"/>
          </w:tcPr>
          <w:p w14:paraId="73900B6E"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1A9F349E" w14:textId="77777777" w:rsidTr="00003804">
        <w:tc>
          <w:tcPr>
            <w:tcW w:w="535" w:type="dxa"/>
          </w:tcPr>
          <w:p w14:paraId="1CE1DD9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0</w:t>
            </w:r>
          </w:p>
        </w:tc>
        <w:tc>
          <w:tcPr>
            <w:tcW w:w="3205" w:type="dxa"/>
          </w:tcPr>
          <w:p w14:paraId="1FFEE1A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to_anak</w:t>
            </w:r>
          </w:p>
        </w:tc>
        <w:tc>
          <w:tcPr>
            <w:tcW w:w="1870" w:type="dxa"/>
          </w:tcPr>
          <w:p w14:paraId="1024219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552A11E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49FD6F2F"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7FCE974C" w14:textId="77777777" w:rsidTr="00003804">
        <w:tc>
          <w:tcPr>
            <w:tcW w:w="535" w:type="dxa"/>
          </w:tcPr>
          <w:p w14:paraId="68B2635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1</w:t>
            </w:r>
          </w:p>
        </w:tc>
        <w:tc>
          <w:tcPr>
            <w:tcW w:w="3205" w:type="dxa"/>
          </w:tcPr>
          <w:p w14:paraId="1E9B026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tatus_verifikasi</w:t>
            </w:r>
          </w:p>
        </w:tc>
        <w:tc>
          <w:tcPr>
            <w:tcW w:w="1870" w:type="dxa"/>
          </w:tcPr>
          <w:p w14:paraId="3BB85A4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2A6B168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694B10C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D7105E" w:rsidRPr="00E26D39" w14:paraId="00124FBB" w14:textId="77777777" w:rsidTr="00003804">
        <w:tc>
          <w:tcPr>
            <w:tcW w:w="535" w:type="dxa"/>
          </w:tcPr>
          <w:p w14:paraId="338F40F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2</w:t>
            </w:r>
          </w:p>
        </w:tc>
        <w:tc>
          <w:tcPr>
            <w:tcW w:w="3205" w:type="dxa"/>
          </w:tcPr>
          <w:p w14:paraId="19BCDF7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 xml:space="preserve">Tahun </w:t>
            </w:r>
          </w:p>
        </w:tc>
        <w:tc>
          <w:tcPr>
            <w:tcW w:w="1870" w:type="dxa"/>
          </w:tcPr>
          <w:p w14:paraId="7DD66D0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mallint</w:t>
            </w:r>
          </w:p>
        </w:tc>
        <w:tc>
          <w:tcPr>
            <w:tcW w:w="1870" w:type="dxa"/>
          </w:tcPr>
          <w:p w14:paraId="26210B8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1870" w:type="dxa"/>
          </w:tcPr>
          <w:p w14:paraId="5CC4AC49"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598958ED" w14:textId="77777777" w:rsidR="00D7105E" w:rsidRPr="00E26D39" w:rsidRDefault="00D7105E" w:rsidP="00B91978">
      <w:pPr>
        <w:pStyle w:val="ListParagraph"/>
        <w:spacing w:line="480" w:lineRule="auto"/>
        <w:ind w:left="0"/>
        <w:rPr>
          <w:rFonts w:ascii="Times New Roman" w:hAnsi="Times New Roman" w:cs="Times New Roman"/>
          <w:sz w:val="24"/>
          <w:szCs w:val="24"/>
        </w:rPr>
      </w:pPr>
    </w:p>
    <w:p w14:paraId="05256B72" w14:textId="77777777" w:rsidR="00D7105E" w:rsidRPr="00E26D39" w:rsidRDefault="00D7105E" w:rsidP="00B91978">
      <w:pPr>
        <w:pStyle w:val="ListParagraph"/>
        <w:spacing w:line="480" w:lineRule="auto"/>
        <w:ind w:left="0"/>
        <w:rPr>
          <w:rFonts w:ascii="Times New Roman" w:hAnsi="Times New Roman" w:cs="Times New Roman"/>
          <w:b/>
          <w:bCs/>
          <w:sz w:val="24"/>
          <w:szCs w:val="24"/>
        </w:rPr>
      </w:pPr>
      <w:r w:rsidRPr="00E26D39">
        <w:rPr>
          <w:rFonts w:ascii="Times New Roman" w:hAnsi="Times New Roman" w:cs="Times New Roman"/>
          <w:b/>
          <w:bCs/>
          <w:sz w:val="24"/>
          <w:szCs w:val="24"/>
        </w:rPr>
        <w:t>2) Tabel users</w:t>
      </w:r>
    </w:p>
    <w:p w14:paraId="0797B262" w14:textId="77777777" w:rsidR="00D7105E" w:rsidRPr="00E26D39" w:rsidRDefault="00D7105E" w:rsidP="00B91978">
      <w:pPr>
        <w:pStyle w:val="ListParagraph"/>
        <w:spacing w:line="480" w:lineRule="auto"/>
        <w:ind w:left="0"/>
        <w:rPr>
          <w:rFonts w:ascii="Times New Roman" w:hAnsi="Times New Roman" w:cs="Times New Roman"/>
          <w:sz w:val="24"/>
          <w:szCs w:val="24"/>
        </w:rPr>
      </w:pPr>
      <w:r w:rsidRPr="00E26D39">
        <w:rPr>
          <w:rFonts w:ascii="Times New Roman" w:hAnsi="Times New Roman" w:cs="Times New Roman"/>
          <w:sz w:val="24"/>
          <w:szCs w:val="24"/>
        </w:rPr>
        <w:t>Nama tabel : users</w:t>
      </w:r>
    </w:p>
    <w:p w14:paraId="61A31565" w14:textId="77777777" w:rsidR="00D7105E" w:rsidRPr="00E26D39" w:rsidRDefault="00D7105E" w:rsidP="00B91978">
      <w:pPr>
        <w:pStyle w:val="ListParagraph"/>
        <w:spacing w:line="480" w:lineRule="auto"/>
        <w:ind w:left="0"/>
        <w:rPr>
          <w:rFonts w:ascii="Times New Roman" w:hAnsi="Times New Roman" w:cs="Times New Roman"/>
          <w:sz w:val="24"/>
          <w:szCs w:val="24"/>
        </w:rPr>
      </w:pPr>
      <w:r w:rsidRPr="00E26D39">
        <w:rPr>
          <w:rFonts w:ascii="Times New Roman" w:hAnsi="Times New Roman" w:cs="Times New Roman"/>
          <w:sz w:val="24"/>
          <w:szCs w:val="24"/>
        </w:rPr>
        <w:t>Primary key : id</w:t>
      </w:r>
    </w:p>
    <w:p w14:paraId="48789B95" w14:textId="77777777" w:rsidR="00D7105E" w:rsidRPr="00E26D39" w:rsidRDefault="00D7105E" w:rsidP="00B91978">
      <w:pPr>
        <w:pStyle w:val="ListParagraph"/>
        <w:spacing w:line="480" w:lineRule="auto"/>
        <w:ind w:left="0"/>
        <w:rPr>
          <w:rFonts w:ascii="Times New Roman" w:hAnsi="Times New Roman" w:cs="Times New Roman"/>
          <w:sz w:val="24"/>
          <w:szCs w:val="24"/>
        </w:rPr>
      </w:pPr>
      <w:r w:rsidRPr="00E26D39">
        <w:rPr>
          <w:rFonts w:ascii="Times New Roman" w:hAnsi="Times New Roman" w:cs="Times New Roman"/>
          <w:sz w:val="24"/>
          <w:szCs w:val="24"/>
        </w:rPr>
        <w:lastRenderedPageBreak/>
        <w:t>Fungsi : Digunakan untuk menyimpan seluruh data pengguna sistem</w:t>
      </w:r>
    </w:p>
    <w:p w14:paraId="55F57F71"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Tabel 3.7 Tabel Users</w:t>
      </w:r>
    </w:p>
    <w:tbl>
      <w:tblPr>
        <w:tblStyle w:val="TableGrid"/>
        <w:tblW w:w="0" w:type="auto"/>
        <w:tblLook w:val="04A0" w:firstRow="1" w:lastRow="0" w:firstColumn="1" w:lastColumn="0" w:noHBand="0" w:noVBand="1"/>
      </w:tblPr>
      <w:tblGrid>
        <w:gridCol w:w="601"/>
        <w:gridCol w:w="2693"/>
        <w:gridCol w:w="1682"/>
        <w:gridCol w:w="1606"/>
        <w:gridCol w:w="1716"/>
      </w:tblGrid>
      <w:tr w:rsidR="005B2661" w:rsidRPr="00E26D39" w14:paraId="70DA818F" w14:textId="77777777" w:rsidTr="00695F40">
        <w:tc>
          <w:tcPr>
            <w:tcW w:w="625" w:type="dxa"/>
          </w:tcPr>
          <w:p w14:paraId="4626E37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115" w:type="dxa"/>
          </w:tcPr>
          <w:p w14:paraId="5CF269F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870" w:type="dxa"/>
          </w:tcPr>
          <w:p w14:paraId="5AD8C32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870" w:type="dxa"/>
          </w:tcPr>
          <w:p w14:paraId="48C2E05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70" w:type="dxa"/>
          </w:tcPr>
          <w:p w14:paraId="7725668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w:t>
            </w:r>
          </w:p>
        </w:tc>
      </w:tr>
      <w:tr w:rsidR="005B2661" w:rsidRPr="00E26D39" w14:paraId="6AE460F3" w14:textId="77777777" w:rsidTr="00695F40">
        <w:tc>
          <w:tcPr>
            <w:tcW w:w="625" w:type="dxa"/>
          </w:tcPr>
          <w:p w14:paraId="09A9405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115" w:type="dxa"/>
          </w:tcPr>
          <w:p w14:paraId="3D16FB8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w:t>
            </w:r>
          </w:p>
        </w:tc>
        <w:tc>
          <w:tcPr>
            <w:tcW w:w="1870" w:type="dxa"/>
          </w:tcPr>
          <w:p w14:paraId="35BCA91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21B0780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09FA859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005242FB" w14:textId="77777777" w:rsidTr="00695F40">
        <w:tc>
          <w:tcPr>
            <w:tcW w:w="625" w:type="dxa"/>
          </w:tcPr>
          <w:p w14:paraId="56683BB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115" w:type="dxa"/>
          </w:tcPr>
          <w:p w14:paraId="77C7DBF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role</w:t>
            </w:r>
          </w:p>
        </w:tc>
        <w:tc>
          <w:tcPr>
            <w:tcW w:w="1870" w:type="dxa"/>
          </w:tcPr>
          <w:p w14:paraId="494F19B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870" w:type="dxa"/>
          </w:tcPr>
          <w:p w14:paraId="7A9AE3F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70" w:type="dxa"/>
          </w:tcPr>
          <w:p w14:paraId="23293E9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7C44A9AC" w14:textId="77777777" w:rsidTr="00695F40">
        <w:tc>
          <w:tcPr>
            <w:tcW w:w="625" w:type="dxa"/>
          </w:tcPr>
          <w:p w14:paraId="6EE045C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3</w:t>
            </w:r>
          </w:p>
        </w:tc>
        <w:tc>
          <w:tcPr>
            <w:tcW w:w="3115" w:type="dxa"/>
          </w:tcPr>
          <w:p w14:paraId="2CE22F7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username</w:t>
            </w:r>
          </w:p>
        </w:tc>
        <w:tc>
          <w:tcPr>
            <w:tcW w:w="1870" w:type="dxa"/>
          </w:tcPr>
          <w:p w14:paraId="7C441C2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5BF822C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595A6795" w14:textId="77777777" w:rsidR="00D7105E" w:rsidRPr="00E26D39" w:rsidRDefault="00D7105E" w:rsidP="002A3D14">
            <w:pPr>
              <w:pStyle w:val="ListParagraph"/>
              <w:ind w:left="0"/>
              <w:jc w:val="center"/>
              <w:rPr>
                <w:rFonts w:ascii="Times New Roman" w:hAnsi="Times New Roman" w:cs="Times New Roman"/>
                <w:sz w:val="24"/>
                <w:szCs w:val="24"/>
              </w:rPr>
            </w:pPr>
          </w:p>
        </w:tc>
      </w:tr>
      <w:tr w:rsidR="00D7105E" w:rsidRPr="00E26D39" w14:paraId="64A8027A" w14:textId="77777777" w:rsidTr="00695F40">
        <w:tc>
          <w:tcPr>
            <w:tcW w:w="625" w:type="dxa"/>
          </w:tcPr>
          <w:p w14:paraId="712E36E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4</w:t>
            </w:r>
          </w:p>
        </w:tc>
        <w:tc>
          <w:tcPr>
            <w:tcW w:w="3115" w:type="dxa"/>
          </w:tcPr>
          <w:p w14:paraId="14FDFD4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assword</w:t>
            </w:r>
          </w:p>
        </w:tc>
        <w:tc>
          <w:tcPr>
            <w:tcW w:w="1870" w:type="dxa"/>
          </w:tcPr>
          <w:p w14:paraId="6EEAB59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870" w:type="dxa"/>
          </w:tcPr>
          <w:p w14:paraId="3D45DE3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70" w:type="dxa"/>
          </w:tcPr>
          <w:p w14:paraId="3C6AB4D4"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1C73FDE1"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p>
    <w:p w14:paraId="28DF685F"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Kecamatan</w:t>
      </w:r>
    </w:p>
    <w:p w14:paraId="1DB3D0DE" w14:textId="77777777" w:rsidR="00D7105E" w:rsidRPr="00E26D39" w:rsidRDefault="00D7105E" w:rsidP="00B91978">
      <w:pPr>
        <w:pStyle w:val="ListParagraph"/>
        <w:spacing w:line="480" w:lineRule="auto"/>
        <w:ind w:hanging="360"/>
        <w:jc w:val="both"/>
        <w:rPr>
          <w:rFonts w:ascii="Times New Roman" w:hAnsi="Times New Roman" w:cs="Times New Roman"/>
          <w:sz w:val="24"/>
          <w:szCs w:val="24"/>
        </w:rPr>
      </w:pPr>
      <w:r w:rsidRPr="00E26D39">
        <w:rPr>
          <w:rFonts w:ascii="Times New Roman" w:hAnsi="Times New Roman" w:cs="Times New Roman"/>
          <w:sz w:val="24"/>
          <w:szCs w:val="24"/>
        </w:rPr>
        <w:t>nama tabel : kecamatan</w:t>
      </w:r>
    </w:p>
    <w:p w14:paraId="16608BA6" w14:textId="77777777" w:rsidR="00D7105E" w:rsidRPr="00E26D39" w:rsidRDefault="00D7105E" w:rsidP="00B91978">
      <w:pPr>
        <w:pStyle w:val="ListParagraph"/>
        <w:spacing w:line="480" w:lineRule="auto"/>
        <w:ind w:hanging="360"/>
        <w:jc w:val="both"/>
        <w:rPr>
          <w:rFonts w:ascii="Times New Roman" w:hAnsi="Times New Roman" w:cs="Times New Roman"/>
          <w:sz w:val="24"/>
          <w:szCs w:val="24"/>
        </w:rPr>
      </w:pPr>
      <w:r w:rsidRPr="00E26D39">
        <w:rPr>
          <w:rFonts w:ascii="Times New Roman" w:hAnsi="Times New Roman" w:cs="Times New Roman"/>
          <w:sz w:val="24"/>
          <w:szCs w:val="24"/>
        </w:rPr>
        <w:t>primary key : id_kecamatan</w:t>
      </w:r>
    </w:p>
    <w:p w14:paraId="10DA1F39" w14:textId="77777777" w:rsidR="00D7105E" w:rsidRPr="00E26D39" w:rsidRDefault="00D7105E" w:rsidP="00B91978">
      <w:pPr>
        <w:pStyle w:val="ListParagraph"/>
        <w:spacing w:line="480" w:lineRule="auto"/>
        <w:ind w:hanging="360"/>
        <w:jc w:val="both"/>
        <w:rPr>
          <w:rFonts w:ascii="Times New Roman" w:hAnsi="Times New Roman" w:cs="Times New Roman"/>
          <w:sz w:val="24"/>
          <w:szCs w:val="24"/>
        </w:rPr>
      </w:pPr>
      <w:r w:rsidRPr="00E26D39">
        <w:rPr>
          <w:rFonts w:ascii="Times New Roman" w:hAnsi="Times New Roman" w:cs="Times New Roman"/>
          <w:sz w:val="24"/>
          <w:szCs w:val="24"/>
        </w:rPr>
        <w:t>fungsi : di gunakan utuk menympan data kecamatan</w:t>
      </w:r>
    </w:p>
    <w:p w14:paraId="1AEC7EDD" w14:textId="77777777" w:rsidR="00D7105E" w:rsidRPr="00E26D39" w:rsidRDefault="00D7105E" w:rsidP="00B91978">
      <w:pPr>
        <w:pStyle w:val="ListParagraph"/>
        <w:spacing w:line="480" w:lineRule="auto"/>
        <w:ind w:hanging="360"/>
        <w:jc w:val="center"/>
        <w:rPr>
          <w:rFonts w:ascii="Times New Roman" w:hAnsi="Times New Roman" w:cs="Times New Roman"/>
          <w:sz w:val="24"/>
          <w:szCs w:val="24"/>
        </w:rPr>
      </w:pPr>
      <w:r w:rsidRPr="00E26D39">
        <w:rPr>
          <w:rFonts w:ascii="Times New Roman" w:hAnsi="Times New Roman" w:cs="Times New Roman"/>
          <w:sz w:val="24"/>
          <w:szCs w:val="24"/>
        </w:rPr>
        <w:t>Tabel 3.8 Tabel Kecamatan</w:t>
      </w:r>
    </w:p>
    <w:tbl>
      <w:tblPr>
        <w:tblStyle w:val="TableGrid"/>
        <w:tblW w:w="0" w:type="auto"/>
        <w:tblInd w:w="720" w:type="dxa"/>
        <w:tblLook w:val="04A0" w:firstRow="1" w:lastRow="0" w:firstColumn="1" w:lastColumn="0" w:noHBand="0" w:noVBand="1"/>
      </w:tblPr>
      <w:tblGrid>
        <w:gridCol w:w="527"/>
        <w:gridCol w:w="2558"/>
        <w:gridCol w:w="1472"/>
        <w:gridCol w:w="1343"/>
        <w:gridCol w:w="1678"/>
      </w:tblGrid>
      <w:tr w:rsidR="005B2661" w:rsidRPr="00E26D39" w14:paraId="26623174" w14:textId="77777777" w:rsidTr="002617E8">
        <w:tc>
          <w:tcPr>
            <w:tcW w:w="535" w:type="dxa"/>
          </w:tcPr>
          <w:p w14:paraId="7DCB9DC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2876" w:type="dxa"/>
          </w:tcPr>
          <w:p w14:paraId="076FDB2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719" w:type="dxa"/>
          </w:tcPr>
          <w:p w14:paraId="6937C36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708" w:type="dxa"/>
          </w:tcPr>
          <w:p w14:paraId="1B4F5A6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792" w:type="dxa"/>
          </w:tcPr>
          <w:p w14:paraId="4E4ACB3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153A0DDF" w14:textId="77777777" w:rsidTr="002617E8">
        <w:tc>
          <w:tcPr>
            <w:tcW w:w="535" w:type="dxa"/>
          </w:tcPr>
          <w:p w14:paraId="2010056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2876" w:type="dxa"/>
          </w:tcPr>
          <w:p w14:paraId="21AB5D1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camatan</w:t>
            </w:r>
          </w:p>
        </w:tc>
        <w:tc>
          <w:tcPr>
            <w:tcW w:w="1719" w:type="dxa"/>
          </w:tcPr>
          <w:p w14:paraId="461E0E3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708" w:type="dxa"/>
          </w:tcPr>
          <w:p w14:paraId="0A1376C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792" w:type="dxa"/>
          </w:tcPr>
          <w:p w14:paraId="27C03EE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_key</w:t>
            </w:r>
          </w:p>
        </w:tc>
      </w:tr>
      <w:tr w:rsidR="00D7105E" w:rsidRPr="00E26D39" w14:paraId="28E1D167" w14:textId="77777777" w:rsidTr="002617E8">
        <w:tc>
          <w:tcPr>
            <w:tcW w:w="535" w:type="dxa"/>
          </w:tcPr>
          <w:p w14:paraId="6F32D15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2876" w:type="dxa"/>
          </w:tcPr>
          <w:p w14:paraId="0B95F2B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_kecamatan</w:t>
            </w:r>
          </w:p>
        </w:tc>
        <w:tc>
          <w:tcPr>
            <w:tcW w:w="1719" w:type="dxa"/>
          </w:tcPr>
          <w:p w14:paraId="128C1BF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08" w:type="dxa"/>
          </w:tcPr>
          <w:p w14:paraId="241A686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792" w:type="dxa"/>
          </w:tcPr>
          <w:p w14:paraId="24248A7E" w14:textId="77777777" w:rsidR="00D7105E" w:rsidRPr="00E26D39" w:rsidRDefault="00D7105E" w:rsidP="002A3D14">
            <w:pPr>
              <w:pStyle w:val="ListParagraph"/>
              <w:ind w:left="0"/>
              <w:jc w:val="center"/>
              <w:rPr>
                <w:rFonts w:ascii="Times New Roman" w:hAnsi="Times New Roman" w:cs="Times New Roman"/>
                <w:sz w:val="24"/>
                <w:szCs w:val="24"/>
              </w:rPr>
            </w:pPr>
          </w:p>
        </w:tc>
      </w:tr>
      <w:tr w:rsidR="00CA30E9" w:rsidRPr="00E26D39" w14:paraId="3970D06D" w14:textId="77777777" w:rsidTr="002617E8">
        <w:tc>
          <w:tcPr>
            <w:tcW w:w="535" w:type="dxa"/>
          </w:tcPr>
          <w:p w14:paraId="183EF78E" w14:textId="0FAE6597" w:rsidR="00CA30E9" w:rsidRPr="00E26D3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876" w:type="dxa"/>
          </w:tcPr>
          <w:p w14:paraId="42ABC845" w14:textId="462B2D28" w:rsidR="00CA30E9" w:rsidRPr="00E26D3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ile_geojson</w:t>
            </w:r>
          </w:p>
        </w:tc>
        <w:tc>
          <w:tcPr>
            <w:tcW w:w="1719" w:type="dxa"/>
          </w:tcPr>
          <w:p w14:paraId="532ED60F" w14:textId="29F50788" w:rsidR="00CA30E9" w:rsidRPr="00E26D3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08" w:type="dxa"/>
          </w:tcPr>
          <w:p w14:paraId="46D6D2DE" w14:textId="77777777" w:rsidR="00CA30E9" w:rsidRPr="00E26D39" w:rsidRDefault="00CA30E9" w:rsidP="002A3D14">
            <w:pPr>
              <w:pStyle w:val="ListParagraph"/>
              <w:ind w:left="0"/>
              <w:jc w:val="center"/>
              <w:rPr>
                <w:rFonts w:ascii="Times New Roman" w:hAnsi="Times New Roman" w:cs="Times New Roman"/>
                <w:sz w:val="24"/>
                <w:szCs w:val="24"/>
              </w:rPr>
            </w:pPr>
          </w:p>
        </w:tc>
        <w:tc>
          <w:tcPr>
            <w:tcW w:w="1792" w:type="dxa"/>
          </w:tcPr>
          <w:p w14:paraId="3A646B2F" w14:textId="77777777" w:rsidR="00CA30E9" w:rsidRPr="00E26D39" w:rsidRDefault="00CA30E9" w:rsidP="002A3D14">
            <w:pPr>
              <w:pStyle w:val="ListParagraph"/>
              <w:ind w:left="0"/>
              <w:jc w:val="center"/>
              <w:rPr>
                <w:rFonts w:ascii="Times New Roman" w:hAnsi="Times New Roman" w:cs="Times New Roman"/>
                <w:sz w:val="24"/>
                <w:szCs w:val="24"/>
              </w:rPr>
            </w:pPr>
          </w:p>
        </w:tc>
      </w:tr>
      <w:tr w:rsidR="00CA30E9" w:rsidRPr="00E26D39" w14:paraId="17208769" w14:textId="77777777" w:rsidTr="002617E8">
        <w:tc>
          <w:tcPr>
            <w:tcW w:w="535" w:type="dxa"/>
          </w:tcPr>
          <w:p w14:paraId="3B03579B" w14:textId="307BFC0B" w:rsidR="00CA30E9" w:rsidRPr="00E26D3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876" w:type="dxa"/>
          </w:tcPr>
          <w:p w14:paraId="0A44A377" w14:textId="44A882CA" w:rsidR="00CA30E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File_js</w:t>
            </w:r>
          </w:p>
        </w:tc>
        <w:tc>
          <w:tcPr>
            <w:tcW w:w="1719" w:type="dxa"/>
          </w:tcPr>
          <w:p w14:paraId="063FC1A8" w14:textId="52E492AF" w:rsidR="00CA30E9" w:rsidRPr="00E26D39" w:rsidRDefault="00CA30E9" w:rsidP="002A3D1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Integer</w:t>
            </w:r>
          </w:p>
        </w:tc>
        <w:tc>
          <w:tcPr>
            <w:tcW w:w="1708" w:type="dxa"/>
          </w:tcPr>
          <w:p w14:paraId="56F51110" w14:textId="77777777" w:rsidR="00CA30E9" w:rsidRPr="00E26D39" w:rsidRDefault="00CA30E9" w:rsidP="002A3D14">
            <w:pPr>
              <w:pStyle w:val="ListParagraph"/>
              <w:ind w:left="0"/>
              <w:jc w:val="center"/>
              <w:rPr>
                <w:rFonts w:ascii="Times New Roman" w:hAnsi="Times New Roman" w:cs="Times New Roman"/>
                <w:sz w:val="24"/>
                <w:szCs w:val="24"/>
              </w:rPr>
            </w:pPr>
          </w:p>
        </w:tc>
        <w:tc>
          <w:tcPr>
            <w:tcW w:w="1792" w:type="dxa"/>
          </w:tcPr>
          <w:p w14:paraId="129C7426" w14:textId="77777777" w:rsidR="00CA30E9" w:rsidRPr="00E26D39" w:rsidRDefault="00CA30E9" w:rsidP="002A3D14">
            <w:pPr>
              <w:pStyle w:val="ListParagraph"/>
              <w:ind w:left="0"/>
              <w:jc w:val="center"/>
              <w:rPr>
                <w:rFonts w:ascii="Times New Roman" w:hAnsi="Times New Roman" w:cs="Times New Roman"/>
                <w:sz w:val="24"/>
                <w:szCs w:val="24"/>
              </w:rPr>
            </w:pPr>
          </w:p>
        </w:tc>
      </w:tr>
    </w:tbl>
    <w:p w14:paraId="7A2B16C9" w14:textId="77777777" w:rsidR="00D7105E" w:rsidRPr="00E26D39" w:rsidRDefault="00D7105E" w:rsidP="00B91978">
      <w:pPr>
        <w:spacing w:line="480" w:lineRule="auto"/>
        <w:jc w:val="both"/>
        <w:rPr>
          <w:rFonts w:ascii="Times New Roman" w:hAnsi="Times New Roman" w:cs="Times New Roman"/>
          <w:sz w:val="24"/>
          <w:szCs w:val="24"/>
        </w:rPr>
      </w:pPr>
    </w:p>
    <w:p w14:paraId="621609F7"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Kelas_Pendidikan</w:t>
      </w:r>
    </w:p>
    <w:p w14:paraId="028926C5"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kelas_pendidikan</w:t>
      </w:r>
    </w:p>
    <w:p w14:paraId="62A10578"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kelas_pendidikan</w:t>
      </w:r>
    </w:p>
    <w:p w14:paraId="565BA563"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untuk menyimpan data kelas pendidikan</w:t>
      </w:r>
    </w:p>
    <w:p w14:paraId="14E49AD0"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9 Tabel Kelas_Pendidikan</w:t>
      </w:r>
    </w:p>
    <w:tbl>
      <w:tblPr>
        <w:tblStyle w:val="TableGrid"/>
        <w:tblW w:w="0" w:type="auto"/>
        <w:tblInd w:w="360" w:type="dxa"/>
        <w:tblLook w:val="04A0" w:firstRow="1" w:lastRow="0" w:firstColumn="1" w:lastColumn="0" w:noHBand="0" w:noVBand="1"/>
      </w:tblPr>
      <w:tblGrid>
        <w:gridCol w:w="527"/>
        <w:gridCol w:w="2976"/>
        <w:gridCol w:w="1461"/>
        <w:gridCol w:w="1339"/>
        <w:gridCol w:w="1635"/>
      </w:tblGrid>
      <w:tr w:rsidR="005B2661" w:rsidRPr="00E26D39" w14:paraId="35581002" w14:textId="77777777" w:rsidTr="002617E8">
        <w:tc>
          <w:tcPr>
            <w:tcW w:w="535" w:type="dxa"/>
          </w:tcPr>
          <w:p w14:paraId="2113DAD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328" w:type="dxa"/>
          </w:tcPr>
          <w:p w14:paraId="11BFCD5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680" w:type="dxa"/>
          </w:tcPr>
          <w:p w14:paraId="06363F6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667" w:type="dxa"/>
          </w:tcPr>
          <w:p w14:paraId="6A2B2B5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780" w:type="dxa"/>
          </w:tcPr>
          <w:p w14:paraId="152B333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5D20845B" w14:textId="77777777" w:rsidTr="002617E8">
        <w:tc>
          <w:tcPr>
            <w:tcW w:w="535" w:type="dxa"/>
          </w:tcPr>
          <w:p w14:paraId="0E6AE67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328" w:type="dxa"/>
          </w:tcPr>
          <w:p w14:paraId="3617E62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las_pendidikan</w:t>
            </w:r>
          </w:p>
        </w:tc>
        <w:tc>
          <w:tcPr>
            <w:tcW w:w="1680" w:type="dxa"/>
          </w:tcPr>
          <w:p w14:paraId="4DE5433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667" w:type="dxa"/>
          </w:tcPr>
          <w:p w14:paraId="6F50F8D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780" w:type="dxa"/>
          </w:tcPr>
          <w:p w14:paraId="106711B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D7105E" w:rsidRPr="00E26D39" w14:paraId="12039678" w14:textId="77777777" w:rsidTr="002617E8">
        <w:tc>
          <w:tcPr>
            <w:tcW w:w="535" w:type="dxa"/>
          </w:tcPr>
          <w:p w14:paraId="43828B3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328" w:type="dxa"/>
          </w:tcPr>
          <w:p w14:paraId="0222EBD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las_pendidikan</w:t>
            </w:r>
          </w:p>
        </w:tc>
        <w:tc>
          <w:tcPr>
            <w:tcW w:w="1680" w:type="dxa"/>
          </w:tcPr>
          <w:p w14:paraId="10BE2F1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667" w:type="dxa"/>
          </w:tcPr>
          <w:p w14:paraId="6B21174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780" w:type="dxa"/>
          </w:tcPr>
          <w:p w14:paraId="6F8665FD"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2EB0414D"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3AC5FA4B"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Pendidikan</w:t>
      </w:r>
    </w:p>
    <w:p w14:paraId="581FE87C"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pendidikan</w:t>
      </w:r>
    </w:p>
    <w:p w14:paraId="5B26C3B3"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lastRenderedPageBreak/>
        <w:t>primary key : id_pendidikan</w:t>
      </w:r>
    </w:p>
    <w:p w14:paraId="792E7E05" w14:textId="77777777" w:rsidR="00D7105E" w:rsidRPr="00E26D39" w:rsidRDefault="00D7105E" w:rsidP="002A3D14">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untuk menyimpan data pendidikan</w:t>
      </w:r>
    </w:p>
    <w:p w14:paraId="07A57769"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0 Tabel Pendidikan</w:t>
      </w:r>
    </w:p>
    <w:tbl>
      <w:tblPr>
        <w:tblStyle w:val="TableGrid"/>
        <w:tblW w:w="0" w:type="auto"/>
        <w:jc w:val="center"/>
        <w:tblLook w:val="04A0" w:firstRow="1" w:lastRow="0" w:firstColumn="1" w:lastColumn="0" w:noHBand="0" w:noVBand="1"/>
      </w:tblPr>
      <w:tblGrid>
        <w:gridCol w:w="530"/>
        <w:gridCol w:w="2795"/>
        <w:gridCol w:w="1647"/>
        <w:gridCol w:w="1591"/>
        <w:gridCol w:w="1735"/>
      </w:tblGrid>
      <w:tr w:rsidR="005B2661" w:rsidRPr="00E26D39" w14:paraId="4A4A30C3" w14:textId="77777777" w:rsidTr="00AA4A69">
        <w:trPr>
          <w:jc w:val="center"/>
        </w:trPr>
        <w:tc>
          <w:tcPr>
            <w:tcW w:w="535" w:type="dxa"/>
          </w:tcPr>
          <w:p w14:paraId="71E2B8B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21D4CF1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7C1AAA4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26046E9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131290D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2A5903C7" w14:textId="77777777" w:rsidTr="00AA4A69">
        <w:trPr>
          <w:jc w:val="center"/>
        </w:trPr>
        <w:tc>
          <w:tcPr>
            <w:tcW w:w="535" w:type="dxa"/>
          </w:tcPr>
          <w:p w14:paraId="1B3D815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2197613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pendidikan</w:t>
            </w:r>
          </w:p>
        </w:tc>
        <w:tc>
          <w:tcPr>
            <w:tcW w:w="1794" w:type="dxa"/>
          </w:tcPr>
          <w:p w14:paraId="47792B7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eger</w:t>
            </w:r>
          </w:p>
        </w:tc>
        <w:tc>
          <w:tcPr>
            <w:tcW w:w="1789" w:type="dxa"/>
          </w:tcPr>
          <w:p w14:paraId="0E85155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2290DC1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D7105E" w:rsidRPr="00E26D39" w14:paraId="3F94F2AE" w14:textId="77777777" w:rsidTr="00AA4A69">
        <w:trPr>
          <w:jc w:val="center"/>
        </w:trPr>
        <w:tc>
          <w:tcPr>
            <w:tcW w:w="535" w:type="dxa"/>
          </w:tcPr>
          <w:p w14:paraId="33F2A87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7F356F0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endidikan</w:t>
            </w:r>
          </w:p>
        </w:tc>
        <w:tc>
          <w:tcPr>
            <w:tcW w:w="1794" w:type="dxa"/>
          </w:tcPr>
          <w:p w14:paraId="3FF29B7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5944132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239FABF7"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502ECFC8"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2EE60BF1"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Prestasi_Non_Formal</w:t>
      </w:r>
    </w:p>
    <w:p w14:paraId="4A64DFB0"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prestasi_non_formal</w:t>
      </w:r>
    </w:p>
    <w:p w14:paraId="1AE63330"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prestasi_non_formal</w:t>
      </w:r>
    </w:p>
    <w:p w14:paraId="0C46808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di gunakan untuk menyimpan prestasi non formal</w:t>
      </w:r>
    </w:p>
    <w:p w14:paraId="07BD3E1E"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1 Tabel Prestasi Non Formal</w:t>
      </w:r>
    </w:p>
    <w:tbl>
      <w:tblPr>
        <w:tblStyle w:val="TableGrid"/>
        <w:tblW w:w="0" w:type="auto"/>
        <w:tblInd w:w="360" w:type="dxa"/>
        <w:tblLook w:val="04A0" w:firstRow="1" w:lastRow="0" w:firstColumn="1" w:lastColumn="0" w:noHBand="0" w:noVBand="1"/>
      </w:tblPr>
      <w:tblGrid>
        <w:gridCol w:w="527"/>
        <w:gridCol w:w="2859"/>
        <w:gridCol w:w="1520"/>
        <w:gridCol w:w="1393"/>
        <w:gridCol w:w="1639"/>
      </w:tblGrid>
      <w:tr w:rsidR="005B2661" w:rsidRPr="00E26D39" w14:paraId="5887DA84" w14:textId="77777777" w:rsidTr="00AA4A69">
        <w:tc>
          <w:tcPr>
            <w:tcW w:w="535" w:type="dxa"/>
          </w:tcPr>
          <w:p w14:paraId="0204C98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0CB44EE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7C44E93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7AB3AAE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59B0390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19FC1773" w14:textId="77777777" w:rsidTr="00AA4A69">
        <w:tc>
          <w:tcPr>
            <w:tcW w:w="535" w:type="dxa"/>
          </w:tcPr>
          <w:p w14:paraId="6ED6DD28"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43EF344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prestasi_non_formal</w:t>
            </w:r>
          </w:p>
        </w:tc>
        <w:tc>
          <w:tcPr>
            <w:tcW w:w="1794" w:type="dxa"/>
          </w:tcPr>
          <w:p w14:paraId="4AB46AA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eger</w:t>
            </w:r>
          </w:p>
        </w:tc>
        <w:tc>
          <w:tcPr>
            <w:tcW w:w="1789" w:type="dxa"/>
          </w:tcPr>
          <w:p w14:paraId="066CFFC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1E9D777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30D2F1F9" w14:textId="77777777" w:rsidTr="00AA4A69">
        <w:tc>
          <w:tcPr>
            <w:tcW w:w="535" w:type="dxa"/>
          </w:tcPr>
          <w:p w14:paraId="771C51B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1478E45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anak</w:t>
            </w:r>
          </w:p>
        </w:tc>
        <w:tc>
          <w:tcPr>
            <w:tcW w:w="1794" w:type="dxa"/>
          </w:tcPr>
          <w:p w14:paraId="7CDD341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eger</w:t>
            </w:r>
          </w:p>
        </w:tc>
        <w:tc>
          <w:tcPr>
            <w:tcW w:w="1789" w:type="dxa"/>
          </w:tcPr>
          <w:p w14:paraId="4D258AE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344E099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370BC803" w14:textId="77777777" w:rsidTr="00AA4A69">
        <w:tc>
          <w:tcPr>
            <w:tcW w:w="535" w:type="dxa"/>
          </w:tcPr>
          <w:p w14:paraId="2799AA8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3041" w:type="dxa"/>
          </w:tcPr>
          <w:p w14:paraId="4D31064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estasi_non_formal</w:t>
            </w:r>
          </w:p>
        </w:tc>
        <w:tc>
          <w:tcPr>
            <w:tcW w:w="1794" w:type="dxa"/>
          </w:tcPr>
          <w:p w14:paraId="6CCA422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2657ED9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1643832B" w14:textId="77777777" w:rsidR="00D7105E" w:rsidRPr="00E26D39" w:rsidRDefault="00D7105E" w:rsidP="002A3D14">
            <w:pPr>
              <w:pStyle w:val="ListParagraph"/>
              <w:ind w:left="0"/>
              <w:jc w:val="both"/>
              <w:rPr>
                <w:rFonts w:ascii="Times New Roman" w:hAnsi="Times New Roman" w:cs="Times New Roman"/>
                <w:sz w:val="24"/>
                <w:szCs w:val="24"/>
              </w:rPr>
            </w:pPr>
          </w:p>
        </w:tc>
      </w:tr>
      <w:tr w:rsidR="005B2661" w:rsidRPr="00E26D39" w14:paraId="2BAD0F3F" w14:textId="77777777" w:rsidTr="00AA4A69">
        <w:tc>
          <w:tcPr>
            <w:tcW w:w="535" w:type="dxa"/>
          </w:tcPr>
          <w:p w14:paraId="5A04E83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3041" w:type="dxa"/>
          </w:tcPr>
          <w:p w14:paraId="094C761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Bukti</w:t>
            </w:r>
          </w:p>
        </w:tc>
        <w:tc>
          <w:tcPr>
            <w:tcW w:w="1794" w:type="dxa"/>
          </w:tcPr>
          <w:p w14:paraId="555C405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4F1CB1C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1ADD0247" w14:textId="77777777" w:rsidR="00D7105E" w:rsidRPr="00E26D39" w:rsidRDefault="00D7105E" w:rsidP="002A3D14">
            <w:pPr>
              <w:pStyle w:val="ListParagraph"/>
              <w:ind w:left="0"/>
              <w:jc w:val="both"/>
              <w:rPr>
                <w:rFonts w:ascii="Times New Roman" w:hAnsi="Times New Roman" w:cs="Times New Roman"/>
                <w:sz w:val="24"/>
                <w:szCs w:val="24"/>
              </w:rPr>
            </w:pPr>
          </w:p>
        </w:tc>
      </w:tr>
      <w:tr w:rsidR="00D7105E" w:rsidRPr="00E26D39" w14:paraId="09239212" w14:textId="77777777" w:rsidTr="00AA4A69">
        <w:tc>
          <w:tcPr>
            <w:tcW w:w="535" w:type="dxa"/>
          </w:tcPr>
          <w:p w14:paraId="292EB93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5</w:t>
            </w:r>
          </w:p>
        </w:tc>
        <w:tc>
          <w:tcPr>
            <w:tcW w:w="3041" w:type="dxa"/>
          </w:tcPr>
          <w:p w14:paraId="0084E20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ahun</w:t>
            </w:r>
          </w:p>
        </w:tc>
        <w:tc>
          <w:tcPr>
            <w:tcW w:w="1794" w:type="dxa"/>
          </w:tcPr>
          <w:p w14:paraId="04DF047A"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mallint</w:t>
            </w:r>
          </w:p>
        </w:tc>
        <w:tc>
          <w:tcPr>
            <w:tcW w:w="1789" w:type="dxa"/>
          </w:tcPr>
          <w:p w14:paraId="7ABB741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6</w:t>
            </w:r>
          </w:p>
        </w:tc>
        <w:tc>
          <w:tcPr>
            <w:tcW w:w="1831" w:type="dxa"/>
          </w:tcPr>
          <w:p w14:paraId="04609AE9" w14:textId="77777777" w:rsidR="00D7105E" w:rsidRPr="00E26D39" w:rsidRDefault="00D7105E" w:rsidP="002A3D14">
            <w:pPr>
              <w:pStyle w:val="ListParagraph"/>
              <w:ind w:left="0"/>
              <w:jc w:val="both"/>
              <w:rPr>
                <w:rFonts w:ascii="Times New Roman" w:hAnsi="Times New Roman" w:cs="Times New Roman"/>
                <w:sz w:val="24"/>
                <w:szCs w:val="24"/>
              </w:rPr>
            </w:pPr>
          </w:p>
        </w:tc>
      </w:tr>
    </w:tbl>
    <w:p w14:paraId="34A78392"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196F5960"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Verifikator</w:t>
      </w:r>
    </w:p>
    <w:p w14:paraId="5FC4697A"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verifikator</w:t>
      </w:r>
    </w:p>
    <w:p w14:paraId="0D0F509B"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verifikator</w:t>
      </w:r>
    </w:p>
    <w:p w14:paraId="1F93F14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memverifikasi data anak yatim</w:t>
      </w:r>
    </w:p>
    <w:p w14:paraId="099BCF4B"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2 Tabel Verifikator</w:t>
      </w:r>
    </w:p>
    <w:tbl>
      <w:tblPr>
        <w:tblStyle w:val="TableGrid"/>
        <w:tblW w:w="0" w:type="auto"/>
        <w:tblInd w:w="360" w:type="dxa"/>
        <w:tblLook w:val="04A0" w:firstRow="1" w:lastRow="0" w:firstColumn="1" w:lastColumn="0" w:noHBand="0" w:noVBand="1"/>
      </w:tblPr>
      <w:tblGrid>
        <w:gridCol w:w="529"/>
        <w:gridCol w:w="2673"/>
        <w:gridCol w:w="1578"/>
        <w:gridCol w:w="1478"/>
        <w:gridCol w:w="1680"/>
      </w:tblGrid>
      <w:tr w:rsidR="005B2661" w:rsidRPr="00E26D39" w14:paraId="3AAB37BD" w14:textId="77777777" w:rsidTr="009E658F">
        <w:tc>
          <w:tcPr>
            <w:tcW w:w="529" w:type="dxa"/>
          </w:tcPr>
          <w:p w14:paraId="396C20F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2673" w:type="dxa"/>
          </w:tcPr>
          <w:p w14:paraId="0438E6A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eld</w:t>
            </w:r>
          </w:p>
        </w:tc>
        <w:tc>
          <w:tcPr>
            <w:tcW w:w="1578" w:type="dxa"/>
          </w:tcPr>
          <w:p w14:paraId="15F5E02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ype</w:t>
            </w:r>
          </w:p>
        </w:tc>
        <w:tc>
          <w:tcPr>
            <w:tcW w:w="1478" w:type="dxa"/>
          </w:tcPr>
          <w:p w14:paraId="14A5DEB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ize</w:t>
            </w:r>
          </w:p>
        </w:tc>
        <w:tc>
          <w:tcPr>
            <w:tcW w:w="1680" w:type="dxa"/>
          </w:tcPr>
          <w:p w14:paraId="3A5DC71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3123275A" w14:textId="77777777" w:rsidTr="009E658F">
        <w:tc>
          <w:tcPr>
            <w:tcW w:w="529" w:type="dxa"/>
          </w:tcPr>
          <w:p w14:paraId="55860F9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2673" w:type="dxa"/>
          </w:tcPr>
          <w:p w14:paraId="1311346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verifikator</w:t>
            </w:r>
          </w:p>
        </w:tc>
        <w:tc>
          <w:tcPr>
            <w:tcW w:w="1578" w:type="dxa"/>
          </w:tcPr>
          <w:p w14:paraId="16151D4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eger</w:t>
            </w:r>
          </w:p>
        </w:tc>
        <w:tc>
          <w:tcPr>
            <w:tcW w:w="1478" w:type="dxa"/>
          </w:tcPr>
          <w:p w14:paraId="4310106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680" w:type="dxa"/>
          </w:tcPr>
          <w:p w14:paraId="5A52AF7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2D3CF4A5" w14:textId="77777777" w:rsidTr="009E658F">
        <w:tc>
          <w:tcPr>
            <w:tcW w:w="529" w:type="dxa"/>
          </w:tcPr>
          <w:p w14:paraId="2CA9727A"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2673" w:type="dxa"/>
          </w:tcPr>
          <w:p w14:paraId="7B99706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userlog</w:t>
            </w:r>
          </w:p>
        </w:tc>
        <w:tc>
          <w:tcPr>
            <w:tcW w:w="1578" w:type="dxa"/>
          </w:tcPr>
          <w:p w14:paraId="487B426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eger</w:t>
            </w:r>
          </w:p>
        </w:tc>
        <w:tc>
          <w:tcPr>
            <w:tcW w:w="1478" w:type="dxa"/>
          </w:tcPr>
          <w:p w14:paraId="3BAFD28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680" w:type="dxa"/>
          </w:tcPr>
          <w:p w14:paraId="632C156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2DCA0E62" w14:textId="77777777" w:rsidTr="009E658F">
        <w:tc>
          <w:tcPr>
            <w:tcW w:w="529" w:type="dxa"/>
          </w:tcPr>
          <w:p w14:paraId="16821F9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2673" w:type="dxa"/>
          </w:tcPr>
          <w:p w14:paraId="19024F1A"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ama_lengkap</w:t>
            </w:r>
          </w:p>
        </w:tc>
        <w:tc>
          <w:tcPr>
            <w:tcW w:w="1578" w:type="dxa"/>
          </w:tcPr>
          <w:p w14:paraId="08A1663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32DB610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680" w:type="dxa"/>
          </w:tcPr>
          <w:p w14:paraId="252594CC" w14:textId="77777777" w:rsidR="00D7105E" w:rsidRPr="00E26D39" w:rsidRDefault="00D7105E" w:rsidP="002A3D14">
            <w:pPr>
              <w:pStyle w:val="ListParagraph"/>
              <w:ind w:left="0"/>
              <w:jc w:val="both"/>
              <w:rPr>
                <w:rFonts w:ascii="Times New Roman" w:hAnsi="Times New Roman" w:cs="Times New Roman"/>
                <w:sz w:val="24"/>
                <w:szCs w:val="24"/>
              </w:rPr>
            </w:pPr>
          </w:p>
        </w:tc>
      </w:tr>
      <w:tr w:rsidR="005B2661" w:rsidRPr="00E26D39" w14:paraId="1475E1C9" w14:textId="77777777" w:rsidTr="009E658F">
        <w:tc>
          <w:tcPr>
            <w:tcW w:w="529" w:type="dxa"/>
          </w:tcPr>
          <w:p w14:paraId="3B9688E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2673" w:type="dxa"/>
          </w:tcPr>
          <w:p w14:paraId="190E4AA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mor_sk</w:t>
            </w:r>
          </w:p>
        </w:tc>
        <w:tc>
          <w:tcPr>
            <w:tcW w:w="1578" w:type="dxa"/>
          </w:tcPr>
          <w:p w14:paraId="5452A88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021753C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5</w:t>
            </w:r>
          </w:p>
        </w:tc>
        <w:tc>
          <w:tcPr>
            <w:tcW w:w="1680" w:type="dxa"/>
          </w:tcPr>
          <w:p w14:paraId="53F5B6E2" w14:textId="77777777" w:rsidR="00D7105E" w:rsidRPr="00E26D39" w:rsidRDefault="00D7105E" w:rsidP="002A3D14">
            <w:pPr>
              <w:pStyle w:val="ListParagraph"/>
              <w:ind w:left="0"/>
              <w:jc w:val="both"/>
              <w:rPr>
                <w:rFonts w:ascii="Times New Roman" w:hAnsi="Times New Roman" w:cs="Times New Roman"/>
                <w:sz w:val="24"/>
                <w:szCs w:val="24"/>
              </w:rPr>
            </w:pPr>
          </w:p>
        </w:tc>
      </w:tr>
      <w:tr w:rsidR="005B2661" w:rsidRPr="00E26D39" w14:paraId="64CE9176" w14:textId="77777777" w:rsidTr="009E658F">
        <w:tc>
          <w:tcPr>
            <w:tcW w:w="529" w:type="dxa"/>
          </w:tcPr>
          <w:p w14:paraId="096392CC"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5</w:t>
            </w:r>
          </w:p>
        </w:tc>
        <w:tc>
          <w:tcPr>
            <w:tcW w:w="2673" w:type="dxa"/>
          </w:tcPr>
          <w:p w14:paraId="4C03471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ik</w:t>
            </w:r>
          </w:p>
        </w:tc>
        <w:tc>
          <w:tcPr>
            <w:tcW w:w="1578" w:type="dxa"/>
          </w:tcPr>
          <w:p w14:paraId="34CC2DC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18050A0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6</w:t>
            </w:r>
          </w:p>
        </w:tc>
        <w:tc>
          <w:tcPr>
            <w:tcW w:w="1680" w:type="dxa"/>
          </w:tcPr>
          <w:p w14:paraId="145D929F" w14:textId="77777777" w:rsidR="00D7105E" w:rsidRPr="00E26D39" w:rsidRDefault="00D7105E" w:rsidP="002A3D14">
            <w:pPr>
              <w:pStyle w:val="ListParagraph"/>
              <w:ind w:left="0"/>
              <w:jc w:val="both"/>
              <w:rPr>
                <w:rFonts w:ascii="Times New Roman" w:hAnsi="Times New Roman" w:cs="Times New Roman"/>
                <w:sz w:val="24"/>
                <w:szCs w:val="24"/>
              </w:rPr>
            </w:pPr>
          </w:p>
        </w:tc>
      </w:tr>
      <w:tr w:rsidR="005B2661" w:rsidRPr="00E26D39" w14:paraId="5BF007AA" w14:textId="77777777" w:rsidTr="009E658F">
        <w:tc>
          <w:tcPr>
            <w:tcW w:w="529" w:type="dxa"/>
          </w:tcPr>
          <w:p w14:paraId="63AF427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6</w:t>
            </w:r>
          </w:p>
        </w:tc>
        <w:tc>
          <w:tcPr>
            <w:tcW w:w="2673" w:type="dxa"/>
          </w:tcPr>
          <w:p w14:paraId="5594DC7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Alamat</w:t>
            </w:r>
          </w:p>
        </w:tc>
        <w:tc>
          <w:tcPr>
            <w:tcW w:w="1578" w:type="dxa"/>
          </w:tcPr>
          <w:p w14:paraId="4AD9AA6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1B6AF29C"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680" w:type="dxa"/>
          </w:tcPr>
          <w:p w14:paraId="70E9FF32" w14:textId="77777777" w:rsidR="00D7105E" w:rsidRPr="00E26D39" w:rsidRDefault="00D7105E" w:rsidP="002A3D14">
            <w:pPr>
              <w:pStyle w:val="ListParagraph"/>
              <w:ind w:left="0"/>
              <w:jc w:val="both"/>
              <w:rPr>
                <w:rFonts w:ascii="Times New Roman" w:hAnsi="Times New Roman" w:cs="Times New Roman"/>
                <w:sz w:val="24"/>
                <w:szCs w:val="24"/>
              </w:rPr>
            </w:pPr>
          </w:p>
        </w:tc>
      </w:tr>
      <w:tr w:rsidR="005B2661" w:rsidRPr="00E26D39" w14:paraId="166B3573" w14:textId="77777777" w:rsidTr="009E658F">
        <w:tc>
          <w:tcPr>
            <w:tcW w:w="529" w:type="dxa"/>
          </w:tcPr>
          <w:p w14:paraId="2262F12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7</w:t>
            </w:r>
          </w:p>
        </w:tc>
        <w:tc>
          <w:tcPr>
            <w:tcW w:w="2673" w:type="dxa"/>
          </w:tcPr>
          <w:p w14:paraId="48CB452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Email</w:t>
            </w:r>
          </w:p>
        </w:tc>
        <w:tc>
          <w:tcPr>
            <w:tcW w:w="1578" w:type="dxa"/>
          </w:tcPr>
          <w:p w14:paraId="3929DCE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160BCEE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680" w:type="dxa"/>
          </w:tcPr>
          <w:p w14:paraId="5E0C3C1E" w14:textId="77777777" w:rsidR="00D7105E" w:rsidRPr="00E26D39" w:rsidRDefault="00D7105E" w:rsidP="002A3D14">
            <w:pPr>
              <w:pStyle w:val="ListParagraph"/>
              <w:ind w:left="0"/>
              <w:jc w:val="both"/>
              <w:rPr>
                <w:rFonts w:ascii="Times New Roman" w:hAnsi="Times New Roman" w:cs="Times New Roman"/>
                <w:sz w:val="24"/>
                <w:szCs w:val="24"/>
              </w:rPr>
            </w:pPr>
          </w:p>
        </w:tc>
      </w:tr>
      <w:tr w:rsidR="009E658F" w:rsidRPr="00E26D39" w14:paraId="2C6E2387" w14:textId="77777777" w:rsidTr="009E658F">
        <w:tc>
          <w:tcPr>
            <w:tcW w:w="7938" w:type="dxa"/>
            <w:gridSpan w:val="5"/>
            <w:tcBorders>
              <w:top w:val="nil"/>
              <w:left w:val="nil"/>
              <w:right w:val="nil"/>
            </w:tcBorders>
          </w:tcPr>
          <w:p w14:paraId="309A59A7" w14:textId="201A825D" w:rsidR="009E658F" w:rsidRPr="00E26D39" w:rsidRDefault="009E658F" w:rsidP="009E65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Tabel 3.12 Table Verivikator (Lanjutan)</w:t>
            </w:r>
          </w:p>
        </w:tc>
      </w:tr>
      <w:tr w:rsidR="005B2661" w:rsidRPr="00E26D39" w14:paraId="536D50F6" w14:textId="77777777" w:rsidTr="009E658F">
        <w:tc>
          <w:tcPr>
            <w:tcW w:w="529" w:type="dxa"/>
          </w:tcPr>
          <w:p w14:paraId="29EE3B7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8</w:t>
            </w:r>
          </w:p>
        </w:tc>
        <w:tc>
          <w:tcPr>
            <w:tcW w:w="2673" w:type="dxa"/>
          </w:tcPr>
          <w:p w14:paraId="336D2BE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_hp</w:t>
            </w:r>
          </w:p>
        </w:tc>
        <w:tc>
          <w:tcPr>
            <w:tcW w:w="1578" w:type="dxa"/>
          </w:tcPr>
          <w:p w14:paraId="7E39788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7DD0F348"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2</w:t>
            </w:r>
          </w:p>
        </w:tc>
        <w:tc>
          <w:tcPr>
            <w:tcW w:w="1680" w:type="dxa"/>
          </w:tcPr>
          <w:p w14:paraId="54120C43" w14:textId="77777777" w:rsidR="00D7105E" w:rsidRPr="00E26D39" w:rsidRDefault="00D7105E" w:rsidP="002A3D14">
            <w:pPr>
              <w:pStyle w:val="ListParagraph"/>
              <w:ind w:left="0"/>
              <w:jc w:val="both"/>
              <w:rPr>
                <w:rFonts w:ascii="Times New Roman" w:hAnsi="Times New Roman" w:cs="Times New Roman"/>
                <w:sz w:val="24"/>
                <w:szCs w:val="24"/>
              </w:rPr>
            </w:pPr>
          </w:p>
        </w:tc>
      </w:tr>
      <w:tr w:rsidR="00D7105E" w:rsidRPr="00E26D39" w14:paraId="47B1CF7C" w14:textId="77777777" w:rsidTr="009E658F">
        <w:tc>
          <w:tcPr>
            <w:tcW w:w="529" w:type="dxa"/>
          </w:tcPr>
          <w:p w14:paraId="23C7D96A"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9</w:t>
            </w:r>
          </w:p>
        </w:tc>
        <w:tc>
          <w:tcPr>
            <w:tcW w:w="2673" w:type="dxa"/>
          </w:tcPr>
          <w:p w14:paraId="44EC8E8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le_sk</w:t>
            </w:r>
          </w:p>
        </w:tc>
        <w:tc>
          <w:tcPr>
            <w:tcW w:w="1578" w:type="dxa"/>
          </w:tcPr>
          <w:p w14:paraId="422399E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478" w:type="dxa"/>
          </w:tcPr>
          <w:p w14:paraId="6AD4A8E8"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680" w:type="dxa"/>
          </w:tcPr>
          <w:p w14:paraId="7B60B2A1" w14:textId="77777777" w:rsidR="00D7105E" w:rsidRPr="00E26D39" w:rsidRDefault="00D7105E" w:rsidP="002A3D14">
            <w:pPr>
              <w:pStyle w:val="ListParagraph"/>
              <w:ind w:left="0"/>
              <w:jc w:val="both"/>
              <w:rPr>
                <w:rFonts w:ascii="Times New Roman" w:hAnsi="Times New Roman" w:cs="Times New Roman"/>
                <w:sz w:val="24"/>
                <w:szCs w:val="24"/>
              </w:rPr>
            </w:pPr>
          </w:p>
        </w:tc>
      </w:tr>
    </w:tbl>
    <w:p w14:paraId="0B71B1C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23BDB7B9"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Desa</w:t>
      </w:r>
    </w:p>
    <w:p w14:paraId="403DEFED"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desa</w:t>
      </w:r>
    </w:p>
    <w:p w14:paraId="232A280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desa</w:t>
      </w:r>
    </w:p>
    <w:p w14:paraId="234E2840"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menyimpan data desa</w:t>
      </w:r>
    </w:p>
    <w:p w14:paraId="086AF053"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3 Tabel Desa</w:t>
      </w:r>
    </w:p>
    <w:tbl>
      <w:tblPr>
        <w:tblStyle w:val="TableGrid"/>
        <w:tblW w:w="0" w:type="auto"/>
        <w:tblInd w:w="360" w:type="dxa"/>
        <w:tblLook w:val="04A0" w:firstRow="1" w:lastRow="0" w:firstColumn="1" w:lastColumn="0" w:noHBand="0" w:noVBand="1"/>
      </w:tblPr>
      <w:tblGrid>
        <w:gridCol w:w="596"/>
        <w:gridCol w:w="2588"/>
        <w:gridCol w:w="1580"/>
        <w:gridCol w:w="1490"/>
        <w:gridCol w:w="1684"/>
      </w:tblGrid>
      <w:tr w:rsidR="005B2661" w:rsidRPr="00E26D39" w14:paraId="6524F929" w14:textId="77777777" w:rsidTr="00F367A2">
        <w:tc>
          <w:tcPr>
            <w:tcW w:w="625" w:type="dxa"/>
          </w:tcPr>
          <w:p w14:paraId="0992682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2951" w:type="dxa"/>
          </w:tcPr>
          <w:p w14:paraId="50B2B5B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789" w:type="dxa"/>
          </w:tcPr>
          <w:p w14:paraId="72F2695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794" w:type="dxa"/>
          </w:tcPr>
          <w:p w14:paraId="58BF7D4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4536DF6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5FD2AF65" w14:textId="77777777" w:rsidTr="00F367A2">
        <w:tc>
          <w:tcPr>
            <w:tcW w:w="625" w:type="dxa"/>
          </w:tcPr>
          <w:p w14:paraId="5677811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2951" w:type="dxa"/>
          </w:tcPr>
          <w:p w14:paraId="419F6DF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desa</w:t>
            </w:r>
          </w:p>
        </w:tc>
        <w:tc>
          <w:tcPr>
            <w:tcW w:w="1789" w:type="dxa"/>
          </w:tcPr>
          <w:p w14:paraId="1C49D80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94" w:type="dxa"/>
          </w:tcPr>
          <w:p w14:paraId="57F1225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58C02ED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462735E3" w14:textId="77777777" w:rsidTr="00F367A2">
        <w:tc>
          <w:tcPr>
            <w:tcW w:w="625" w:type="dxa"/>
          </w:tcPr>
          <w:p w14:paraId="309FB11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2951" w:type="dxa"/>
          </w:tcPr>
          <w:p w14:paraId="7959EC2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camatan</w:t>
            </w:r>
          </w:p>
        </w:tc>
        <w:tc>
          <w:tcPr>
            <w:tcW w:w="1789" w:type="dxa"/>
          </w:tcPr>
          <w:p w14:paraId="09C4F5A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94" w:type="dxa"/>
          </w:tcPr>
          <w:p w14:paraId="6411A42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13D3F9E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D7105E" w:rsidRPr="00E26D39" w14:paraId="0156D651" w14:textId="77777777" w:rsidTr="00F367A2">
        <w:tc>
          <w:tcPr>
            <w:tcW w:w="625" w:type="dxa"/>
          </w:tcPr>
          <w:p w14:paraId="694B21E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3</w:t>
            </w:r>
          </w:p>
        </w:tc>
        <w:tc>
          <w:tcPr>
            <w:tcW w:w="2951" w:type="dxa"/>
          </w:tcPr>
          <w:p w14:paraId="0261607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_desa</w:t>
            </w:r>
          </w:p>
        </w:tc>
        <w:tc>
          <w:tcPr>
            <w:tcW w:w="1789" w:type="dxa"/>
          </w:tcPr>
          <w:p w14:paraId="6CBF314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94" w:type="dxa"/>
          </w:tcPr>
          <w:p w14:paraId="7DD2BF3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18FEC84C"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2E8B6603" w14:textId="77777777" w:rsidR="00D7105E" w:rsidRPr="008064F5" w:rsidRDefault="00D7105E" w:rsidP="008064F5">
      <w:pPr>
        <w:spacing w:line="480" w:lineRule="auto"/>
        <w:rPr>
          <w:rFonts w:ascii="Times New Roman" w:hAnsi="Times New Roman" w:cs="Times New Roman"/>
          <w:sz w:val="24"/>
          <w:szCs w:val="24"/>
        </w:rPr>
      </w:pPr>
    </w:p>
    <w:p w14:paraId="34D55B88"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Role</w:t>
      </w:r>
    </w:p>
    <w:p w14:paraId="78252D18"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role</w:t>
      </w:r>
    </w:p>
    <w:p w14:paraId="453FF6DE"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role</w:t>
      </w:r>
    </w:p>
    <w:p w14:paraId="41EE73F2"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Digunakan untuk menyimpan data role sebagai penentu hak akses setiap pengguna dalam sistem</w:t>
      </w:r>
    </w:p>
    <w:p w14:paraId="73E2E7D3"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5 Tabel Role</w:t>
      </w:r>
    </w:p>
    <w:tbl>
      <w:tblPr>
        <w:tblStyle w:val="TableGrid"/>
        <w:tblW w:w="0" w:type="auto"/>
        <w:tblInd w:w="360" w:type="dxa"/>
        <w:tblLook w:val="04A0" w:firstRow="1" w:lastRow="0" w:firstColumn="1" w:lastColumn="0" w:noHBand="0" w:noVBand="1"/>
      </w:tblPr>
      <w:tblGrid>
        <w:gridCol w:w="530"/>
        <w:gridCol w:w="2568"/>
        <w:gridCol w:w="1603"/>
        <w:gridCol w:w="1531"/>
        <w:gridCol w:w="1706"/>
      </w:tblGrid>
      <w:tr w:rsidR="005B2661" w:rsidRPr="00E26D39" w14:paraId="14A08073" w14:textId="77777777" w:rsidTr="00B43A10">
        <w:tc>
          <w:tcPr>
            <w:tcW w:w="535" w:type="dxa"/>
          </w:tcPr>
          <w:p w14:paraId="62E46C7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70229B0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7AA1338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15439F7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5E483ED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04225DE7" w14:textId="77777777" w:rsidTr="00B43A10">
        <w:tc>
          <w:tcPr>
            <w:tcW w:w="535" w:type="dxa"/>
          </w:tcPr>
          <w:p w14:paraId="6C6C7F4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195C069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role</w:t>
            </w:r>
          </w:p>
        </w:tc>
        <w:tc>
          <w:tcPr>
            <w:tcW w:w="1794" w:type="dxa"/>
          </w:tcPr>
          <w:p w14:paraId="7A76688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2B943B4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70B252E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imary key</w:t>
            </w:r>
          </w:p>
        </w:tc>
      </w:tr>
      <w:tr w:rsidR="00D7105E" w:rsidRPr="00E26D39" w14:paraId="79CA044C" w14:textId="77777777" w:rsidTr="00B43A10">
        <w:tc>
          <w:tcPr>
            <w:tcW w:w="535" w:type="dxa"/>
          </w:tcPr>
          <w:p w14:paraId="35792A9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04634A6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role</w:t>
            </w:r>
          </w:p>
        </w:tc>
        <w:tc>
          <w:tcPr>
            <w:tcW w:w="1794" w:type="dxa"/>
          </w:tcPr>
          <w:p w14:paraId="702B2F8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43CC535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10A735DC" w14:textId="77777777" w:rsidR="00D7105E" w:rsidRPr="00E26D39" w:rsidRDefault="00D7105E" w:rsidP="002A3D14">
            <w:pPr>
              <w:pStyle w:val="ListParagraph"/>
              <w:ind w:left="0"/>
              <w:jc w:val="both"/>
              <w:rPr>
                <w:rFonts w:ascii="Times New Roman" w:hAnsi="Times New Roman" w:cs="Times New Roman"/>
                <w:sz w:val="24"/>
                <w:szCs w:val="24"/>
              </w:rPr>
            </w:pPr>
          </w:p>
        </w:tc>
      </w:tr>
    </w:tbl>
    <w:p w14:paraId="5613CD78"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50BE6A28"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Dusun</w:t>
      </w:r>
    </w:p>
    <w:p w14:paraId="33FB5A2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dusun</w:t>
      </w:r>
    </w:p>
    <w:p w14:paraId="4CBE2092"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dusun</w:t>
      </w:r>
    </w:p>
    <w:p w14:paraId="22655C22" w14:textId="31A6CA15" w:rsidR="00712FA6" w:rsidRDefault="00D7105E" w:rsidP="00F63919">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menyimpan data dusun</w:t>
      </w:r>
      <w:r w:rsidR="00712FA6">
        <w:rPr>
          <w:rFonts w:ascii="Times New Roman" w:hAnsi="Times New Roman" w:cs="Times New Roman"/>
          <w:sz w:val="24"/>
          <w:szCs w:val="24"/>
        </w:rPr>
        <w:br w:type="page"/>
      </w:r>
    </w:p>
    <w:p w14:paraId="1F1846DA" w14:textId="5D6C64D6"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lastRenderedPageBreak/>
        <w:t>Tabel 3.16 Tabel Dusun</w:t>
      </w:r>
    </w:p>
    <w:tbl>
      <w:tblPr>
        <w:tblStyle w:val="TableGrid"/>
        <w:tblW w:w="0" w:type="auto"/>
        <w:tblInd w:w="360" w:type="dxa"/>
        <w:tblLook w:val="04A0" w:firstRow="1" w:lastRow="0" w:firstColumn="1" w:lastColumn="0" w:noHBand="0" w:noVBand="1"/>
      </w:tblPr>
      <w:tblGrid>
        <w:gridCol w:w="529"/>
        <w:gridCol w:w="2673"/>
        <w:gridCol w:w="1581"/>
        <w:gridCol w:w="1500"/>
        <w:gridCol w:w="1655"/>
      </w:tblGrid>
      <w:tr w:rsidR="005B2661" w:rsidRPr="00E26D39" w14:paraId="1A58C0E9" w14:textId="77777777" w:rsidTr="00B43A10">
        <w:tc>
          <w:tcPr>
            <w:tcW w:w="535" w:type="dxa"/>
          </w:tcPr>
          <w:p w14:paraId="0162C92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3044" w:type="dxa"/>
          </w:tcPr>
          <w:p w14:paraId="45CB9A3C"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eld</w:t>
            </w:r>
          </w:p>
        </w:tc>
        <w:tc>
          <w:tcPr>
            <w:tcW w:w="1796" w:type="dxa"/>
          </w:tcPr>
          <w:p w14:paraId="2EE8CB1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ype</w:t>
            </w:r>
          </w:p>
        </w:tc>
        <w:tc>
          <w:tcPr>
            <w:tcW w:w="1791" w:type="dxa"/>
          </w:tcPr>
          <w:p w14:paraId="33C2ECE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ize</w:t>
            </w:r>
          </w:p>
        </w:tc>
        <w:tc>
          <w:tcPr>
            <w:tcW w:w="1824" w:type="dxa"/>
          </w:tcPr>
          <w:p w14:paraId="5806DCF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teranga</w:t>
            </w:r>
          </w:p>
        </w:tc>
      </w:tr>
      <w:tr w:rsidR="005B2661" w:rsidRPr="00E26D39" w14:paraId="3598155E" w14:textId="77777777" w:rsidTr="00B43A10">
        <w:tc>
          <w:tcPr>
            <w:tcW w:w="535" w:type="dxa"/>
          </w:tcPr>
          <w:p w14:paraId="59ED6CCE"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3044" w:type="dxa"/>
          </w:tcPr>
          <w:p w14:paraId="0474039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dusun</w:t>
            </w:r>
          </w:p>
        </w:tc>
        <w:tc>
          <w:tcPr>
            <w:tcW w:w="1796" w:type="dxa"/>
          </w:tcPr>
          <w:p w14:paraId="71BA68C8"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w:t>
            </w:r>
          </w:p>
        </w:tc>
        <w:tc>
          <w:tcPr>
            <w:tcW w:w="1791" w:type="dxa"/>
          </w:tcPr>
          <w:p w14:paraId="1752B1F3"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24" w:type="dxa"/>
          </w:tcPr>
          <w:p w14:paraId="5A81835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1A5B76E9" w14:textId="77777777" w:rsidTr="00B43A10">
        <w:tc>
          <w:tcPr>
            <w:tcW w:w="535" w:type="dxa"/>
          </w:tcPr>
          <w:p w14:paraId="2678878C"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3044" w:type="dxa"/>
          </w:tcPr>
          <w:p w14:paraId="78F4DBE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kecamatan</w:t>
            </w:r>
          </w:p>
        </w:tc>
        <w:tc>
          <w:tcPr>
            <w:tcW w:w="1796" w:type="dxa"/>
          </w:tcPr>
          <w:p w14:paraId="64A40E4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w:t>
            </w:r>
          </w:p>
        </w:tc>
        <w:tc>
          <w:tcPr>
            <w:tcW w:w="1791" w:type="dxa"/>
          </w:tcPr>
          <w:p w14:paraId="04C53F1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24" w:type="dxa"/>
          </w:tcPr>
          <w:p w14:paraId="1E1157A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79D41EBC" w14:textId="77777777" w:rsidTr="00B43A10">
        <w:tc>
          <w:tcPr>
            <w:tcW w:w="535" w:type="dxa"/>
          </w:tcPr>
          <w:p w14:paraId="41ED7DB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3</w:t>
            </w:r>
          </w:p>
        </w:tc>
        <w:tc>
          <w:tcPr>
            <w:tcW w:w="3044" w:type="dxa"/>
          </w:tcPr>
          <w:p w14:paraId="4EFBE038"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desa</w:t>
            </w:r>
          </w:p>
        </w:tc>
        <w:tc>
          <w:tcPr>
            <w:tcW w:w="1796" w:type="dxa"/>
          </w:tcPr>
          <w:p w14:paraId="2FD593E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w:t>
            </w:r>
          </w:p>
        </w:tc>
        <w:tc>
          <w:tcPr>
            <w:tcW w:w="1791" w:type="dxa"/>
          </w:tcPr>
          <w:p w14:paraId="2F987477"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24" w:type="dxa"/>
          </w:tcPr>
          <w:p w14:paraId="06B8C7C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oreign key</w:t>
            </w:r>
          </w:p>
        </w:tc>
      </w:tr>
      <w:tr w:rsidR="00D7105E" w:rsidRPr="00E26D39" w14:paraId="223EBB3C" w14:textId="77777777" w:rsidTr="00B43A10">
        <w:tc>
          <w:tcPr>
            <w:tcW w:w="535" w:type="dxa"/>
          </w:tcPr>
          <w:p w14:paraId="59AC1A8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4</w:t>
            </w:r>
          </w:p>
        </w:tc>
        <w:tc>
          <w:tcPr>
            <w:tcW w:w="3044" w:type="dxa"/>
          </w:tcPr>
          <w:p w14:paraId="3A821C7C"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dusun</w:t>
            </w:r>
          </w:p>
        </w:tc>
        <w:tc>
          <w:tcPr>
            <w:tcW w:w="1796" w:type="dxa"/>
          </w:tcPr>
          <w:p w14:paraId="2C8B956B"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791" w:type="dxa"/>
          </w:tcPr>
          <w:p w14:paraId="01EFF19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824" w:type="dxa"/>
          </w:tcPr>
          <w:p w14:paraId="6D138E1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oreign key</w:t>
            </w:r>
          </w:p>
        </w:tc>
      </w:tr>
    </w:tbl>
    <w:p w14:paraId="5BA1C416"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67EC7148"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Pekerjaan</w:t>
      </w:r>
    </w:p>
    <w:p w14:paraId="74C2C992"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pekerjaan</w:t>
      </w:r>
    </w:p>
    <w:p w14:paraId="6FBBCDE3"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pekerjaan</w:t>
      </w:r>
    </w:p>
    <w:p w14:paraId="12D67461"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menyimapn data pekerjaan</w:t>
      </w:r>
    </w:p>
    <w:p w14:paraId="483B6AE7"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7 Tabel Pekerjaan</w:t>
      </w:r>
    </w:p>
    <w:tbl>
      <w:tblPr>
        <w:tblStyle w:val="TableGrid"/>
        <w:tblW w:w="0" w:type="auto"/>
        <w:tblInd w:w="360" w:type="dxa"/>
        <w:tblLook w:val="04A0" w:firstRow="1" w:lastRow="0" w:firstColumn="1" w:lastColumn="0" w:noHBand="0" w:noVBand="1"/>
      </w:tblPr>
      <w:tblGrid>
        <w:gridCol w:w="528"/>
        <w:gridCol w:w="2640"/>
        <w:gridCol w:w="1589"/>
        <w:gridCol w:w="1493"/>
        <w:gridCol w:w="1688"/>
      </w:tblGrid>
      <w:tr w:rsidR="005B2661" w:rsidRPr="00E26D39" w14:paraId="6E4D3F1F" w14:textId="77777777" w:rsidTr="00B43A10">
        <w:tc>
          <w:tcPr>
            <w:tcW w:w="535" w:type="dxa"/>
          </w:tcPr>
          <w:p w14:paraId="2A810C9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33CBD8B0"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2E44B2C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1C8A4F49"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01106DB4"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25EF3BDA" w14:textId="77777777" w:rsidTr="00B43A10">
        <w:tc>
          <w:tcPr>
            <w:tcW w:w="535" w:type="dxa"/>
          </w:tcPr>
          <w:p w14:paraId="247B72F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2EF61F8F"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d_pekerjaan</w:t>
            </w:r>
          </w:p>
        </w:tc>
        <w:tc>
          <w:tcPr>
            <w:tcW w:w="1794" w:type="dxa"/>
          </w:tcPr>
          <w:p w14:paraId="332582C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4116A6E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1D0D652D"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rimary key</w:t>
            </w:r>
          </w:p>
        </w:tc>
      </w:tr>
      <w:tr w:rsidR="00D7105E" w:rsidRPr="00E26D39" w14:paraId="7D2A9270" w14:textId="77777777" w:rsidTr="00B43A10">
        <w:tc>
          <w:tcPr>
            <w:tcW w:w="535" w:type="dxa"/>
          </w:tcPr>
          <w:p w14:paraId="65D7DF21"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2597D306"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Pekerjaan</w:t>
            </w:r>
          </w:p>
        </w:tc>
        <w:tc>
          <w:tcPr>
            <w:tcW w:w="1794" w:type="dxa"/>
          </w:tcPr>
          <w:p w14:paraId="4C876572"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014B9F35" w14:textId="77777777" w:rsidR="00D7105E" w:rsidRPr="00E26D39" w:rsidRDefault="00D7105E" w:rsidP="002A3D14">
            <w:pPr>
              <w:pStyle w:val="ListParagraph"/>
              <w:ind w:left="0"/>
              <w:jc w:val="both"/>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4D277118" w14:textId="77777777" w:rsidR="00D7105E" w:rsidRPr="00E26D39" w:rsidRDefault="00D7105E" w:rsidP="002A3D14">
            <w:pPr>
              <w:pStyle w:val="ListParagraph"/>
              <w:ind w:left="0"/>
              <w:jc w:val="both"/>
              <w:rPr>
                <w:rFonts w:ascii="Times New Roman" w:hAnsi="Times New Roman" w:cs="Times New Roman"/>
                <w:sz w:val="24"/>
                <w:szCs w:val="24"/>
              </w:rPr>
            </w:pPr>
          </w:p>
        </w:tc>
      </w:tr>
    </w:tbl>
    <w:p w14:paraId="6540CD7E"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p>
    <w:p w14:paraId="02184FE4"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Prestasi_Formal</w:t>
      </w:r>
    </w:p>
    <w:p w14:paraId="79BD8DA1"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prestasi_formal</w:t>
      </w:r>
    </w:p>
    <w:p w14:paraId="77EF5558"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prestasi_formal</w:t>
      </w:r>
    </w:p>
    <w:p w14:paraId="33AA0B7A"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fungsi : menyimpan data prestasi formal</w:t>
      </w:r>
    </w:p>
    <w:p w14:paraId="1D872090" w14:textId="77777777" w:rsidR="00D7105E" w:rsidRPr="00E26D39" w:rsidRDefault="00D7105E" w:rsidP="002A3D14">
      <w:pPr>
        <w:pStyle w:val="ListParagraph"/>
        <w:spacing w:line="24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8 Tabel Prestasi Formal</w:t>
      </w:r>
    </w:p>
    <w:p w14:paraId="63F8F499" w14:textId="77777777" w:rsidR="00D7105E" w:rsidRPr="00E26D39" w:rsidRDefault="00D7105E" w:rsidP="002A3D14">
      <w:pPr>
        <w:pStyle w:val="ListParagraph"/>
        <w:spacing w:line="240" w:lineRule="auto"/>
        <w:ind w:left="360"/>
        <w:jc w:val="center"/>
        <w:rPr>
          <w:rFonts w:ascii="Times New Roman" w:hAnsi="Times New Roman" w:cs="Times New Roman"/>
          <w:sz w:val="24"/>
          <w:szCs w:val="24"/>
        </w:rPr>
      </w:pPr>
    </w:p>
    <w:tbl>
      <w:tblPr>
        <w:tblStyle w:val="TableGrid"/>
        <w:tblW w:w="0" w:type="auto"/>
        <w:tblInd w:w="360" w:type="dxa"/>
        <w:tblLook w:val="04A0" w:firstRow="1" w:lastRow="0" w:firstColumn="1" w:lastColumn="0" w:noHBand="0" w:noVBand="1"/>
      </w:tblPr>
      <w:tblGrid>
        <w:gridCol w:w="527"/>
        <w:gridCol w:w="2742"/>
        <w:gridCol w:w="1557"/>
        <w:gridCol w:w="1447"/>
        <w:gridCol w:w="1665"/>
      </w:tblGrid>
      <w:tr w:rsidR="005B2661" w:rsidRPr="00E26D39" w14:paraId="4649E520" w14:textId="77777777" w:rsidTr="00BB1356">
        <w:tc>
          <w:tcPr>
            <w:tcW w:w="535" w:type="dxa"/>
          </w:tcPr>
          <w:p w14:paraId="60CC8BF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222167C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7697253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1F7BACB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669D942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21205381" w14:textId="77777777" w:rsidTr="00BB1356">
        <w:tc>
          <w:tcPr>
            <w:tcW w:w="535" w:type="dxa"/>
          </w:tcPr>
          <w:p w14:paraId="1BE7DC9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29071A4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prestasi_formal</w:t>
            </w:r>
          </w:p>
        </w:tc>
        <w:tc>
          <w:tcPr>
            <w:tcW w:w="1794" w:type="dxa"/>
          </w:tcPr>
          <w:p w14:paraId="1088B65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67C8148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01C9431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7D655A0C" w14:textId="77777777" w:rsidTr="00BB1356">
        <w:tc>
          <w:tcPr>
            <w:tcW w:w="535" w:type="dxa"/>
          </w:tcPr>
          <w:p w14:paraId="7030368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04A8F8D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anak</w:t>
            </w:r>
          </w:p>
        </w:tc>
        <w:tc>
          <w:tcPr>
            <w:tcW w:w="1794" w:type="dxa"/>
          </w:tcPr>
          <w:p w14:paraId="6160210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3FE1101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3832514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5BA48F1C" w14:textId="77777777" w:rsidTr="00BB1356">
        <w:tc>
          <w:tcPr>
            <w:tcW w:w="535" w:type="dxa"/>
          </w:tcPr>
          <w:p w14:paraId="343C7A3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3</w:t>
            </w:r>
          </w:p>
        </w:tc>
        <w:tc>
          <w:tcPr>
            <w:tcW w:w="3041" w:type="dxa"/>
          </w:tcPr>
          <w:p w14:paraId="0F29739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estasi_formal</w:t>
            </w:r>
          </w:p>
        </w:tc>
        <w:tc>
          <w:tcPr>
            <w:tcW w:w="1794" w:type="dxa"/>
          </w:tcPr>
          <w:p w14:paraId="44431E2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5DE8728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397F1710"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3ED53AC5" w14:textId="77777777" w:rsidTr="00BB1356">
        <w:tc>
          <w:tcPr>
            <w:tcW w:w="535" w:type="dxa"/>
          </w:tcPr>
          <w:p w14:paraId="53131E4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4</w:t>
            </w:r>
          </w:p>
        </w:tc>
        <w:tc>
          <w:tcPr>
            <w:tcW w:w="3041" w:type="dxa"/>
          </w:tcPr>
          <w:p w14:paraId="1F7C91D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Bukti</w:t>
            </w:r>
          </w:p>
        </w:tc>
        <w:tc>
          <w:tcPr>
            <w:tcW w:w="1794" w:type="dxa"/>
          </w:tcPr>
          <w:p w14:paraId="08F379A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7F8E333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0D4F8606" w14:textId="77777777" w:rsidR="00D7105E" w:rsidRPr="00E26D39" w:rsidRDefault="00D7105E" w:rsidP="002A3D14">
            <w:pPr>
              <w:pStyle w:val="ListParagraph"/>
              <w:ind w:left="0"/>
              <w:jc w:val="center"/>
              <w:rPr>
                <w:rFonts w:ascii="Times New Roman" w:hAnsi="Times New Roman" w:cs="Times New Roman"/>
                <w:sz w:val="24"/>
                <w:szCs w:val="24"/>
              </w:rPr>
            </w:pPr>
          </w:p>
        </w:tc>
      </w:tr>
      <w:tr w:rsidR="00D7105E" w:rsidRPr="00E26D39" w14:paraId="01366D17" w14:textId="77777777" w:rsidTr="00BB1356">
        <w:tc>
          <w:tcPr>
            <w:tcW w:w="535" w:type="dxa"/>
          </w:tcPr>
          <w:p w14:paraId="153C5FF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5</w:t>
            </w:r>
          </w:p>
        </w:tc>
        <w:tc>
          <w:tcPr>
            <w:tcW w:w="3041" w:type="dxa"/>
          </w:tcPr>
          <w:p w14:paraId="4839B29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ahun</w:t>
            </w:r>
          </w:p>
        </w:tc>
        <w:tc>
          <w:tcPr>
            <w:tcW w:w="1794" w:type="dxa"/>
          </w:tcPr>
          <w:p w14:paraId="6884FF0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mallint</w:t>
            </w:r>
          </w:p>
        </w:tc>
        <w:tc>
          <w:tcPr>
            <w:tcW w:w="1789" w:type="dxa"/>
          </w:tcPr>
          <w:p w14:paraId="5137B36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1831" w:type="dxa"/>
          </w:tcPr>
          <w:p w14:paraId="60E9B7A0"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2003B76A"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p>
    <w:p w14:paraId="49A02FDB" w14:textId="77777777" w:rsidR="00D7105E" w:rsidRPr="00E26D39" w:rsidRDefault="00D7105E" w:rsidP="00894DE5">
      <w:pPr>
        <w:pStyle w:val="ListParagraph"/>
        <w:numPr>
          <w:ilvl w:val="0"/>
          <w:numId w:val="63"/>
        </w:numPr>
        <w:spacing w:after="160" w:line="480" w:lineRule="auto"/>
        <w:ind w:left="360"/>
        <w:jc w:val="both"/>
        <w:rPr>
          <w:rFonts w:ascii="Times New Roman" w:hAnsi="Times New Roman" w:cs="Times New Roman"/>
          <w:b/>
          <w:bCs/>
          <w:sz w:val="24"/>
          <w:szCs w:val="24"/>
        </w:rPr>
      </w:pPr>
      <w:r w:rsidRPr="00E26D39">
        <w:rPr>
          <w:rFonts w:ascii="Times New Roman" w:hAnsi="Times New Roman" w:cs="Times New Roman"/>
          <w:b/>
          <w:bCs/>
          <w:sz w:val="24"/>
          <w:szCs w:val="24"/>
        </w:rPr>
        <w:t>Tabel Survior</w:t>
      </w:r>
    </w:p>
    <w:p w14:paraId="2158BB71"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nama tabel : survior</w:t>
      </w:r>
    </w:p>
    <w:p w14:paraId="641B95CC"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t>primary key : id_survior</w:t>
      </w:r>
    </w:p>
    <w:p w14:paraId="114E9259" w14:textId="77777777" w:rsidR="00D7105E" w:rsidRPr="00E26D39" w:rsidRDefault="00D7105E" w:rsidP="00B91978">
      <w:pPr>
        <w:pStyle w:val="ListParagraph"/>
        <w:spacing w:line="480" w:lineRule="auto"/>
        <w:ind w:left="360"/>
        <w:jc w:val="both"/>
        <w:rPr>
          <w:rFonts w:ascii="Times New Roman" w:hAnsi="Times New Roman" w:cs="Times New Roman"/>
          <w:sz w:val="24"/>
          <w:szCs w:val="24"/>
        </w:rPr>
      </w:pPr>
      <w:r w:rsidRPr="00E26D39">
        <w:rPr>
          <w:rFonts w:ascii="Times New Roman" w:hAnsi="Times New Roman" w:cs="Times New Roman"/>
          <w:sz w:val="24"/>
          <w:szCs w:val="24"/>
        </w:rPr>
        <w:lastRenderedPageBreak/>
        <w:t>fungsi : untuk mendata anak yatim</w:t>
      </w:r>
    </w:p>
    <w:p w14:paraId="0E510EA4" w14:textId="77777777" w:rsidR="00D7105E" w:rsidRPr="00E26D39" w:rsidRDefault="00D7105E" w:rsidP="00B91978">
      <w:pPr>
        <w:pStyle w:val="ListParagraph"/>
        <w:spacing w:line="480" w:lineRule="auto"/>
        <w:ind w:left="360"/>
        <w:jc w:val="center"/>
        <w:rPr>
          <w:rFonts w:ascii="Times New Roman" w:hAnsi="Times New Roman" w:cs="Times New Roman"/>
          <w:sz w:val="24"/>
          <w:szCs w:val="24"/>
        </w:rPr>
      </w:pPr>
      <w:r w:rsidRPr="00E26D39">
        <w:rPr>
          <w:rFonts w:ascii="Times New Roman" w:hAnsi="Times New Roman" w:cs="Times New Roman"/>
          <w:sz w:val="24"/>
          <w:szCs w:val="24"/>
        </w:rPr>
        <w:t>Tabel 3.19 Tabel Survior</w:t>
      </w:r>
    </w:p>
    <w:tbl>
      <w:tblPr>
        <w:tblStyle w:val="TableGrid"/>
        <w:tblW w:w="0" w:type="auto"/>
        <w:tblInd w:w="360" w:type="dxa"/>
        <w:tblLook w:val="04A0" w:firstRow="1" w:lastRow="0" w:firstColumn="1" w:lastColumn="0" w:noHBand="0" w:noVBand="1"/>
      </w:tblPr>
      <w:tblGrid>
        <w:gridCol w:w="529"/>
        <w:gridCol w:w="2673"/>
        <w:gridCol w:w="1578"/>
        <w:gridCol w:w="1478"/>
        <w:gridCol w:w="1680"/>
      </w:tblGrid>
      <w:tr w:rsidR="005B2661" w:rsidRPr="00E26D39" w14:paraId="03C95CE2" w14:textId="77777777" w:rsidTr="00BB1356">
        <w:tc>
          <w:tcPr>
            <w:tcW w:w="535" w:type="dxa"/>
          </w:tcPr>
          <w:p w14:paraId="56AB66C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w:t>
            </w:r>
          </w:p>
        </w:tc>
        <w:tc>
          <w:tcPr>
            <w:tcW w:w="3041" w:type="dxa"/>
          </w:tcPr>
          <w:p w14:paraId="089362F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eld</w:t>
            </w:r>
          </w:p>
        </w:tc>
        <w:tc>
          <w:tcPr>
            <w:tcW w:w="1794" w:type="dxa"/>
          </w:tcPr>
          <w:p w14:paraId="1947B8A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Type</w:t>
            </w:r>
          </w:p>
        </w:tc>
        <w:tc>
          <w:tcPr>
            <w:tcW w:w="1789" w:type="dxa"/>
          </w:tcPr>
          <w:p w14:paraId="6F83B73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Size</w:t>
            </w:r>
          </w:p>
        </w:tc>
        <w:tc>
          <w:tcPr>
            <w:tcW w:w="1831" w:type="dxa"/>
          </w:tcPr>
          <w:p w14:paraId="2B19471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keterangan</w:t>
            </w:r>
          </w:p>
        </w:tc>
      </w:tr>
      <w:tr w:rsidR="005B2661" w:rsidRPr="00E26D39" w14:paraId="73ADDBA4" w14:textId="77777777" w:rsidTr="00BB1356">
        <w:tc>
          <w:tcPr>
            <w:tcW w:w="535" w:type="dxa"/>
          </w:tcPr>
          <w:p w14:paraId="5EFCF29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w:t>
            </w:r>
          </w:p>
        </w:tc>
        <w:tc>
          <w:tcPr>
            <w:tcW w:w="3041" w:type="dxa"/>
          </w:tcPr>
          <w:p w14:paraId="28F25B7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survior</w:t>
            </w:r>
          </w:p>
        </w:tc>
        <w:tc>
          <w:tcPr>
            <w:tcW w:w="1794" w:type="dxa"/>
          </w:tcPr>
          <w:p w14:paraId="74AB1C26"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6363C1A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050A355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Primary key</w:t>
            </w:r>
          </w:p>
        </w:tc>
      </w:tr>
      <w:tr w:rsidR="005B2661" w:rsidRPr="00E26D39" w14:paraId="7BAE98AB" w14:textId="77777777" w:rsidTr="00BB1356">
        <w:tc>
          <w:tcPr>
            <w:tcW w:w="535" w:type="dxa"/>
          </w:tcPr>
          <w:p w14:paraId="6FD01EE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2</w:t>
            </w:r>
          </w:p>
        </w:tc>
        <w:tc>
          <w:tcPr>
            <w:tcW w:w="3041" w:type="dxa"/>
          </w:tcPr>
          <w:p w14:paraId="1E3DAB2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userlog</w:t>
            </w:r>
          </w:p>
        </w:tc>
        <w:tc>
          <w:tcPr>
            <w:tcW w:w="1794" w:type="dxa"/>
          </w:tcPr>
          <w:p w14:paraId="3EDAE18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6E0B28B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3D2626E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6476E399" w14:textId="77777777" w:rsidTr="00BB1356">
        <w:tc>
          <w:tcPr>
            <w:tcW w:w="535" w:type="dxa"/>
          </w:tcPr>
          <w:p w14:paraId="7423DFE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3</w:t>
            </w:r>
          </w:p>
        </w:tc>
        <w:tc>
          <w:tcPr>
            <w:tcW w:w="3041" w:type="dxa"/>
          </w:tcPr>
          <w:p w14:paraId="1F510CC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kecamatan</w:t>
            </w:r>
          </w:p>
        </w:tc>
        <w:tc>
          <w:tcPr>
            <w:tcW w:w="1794" w:type="dxa"/>
          </w:tcPr>
          <w:p w14:paraId="0363741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1968D19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653CB19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772E31DD" w14:textId="77777777" w:rsidTr="00BB1356">
        <w:tc>
          <w:tcPr>
            <w:tcW w:w="535" w:type="dxa"/>
          </w:tcPr>
          <w:p w14:paraId="40063F5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4</w:t>
            </w:r>
          </w:p>
        </w:tc>
        <w:tc>
          <w:tcPr>
            <w:tcW w:w="3041" w:type="dxa"/>
          </w:tcPr>
          <w:p w14:paraId="4AB8055B"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d_desa</w:t>
            </w:r>
          </w:p>
        </w:tc>
        <w:tc>
          <w:tcPr>
            <w:tcW w:w="1794" w:type="dxa"/>
          </w:tcPr>
          <w:p w14:paraId="10B2425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Int</w:t>
            </w:r>
          </w:p>
        </w:tc>
        <w:tc>
          <w:tcPr>
            <w:tcW w:w="1789" w:type="dxa"/>
          </w:tcPr>
          <w:p w14:paraId="21A8962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1831" w:type="dxa"/>
          </w:tcPr>
          <w:p w14:paraId="5B94D14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oreign key</w:t>
            </w:r>
          </w:p>
        </w:tc>
      </w:tr>
      <w:tr w:rsidR="005B2661" w:rsidRPr="00E26D39" w14:paraId="2338C423" w14:textId="77777777" w:rsidTr="00BB1356">
        <w:tc>
          <w:tcPr>
            <w:tcW w:w="535" w:type="dxa"/>
          </w:tcPr>
          <w:p w14:paraId="423BE2A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5</w:t>
            </w:r>
          </w:p>
        </w:tc>
        <w:tc>
          <w:tcPr>
            <w:tcW w:w="3041" w:type="dxa"/>
          </w:tcPr>
          <w:p w14:paraId="0E72BB6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ama_lengkap</w:t>
            </w:r>
          </w:p>
        </w:tc>
        <w:tc>
          <w:tcPr>
            <w:tcW w:w="1794" w:type="dxa"/>
          </w:tcPr>
          <w:p w14:paraId="628CCBC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4E72EF0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2A47E569"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066F84C5" w14:textId="77777777" w:rsidTr="00BB1356">
        <w:tc>
          <w:tcPr>
            <w:tcW w:w="535" w:type="dxa"/>
          </w:tcPr>
          <w:p w14:paraId="53C94822"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6</w:t>
            </w:r>
          </w:p>
        </w:tc>
        <w:tc>
          <w:tcPr>
            <w:tcW w:w="3041" w:type="dxa"/>
          </w:tcPr>
          <w:p w14:paraId="6BE11CE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mor_sk</w:t>
            </w:r>
          </w:p>
        </w:tc>
        <w:tc>
          <w:tcPr>
            <w:tcW w:w="1794" w:type="dxa"/>
          </w:tcPr>
          <w:p w14:paraId="361E16D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3B5E2E9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5</w:t>
            </w:r>
          </w:p>
        </w:tc>
        <w:tc>
          <w:tcPr>
            <w:tcW w:w="1831" w:type="dxa"/>
          </w:tcPr>
          <w:p w14:paraId="272D0D9A"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132A2BF5" w14:textId="77777777" w:rsidTr="00BB1356">
        <w:tc>
          <w:tcPr>
            <w:tcW w:w="535" w:type="dxa"/>
          </w:tcPr>
          <w:p w14:paraId="7F453967"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7</w:t>
            </w:r>
          </w:p>
        </w:tc>
        <w:tc>
          <w:tcPr>
            <w:tcW w:w="3041" w:type="dxa"/>
          </w:tcPr>
          <w:p w14:paraId="1DB81B5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ik</w:t>
            </w:r>
          </w:p>
        </w:tc>
        <w:tc>
          <w:tcPr>
            <w:tcW w:w="1794" w:type="dxa"/>
          </w:tcPr>
          <w:p w14:paraId="3AFD498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21FB462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6</w:t>
            </w:r>
          </w:p>
        </w:tc>
        <w:tc>
          <w:tcPr>
            <w:tcW w:w="1831" w:type="dxa"/>
          </w:tcPr>
          <w:p w14:paraId="3FBEBB74"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665203C4" w14:textId="77777777" w:rsidTr="00BB1356">
        <w:tc>
          <w:tcPr>
            <w:tcW w:w="535" w:type="dxa"/>
          </w:tcPr>
          <w:p w14:paraId="53E50F2C"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8</w:t>
            </w:r>
          </w:p>
        </w:tc>
        <w:tc>
          <w:tcPr>
            <w:tcW w:w="3041" w:type="dxa"/>
          </w:tcPr>
          <w:p w14:paraId="1583FB8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Alamat</w:t>
            </w:r>
          </w:p>
        </w:tc>
        <w:tc>
          <w:tcPr>
            <w:tcW w:w="1794" w:type="dxa"/>
          </w:tcPr>
          <w:p w14:paraId="03553D24"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78175269"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31C1792A"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172D86DD" w14:textId="77777777" w:rsidTr="00BB1356">
        <w:tc>
          <w:tcPr>
            <w:tcW w:w="535" w:type="dxa"/>
          </w:tcPr>
          <w:p w14:paraId="7367694A"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9</w:t>
            </w:r>
          </w:p>
        </w:tc>
        <w:tc>
          <w:tcPr>
            <w:tcW w:w="3041" w:type="dxa"/>
          </w:tcPr>
          <w:p w14:paraId="613F3C1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email</w:t>
            </w:r>
          </w:p>
        </w:tc>
        <w:tc>
          <w:tcPr>
            <w:tcW w:w="1794" w:type="dxa"/>
          </w:tcPr>
          <w:p w14:paraId="51F0E9B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2243D805"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1FC301EC" w14:textId="77777777" w:rsidR="00D7105E" w:rsidRPr="00E26D39" w:rsidRDefault="00D7105E" w:rsidP="002A3D14">
            <w:pPr>
              <w:pStyle w:val="ListParagraph"/>
              <w:ind w:left="0"/>
              <w:jc w:val="center"/>
              <w:rPr>
                <w:rFonts w:ascii="Times New Roman" w:hAnsi="Times New Roman" w:cs="Times New Roman"/>
                <w:sz w:val="24"/>
                <w:szCs w:val="24"/>
              </w:rPr>
            </w:pPr>
          </w:p>
        </w:tc>
      </w:tr>
      <w:tr w:rsidR="005B2661" w:rsidRPr="00E26D39" w14:paraId="50879E56" w14:textId="77777777" w:rsidTr="00BB1356">
        <w:tc>
          <w:tcPr>
            <w:tcW w:w="535" w:type="dxa"/>
          </w:tcPr>
          <w:p w14:paraId="489B94B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w:t>
            </w:r>
          </w:p>
        </w:tc>
        <w:tc>
          <w:tcPr>
            <w:tcW w:w="3041" w:type="dxa"/>
          </w:tcPr>
          <w:p w14:paraId="13A6094E"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No_hp</w:t>
            </w:r>
          </w:p>
        </w:tc>
        <w:tc>
          <w:tcPr>
            <w:tcW w:w="1794" w:type="dxa"/>
          </w:tcPr>
          <w:p w14:paraId="63BFA55D"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4A37CB2F"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2</w:t>
            </w:r>
          </w:p>
        </w:tc>
        <w:tc>
          <w:tcPr>
            <w:tcW w:w="1831" w:type="dxa"/>
          </w:tcPr>
          <w:p w14:paraId="597AA137" w14:textId="77777777" w:rsidR="00D7105E" w:rsidRPr="00E26D39" w:rsidRDefault="00D7105E" w:rsidP="002A3D14">
            <w:pPr>
              <w:pStyle w:val="ListParagraph"/>
              <w:ind w:left="0"/>
              <w:jc w:val="center"/>
              <w:rPr>
                <w:rFonts w:ascii="Times New Roman" w:hAnsi="Times New Roman" w:cs="Times New Roman"/>
                <w:sz w:val="24"/>
                <w:szCs w:val="24"/>
              </w:rPr>
            </w:pPr>
          </w:p>
        </w:tc>
      </w:tr>
      <w:tr w:rsidR="00D7105E" w:rsidRPr="00E26D39" w14:paraId="6C1B3073" w14:textId="77777777" w:rsidTr="00BB1356">
        <w:tc>
          <w:tcPr>
            <w:tcW w:w="535" w:type="dxa"/>
          </w:tcPr>
          <w:p w14:paraId="7DD21D88"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1</w:t>
            </w:r>
          </w:p>
        </w:tc>
        <w:tc>
          <w:tcPr>
            <w:tcW w:w="3041" w:type="dxa"/>
          </w:tcPr>
          <w:p w14:paraId="00C3F7E0"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File_sk</w:t>
            </w:r>
          </w:p>
        </w:tc>
        <w:tc>
          <w:tcPr>
            <w:tcW w:w="1794" w:type="dxa"/>
          </w:tcPr>
          <w:p w14:paraId="7908FD73"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Varchar</w:t>
            </w:r>
          </w:p>
        </w:tc>
        <w:tc>
          <w:tcPr>
            <w:tcW w:w="1789" w:type="dxa"/>
          </w:tcPr>
          <w:p w14:paraId="68F02401" w14:textId="77777777" w:rsidR="00D7105E" w:rsidRPr="00E26D39" w:rsidRDefault="00D7105E" w:rsidP="002A3D14">
            <w:pPr>
              <w:pStyle w:val="ListParagraph"/>
              <w:ind w:left="0"/>
              <w:jc w:val="center"/>
              <w:rPr>
                <w:rFonts w:ascii="Times New Roman" w:hAnsi="Times New Roman" w:cs="Times New Roman"/>
                <w:sz w:val="24"/>
                <w:szCs w:val="24"/>
              </w:rPr>
            </w:pPr>
            <w:r w:rsidRPr="00E26D39">
              <w:rPr>
                <w:rFonts w:ascii="Times New Roman" w:hAnsi="Times New Roman" w:cs="Times New Roman"/>
                <w:sz w:val="24"/>
                <w:szCs w:val="24"/>
              </w:rPr>
              <w:t>100</w:t>
            </w:r>
          </w:p>
        </w:tc>
        <w:tc>
          <w:tcPr>
            <w:tcW w:w="1831" w:type="dxa"/>
          </w:tcPr>
          <w:p w14:paraId="5FA23013" w14:textId="77777777" w:rsidR="00D7105E" w:rsidRPr="00E26D39" w:rsidRDefault="00D7105E" w:rsidP="002A3D14">
            <w:pPr>
              <w:pStyle w:val="ListParagraph"/>
              <w:ind w:left="0"/>
              <w:jc w:val="center"/>
              <w:rPr>
                <w:rFonts w:ascii="Times New Roman" w:hAnsi="Times New Roman" w:cs="Times New Roman"/>
                <w:sz w:val="24"/>
                <w:szCs w:val="24"/>
              </w:rPr>
            </w:pPr>
          </w:p>
        </w:tc>
      </w:tr>
    </w:tbl>
    <w:p w14:paraId="6A1EAD07" w14:textId="77777777" w:rsidR="00D7105E" w:rsidRPr="00E26D39" w:rsidRDefault="00D7105E" w:rsidP="00B91978">
      <w:pPr>
        <w:pStyle w:val="ListParagraph"/>
        <w:spacing w:line="480" w:lineRule="auto"/>
        <w:ind w:left="0"/>
        <w:jc w:val="both"/>
        <w:rPr>
          <w:rFonts w:ascii="Times New Roman" w:hAnsi="Times New Roman" w:cs="Times New Roman"/>
          <w:b/>
          <w:bCs/>
          <w:sz w:val="24"/>
          <w:szCs w:val="24"/>
        </w:rPr>
      </w:pPr>
    </w:p>
    <w:p w14:paraId="35E0CC1F" w14:textId="1304651D" w:rsidR="00D7105E" w:rsidRPr="00E26D39" w:rsidRDefault="00D7105E">
      <w:pPr>
        <w:pStyle w:val="ListParagraph"/>
        <w:numPr>
          <w:ilvl w:val="0"/>
          <w:numId w:val="37"/>
        </w:numPr>
        <w:spacing w:after="160" w:line="480" w:lineRule="auto"/>
        <w:ind w:left="450"/>
        <w:jc w:val="both"/>
        <w:outlineLvl w:val="1"/>
        <w:rPr>
          <w:rFonts w:ascii="Times New Roman" w:hAnsi="Times New Roman" w:cs="Times New Roman"/>
          <w:b/>
          <w:bCs/>
          <w:sz w:val="24"/>
          <w:szCs w:val="24"/>
        </w:rPr>
      </w:pPr>
      <w:bookmarkStart w:id="122" w:name="_Toc156162752"/>
      <w:bookmarkStart w:id="123" w:name="_Toc156633527"/>
      <w:r w:rsidRPr="00E26D39">
        <w:rPr>
          <w:rFonts w:ascii="Times New Roman" w:hAnsi="Times New Roman" w:cs="Times New Roman"/>
          <w:b/>
          <w:bCs/>
          <w:sz w:val="24"/>
          <w:szCs w:val="24"/>
        </w:rPr>
        <w:t>Perancangan Interface</w:t>
      </w:r>
      <w:bookmarkEnd w:id="122"/>
      <w:bookmarkEnd w:id="123"/>
    </w:p>
    <w:p w14:paraId="0C038E4B" w14:textId="3AE3B6B5" w:rsidR="00D7105E" w:rsidRPr="00E26D39" w:rsidRDefault="00D7105E" w:rsidP="00E12E75">
      <w:pPr>
        <w:pStyle w:val="ListParagraph"/>
        <w:spacing w:line="480" w:lineRule="auto"/>
        <w:ind w:hanging="270"/>
        <w:jc w:val="both"/>
        <w:rPr>
          <w:rFonts w:ascii="Times New Roman" w:hAnsi="Times New Roman" w:cs="Times New Roman"/>
          <w:b/>
          <w:bCs/>
          <w:sz w:val="24"/>
          <w:szCs w:val="24"/>
        </w:rPr>
      </w:pPr>
      <w:r w:rsidRPr="00E26D39">
        <w:rPr>
          <w:rFonts w:ascii="Times New Roman" w:hAnsi="Times New Roman" w:cs="Times New Roman"/>
          <w:b/>
          <w:bCs/>
          <w:sz w:val="24"/>
          <w:szCs w:val="24"/>
        </w:rPr>
        <w:t xml:space="preserve">1) </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 xml:space="preserve">Umum </w:t>
      </w:r>
    </w:p>
    <w:p w14:paraId="7F767C3A" w14:textId="02E13A1F" w:rsidR="00D7105E" w:rsidRPr="00E26D39" w:rsidRDefault="00D7105E" w:rsidP="00E12E75">
      <w:pPr>
        <w:pStyle w:val="ListParagraph"/>
        <w:spacing w:line="480" w:lineRule="auto"/>
        <w:jc w:val="both"/>
        <w:rPr>
          <w:rFonts w:ascii="Times New Roman" w:hAnsi="Times New Roman" w:cs="Times New Roman"/>
          <w:b/>
          <w:bCs/>
          <w:sz w:val="24"/>
          <w:szCs w:val="24"/>
        </w:rPr>
      </w:pPr>
      <w:r w:rsidRPr="00E26D39">
        <w:rPr>
          <w:rFonts w:ascii="Times New Roman" w:hAnsi="Times New Roman" w:cs="Times New Roman"/>
          <w:b/>
          <w:bCs/>
          <w:sz w:val="24"/>
          <w:szCs w:val="24"/>
        </w:rPr>
        <w:t>(1)</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Login</w:t>
      </w:r>
    </w:p>
    <w:p w14:paraId="7F88CAFB" w14:textId="77777777" w:rsidR="00D7105E" w:rsidRPr="00E26D39" w:rsidRDefault="00D7105E" w:rsidP="00B91978">
      <w:pPr>
        <w:pStyle w:val="ListParagraph"/>
        <w:spacing w:line="480" w:lineRule="auto"/>
        <w:ind w:left="0"/>
        <w:jc w:val="center"/>
        <w:rPr>
          <w:rFonts w:ascii="Times New Roman" w:hAnsi="Times New Roman" w:cs="Times New Roman"/>
          <w:b/>
          <w:bCs/>
          <w:sz w:val="24"/>
          <w:szCs w:val="24"/>
        </w:rPr>
      </w:pPr>
      <w:r w:rsidRPr="00E26D39">
        <w:rPr>
          <w:rFonts w:ascii="Times New Roman" w:hAnsi="Times New Roman" w:cs="Times New Roman"/>
          <w:b/>
          <w:bCs/>
          <w:noProof/>
          <w:sz w:val="24"/>
          <w:szCs w:val="24"/>
        </w:rPr>
        <w:drawing>
          <wp:inline distT="0" distB="0" distL="0" distR="0" wp14:anchorId="11C0B844" wp14:editId="47B6CCAA">
            <wp:extent cx="3916045" cy="2928026"/>
            <wp:effectExtent l="0" t="0" r="0" b="0"/>
            <wp:docPr id="13989474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947443" name="Picture 1398947443"/>
                    <pic:cNvPicPr/>
                  </pic:nvPicPr>
                  <pic:blipFill>
                    <a:blip r:embed="rId89">
                      <a:extLst>
                        <a:ext uri="{28A0092B-C50C-407E-A947-70E740481C1C}">
                          <a14:useLocalDpi xmlns:a14="http://schemas.microsoft.com/office/drawing/2010/main" val="0"/>
                        </a:ext>
                      </a:extLst>
                    </a:blip>
                    <a:stretch>
                      <a:fillRect/>
                    </a:stretch>
                  </pic:blipFill>
                  <pic:spPr>
                    <a:xfrm>
                      <a:off x="0" y="0"/>
                      <a:ext cx="3945155" cy="2949791"/>
                    </a:xfrm>
                    <a:prstGeom prst="rect">
                      <a:avLst/>
                    </a:prstGeom>
                  </pic:spPr>
                </pic:pic>
              </a:graphicData>
            </a:graphic>
          </wp:inline>
        </w:drawing>
      </w:r>
    </w:p>
    <w:p w14:paraId="3DE00096" w14:textId="21BFEE38"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5</w:t>
      </w:r>
      <w:r w:rsidRPr="00E26D39">
        <w:rPr>
          <w:rFonts w:ascii="Times New Roman" w:hAnsi="Times New Roman" w:cs="Times New Roman"/>
          <w:sz w:val="24"/>
          <w:szCs w:val="24"/>
        </w:rPr>
        <w:t xml:space="preserve"> Halaman Login</w:t>
      </w:r>
    </w:p>
    <w:p w14:paraId="558348A4" w14:textId="77777777" w:rsidR="00D7105E" w:rsidRPr="00E26D39" w:rsidRDefault="00D7105E" w:rsidP="00B91978">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Halaman login merupakan halaman yang pertama kali dilihat oleh pengguna ketika membuka website PMKS anak yatim piatu lombok tengah.</w:t>
      </w:r>
    </w:p>
    <w:p w14:paraId="2886A6BA" w14:textId="09C43C03" w:rsidR="00D7105E" w:rsidRPr="00E26D39" w:rsidRDefault="00D7105E" w:rsidP="00E12E75">
      <w:pPr>
        <w:pStyle w:val="ListParagraph"/>
        <w:spacing w:line="480" w:lineRule="auto"/>
        <w:ind w:left="0" w:firstLine="450"/>
        <w:jc w:val="both"/>
        <w:rPr>
          <w:rFonts w:ascii="Times New Roman" w:hAnsi="Times New Roman" w:cs="Times New Roman"/>
          <w:b/>
          <w:bCs/>
          <w:sz w:val="24"/>
          <w:szCs w:val="24"/>
        </w:rPr>
      </w:pPr>
      <w:r w:rsidRPr="00E26D39">
        <w:rPr>
          <w:rFonts w:ascii="Times New Roman" w:hAnsi="Times New Roman" w:cs="Times New Roman"/>
          <w:b/>
          <w:bCs/>
          <w:sz w:val="24"/>
          <w:szCs w:val="24"/>
        </w:rPr>
        <w:lastRenderedPageBreak/>
        <w:t>2)</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Pendata</w:t>
      </w:r>
    </w:p>
    <w:p w14:paraId="50B6FDAB" w14:textId="0C9F6F3B" w:rsidR="00D7105E" w:rsidRPr="00E26D39" w:rsidRDefault="00D7105E" w:rsidP="00E12E75">
      <w:pPr>
        <w:pStyle w:val="ListParagraph"/>
        <w:spacing w:line="480" w:lineRule="auto"/>
        <w:ind w:left="0" w:firstLine="720"/>
        <w:jc w:val="both"/>
        <w:rPr>
          <w:rFonts w:ascii="Times New Roman" w:hAnsi="Times New Roman" w:cs="Times New Roman"/>
          <w:b/>
          <w:bCs/>
          <w:sz w:val="24"/>
          <w:szCs w:val="24"/>
        </w:rPr>
      </w:pPr>
      <w:r w:rsidRPr="00E26D39">
        <w:rPr>
          <w:rFonts w:ascii="Times New Roman" w:hAnsi="Times New Roman" w:cs="Times New Roman"/>
          <w:b/>
          <w:bCs/>
          <w:sz w:val="24"/>
          <w:szCs w:val="24"/>
        </w:rPr>
        <w:t>(1)</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 xml:space="preserve"> Dashboard Pendata</w:t>
      </w:r>
    </w:p>
    <w:p w14:paraId="172E69A2"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5770AD60" wp14:editId="18B81A4A">
            <wp:extent cx="3644095" cy="1940560"/>
            <wp:effectExtent l="0" t="0" r="0" b="2540"/>
            <wp:docPr id="17778688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68851" name="Picture 1777868851"/>
                    <pic:cNvPicPr/>
                  </pic:nvPicPr>
                  <pic:blipFill>
                    <a:blip r:embed="rId90">
                      <a:extLst>
                        <a:ext uri="{28A0092B-C50C-407E-A947-70E740481C1C}">
                          <a14:useLocalDpi xmlns:a14="http://schemas.microsoft.com/office/drawing/2010/main" val="0"/>
                        </a:ext>
                      </a:extLst>
                    </a:blip>
                    <a:stretch>
                      <a:fillRect/>
                    </a:stretch>
                  </pic:blipFill>
                  <pic:spPr>
                    <a:xfrm>
                      <a:off x="0" y="0"/>
                      <a:ext cx="3669866" cy="1954284"/>
                    </a:xfrm>
                    <a:prstGeom prst="rect">
                      <a:avLst/>
                    </a:prstGeom>
                  </pic:spPr>
                </pic:pic>
              </a:graphicData>
            </a:graphic>
          </wp:inline>
        </w:drawing>
      </w:r>
    </w:p>
    <w:p w14:paraId="6A971D87" w14:textId="5C8CCA93"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6</w:t>
      </w:r>
      <w:r w:rsidRPr="00E26D39">
        <w:rPr>
          <w:rFonts w:ascii="Times New Roman" w:hAnsi="Times New Roman" w:cs="Times New Roman"/>
          <w:sz w:val="24"/>
          <w:szCs w:val="24"/>
        </w:rPr>
        <w:t xml:space="preserve"> Halaman Dashboard Pendata</w:t>
      </w:r>
    </w:p>
    <w:p w14:paraId="4254AE4B" w14:textId="77777777" w:rsidR="00D7105E" w:rsidRPr="00E26D39" w:rsidRDefault="00D7105E" w:rsidP="00B91978">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Halaman dashboard pendata adalah halaman untuk mengimput data anak,dan dapat melihat lokasi pemetaan anak yatim di setiap kecamatan</w:t>
      </w:r>
    </w:p>
    <w:p w14:paraId="45AF3C73" w14:textId="5A50E25E" w:rsidR="00D7105E" w:rsidRPr="00E26D39" w:rsidRDefault="00D7105E" w:rsidP="00E12E75">
      <w:pPr>
        <w:pStyle w:val="ListParagraph"/>
        <w:spacing w:line="480" w:lineRule="auto"/>
        <w:ind w:left="0" w:firstLine="450"/>
        <w:jc w:val="both"/>
        <w:rPr>
          <w:rFonts w:ascii="Times New Roman" w:hAnsi="Times New Roman" w:cs="Times New Roman"/>
          <w:b/>
          <w:bCs/>
          <w:sz w:val="24"/>
          <w:szCs w:val="24"/>
        </w:rPr>
      </w:pPr>
      <w:r w:rsidRPr="00E26D39">
        <w:rPr>
          <w:rFonts w:ascii="Times New Roman" w:hAnsi="Times New Roman" w:cs="Times New Roman"/>
          <w:b/>
          <w:bCs/>
          <w:sz w:val="24"/>
          <w:szCs w:val="24"/>
        </w:rPr>
        <w:t>3)</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Super Admin</w:t>
      </w:r>
    </w:p>
    <w:p w14:paraId="6EAEF35F" w14:textId="14299959" w:rsidR="00D7105E" w:rsidRPr="00E26D39" w:rsidRDefault="00D7105E" w:rsidP="00E12E75">
      <w:pPr>
        <w:pStyle w:val="ListParagraph"/>
        <w:spacing w:line="480" w:lineRule="auto"/>
        <w:ind w:left="0" w:firstLine="630"/>
        <w:jc w:val="both"/>
        <w:rPr>
          <w:rFonts w:ascii="Times New Roman" w:hAnsi="Times New Roman" w:cs="Times New Roman"/>
          <w:b/>
          <w:bCs/>
          <w:sz w:val="24"/>
          <w:szCs w:val="24"/>
        </w:rPr>
      </w:pPr>
      <w:r w:rsidRPr="00E26D39">
        <w:rPr>
          <w:rFonts w:ascii="Times New Roman" w:hAnsi="Times New Roman" w:cs="Times New Roman"/>
          <w:b/>
          <w:bCs/>
          <w:sz w:val="24"/>
          <w:szCs w:val="24"/>
        </w:rPr>
        <w:t>(1)</w:t>
      </w:r>
      <w:r w:rsidR="00E12E75" w:rsidRPr="00E26D39">
        <w:rPr>
          <w:rFonts w:ascii="Times New Roman" w:hAnsi="Times New Roman" w:cs="Times New Roman"/>
          <w:b/>
          <w:bCs/>
          <w:sz w:val="24"/>
          <w:szCs w:val="24"/>
          <w:lang w:val="en-US"/>
        </w:rPr>
        <w:t xml:space="preserve"> </w:t>
      </w:r>
      <w:r w:rsidRPr="00E26D39">
        <w:rPr>
          <w:rFonts w:ascii="Times New Roman" w:hAnsi="Times New Roman" w:cs="Times New Roman"/>
          <w:b/>
          <w:bCs/>
          <w:sz w:val="24"/>
          <w:szCs w:val="24"/>
        </w:rPr>
        <w:t>Dashboard Super Admin</w:t>
      </w:r>
    </w:p>
    <w:p w14:paraId="48BB7D6B"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69D53743" wp14:editId="15DA80C2">
            <wp:extent cx="3441700" cy="2422187"/>
            <wp:effectExtent l="0" t="0" r="0" b="0"/>
            <wp:docPr id="370224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224648" name="Picture 370224648"/>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459076" cy="2434415"/>
                    </a:xfrm>
                    <a:prstGeom prst="rect">
                      <a:avLst/>
                    </a:prstGeom>
                  </pic:spPr>
                </pic:pic>
              </a:graphicData>
            </a:graphic>
          </wp:inline>
        </w:drawing>
      </w:r>
    </w:p>
    <w:p w14:paraId="5BC76017" w14:textId="76B4A91B"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7</w:t>
      </w:r>
      <w:r w:rsidRPr="00E26D39">
        <w:rPr>
          <w:rFonts w:ascii="Times New Roman" w:hAnsi="Times New Roman" w:cs="Times New Roman"/>
          <w:sz w:val="24"/>
          <w:szCs w:val="24"/>
        </w:rPr>
        <w:t xml:space="preserve"> Dashboard Super Admin</w:t>
      </w:r>
    </w:p>
    <w:p w14:paraId="0ABE339E" w14:textId="77777777" w:rsidR="00D7105E" w:rsidRPr="00E26D39" w:rsidRDefault="00D7105E" w:rsidP="00B91978">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 xml:space="preserve">Halaman dashboard super admin adalah mempunyai tanggung jawab dalam mengelola dan mengembangkan sistem pendataan anak yatim pada PMKS. Ia harus mengatur hak dan akses pengguna, menjaga agar sistem terus berjalan dengan baik, </w:t>
      </w:r>
      <w:r w:rsidRPr="00E26D39">
        <w:rPr>
          <w:rFonts w:ascii="Times New Roman" w:hAnsi="Times New Roman" w:cs="Times New Roman"/>
          <w:sz w:val="24"/>
          <w:szCs w:val="24"/>
        </w:rPr>
        <w:lastRenderedPageBreak/>
        <w:t>dan memastikan bahwa data yang dimasukkan ke dalam sistem adalah akurat dan dapat dipercaya,dan dapat melihat lokasi pemetaan anak yatim di setiap kecamatan.</w:t>
      </w:r>
    </w:p>
    <w:p w14:paraId="3DCEDF08" w14:textId="77777777" w:rsidR="00D7105E" w:rsidRPr="00E26D39" w:rsidRDefault="00D7105E" w:rsidP="00E12E75">
      <w:pPr>
        <w:pStyle w:val="ListParagraph"/>
        <w:spacing w:line="480" w:lineRule="auto"/>
        <w:ind w:left="0" w:firstLine="720"/>
        <w:jc w:val="both"/>
        <w:rPr>
          <w:rFonts w:ascii="Times New Roman" w:hAnsi="Times New Roman" w:cs="Times New Roman"/>
          <w:b/>
          <w:bCs/>
          <w:sz w:val="24"/>
          <w:szCs w:val="24"/>
        </w:rPr>
      </w:pPr>
      <w:r w:rsidRPr="00E26D39">
        <w:rPr>
          <w:rFonts w:ascii="Times New Roman" w:hAnsi="Times New Roman" w:cs="Times New Roman"/>
          <w:b/>
          <w:bCs/>
          <w:sz w:val="24"/>
          <w:szCs w:val="24"/>
        </w:rPr>
        <w:t>(2) Tambah Kecamatan</w:t>
      </w:r>
    </w:p>
    <w:p w14:paraId="444F1D4F" w14:textId="77777777"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noProof/>
          <w:sz w:val="24"/>
          <w:szCs w:val="24"/>
        </w:rPr>
        <w:drawing>
          <wp:inline distT="0" distB="0" distL="0" distR="0" wp14:anchorId="65C0BC8B" wp14:editId="2E0DFB9C">
            <wp:extent cx="4038600" cy="2419350"/>
            <wp:effectExtent l="0" t="0" r="0" b="0"/>
            <wp:docPr id="4535786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578685" name="Picture 453578685"/>
                    <pic:cNvPicPr/>
                  </pic:nvPicPr>
                  <pic:blipFill>
                    <a:blip r:embed="rId92">
                      <a:extLst>
                        <a:ext uri="{28A0092B-C50C-407E-A947-70E740481C1C}">
                          <a14:useLocalDpi xmlns:a14="http://schemas.microsoft.com/office/drawing/2010/main" val="0"/>
                        </a:ext>
                      </a:extLst>
                    </a:blip>
                    <a:stretch>
                      <a:fillRect/>
                    </a:stretch>
                  </pic:blipFill>
                  <pic:spPr>
                    <a:xfrm>
                      <a:off x="0" y="0"/>
                      <a:ext cx="4038600" cy="2419350"/>
                    </a:xfrm>
                    <a:prstGeom prst="rect">
                      <a:avLst/>
                    </a:prstGeom>
                  </pic:spPr>
                </pic:pic>
              </a:graphicData>
            </a:graphic>
          </wp:inline>
        </w:drawing>
      </w:r>
    </w:p>
    <w:p w14:paraId="2A242CA7" w14:textId="21656BB4" w:rsidR="00D7105E" w:rsidRPr="00E26D39" w:rsidRDefault="00D7105E" w:rsidP="00B91978">
      <w:pPr>
        <w:pStyle w:val="ListParagraph"/>
        <w:spacing w:line="480" w:lineRule="auto"/>
        <w:ind w:left="0"/>
        <w:jc w:val="center"/>
        <w:rPr>
          <w:rFonts w:ascii="Times New Roman" w:hAnsi="Times New Roman" w:cs="Times New Roman"/>
          <w:sz w:val="24"/>
          <w:szCs w:val="24"/>
        </w:rPr>
      </w:pPr>
      <w:r w:rsidRPr="00E26D39">
        <w:rPr>
          <w:rFonts w:ascii="Times New Roman" w:hAnsi="Times New Roman" w:cs="Times New Roman"/>
          <w:sz w:val="24"/>
          <w:szCs w:val="24"/>
        </w:rPr>
        <w:t>Gambar 3.</w:t>
      </w:r>
      <w:r w:rsidR="00DE7AC2">
        <w:rPr>
          <w:rFonts w:ascii="Times New Roman" w:hAnsi="Times New Roman" w:cs="Times New Roman"/>
          <w:sz w:val="24"/>
          <w:szCs w:val="24"/>
          <w:lang w:val="en-US"/>
        </w:rPr>
        <w:t>3</w:t>
      </w:r>
      <w:r w:rsidR="00F63919">
        <w:rPr>
          <w:rFonts w:ascii="Times New Roman" w:hAnsi="Times New Roman" w:cs="Times New Roman"/>
          <w:sz w:val="24"/>
          <w:szCs w:val="24"/>
          <w:lang w:val="en-US"/>
        </w:rPr>
        <w:t>8</w:t>
      </w:r>
      <w:r w:rsidRPr="00E26D39">
        <w:rPr>
          <w:rFonts w:ascii="Times New Roman" w:hAnsi="Times New Roman" w:cs="Times New Roman"/>
          <w:sz w:val="24"/>
          <w:szCs w:val="24"/>
        </w:rPr>
        <w:t xml:space="preserve"> Halaman Tambah Keccamatan</w:t>
      </w:r>
    </w:p>
    <w:p w14:paraId="48D1CB0C" w14:textId="77777777" w:rsidR="00D7105E" w:rsidRDefault="00D7105E" w:rsidP="00B91978">
      <w:pPr>
        <w:pStyle w:val="ListParagraph"/>
        <w:spacing w:line="480" w:lineRule="auto"/>
        <w:ind w:left="0"/>
        <w:jc w:val="both"/>
        <w:rPr>
          <w:rFonts w:ascii="Times New Roman" w:hAnsi="Times New Roman" w:cs="Times New Roman"/>
          <w:sz w:val="24"/>
          <w:szCs w:val="24"/>
        </w:rPr>
      </w:pPr>
      <w:r w:rsidRPr="00E26D39">
        <w:rPr>
          <w:rFonts w:ascii="Times New Roman" w:hAnsi="Times New Roman" w:cs="Times New Roman"/>
          <w:sz w:val="24"/>
          <w:szCs w:val="24"/>
        </w:rPr>
        <w:t>Bagian tambah data kecamatan melibatkan penginputan informasi nama kecamatan, file GeoJSON, dan file JavaScript. File GeoJSON bertanggung jawab untuk menyimpan data geometris terkait kecamatan, seperti batas wilayah atau lokasi geografisnya dalam format yang dapat dipahami oleh aplikasi pemetaan. Sementara itu, file JavaScript berperan dalam mengolah dan menampilkan data tersebut pada peta yang interaktif, memungkinkan visualisasi kecamatan beserta informasi terkaitnya, seperti nama kecamatan, di dalam aplikasi pemetaan.</w:t>
      </w:r>
    </w:p>
    <w:p w14:paraId="7C47DBAD" w14:textId="6BC38557" w:rsidR="002D3090" w:rsidRDefault="002D3090">
      <w:pPr>
        <w:rPr>
          <w:rFonts w:ascii="Times New Roman" w:hAnsi="Times New Roman" w:cs="Times New Roman"/>
          <w:sz w:val="24"/>
          <w:szCs w:val="24"/>
        </w:rPr>
      </w:pPr>
      <w:r>
        <w:rPr>
          <w:rFonts w:ascii="Times New Roman" w:hAnsi="Times New Roman" w:cs="Times New Roman"/>
          <w:sz w:val="24"/>
          <w:szCs w:val="24"/>
        </w:rPr>
        <w:br w:type="page"/>
      </w:r>
    </w:p>
    <w:p w14:paraId="46DF406F" w14:textId="408AD2AA" w:rsidR="002D3090" w:rsidRDefault="002D3090" w:rsidP="002D3090">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BAB V</w:t>
      </w:r>
    </w:p>
    <w:p w14:paraId="7D9668D7" w14:textId="324C0780" w:rsidR="002D3090" w:rsidRDefault="002D3090" w:rsidP="002D3090">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PENUTUP</w:t>
      </w:r>
    </w:p>
    <w:p w14:paraId="44E5008D" w14:textId="77777777" w:rsidR="002D3090" w:rsidRDefault="002D3090" w:rsidP="002D3090">
      <w:pPr>
        <w:pStyle w:val="ListParagraph"/>
        <w:numPr>
          <w:ilvl w:val="0"/>
          <w:numId w:val="6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D3090">
        <w:rPr>
          <w:rFonts w:ascii="Times New Roman" w:hAnsi="Times New Roman" w:cs="Times New Roman"/>
          <w:sz w:val="24"/>
          <w:szCs w:val="24"/>
          <w:lang w:val="en-US"/>
        </w:rPr>
        <w:t>Kesimpulan</w:t>
      </w:r>
    </w:p>
    <w:p w14:paraId="1D379664" w14:textId="56D8FFDD" w:rsidR="002D3090" w:rsidRPr="002D3090" w:rsidRDefault="002D3090" w:rsidP="002D3090">
      <w:pPr>
        <w:spacing w:line="480" w:lineRule="auto"/>
        <w:ind w:left="420" w:firstLine="300"/>
        <w:jc w:val="both"/>
        <w:rPr>
          <w:rFonts w:ascii="Times New Roman" w:hAnsi="Times New Roman" w:cs="Times New Roman"/>
          <w:sz w:val="24"/>
          <w:szCs w:val="24"/>
          <w:lang w:val="en-US"/>
        </w:rPr>
      </w:pPr>
      <w:r w:rsidRPr="002D3090">
        <w:rPr>
          <w:rFonts w:ascii="Times New Roman" w:hAnsi="Times New Roman" w:cs="Times New Roman"/>
          <w:sz w:val="24"/>
          <w:szCs w:val="24"/>
          <w:lang w:val="en-US"/>
        </w:rPr>
        <w:t>Berdasarkan hasil pengujian yang telah dilakukan oleh peneliti, maka diperoleh kesimpulan sebagai berikut:</w:t>
      </w:r>
    </w:p>
    <w:p w14:paraId="33677708" w14:textId="125791D8" w:rsidR="00D7105E" w:rsidRPr="002D3090" w:rsidRDefault="002D3090" w:rsidP="002D3090">
      <w:pPr>
        <w:pStyle w:val="ListParagraph"/>
        <w:numPr>
          <w:ilvl w:val="0"/>
          <w:numId w:val="60"/>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aran</w:t>
      </w:r>
    </w:p>
    <w:p w14:paraId="234E486C" w14:textId="77777777" w:rsidR="00D7105E" w:rsidRPr="00E26D39" w:rsidRDefault="00D7105E" w:rsidP="00B91978">
      <w:pPr>
        <w:pStyle w:val="ListParagraph"/>
        <w:spacing w:line="480" w:lineRule="auto"/>
        <w:ind w:left="0"/>
        <w:jc w:val="both"/>
        <w:rPr>
          <w:rFonts w:ascii="Times New Roman" w:hAnsi="Times New Roman" w:cs="Times New Roman"/>
          <w:b/>
          <w:bCs/>
          <w:sz w:val="24"/>
          <w:szCs w:val="24"/>
        </w:rPr>
      </w:pPr>
    </w:p>
    <w:p w14:paraId="0D3D1AE6" w14:textId="77777777" w:rsidR="00D7105E" w:rsidRPr="00E26D39" w:rsidRDefault="00D7105E" w:rsidP="00B91978">
      <w:pPr>
        <w:pStyle w:val="ListParagraph"/>
        <w:spacing w:line="480" w:lineRule="auto"/>
        <w:ind w:left="0"/>
        <w:jc w:val="center"/>
        <w:rPr>
          <w:rFonts w:ascii="Times New Roman" w:hAnsi="Times New Roman" w:cs="Times New Roman"/>
          <w:b/>
          <w:bCs/>
          <w:sz w:val="24"/>
          <w:szCs w:val="24"/>
        </w:rPr>
      </w:pPr>
    </w:p>
    <w:p w14:paraId="7C3D9DDA" w14:textId="77777777" w:rsidR="00D7105E" w:rsidRPr="00E26D39" w:rsidRDefault="00D7105E" w:rsidP="00E12E75">
      <w:pPr>
        <w:pStyle w:val="Heading1"/>
        <w:jc w:val="center"/>
        <w:rPr>
          <w:szCs w:val="24"/>
        </w:rPr>
      </w:pPr>
      <w:r w:rsidRPr="00E26D39">
        <w:rPr>
          <w:szCs w:val="24"/>
        </w:rPr>
        <w:br w:type="page"/>
      </w:r>
      <w:bookmarkStart w:id="124" w:name="_Toc156162753"/>
      <w:bookmarkStart w:id="125" w:name="_Toc156633528"/>
      <w:r w:rsidRPr="00E26D39">
        <w:rPr>
          <w:bCs/>
          <w:szCs w:val="24"/>
        </w:rPr>
        <w:lastRenderedPageBreak/>
        <w:t>Daftar pustaka</w:t>
      </w:r>
      <w:bookmarkEnd w:id="124"/>
      <w:bookmarkEnd w:id="125"/>
    </w:p>
    <w:p w14:paraId="0C274672" w14:textId="42783784" w:rsidR="00EC3B9A" w:rsidRPr="00EC3B9A" w:rsidRDefault="00D7105E"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26D39">
        <w:rPr>
          <w:rFonts w:ascii="Times New Roman" w:hAnsi="Times New Roman" w:cs="Times New Roman"/>
          <w:b/>
          <w:bCs/>
          <w:sz w:val="24"/>
          <w:szCs w:val="24"/>
        </w:rPr>
        <w:fldChar w:fldCharType="begin" w:fldLock="1"/>
      </w:r>
      <w:r w:rsidRPr="00E26D39">
        <w:rPr>
          <w:rFonts w:ascii="Times New Roman" w:hAnsi="Times New Roman" w:cs="Times New Roman"/>
          <w:b/>
          <w:bCs/>
          <w:sz w:val="24"/>
          <w:szCs w:val="24"/>
        </w:rPr>
        <w:instrText xml:space="preserve">ADDIN Mendeley Bibliography CSL_BIBLIOGRAPHY </w:instrText>
      </w:r>
      <w:r w:rsidRPr="00E26D39">
        <w:rPr>
          <w:rFonts w:ascii="Times New Roman" w:hAnsi="Times New Roman" w:cs="Times New Roman"/>
          <w:b/>
          <w:bCs/>
          <w:sz w:val="24"/>
          <w:szCs w:val="24"/>
        </w:rPr>
        <w:fldChar w:fldCharType="separate"/>
      </w:r>
      <w:r w:rsidR="00EC3B9A" w:rsidRPr="00EC3B9A">
        <w:rPr>
          <w:rFonts w:ascii="Times New Roman" w:hAnsi="Times New Roman" w:cs="Times New Roman"/>
          <w:noProof/>
          <w:sz w:val="24"/>
          <w:szCs w:val="24"/>
        </w:rPr>
        <w:t xml:space="preserve">Ahmad, I., Borman, R. I., Fakhrurozi, J., &amp; Caksana, G. G. (2020). Software Development Dengan Extreme Programming (XP) Pada Aplikasi Deteksi Kemiripan Judul Skripsi Berbasis Android. </w:t>
      </w:r>
      <w:r w:rsidR="00EC3B9A" w:rsidRPr="00EC3B9A">
        <w:rPr>
          <w:rFonts w:ascii="Times New Roman" w:hAnsi="Times New Roman" w:cs="Times New Roman"/>
          <w:i/>
          <w:iCs/>
          <w:noProof/>
          <w:sz w:val="24"/>
          <w:szCs w:val="24"/>
        </w:rPr>
        <w:t>INOVTEK Polbeng - Seri Informatika</w:t>
      </w:r>
      <w:r w:rsidR="00EC3B9A" w:rsidRPr="00EC3B9A">
        <w:rPr>
          <w:rFonts w:ascii="Times New Roman" w:hAnsi="Times New Roman" w:cs="Times New Roman"/>
          <w:noProof/>
          <w:sz w:val="24"/>
          <w:szCs w:val="24"/>
        </w:rPr>
        <w:t xml:space="preserve">, </w:t>
      </w:r>
      <w:r w:rsidR="00EC3B9A" w:rsidRPr="00EC3B9A">
        <w:rPr>
          <w:rFonts w:ascii="Times New Roman" w:hAnsi="Times New Roman" w:cs="Times New Roman"/>
          <w:i/>
          <w:iCs/>
          <w:noProof/>
          <w:sz w:val="24"/>
          <w:szCs w:val="24"/>
        </w:rPr>
        <w:t>5</w:t>
      </w:r>
      <w:r w:rsidR="00EC3B9A" w:rsidRPr="00EC3B9A">
        <w:rPr>
          <w:rFonts w:ascii="Times New Roman" w:hAnsi="Times New Roman" w:cs="Times New Roman"/>
          <w:noProof/>
          <w:sz w:val="24"/>
          <w:szCs w:val="24"/>
        </w:rPr>
        <w:t>(2), 297. https://doi.org/10.35314/isi.v5i2.1654</w:t>
      </w:r>
    </w:p>
    <w:p w14:paraId="59C645B9"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Akbar, J., &amp; Yaqin, A. (2021). Sistem Informasi Rekam Medis Berbasis Web Pada Klinik Risa Rafana Menggunakan Metodologi Extreme Programming. </w:t>
      </w:r>
      <w:r w:rsidRPr="00EC3B9A">
        <w:rPr>
          <w:rFonts w:ascii="Times New Roman" w:hAnsi="Times New Roman" w:cs="Times New Roman"/>
          <w:i/>
          <w:iCs/>
          <w:noProof/>
          <w:sz w:val="24"/>
          <w:szCs w:val="24"/>
        </w:rPr>
        <w:t>Infotek : Jurnal Informatika Dan Teknologi</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4</w:t>
      </w:r>
      <w:r w:rsidRPr="00EC3B9A">
        <w:rPr>
          <w:rFonts w:ascii="Times New Roman" w:hAnsi="Times New Roman" w:cs="Times New Roman"/>
          <w:noProof/>
          <w:sz w:val="24"/>
          <w:szCs w:val="24"/>
        </w:rPr>
        <w:t>(2), 270–279. https://doi.org/10.29408/jit.v4i2.3680</w:t>
      </w:r>
    </w:p>
    <w:p w14:paraId="266DC0E5"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Anhar. (2010). </w:t>
      </w:r>
      <w:r w:rsidRPr="00EC3B9A">
        <w:rPr>
          <w:rFonts w:ascii="Times New Roman" w:hAnsi="Times New Roman" w:cs="Times New Roman"/>
          <w:i/>
          <w:iCs/>
          <w:noProof/>
          <w:sz w:val="24"/>
          <w:szCs w:val="24"/>
        </w:rPr>
        <w:t>panduan menguasai php &amp; mysql</w:t>
      </w:r>
      <w:r w:rsidRPr="00EC3B9A">
        <w:rPr>
          <w:rFonts w:ascii="Times New Roman" w:hAnsi="Times New Roman" w:cs="Times New Roman"/>
          <w:noProof/>
          <w:sz w:val="24"/>
          <w:szCs w:val="24"/>
        </w:rPr>
        <w:t>. mediakita.</w:t>
      </w:r>
    </w:p>
    <w:p w14:paraId="5B8DE03D"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Aryanto Lende, J., Orisa, M., &amp; Primaswara P, R. (2021). Sistem Informasi Geografis Pemetaan Penyandang Masalah Kesejahteraan Sosial (Pmks) Di Provinsi Nusa Tenggara Timur Berbasis Web. </w:t>
      </w:r>
      <w:r w:rsidRPr="00EC3B9A">
        <w:rPr>
          <w:rFonts w:ascii="Times New Roman" w:hAnsi="Times New Roman" w:cs="Times New Roman"/>
          <w:i/>
          <w:iCs/>
          <w:noProof/>
          <w:sz w:val="24"/>
          <w:szCs w:val="24"/>
        </w:rPr>
        <w:t>JATI (Jurnal Mahasiswa Teknik Informatika)</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5</w:t>
      </w:r>
      <w:r w:rsidRPr="00EC3B9A">
        <w:rPr>
          <w:rFonts w:ascii="Times New Roman" w:hAnsi="Times New Roman" w:cs="Times New Roman"/>
          <w:noProof/>
          <w:sz w:val="24"/>
          <w:szCs w:val="24"/>
        </w:rPr>
        <w:t>(1), 225–234. https://doi.org/10.36040/jati.v5i1.3318</w:t>
      </w:r>
    </w:p>
    <w:p w14:paraId="7A236DE5"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Ihsan, M., &amp; Ramadhani, S. (2021). Sistem informasi pemetaan pembangunan kabupaten indragiri hilir. </w:t>
      </w:r>
      <w:r w:rsidRPr="00EC3B9A">
        <w:rPr>
          <w:rFonts w:ascii="Times New Roman" w:hAnsi="Times New Roman" w:cs="Times New Roman"/>
          <w:i/>
          <w:iCs/>
          <w:noProof/>
          <w:sz w:val="24"/>
          <w:szCs w:val="24"/>
        </w:rPr>
        <w:t>Jurnal Intra-Tech</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5</w:t>
      </w:r>
      <w:r w:rsidRPr="00EC3B9A">
        <w:rPr>
          <w:rFonts w:ascii="Times New Roman" w:hAnsi="Times New Roman" w:cs="Times New Roman"/>
          <w:noProof/>
          <w:sz w:val="24"/>
          <w:szCs w:val="24"/>
        </w:rPr>
        <w:t>(1), 21–31.</w:t>
      </w:r>
    </w:p>
    <w:p w14:paraId="3C3BF5A2"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Indriany, Y., &amp; Khudri, A. (2020). Penerapan Sistem Informasi Geografis Panti Asuhan Di Kota Palembang Berbasis Website. </w:t>
      </w:r>
      <w:r w:rsidRPr="00EC3B9A">
        <w:rPr>
          <w:rFonts w:ascii="Times New Roman" w:hAnsi="Times New Roman" w:cs="Times New Roman"/>
          <w:i/>
          <w:iCs/>
          <w:noProof/>
          <w:sz w:val="24"/>
          <w:szCs w:val="24"/>
        </w:rPr>
        <w:t>Bina Darma Conference on …</w:t>
      </w:r>
      <w:r w:rsidRPr="00EC3B9A">
        <w:rPr>
          <w:rFonts w:ascii="Times New Roman" w:hAnsi="Times New Roman" w:cs="Times New Roman"/>
          <w:noProof/>
          <w:sz w:val="24"/>
          <w:szCs w:val="24"/>
        </w:rPr>
        <w:t>, 388–393. http://conference.binadarma.ac.id/index.php/BDCCS/article/view/1067%0Ahttp://conference.binadarma.ac.id/index.php/BDCCS/article/download/1067/537</w:t>
      </w:r>
    </w:p>
    <w:p w14:paraId="634B230A"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Informatika, F., Bhayangkara, U., &amp; Raya, J. (2014). Perancangan Sistem Informasi </w:t>
      </w:r>
      <w:r w:rsidRPr="00EC3B9A">
        <w:rPr>
          <w:rFonts w:ascii="Times New Roman" w:hAnsi="Times New Roman" w:cs="Times New Roman"/>
          <w:noProof/>
          <w:sz w:val="24"/>
          <w:szCs w:val="24"/>
        </w:rPr>
        <w:lastRenderedPageBreak/>
        <w:t xml:space="preserve">Penerimaan Pegawai Menggunakatan Simple Additive Weighting (Saw) Berbasis Website. </w:t>
      </w:r>
      <w:r w:rsidRPr="00EC3B9A">
        <w:rPr>
          <w:rFonts w:ascii="Times New Roman" w:hAnsi="Times New Roman" w:cs="Times New Roman"/>
          <w:i/>
          <w:iCs/>
          <w:noProof/>
          <w:sz w:val="24"/>
          <w:szCs w:val="24"/>
        </w:rPr>
        <w:t>Jurnal Sistem Informasi Universitas Suryadarma</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9</w:t>
      </w:r>
      <w:r w:rsidRPr="00EC3B9A">
        <w:rPr>
          <w:rFonts w:ascii="Times New Roman" w:hAnsi="Times New Roman" w:cs="Times New Roman"/>
          <w:noProof/>
          <w:sz w:val="24"/>
          <w:szCs w:val="24"/>
        </w:rPr>
        <w:t>(1), 39–46. https://doi.org/10.35968/jsi.v9i1.840</w:t>
      </w:r>
    </w:p>
    <w:p w14:paraId="548C12A5"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Kahfi,  khairul. (2020). </w:t>
      </w:r>
      <w:r w:rsidRPr="00EC3B9A">
        <w:rPr>
          <w:rFonts w:ascii="Times New Roman" w:hAnsi="Times New Roman" w:cs="Times New Roman"/>
          <w:i/>
          <w:iCs/>
          <w:noProof/>
          <w:sz w:val="24"/>
          <w:szCs w:val="24"/>
        </w:rPr>
        <w:t>implementasi sistem dendaftaran tugas akhir mrnggunakan metode extreme programming di stmik lombok</w:t>
      </w:r>
      <w:r w:rsidRPr="00EC3B9A">
        <w:rPr>
          <w:rFonts w:ascii="Times New Roman" w:hAnsi="Times New Roman" w:cs="Times New Roman"/>
          <w:noProof/>
          <w:sz w:val="24"/>
          <w:szCs w:val="24"/>
        </w:rPr>
        <w:t>.</w:t>
      </w:r>
    </w:p>
    <w:p w14:paraId="1CB41FE2"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Kurniawan, A., Suendri, &amp; Triase. (2019). Sistem Informasi Geografis Pemetaan Lokasi Panti Asuhan Di Kota Medan. </w:t>
      </w:r>
      <w:r w:rsidRPr="00EC3B9A">
        <w:rPr>
          <w:rFonts w:ascii="Times New Roman" w:hAnsi="Times New Roman" w:cs="Times New Roman"/>
          <w:i/>
          <w:iCs/>
          <w:noProof/>
          <w:sz w:val="24"/>
          <w:szCs w:val="24"/>
        </w:rPr>
        <w:t>JISTech (Journal of Islamic Science and Technology)</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4</w:t>
      </w:r>
      <w:r w:rsidRPr="00EC3B9A">
        <w:rPr>
          <w:rFonts w:ascii="Times New Roman" w:hAnsi="Times New Roman" w:cs="Times New Roman"/>
          <w:noProof/>
          <w:sz w:val="24"/>
          <w:szCs w:val="24"/>
        </w:rPr>
        <w:t>(2), 118–128. http://jurnal.uinsu.ac.id/index.php/jistech/article/view/6541</w:t>
      </w:r>
    </w:p>
    <w:p w14:paraId="09282BD9"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Pembinaan, A., Qur, A.-, Qur, A.-, &amp; Qur, P. A.-. (2023). </w:t>
      </w:r>
      <w:r w:rsidRPr="00EC3B9A">
        <w:rPr>
          <w:rFonts w:ascii="Times New Roman" w:hAnsi="Times New Roman" w:cs="Times New Roman"/>
          <w:i/>
          <w:iCs/>
          <w:noProof/>
          <w:sz w:val="24"/>
          <w:szCs w:val="24"/>
        </w:rPr>
        <w:t>INKAMKU : Journal of Community service</w:t>
      </w:r>
      <w:r w:rsidRPr="00EC3B9A">
        <w:rPr>
          <w:rFonts w:ascii="Times New Roman" w:hAnsi="Times New Roman" w:cs="Times New Roman"/>
          <w:noProof/>
          <w:sz w:val="24"/>
          <w:szCs w:val="24"/>
        </w:rPr>
        <w:t xml:space="preserve">. </w:t>
      </w:r>
      <w:r w:rsidRPr="00EC3B9A">
        <w:rPr>
          <w:rFonts w:ascii="Times New Roman" w:hAnsi="Times New Roman" w:cs="Times New Roman"/>
          <w:i/>
          <w:iCs/>
          <w:noProof/>
          <w:sz w:val="24"/>
          <w:szCs w:val="24"/>
        </w:rPr>
        <w:t>2</w:t>
      </w:r>
      <w:r w:rsidRPr="00EC3B9A">
        <w:rPr>
          <w:rFonts w:ascii="Times New Roman" w:hAnsi="Times New Roman" w:cs="Times New Roman"/>
          <w:noProof/>
          <w:sz w:val="24"/>
          <w:szCs w:val="24"/>
        </w:rPr>
        <w:t>(1), 2–5.</w:t>
      </w:r>
    </w:p>
    <w:p w14:paraId="1DF3A550" w14:textId="4EE0149C" w:rsidR="00EC3B9A" w:rsidRPr="00EA155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EC3B9A">
        <w:rPr>
          <w:rFonts w:ascii="Times New Roman" w:hAnsi="Times New Roman" w:cs="Times New Roman"/>
          <w:noProof/>
          <w:sz w:val="24"/>
          <w:szCs w:val="24"/>
        </w:rPr>
        <w:t xml:space="preserve">Rais, J. (2005). </w:t>
      </w:r>
      <w:r w:rsidRPr="00EC3B9A">
        <w:rPr>
          <w:rFonts w:ascii="Times New Roman" w:hAnsi="Times New Roman" w:cs="Times New Roman"/>
          <w:i/>
          <w:iCs/>
          <w:noProof/>
          <w:sz w:val="24"/>
          <w:szCs w:val="24"/>
        </w:rPr>
        <w:t>sistem informasi geografis</w:t>
      </w:r>
      <w:r w:rsidRPr="00EC3B9A">
        <w:rPr>
          <w:rFonts w:ascii="Times New Roman" w:hAnsi="Times New Roman" w:cs="Times New Roman"/>
          <w:noProof/>
          <w:sz w:val="24"/>
          <w:szCs w:val="24"/>
        </w:rPr>
        <w:t>. Edisi Kedua.</w:t>
      </w:r>
      <w:r w:rsidR="00EA155A">
        <w:rPr>
          <w:rFonts w:ascii="Times New Roman" w:hAnsi="Times New Roman" w:cs="Times New Roman"/>
          <w:noProof/>
          <w:sz w:val="24"/>
          <w:szCs w:val="24"/>
          <w:lang w:val="en-US"/>
        </w:rPr>
        <w:t>informatika bandung</w:t>
      </w:r>
    </w:p>
    <w:p w14:paraId="2719B88B" w14:textId="401E067B" w:rsidR="00EC3B9A" w:rsidRPr="00647212"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EC3B9A">
        <w:rPr>
          <w:rFonts w:ascii="Times New Roman" w:hAnsi="Times New Roman" w:cs="Times New Roman"/>
          <w:noProof/>
          <w:sz w:val="24"/>
          <w:szCs w:val="24"/>
        </w:rPr>
        <w:t xml:space="preserve">Romzi, M. (2012). </w:t>
      </w:r>
      <w:r w:rsidRPr="00EC3B9A">
        <w:rPr>
          <w:rFonts w:ascii="Times New Roman" w:hAnsi="Times New Roman" w:cs="Times New Roman"/>
          <w:i/>
          <w:iCs/>
          <w:noProof/>
          <w:sz w:val="24"/>
          <w:szCs w:val="24"/>
        </w:rPr>
        <w:t>Logika dan algoritma</w:t>
      </w:r>
      <w:r w:rsidRPr="00EC3B9A">
        <w:rPr>
          <w:rFonts w:ascii="Times New Roman" w:hAnsi="Times New Roman" w:cs="Times New Roman"/>
          <w:noProof/>
          <w:sz w:val="24"/>
          <w:szCs w:val="24"/>
        </w:rPr>
        <w:t>.</w:t>
      </w:r>
      <w:r w:rsidR="00647212">
        <w:rPr>
          <w:rFonts w:ascii="Times New Roman" w:hAnsi="Times New Roman" w:cs="Times New Roman"/>
          <w:noProof/>
          <w:sz w:val="24"/>
          <w:szCs w:val="24"/>
          <w:lang w:val="en-US"/>
        </w:rPr>
        <w:t>yogyakarta</w:t>
      </w:r>
    </w:p>
    <w:p w14:paraId="20C9751B"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Rusdiana, H. A., &amp; Irfan, M. (2014). </w:t>
      </w:r>
      <w:r w:rsidRPr="00EC3B9A">
        <w:rPr>
          <w:rFonts w:ascii="Times New Roman" w:hAnsi="Times New Roman" w:cs="Times New Roman"/>
          <w:i/>
          <w:iCs/>
          <w:noProof/>
          <w:sz w:val="24"/>
          <w:szCs w:val="24"/>
        </w:rPr>
        <w:t>sistem informasi manajemen</w:t>
      </w:r>
      <w:r w:rsidRPr="00EC3B9A">
        <w:rPr>
          <w:rFonts w:ascii="Times New Roman" w:hAnsi="Times New Roman" w:cs="Times New Roman"/>
          <w:noProof/>
          <w:sz w:val="24"/>
          <w:szCs w:val="24"/>
        </w:rPr>
        <w:t>.</w:t>
      </w:r>
    </w:p>
    <w:p w14:paraId="6B9E40A8" w14:textId="3F3B8EF2"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Sofi,  gina fairuz. (2022). </w:t>
      </w:r>
      <w:r w:rsidR="00EA155A" w:rsidRPr="00EC3B9A">
        <w:rPr>
          <w:rFonts w:ascii="Times New Roman" w:hAnsi="Times New Roman" w:cs="Times New Roman"/>
          <w:i/>
          <w:iCs/>
          <w:noProof/>
          <w:sz w:val="24"/>
          <w:szCs w:val="24"/>
        </w:rPr>
        <w:t>Pengembangan Aplikasi E-Surat Untuk Meningkatkan Kinerja Instansi Di Kabupaten Lombok Tengah</w:t>
      </w:r>
      <w:r w:rsidR="00EA155A" w:rsidRPr="00EC3B9A">
        <w:rPr>
          <w:rFonts w:ascii="Times New Roman" w:hAnsi="Times New Roman" w:cs="Times New Roman"/>
          <w:noProof/>
          <w:sz w:val="24"/>
          <w:szCs w:val="24"/>
        </w:rPr>
        <w:t>.</w:t>
      </w:r>
    </w:p>
    <w:p w14:paraId="3561FCB8" w14:textId="3EDFC9D0"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szCs w:val="24"/>
        </w:rPr>
      </w:pPr>
      <w:r w:rsidRPr="00EC3B9A">
        <w:rPr>
          <w:rFonts w:ascii="Times New Roman" w:hAnsi="Times New Roman" w:cs="Times New Roman"/>
          <w:noProof/>
          <w:sz w:val="24"/>
          <w:szCs w:val="24"/>
        </w:rPr>
        <w:t xml:space="preserve">wahidin. (2010). </w:t>
      </w:r>
      <w:r w:rsidRPr="00EC3B9A">
        <w:rPr>
          <w:rFonts w:ascii="Times New Roman" w:hAnsi="Times New Roman" w:cs="Times New Roman"/>
          <w:i/>
          <w:iCs/>
          <w:noProof/>
          <w:sz w:val="24"/>
          <w:szCs w:val="24"/>
        </w:rPr>
        <w:t>applikasi sms dengan php untuk orang awam</w:t>
      </w:r>
      <w:r w:rsidRPr="00EC3B9A">
        <w:rPr>
          <w:rFonts w:ascii="Times New Roman" w:hAnsi="Times New Roman" w:cs="Times New Roman"/>
          <w:noProof/>
          <w:sz w:val="24"/>
          <w:szCs w:val="24"/>
        </w:rPr>
        <w:t xml:space="preserve">. </w:t>
      </w:r>
      <w:r w:rsidR="00EA155A">
        <w:rPr>
          <w:rFonts w:ascii="Times New Roman" w:hAnsi="Times New Roman" w:cs="Times New Roman"/>
          <w:noProof/>
          <w:sz w:val="24"/>
          <w:szCs w:val="24"/>
          <w:lang w:val="en-US"/>
        </w:rPr>
        <w:t>maxikom</w:t>
      </w:r>
      <w:r w:rsidRPr="00EC3B9A">
        <w:rPr>
          <w:rFonts w:ascii="Times New Roman" w:hAnsi="Times New Roman" w:cs="Times New Roman"/>
          <w:noProof/>
          <w:sz w:val="24"/>
          <w:szCs w:val="24"/>
        </w:rPr>
        <w:t>.</w:t>
      </w:r>
    </w:p>
    <w:p w14:paraId="0B28F5EA" w14:textId="77777777" w:rsidR="00EC3B9A" w:rsidRPr="00EC3B9A" w:rsidRDefault="00EC3B9A" w:rsidP="00EC3B9A">
      <w:pPr>
        <w:widowControl w:val="0"/>
        <w:autoSpaceDE w:val="0"/>
        <w:autoSpaceDN w:val="0"/>
        <w:adjustRightInd w:val="0"/>
        <w:spacing w:line="480" w:lineRule="auto"/>
        <w:ind w:left="480" w:hanging="480"/>
        <w:rPr>
          <w:rFonts w:ascii="Times New Roman" w:hAnsi="Times New Roman" w:cs="Times New Roman"/>
          <w:noProof/>
          <w:sz w:val="24"/>
        </w:rPr>
      </w:pPr>
      <w:r w:rsidRPr="00EC3B9A">
        <w:rPr>
          <w:rFonts w:ascii="Times New Roman" w:hAnsi="Times New Roman" w:cs="Times New Roman"/>
          <w:noProof/>
          <w:sz w:val="24"/>
          <w:szCs w:val="24"/>
        </w:rPr>
        <w:t xml:space="preserve">Winarno,  wing wahyu. (2017). </w:t>
      </w:r>
      <w:r w:rsidRPr="00EC3B9A">
        <w:rPr>
          <w:rFonts w:ascii="Times New Roman" w:hAnsi="Times New Roman" w:cs="Times New Roman"/>
          <w:i/>
          <w:iCs/>
          <w:noProof/>
          <w:sz w:val="24"/>
          <w:szCs w:val="24"/>
        </w:rPr>
        <w:t>sistem informasi manajemen</w:t>
      </w:r>
      <w:r w:rsidRPr="00EC3B9A">
        <w:rPr>
          <w:rFonts w:ascii="Times New Roman" w:hAnsi="Times New Roman" w:cs="Times New Roman"/>
          <w:noProof/>
          <w:sz w:val="24"/>
          <w:szCs w:val="24"/>
        </w:rPr>
        <w:t xml:space="preserve"> (Edisi Keti). UUP STIM YKPN.</w:t>
      </w:r>
    </w:p>
    <w:p w14:paraId="250C9BF7" w14:textId="2D083D4D" w:rsidR="00647212" w:rsidRPr="00E26D39" w:rsidRDefault="00D7105E" w:rsidP="00647212">
      <w:pPr>
        <w:widowControl w:val="0"/>
        <w:autoSpaceDE w:val="0"/>
        <w:autoSpaceDN w:val="0"/>
        <w:adjustRightInd w:val="0"/>
        <w:spacing w:line="480" w:lineRule="auto"/>
        <w:rPr>
          <w:rFonts w:ascii="Times New Roman" w:hAnsi="Times New Roman" w:cs="Times New Roman"/>
          <w:sz w:val="24"/>
          <w:szCs w:val="24"/>
          <w:lang w:val="en-US"/>
        </w:rPr>
      </w:pPr>
      <w:r w:rsidRPr="00E26D39">
        <w:rPr>
          <w:rFonts w:ascii="Times New Roman" w:hAnsi="Times New Roman" w:cs="Times New Roman"/>
          <w:b/>
          <w:bCs/>
          <w:sz w:val="24"/>
          <w:szCs w:val="24"/>
        </w:rPr>
        <w:fldChar w:fldCharType="end"/>
      </w:r>
    </w:p>
    <w:p w14:paraId="02EBE8F9" w14:textId="5AEB7193" w:rsidR="00827E9B" w:rsidRPr="00E26D39" w:rsidRDefault="00827E9B" w:rsidP="00D7105E">
      <w:pPr>
        <w:rPr>
          <w:rFonts w:ascii="Times New Roman" w:hAnsi="Times New Roman" w:cs="Times New Roman"/>
          <w:sz w:val="24"/>
          <w:szCs w:val="24"/>
          <w:lang w:val="en-US"/>
        </w:rPr>
      </w:pPr>
    </w:p>
    <w:p w14:paraId="743DF94B" w14:textId="1E7D087F" w:rsidR="00827E9B" w:rsidRPr="00E26D39" w:rsidRDefault="00827E9B" w:rsidP="00827E9B">
      <w:pPr>
        <w:pStyle w:val="Heading1"/>
        <w:jc w:val="center"/>
        <w:rPr>
          <w:b w:val="0"/>
          <w:bCs/>
          <w:szCs w:val="24"/>
        </w:rPr>
      </w:pPr>
      <w:bookmarkStart w:id="126" w:name="_Toc156162754"/>
      <w:bookmarkStart w:id="127" w:name="_Toc156633529"/>
      <w:r w:rsidRPr="00E26D39">
        <w:rPr>
          <w:b w:val="0"/>
          <w:bCs/>
          <w:szCs w:val="24"/>
        </w:rPr>
        <w:t>LAMPIRAN</w:t>
      </w:r>
      <w:bookmarkEnd w:id="126"/>
      <w:bookmarkEnd w:id="127"/>
    </w:p>
    <w:sectPr w:rsidR="00827E9B" w:rsidRPr="00E26D39" w:rsidSect="00A51791">
      <w:headerReference w:type="default" r:id="rId93"/>
      <w:footerReference w:type="default" r:id="rId94"/>
      <w:pgSz w:w="11907" w:h="16840" w:code="9"/>
      <w:pgMar w:top="1701" w:right="1557" w:bottom="1701" w:left="2268" w:header="284" w:footer="284" w:gutter="0"/>
      <w:pgNumType w:start="3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1E9B6" w14:textId="77777777" w:rsidR="00E07198" w:rsidRDefault="00E07198" w:rsidP="00523BA4">
      <w:pPr>
        <w:spacing w:after="0" w:line="240" w:lineRule="auto"/>
      </w:pPr>
      <w:r>
        <w:separator/>
      </w:r>
    </w:p>
  </w:endnote>
  <w:endnote w:type="continuationSeparator" w:id="0">
    <w:p w14:paraId="7457D5B1" w14:textId="77777777" w:rsidR="00E07198" w:rsidRDefault="00E07198" w:rsidP="00523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5136845"/>
      <w:docPartObj>
        <w:docPartGallery w:val="Page Numbers (Bottom of Page)"/>
        <w:docPartUnique/>
      </w:docPartObj>
    </w:sdtPr>
    <w:sdtEndPr>
      <w:rPr>
        <w:noProof/>
      </w:rPr>
    </w:sdtEndPr>
    <w:sdtContent>
      <w:p w14:paraId="147713BB" w14:textId="7B647701" w:rsidR="00084D65" w:rsidRDefault="00084D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5265DB" w14:textId="77777777" w:rsidR="00C9500F" w:rsidRDefault="00C950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2751081"/>
      <w:docPartObj>
        <w:docPartGallery w:val="Page Numbers (Bottom of Page)"/>
        <w:docPartUnique/>
      </w:docPartObj>
    </w:sdtPr>
    <w:sdtEndPr>
      <w:rPr>
        <w:noProof/>
      </w:rPr>
    </w:sdtEndPr>
    <w:sdtContent>
      <w:p w14:paraId="570DDEB6" w14:textId="19B25BBE" w:rsidR="00523BA4" w:rsidRDefault="00523B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FC6267" w14:textId="2BCEA86E" w:rsidR="00523BA4" w:rsidRDefault="00523B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CBF68" w14:textId="6933C6E5" w:rsidR="009D3EB7" w:rsidRDefault="009D3EB7">
    <w:pPr>
      <w:pStyle w:val="Footer"/>
      <w:jc w:val="center"/>
    </w:pPr>
  </w:p>
  <w:p w14:paraId="5CDBB544" w14:textId="77777777" w:rsidR="00523BA4" w:rsidRDefault="00523B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863396"/>
      <w:docPartObj>
        <w:docPartGallery w:val="Page Numbers (Bottom of Page)"/>
        <w:docPartUnique/>
      </w:docPartObj>
    </w:sdtPr>
    <w:sdtEndPr>
      <w:rPr>
        <w:noProof/>
      </w:rPr>
    </w:sdtEndPr>
    <w:sdtContent>
      <w:p w14:paraId="11DA51BD" w14:textId="14A08C66" w:rsidR="009D3EB7" w:rsidRDefault="009D3E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E5AE23" w14:textId="41BD958A" w:rsidR="009D3EB7" w:rsidRDefault="009D3EB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EFED5" w14:textId="33F3D03B" w:rsidR="009D3EB7" w:rsidRDefault="009D3EB7">
    <w:pPr>
      <w:pStyle w:val="Footer"/>
      <w:jc w:val="center"/>
    </w:pPr>
  </w:p>
  <w:p w14:paraId="3F149900" w14:textId="77777777" w:rsidR="009D3EB7" w:rsidRDefault="009D3EB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B6B4C" w14:textId="311B225D" w:rsidR="009D3EB7" w:rsidRDefault="009D3EB7">
    <w:pPr>
      <w:pStyle w:val="Footer"/>
      <w:jc w:val="center"/>
    </w:pPr>
  </w:p>
  <w:p w14:paraId="432E54B0" w14:textId="77777777" w:rsidR="009D3EB7" w:rsidRDefault="009D3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F2B61" w14:textId="77777777" w:rsidR="00E07198" w:rsidRDefault="00E07198" w:rsidP="00523BA4">
      <w:pPr>
        <w:spacing w:after="0" w:line="240" w:lineRule="auto"/>
      </w:pPr>
      <w:r>
        <w:separator/>
      </w:r>
    </w:p>
  </w:footnote>
  <w:footnote w:type="continuationSeparator" w:id="0">
    <w:p w14:paraId="4789B138" w14:textId="77777777" w:rsidR="00E07198" w:rsidRDefault="00E07198" w:rsidP="00523B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2B84" w14:textId="477BBC48" w:rsidR="00C9500F" w:rsidRDefault="00C9500F">
    <w:pPr>
      <w:pStyle w:val="Header"/>
      <w:jc w:val="right"/>
    </w:pPr>
  </w:p>
  <w:p w14:paraId="33708970" w14:textId="77777777" w:rsidR="00523BA4" w:rsidRDefault="00523B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00340500"/>
      <w:docPartObj>
        <w:docPartGallery w:val="Page Numbers (Top of Page)"/>
        <w:docPartUnique/>
      </w:docPartObj>
    </w:sdtPr>
    <w:sdtEndPr>
      <w:rPr>
        <w:noProof/>
      </w:rPr>
    </w:sdtEndPr>
    <w:sdtContent>
      <w:p w14:paraId="158DA238" w14:textId="650CC328" w:rsidR="009D3EB7" w:rsidRDefault="009D3EB7">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61F078AF" w14:textId="77777777" w:rsidR="009D3EB7" w:rsidRDefault="009D3E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19297217"/>
      <w:docPartObj>
        <w:docPartGallery w:val="Page Numbers (Top of Page)"/>
        <w:docPartUnique/>
      </w:docPartObj>
    </w:sdtPr>
    <w:sdtEndPr>
      <w:rPr>
        <w:noProof/>
      </w:rPr>
    </w:sdtEndPr>
    <w:sdtContent>
      <w:p w14:paraId="1CFFC85D" w14:textId="6D6BE107" w:rsidR="009D3EB7" w:rsidRDefault="009D3EB7">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CF40951" w14:textId="77777777" w:rsidR="009D3EB7" w:rsidRDefault="009D3E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85F2D" w14:textId="4F3D78C4" w:rsidR="00C9500F" w:rsidRDefault="00C9500F">
    <w:pPr>
      <w:pStyle w:val="Header"/>
      <w:jc w:val="right"/>
    </w:pPr>
  </w:p>
  <w:p w14:paraId="278809CD" w14:textId="77777777" w:rsidR="00C9500F" w:rsidRDefault="00C950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7328446"/>
      <w:docPartObj>
        <w:docPartGallery w:val="Page Numbers (Top of Page)"/>
        <w:docPartUnique/>
      </w:docPartObj>
    </w:sdtPr>
    <w:sdtEndPr>
      <w:rPr>
        <w:noProof/>
      </w:rPr>
    </w:sdtEndPr>
    <w:sdtContent>
      <w:p w14:paraId="77EE393A" w14:textId="78F380E4" w:rsidR="00C30123" w:rsidRDefault="00C30123">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0EB1109F" w14:textId="77777777" w:rsidR="00C9500F" w:rsidRDefault="00C950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C55"/>
    <w:multiLevelType w:val="hybridMultilevel"/>
    <w:tmpl w:val="B7D29326"/>
    <w:lvl w:ilvl="0" w:tplc="9A204992">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690DD9"/>
    <w:multiLevelType w:val="hybridMultilevel"/>
    <w:tmpl w:val="A4222AC6"/>
    <w:lvl w:ilvl="0" w:tplc="66240628">
      <w:start w:val="3"/>
      <w:numFmt w:val="decimal"/>
      <w:lvlText w:val="3.%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E14A2B"/>
    <w:multiLevelType w:val="hybridMultilevel"/>
    <w:tmpl w:val="579EDE2E"/>
    <w:lvl w:ilvl="0" w:tplc="2DD80252">
      <w:start w:val="1"/>
      <w:numFmt w:val="decimal"/>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7425F"/>
    <w:multiLevelType w:val="hybridMultilevel"/>
    <w:tmpl w:val="B108F0F6"/>
    <w:lvl w:ilvl="0" w:tplc="1146E92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95D5896"/>
    <w:multiLevelType w:val="hybridMultilevel"/>
    <w:tmpl w:val="B26C843C"/>
    <w:lvl w:ilvl="0" w:tplc="1F64AD1C">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C054EAA"/>
    <w:multiLevelType w:val="multilevel"/>
    <w:tmpl w:val="75141A08"/>
    <w:lvl w:ilvl="0">
      <w:start w:val="2"/>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0C0E374D"/>
    <w:multiLevelType w:val="multilevel"/>
    <w:tmpl w:val="40183CFA"/>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C622E9A"/>
    <w:multiLevelType w:val="hybridMultilevel"/>
    <w:tmpl w:val="3A4CD1D4"/>
    <w:lvl w:ilvl="0" w:tplc="BAEEED18">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0FAC6925"/>
    <w:multiLevelType w:val="hybridMultilevel"/>
    <w:tmpl w:val="E9CE06D2"/>
    <w:lvl w:ilvl="0" w:tplc="887A12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1297B07"/>
    <w:multiLevelType w:val="hybridMultilevel"/>
    <w:tmpl w:val="6642727C"/>
    <w:lvl w:ilvl="0" w:tplc="9DB25F58">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6A72FA9"/>
    <w:multiLevelType w:val="hybridMultilevel"/>
    <w:tmpl w:val="A38CD1A4"/>
    <w:lvl w:ilvl="0" w:tplc="FFFFFFFF">
      <w:start w:val="1"/>
      <w:numFmt w:val="decimal"/>
      <w:lvlText w:val="%1."/>
      <w:lvlJc w:val="left"/>
      <w:pPr>
        <w:ind w:left="64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6DF24CB"/>
    <w:multiLevelType w:val="hybridMultilevel"/>
    <w:tmpl w:val="77603036"/>
    <w:lvl w:ilvl="0" w:tplc="C90C83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6760A6"/>
    <w:multiLevelType w:val="hybridMultilevel"/>
    <w:tmpl w:val="700AAEFE"/>
    <w:lvl w:ilvl="0" w:tplc="904AD9D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3" w15:restartNumberingAfterBreak="0">
    <w:nsid w:val="196F5B83"/>
    <w:multiLevelType w:val="hybridMultilevel"/>
    <w:tmpl w:val="D4240B1C"/>
    <w:lvl w:ilvl="0" w:tplc="70EC755A">
      <w:start w:val="1"/>
      <w:numFmt w:val="decimal"/>
      <w:lvlText w:val="%1."/>
      <w:lvlJc w:val="left"/>
      <w:pPr>
        <w:ind w:left="7560" w:hanging="360"/>
      </w:pPr>
      <w:rPr>
        <w:rFonts w:ascii="Times New Roman" w:eastAsiaTheme="minorHAnsi" w:hAnsi="Times New Roman" w:cs="Times New Roman"/>
      </w:rPr>
    </w:lvl>
    <w:lvl w:ilvl="1" w:tplc="04090019" w:tentative="1">
      <w:start w:val="1"/>
      <w:numFmt w:val="lowerLetter"/>
      <w:lvlText w:val="%2."/>
      <w:lvlJc w:val="left"/>
      <w:pPr>
        <w:ind w:left="8280" w:hanging="360"/>
      </w:pPr>
    </w:lvl>
    <w:lvl w:ilvl="2" w:tplc="0409001B" w:tentative="1">
      <w:start w:val="1"/>
      <w:numFmt w:val="lowerRoman"/>
      <w:lvlText w:val="%3."/>
      <w:lvlJc w:val="right"/>
      <w:pPr>
        <w:ind w:left="9000" w:hanging="180"/>
      </w:pPr>
    </w:lvl>
    <w:lvl w:ilvl="3" w:tplc="0409000F" w:tentative="1">
      <w:start w:val="1"/>
      <w:numFmt w:val="decimal"/>
      <w:lvlText w:val="%4."/>
      <w:lvlJc w:val="left"/>
      <w:pPr>
        <w:ind w:left="9720" w:hanging="360"/>
      </w:pPr>
    </w:lvl>
    <w:lvl w:ilvl="4" w:tplc="04090019" w:tentative="1">
      <w:start w:val="1"/>
      <w:numFmt w:val="lowerLetter"/>
      <w:lvlText w:val="%5."/>
      <w:lvlJc w:val="left"/>
      <w:pPr>
        <w:ind w:left="10440" w:hanging="360"/>
      </w:pPr>
    </w:lvl>
    <w:lvl w:ilvl="5" w:tplc="0409001B" w:tentative="1">
      <w:start w:val="1"/>
      <w:numFmt w:val="lowerRoman"/>
      <w:lvlText w:val="%6."/>
      <w:lvlJc w:val="right"/>
      <w:pPr>
        <w:ind w:left="11160" w:hanging="180"/>
      </w:pPr>
    </w:lvl>
    <w:lvl w:ilvl="6" w:tplc="0409000F" w:tentative="1">
      <w:start w:val="1"/>
      <w:numFmt w:val="decimal"/>
      <w:lvlText w:val="%7."/>
      <w:lvlJc w:val="left"/>
      <w:pPr>
        <w:ind w:left="11880" w:hanging="360"/>
      </w:pPr>
    </w:lvl>
    <w:lvl w:ilvl="7" w:tplc="04090019" w:tentative="1">
      <w:start w:val="1"/>
      <w:numFmt w:val="lowerLetter"/>
      <w:lvlText w:val="%8."/>
      <w:lvlJc w:val="left"/>
      <w:pPr>
        <w:ind w:left="12600" w:hanging="360"/>
      </w:pPr>
    </w:lvl>
    <w:lvl w:ilvl="8" w:tplc="0409001B" w:tentative="1">
      <w:start w:val="1"/>
      <w:numFmt w:val="lowerRoman"/>
      <w:lvlText w:val="%9."/>
      <w:lvlJc w:val="right"/>
      <w:pPr>
        <w:ind w:left="13320" w:hanging="180"/>
      </w:pPr>
    </w:lvl>
  </w:abstractNum>
  <w:abstractNum w:abstractNumId="14" w15:restartNumberingAfterBreak="0">
    <w:nsid w:val="1CC74806"/>
    <w:multiLevelType w:val="multilevel"/>
    <w:tmpl w:val="119264B0"/>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22415ECE"/>
    <w:multiLevelType w:val="hybridMultilevel"/>
    <w:tmpl w:val="7D3014D2"/>
    <w:lvl w:ilvl="0" w:tplc="3D3454D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22FB2D2B"/>
    <w:multiLevelType w:val="hybridMultilevel"/>
    <w:tmpl w:val="BF023B16"/>
    <w:lvl w:ilvl="0" w:tplc="B3323174">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7" w15:restartNumberingAfterBreak="0">
    <w:nsid w:val="26CD45A0"/>
    <w:multiLevelType w:val="hybridMultilevel"/>
    <w:tmpl w:val="A38CD1A4"/>
    <w:lvl w:ilvl="0" w:tplc="0409000F">
      <w:start w:val="1"/>
      <w:numFmt w:val="decimal"/>
      <w:lvlText w:val="%1."/>
      <w:lvlJc w:val="left"/>
      <w:pPr>
        <w:ind w:left="64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F476FF"/>
    <w:multiLevelType w:val="hybridMultilevel"/>
    <w:tmpl w:val="B5E47DF2"/>
    <w:lvl w:ilvl="0" w:tplc="0F0A329A">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9" w15:restartNumberingAfterBreak="0">
    <w:nsid w:val="2B1F76BB"/>
    <w:multiLevelType w:val="multilevel"/>
    <w:tmpl w:val="03D44692"/>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2D750CB4"/>
    <w:multiLevelType w:val="hybridMultilevel"/>
    <w:tmpl w:val="8FF67D14"/>
    <w:lvl w:ilvl="0" w:tplc="B7E67D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DD46442"/>
    <w:multiLevelType w:val="hybridMultilevel"/>
    <w:tmpl w:val="C048FD6A"/>
    <w:lvl w:ilvl="0" w:tplc="6F2EB05E">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FC1F00"/>
    <w:multiLevelType w:val="hybridMultilevel"/>
    <w:tmpl w:val="A5820A14"/>
    <w:lvl w:ilvl="0" w:tplc="F1340F8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EC79A6"/>
    <w:multiLevelType w:val="hybridMultilevel"/>
    <w:tmpl w:val="5172DF68"/>
    <w:lvl w:ilvl="0" w:tplc="106207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215187F"/>
    <w:multiLevelType w:val="hybridMultilevel"/>
    <w:tmpl w:val="8D64CE88"/>
    <w:lvl w:ilvl="0" w:tplc="AEDCE444">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15:restartNumberingAfterBreak="0">
    <w:nsid w:val="35326CA9"/>
    <w:multiLevelType w:val="multilevel"/>
    <w:tmpl w:val="D742B5D2"/>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3AB44E5F"/>
    <w:multiLevelType w:val="hybridMultilevel"/>
    <w:tmpl w:val="F224E82A"/>
    <w:lvl w:ilvl="0" w:tplc="0409000F">
      <w:start w:val="1"/>
      <w:numFmt w:val="decimal"/>
      <w:lvlText w:val="%1."/>
      <w:lvlJc w:val="left"/>
      <w:pPr>
        <w:ind w:left="720" w:hanging="360"/>
      </w:pPr>
      <w:rPr>
        <w:rFonts w:hint="default"/>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3A484C"/>
    <w:multiLevelType w:val="hybridMultilevel"/>
    <w:tmpl w:val="7A8822CE"/>
    <w:lvl w:ilvl="0" w:tplc="2F2AD0EC">
      <w:start w:val="1"/>
      <w:numFmt w:val="lowerLetter"/>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8" w15:restartNumberingAfterBreak="0">
    <w:nsid w:val="3D5F2EFE"/>
    <w:multiLevelType w:val="hybridMultilevel"/>
    <w:tmpl w:val="5922E640"/>
    <w:lvl w:ilvl="0" w:tplc="EA1E2256">
      <w:start w:val="1"/>
      <w:numFmt w:val="decimal"/>
      <w:lvlText w:val="2.%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866AF9"/>
    <w:multiLevelType w:val="multilevel"/>
    <w:tmpl w:val="71E2823A"/>
    <w:lvl w:ilvl="0">
      <w:start w:val="8"/>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3FCE7420"/>
    <w:multiLevelType w:val="hybridMultilevel"/>
    <w:tmpl w:val="5DB451CC"/>
    <w:lvl w:ilvl="0" w:tplc="891093A0">
      <w:start w:val="2"/>
      <w:numFmt w:val="decimal"/>
      <w:lvlText w:val="3.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9D186B"/>
    <w:multiLevelType w:val="hybridMultilevel"/>
    <w:tmpl w:val="A38CD1A4"/>
    <w:lvl w:ilvl="0" w:tplc="FFFFFFFF">
      <w:start w:val="1"/>
      <w:numFmt w:val="decimal"/>
      <w:lvlText w:val="%1."/>
      <w:lvlJc w:val="left"/>
      <w:pPr>
        <w:ind w:left="648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2795E9B"/>
    <w:multiLevelType w:val="hybridMultilevel"/>
    <w:tmpl w:val="5E6E30FC"/>
    <w:lvl w:ilvl="0" w:tplc="21CC17CC">
      <w:start w:val="1"/>
      <w:numFmt w:val="decimal"/>
      <w:lvlText w:val="%1)"/>
      <w:lvlJc w:val="left"/>
      <w:pPr>
        <w:ind w:left="990" w:hanging="360"/>
      </w:pPr>
      <w:rPr>
        <w:rFonts w:asciiTheme="minorHAnsi" w:hAnsiTheme="minorHAnsi" w:cstheme="minorBidi" w:hint="default"/>
        <w:sz w:val="22"/>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3" w15:restartNumberingAfterBreak="0">
    <w:nsid w:val="42D5186B"/>
    <w:multiLevelType w:val="multilevel"/>
    <w:tmpl w:val="EEE68A16"/>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44CB5AD6"/>
    <w:multiLevelType w:val="hybridMultilevel"/>
    <w:tmpl w:val="E09685E4"/>
    <w:lvl w:ilvl="0" w:tplc="5F06DA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7E134E7"/>
    <w:multiLevelType w:val="hybridMultilevel"/>
    <w:tmpl w:val="AC687FD4"/>
    <w:lvl w:ilvl="0" w:tplc="AE988CB0">
      <w:start w:val="3"/>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1F7385"/>
    <w:multiLevelType w:val="hybridMultilevel"/>
    <w:tmpl w:val="A1142C98"/>
    <w:lvl w:ilvl="0" w:tplc="F4DAD414">
      <w:start w:val="1"/>
      <w:numFmt w:val="decimal"/>
      <w:lvlText w:val="%1."/>
      <w:lvlJc w:val="left"/>
      <w:pPr>
        <w:ind w:left="1080" w:hanging="360"/>
      </w:pPr>
      <w:rPr>
        <w:rFonts w:asciiTheme="minorHAnsi" w:hAnsiTheme="minorHAnsi" w:cstheme="min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A1603EC"/>
    <w:multiLevelType w:val="multilevel"/>
    <w:tmpl w:val="F05CAC44"/>
    <w:lvl w:ilvl="0">
      <w:start w:val="1"/>
      <w:numFmt w:val="decimal"/>
      <w:lvlText w:val="%1."/>
      <w:lvlJc w:val="left"/>
      <w:pPr>
        <w:ind w:left="780" w:hanging="360"/>
      </w:pPr>
      <w:rPr>
        <w:rFonts w:hint="default"/>
      </w:rPr>
    </w:lvl>
    <w:lvl w:ilvl="1">
      <w:start w:val="5"/>
      <w:numFmt w:val="decimal"/>
      <w:isLgl/>
      <w:lvlText w:val="%1.%2"/>
      <w:lvlJc w:val="left"/>
      <w:pPr>
        <w:ind w:left="1065" w:hanging="540"/>
      </w:pPr>
      <w:rPr>
        <w:rFonts w:hint="default"/>
      </w:rPr>
    </w:lvl>
    <w:lvl w:ilvl="2">
      <w:start w:val="1"/>
      <w:numFmt w:val="decimal"/>
      <w:isLgl/>
      <w:lvlText w:val="%1.%2.%3"/>
      <w:lvlJc w:val="left"/>
      <w:pPr>
        <w:ind w:left="1350" w:hanging="720"/>
      </w:pPr>
      <w:rPr>
        <w:rFonts w:hint="default"/>
      </w:rPr>
    </w:lvl>
    <w:lvl w:ilvl="3">
      <w:start w:val="1"/>
      <w:numFmt w:val="decimal"/>
      <w:isLgl/>
      <w:lvlText w:val="%1.%2.%3.%4"/>
      <w:lvlJc w:val="left"/>
      <w:pPr>
        <w:ind w:left="1455"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25" w:hanging="1080"/>
      </w:pPr>
      <w:rPr>
        <w:rFonts w:hint="default"/>
      </w:rPr>
    </w:lvl>
    <w:lvl w:ilvl="6">
      <w:start w:val="1"/>
      <w:numFmt w:val="decimal"/>
      <w:isLgl/>
      <w:lvlText w:val="%1.%2.%3.%4.%5.%6.%7"/>
      <w:lvlJc w:val="left"/>
      <w:pPr>
        <w:ind w:left="2490" w:hanging="1440"/>
      </w:pPr>
      <w:rPr>
        <w:rFonts w:hint="default"/>
      </w:rPr>
    </w:lvl>
    <w:lvl w:ilvl="7">
      <w:start w:val="1"/>
      <w:numFmt w:val="decimal"/>
      <w:isLgl/>
      <w:lvlText w:val="%1.%2.%3.%4.%5.%6.%7.%8"/>
      <w:lvlJc w:val="left"/>
      <w:pPr>
        <w:ind w:left="2595" w:hanging="1440"/>
      </w:pPr>
      <w:rPr>
        <w:rFonts w:hint="default"/>
      </w:rPr>
    </w:lvl>
    <w:lvl w:ilvl="8">
      <w:start w:val="1"/>
      <w:numFmt w:val="decimal"/>
      <w:isLgl/>
      <w:lvlText w:val="%1.%2.%3.%4.%5.%6.%7.%8.%9"/>
      <w:lvlJc w:val="left"/>
      <w:pPr>
        <w:ind w:left="3060" w:hanging="1800"/>
      </w:pPr>
      <w:rPr>
        <w:rFonts w:hint="default"/>
      </w:rPr>
    </w:lvl>
  </w:abstractNum>
  <w:abstractNum w:abstractNumId="38" w15:restartNumberingAfterBreak="0">
    <w:nsid w:val="4B1244D0"/>
    <w:multiLevelType w:val="hybridMultilevel"/>
    <w:tmpl w:val="5F20BCBA"/>
    <w:lvl w:ilvl="0" w:tplc="9466B466">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201FFA"/>
    <w:multiLevelType w:val="hybridMultilevel"/>
    <w:tmpl w:val="E3303ECA"/>
    <w:lvl w:ilvl="0" w:tplc="8E70F672">
      <w:start w:val="1"/>
      <w:numFmt w:val="decimal"/>
      <w:lvlText w:val="5.%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EBC42D4"/>
    <w:multiLevelType w:val="hybridMultilevel"/>
    <w:tmpl w:val="974CC3B2"/>
    <w:lvl w:ilvl="0" w:tplc="93C8F58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15:restartNumberingAfterBreak="0">
    <w:nsid w:val="4F1A6303"/>
    <w:multiLevelType w:val="hybridMultilevel"/>
    <w:tmpl w:val="DDE683CC"/>
    <w:lvl w:ilvl="0" w:tplc="09484E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14802F6"/>
    <w:multiLevelType w:val="hybridMultilevel"/>
    <w:tmpl w:val="B26EC7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5893151"/>
    <w:multiLevelType w:val="hybridMultilevel"/>
    <w:tmpl w:val="F7F4E78E"/>
    <w:lvl w:ilvl="0" w:tplc="1D663F20">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44" w15:restartNumberingAfterBreak="0">
    <w:nsid w:val="559D33DF"/>
    <w:multiLevelType w:val="hybridMultilevel"/>
    <w:tmpl w:val="5B88017E"/>
    <w:lvl w:ilvl="0" w:tplc="3AB0D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658274A"/>
    <w:multiLevelType w:val="hybridMultilevel"/>
    <w:tmpl w:val="21B6905A"/>
    <w:lvl w:ilvl="0" w:tplc="50F0A19E">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739690B"/>
    <w:multiLevelType w:val="hybridMultilevel"/>
    <w:tmpl w:val="3C888C04"/>
    <w:lvl w:ilvl="0" w:tplc="EFCAA804">
      <w:start w:val="1"/>
      <w:numFmt w:val="decimal"/>
      <w:lvlText w:val="2.2.%1"/>
      <w:lvlJc w:val="left"/>
      <w:pPr>
        <w:ind w:left="78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7BF03A1"/>
    <w:multiLevelType w:val="hybridMultilevel"/>
    <w:tmpl w:val="B7944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0E5E00"/>
    <w:multiLevelType w:val="multilevel"/>
    <w:tmpl w:val="3F8EBDCA"/>
    <w:lvl w:ilvl="0">
      <w:start w:val="1"/>
      <w:numFmt w:val="decimal"/>
      <w:lvlText w:val="%1."/>
      <w:lvlJc w:val="left"/>
      <w:pPr>
        <w:ind w:left="720" w:hanging="360"/>
      </w:pPr>
      <w:rPr>
        <w:rFonts w:hint="default"/>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58C96944"/>
    <w:multiLevelType w:val="hybridMultilevel"/>
    <w:tmpl w:val="98521802"/>
    <w:lvl w:ilvl="0" w:tplc="69369AEA">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15:restartNumberingAfterBreak="0">
    <w:nsid w:val="591831EB"/>
    <w:multiLevelType w:val="hybridMultilevel"/>
    <w:tmpl w:val="A2C28A90"/>
    <w:lvl w:ilvl="0" w:tplc="EEAA770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92B21B7"/>
    <w:multiLevelType w:val="hybridMultilevel"/>
    <w:tmpl w:val="29AAC980"/>
    <w:lvl w:ilvl="0" w:tplc="4A2848B6">
      <w:start w:val="3"/>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A4E2DA2"/>
    <w:multiLevelType w:val="hybridMultilevel"/>
    <w:tmpl w:val="0EBA411E"/>
    <w:lvl w:ilvl="0" w:tplc="A6F0E276">
      <w:start w:val="1"/>
      <w:numFmt w:val="decimal"/>
      <w:lvlText w:val="%1."/>
      <w:lvlJc w:val="left"/>
      <w:pPr>
        <w:ind w:left="1620" w:hanging="360"/>
      </w:pPr>
      <w:rPr>
        <w:rFonts w:ascii="Times New Roman" w:eastAsiaTheme="minorHAnsi" w:hAnsi="Times New Roman" w:cs="Times New Roman"/>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3" w15:restartNumberingAfterBreak="0">
    <w:nsid w:val="5E4F50A6"/>
    <w:multiLevelType w:val="hybridMultilevel"/>
    <w:tmpl w:val="F49E1770"/>
    <w:lvl w:ilvl="0" w:tplc="7F4E4EF4">
      <w:start w:val="1"/>
      <w:numFmt w:val="decimal"/>
      <w:lvlText w:val="%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4" w15:restartNumberingAfterBreak="0">
    <w:nsid w:val="605C0440"/>
    <w:multiLevelType w:val="hybridMultilevel"/>
    <w:tmpl w:val="7D98A3DE"/>
    <w:lvl w:ilvl="0" w:tplc="22C2F0E8">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1E563986">
      <w:start w:val="1"/>
      <w:numFmt w:val="decimal"/>
      <w:lvlText w:val="3.5.%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06C688A"/>
    <w:multiLevelType w:val="multilevel"/>
    <w:tmpl w:val="82928596"/>
    <w:lvl w:ilvl="0">
      <w:start w:val="3"/>
      <w:numFmt w:val="decimal"/>
      <w:lvlText w:val="%1."/>
      <w:lvlJc w:val="left"/>
      <w:pPr>
        <w:ind w:left="720" w:hanging="360"/>
      </w:pPr>
      <w:rPr>
        <w:rFonts w:hint="default"/>
        <w:b w:val="0"/>
        <w:bC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6" w15:restartNumberingAfterBreak="0">
    <w:nsid w:val="65B636F6"/>
    <w:multiLevelType w:val="hybridMultilevel"/>
    <w:tmpl w:val="02E68742"/>
    <w:lvl w:ilvl="0" w:tplc="5048365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7" w15:restartNumberingAfterBreak="0">
    <w:nsid w:val="6B364D40"/>
    <w:multiLevelType w:val="hybridMultilevel"/>
    <w:tmpl w:val="F40640AC"/>
    <w:lvl w:ilvl="0" w:tplc="5F6077E4">
      <w:start w:val="1"/>
      <w:numFmt w:val="decimal"/>
      <w:lvlText w:val="3.1.%1"/>
      <w:lvlJc w:val="left"/>
      <w:pPr>
        <w:ind w:left="1440" w:hanging="360"/>
      </w:pPr>
      <w:rPr>
        <w:rFonts w:hint="default"/>
        <w:b/>
        <w:bCs w:val="0"/>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6BDB0C19"/>
    <w:multiLevelType w:val="hybridMultilevel"/>
    <w:tmpl w:val="689CB240"/>
    <w:lvl w:ilvl="0" w:tplc="EB3873A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0A06AE4"/>
    <w:multiLevelType w:val="multilevel"/>
    <w:tmpl w:val="70A06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2707315"/>
    <w:multiLevelType w:val="multilevel"/>
    <w:tmpl w:val="07C43B88"/>
    <w:lvl w:ilvl="0">
      <w:start w:val="1"/>
      <w:numFmt w:val="decimal"/>
      <w:lvlText w:val="%1."/>
      <w:lvlJc w:val="left"/>
      <w:pPr>
        <w:ind w:left="1800" w:hanging="360"/>
      </w:pPr>
      <w:rPr>
        <w:rFonts w:hint="default"/>
      </w:rPr>
    </w:lvl>
    <w:lvl w:ilvl="1">
      <w:start w:val="4"/>
      <w:numFmt w:val="decimal"/>
      <w:lvlText w:val="3.%2."/>
      <w:lvlJc w:val="left"/>
      <w:pPr>
        <w:ind w:left="1800" w:hanging="360"/>
      </w:pPr>
      <w:rPr>
        <w:rFonts w:hint="default"/>
      </w:rPr>
    </w:lvl>
    <w:lvl w:ilvl="2">
      <w:start w:val="1"/>
      <w:numFmt w:val="decimal"/>
      <w:lvlText w:val="3.7.%3."/>
      <w:lvlJc w:val="left"/>
      <w:pPr>
        <w:ind w:left="1800" w:hanging="36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61" w15:restartNumberingAfterBreak="0">
    <w:nsid w:val="7652092C"/>
    <w:multiLevelType w:val="multilevel"/>
    <w:tmpl w:val="0EB245D0"/>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i w:val="0"/>
        <w:i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2" w15:restartNumberingAfterBreak="0">
    <w:nsid w:val="78145DB4"/>
    <w:multiLevelType w:val="hybridMultilevel"/>
    <w:tmpl w:val="06148CEA"/>
    <w:lvl w:ilvl="0" w:tplc="4A3A2B5A">
      <w:start w:val="4"/>
      <w:numFmt w:val="decimal"/>
      <w:lvlText w:val="%1."/>
      <w:lvlJc w:val="left"/>
      <w:pPr>
        <w:ind w:left="180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D917711"/>
    <w:multiLevelType w:val="hybridMultilevel"/>
    <w:tmpl w:val="47DADBEC"/>
    <w:lvl w:ilvl="0" w:tplc="B2DEA1DE">
      <w:start w:val="1"/>
      <w:numFmt w:val="decimal"/>
      <w:lvlText w:val="%1)"/>
      <w:lvlJc w:val="left"/>
      <w:pPr>
        <w:ind w:left="1440" w:hanging="360"/>
      </w:pPr>
      <w:rPr>
        <w:rFonts w:asciiTheme="minorHAnsi" w:hAnsiTheme="minorHAnsi" w:cstheme="minorBidi" w:hint="default"/>
        <w:b w:val="0"/>
        <w:sz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7F842FAF"/>
    <w:multiLevelType w:val="hybridMultilevel"/>
    <w:tmpl w:val="5AF8454C"/>
    <w:lvl w:ilvl="0" w:tplc="A06E31E4">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660378303">
    <w:abstractNumId w:val="26"/>
  </w:num>
  <w:num w:numId="2" w16cid:durableId="1027485482">
    <w:abstractNumId w:val="47"/>
  </w:num>
  <w:num w:numId="3" w16cid:durableId="2019697099">
    <w:abstractNumId w:val="37"/>
  </w:num>
  <w:num w:numId="4" w16cid:durableId="1341545516">
    <w:abstractNumId w:val="2"/>
  </w:num>
  <w:num w:numId="5" w16cid:durableId="1828743837">
    <w:abstractNumId w:val="22"/>
  </w:num>
  <w:num w:numId="6" w16cid:durableId="1241909123">
    <w:abstractNumId w:val="42"/>
  </w:num>
  <w:num w:numId="7" w16cid:durableId="1481657157">
    <w:abstractNumId w:val="46"/>
  </w:num>
  <w:num w:numId="8" w16cid:durableId="2141804124">
    <w:abstractNumId w:val="63"/>
  </w:num>
  <w:num w:numId="9" w16cid:durableId="40132287">
    <w:abstractNumId w:val="32"/>
  </w:num>
  <w:num w:numId="10" w16cid:durableId="1248080977">
    <w:abstractNumId w:val="28"/>
  </w:num>
  <w:num w:numId="11" w16cid:durableId="1027949724">
    <w:abstractNumId w:val="59"/>
  </w:num>
  <w:num w:numId="12" w16cid:durableId="1020543812">
    <w:abstractNumId w:val="61"/>
  </w:num>
  <w:num w:numId="13" w16cid:durableId="356395723">
    <w:abstractNumId w:val="48"/>
  </w:num>
  <w:num w:numId="14" w16cid:durableId="306667755">
    <w:abstractNumId w:val="60"/>
  </w:num>
  <w:num w:numId="15" w16cid:durableId="185799652">
    <w:abstractNumId w:val="12"/>
  </w:num>
  <w:num w:numId="16" w16cid:durableId="1679962362">
    <w:abstractNumId w:val="53"/>
  </w:num>
  <w:num w:numId="17" w16cid:durableId="708916313">
    <w:abstractNumId w:val="36"/>
  </w:num>
  <w:num w:numId="18" w16cid:durableId="1104962746">
    <w:abstractNumId w:val="41"/>
  </w:num>
  <w:num w:numId="19" w16cid:durableId="440147305">
    <w:abstractNumId w:val="13"/>
  </w:num>
  <w:num w:numId="20" w16cid:durableId="1257325365">
    <w:abstractNumId w:val="27"/>
  </w:num>
  <w:num w:numId="21" w16cid:durableId="1337227123">
    <w:abstractNumId w:val="9"/>
  </w:num>
  <w:num w:numId="22" w16cid:durableId="1599213373">
    <w:abstractNumId w:val="64"/>
  </w:num>
  <w:num w:numId="23" w16cid:durableId="2009938319">
    <w:abstractNumId w:val="52"/>
  </w:num>
  <w:num w:numId="24" w16cid:durableId="1628850785">
    <w:abstractNumId w:val="49"/>
  </w:num>
  <w:num w:numId="25" w16cid:durableId="1072851550">
    <w:abstractNumId w:val="16"/>
  </w:num>
  <w:num w:numId="26" w16cid:durableId="1609117161">
    <w:abstractNumId w:val="4"/>
  </w:num>
  <w:num w:numId="27" w16cid:durableId="1455831495">
    <w:abstractNumId w:val="24"/>
  </w:num>
  <w:num w:numId="28" w16cid:durableId="1678071046">
    <w:abstractNumId w:val="3"/>
  </w:num>
  <w:num w:numId="29" w16cid:durableId="1892883157">
    <w:abstractNumId w:val="23"/>
  </w:num>
  <w:num w:numId="30" w16cid:durableId="1303652834">
    <w:abstractNumId w:val="57"/>
  </w:num>
  <w:num w:numId="31" w16cid:durableId="1918829149">
    <w:abstractNumId w:val="45"/>
  </w:num>
  <w:num w:numId="32" w16cid:durableId="952129586">
    <w:abstractNumId w:val="21"/>
  </w:num>
  <w:num w:numId="33" w16cid:durableId="293950125">
    <w:abstractNumId w:val="58"/>
  </w:num>
  <w:num w:numId="34" w16cid:durableId="858784226">
    <w:abstractNumId w:val="35"/>
  </w:num>
  <w:num w:numId="35" w16cid:durableId="1853883426">
    <w:abstractNumId w:val="0"/>
  </w:num>
  <w:num w:numId="36" w16cid:durableId="928973583">
    <w:abstractNumId w:val="1"/>
  </w:num>
  <w:num w:numId="37" w16cid:durableId="1723091701">
    <w:abstractNumId w:val="51"/>
  </w:num>
  <w:num w:numId="38" w16cid:durableId="1953242351">
    <w:abstractNumId w:val="30"/>
  </w:num>
  <w:num w:numId="39" w16cid:durableId="1524201858">
    <w:abstractNumId w:val="44"/>
  </w:num>
  <w:num w:numId="40" w16cid:durableId="2083528711">
    <w:abstractNumId w:val="50"/>
  </w:num>
  <w:num w:numId="41" w16cid:durableId="2031301153">
    <w:abstractNumId w:val="11"/>
  </w:num>
  <w:num w:numId="42" w16cid:durableId="1084643124">
    <w:abstractNumId w:val="34"/>
  </w:num>
  <w:num w:numId="43" w16cid:durableId="1404836713">
    <w:abstractNumId w:val="25"/>
  </w:num>
  <w:num w:numId="44" w16cid:durableId="1258101570">
    <w:abstractNumId w:val="54"/>
  </w:num>
  <w:num w:numId="45" w16cid:durableId="173424313">
    <w:abstractNumId w:val="5"/>
  </w:num>
  <w:num w:numId="46" w16cid:durableId="980496414">
    <w:abstractNumId w:val="15"/>
  </w:num>
  <w:num w:numId="47" w16cid:durableId="1688169406">
    <w:abstractNumId w:val="56"/>
  </w:num>
  <w:num w:numId="48" w16cid:durableId="1937520328">
    <w:abstractNumId w:val="40"/>
  </w:num>
  <w:num w:numId="49" w16cid:durableId="795105824">
    <w:abstractNumId w:val="33"/>
  </w:num>
  <w:num w:numId="50" w16cid:durableId="947085033">
    <w:abstractNumId w:val="7"/>
  </w:num>
  <w:num w:numId="51" w16cid:durableId="696544904">
    <w:abstractNumId w:val="14"/>
  </w:num>
  <w:num w:numId="52" w16cid:durableId="550502685">
    <w:abstractNumId w:val="55"/>
  </w:num>
  <w:num w:numId="53" w16cid:durableId="1415936626">
    <w:abstractNumId w:val="19"/>
  </w:num>
  <w:num w:numId="54" w16cid:durableId="882206127">
    <w:abstractNumId w:val="29"/>
  </w:num>
  <w:num w:numId="55" w16cid:durableId="1439255723">
    <w:abstractNumId w:val="6"/>
  </w:num>
  <w:num w:numId="56" w16cid:durableId="825583839">
    <w:abstractNumId w:val="62"/>
  </w:num>
  <w:num w:numId="57" w16cid:durableId="875432647">
    <w:abstractNumId w:val="17"/>
  </w:num>
  <w:num w:numId="58" w16cid:durableId="1784491320">
    <w:abstractNumId w:val="31"/>
  </w:num>
  <w:num w:numId="59" w16cid:durableId="491527586">
    <w:abstractNumId w:val="10"/>
  </w:num>
  <w:num w:numId="60" w16cid:durableId="2127848829">
    <w:abstractNumId w:val="39"/>
  </w:num>
  <w:num w:numId="61" w16cid:durableId="2018539499">
    <w:abstractNumId w:val="8"/>
  </w:num>
  <w:num w:numId="62" w16cid:durableId="97021204">
    <w:abstractNumId w:val="20"/>
  </w:num>
  <w:num w:numId="63" w16cid:durableId="408042548">
    <w:abstractNumId w:val="38"/>
  </w:num>
  <w:num w:numId="64" w16cid:durableId="920605020">
    <w:abstractNumId w:val="43"/>
  </w:num>
  <w:num w:numId="65" w16cid:durableId="748506780">
    <w:abstractNumId w:val="18"/>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10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D428B"/>
    <w:rsid w:val="00001576"/>
    <w:rsid w:val="000018B5"/>
    <w:rsid w:val="00001D29"/>
    <w:rsid w:val="0000206C"/>
    <w:rsid w:val="000027C7"/>
    <w:rsid w:val="00002EC1"/>
    <w:rsid w:val="0000357E"/>
    <w:rsid w:val="0000364E"/>
    <w:rsid w:val="00004908"/>
    <w:rsid w:val="000050C8"/>
    <w:rsid w:val="00005C51"/>
    <w:rsid w:val="00006233"/>
    <w:rsid w:val="00006628"/>
    <w:rsid w:val="00006BF2"/>
    <w:rsid w:val="00006D8B"/>
    <w:rsid w:val="00006E19"/>
    <w:rsid w:val="00006E79"/>
    <w:rsid w:val="00006ED5"/>
    <w:rsid w:val="00007ED1"/>
    <w:rsid w:val="000100D5"/>
    <w:rsid w:val="00011620"/>
    <w:rsid w:val="00011DA6"/>
    <w:rsid w:val="00011FB5"/>
    <w:rsid w:val="0001230B"/>
    <w:rsid w:val="00012BAC"/>
    <w:rsid w:val="00012BF8"/>
    <w:rsid w:val="000135D3"/>
    <w:rsid w:val="0001491E"/>
    <w:rsid w:val="00014C01"/>
    <w:rsid w:val="0001515E"/>
    <w:rsid w:val="000152F2"/>
    <w:rsid w:val="00015512"/>
    <w:rsid w:val="0001679F"/>
    <w:rsid w:val="000203F3"/>
    <w:rsid w:val="00020722"/>
    <w:rsid w:val="00020BAE"/>
    <w:rsid w:val="00020C7F"/>
    <w:rsid w:val="00021797"/>
    <w:rsid w:val="00022563"/>
    <w:rsid w:val="00025F86"/>
    <w:rsid w:val="000265DF"/>
    <w:rsid w:val="00026A4A"/>
    <w:rsid w:val="0002758A"/>
    <w:rsid w:val="0002762E"/>
    <w:rsid w:val="000277FF"/>
    <w:rsid w:val="0002787A"/>
    <w:rsid w:val="0003047A"/>
    <w:rsid w:val="00030EB4"/>
    <w:rsid w:val="00030F5D"/>
    <w:rsid w:val="000317CD"/>
    <w:rsid w:val="00031EAD"/>
    <w:rsid w:val="00032186"/>
    <w:rsid w:val="000323B5"/>
    <w:rsid w:val="00032677"/>
    <w:rsid w:val="00032EF6"/>
    <w:rsid w:val="000336BD"/>
    <w:rsid w:val="0003372E"/>
    <w:rsid w:val="0003482F"/>
    <w:rsid w:val="00034AFB"/>
    <w:rsid w:val="00035227"/>
    <w:rsid w:val="00037D4E"/>
    <w:rsid w:val="000404F0"/>
    <w:rsid w:val="00040825"/>
    <w:rsid w:val="00043637"/>
    <w:rsid w:val="0004415C"/>
    <w:rsid w:val="00044D0C"/>
    <w:rsid w:val="00044FC2"/>
    <w:rsid w:val="000458A1"/>
    <w:rsid w:val="00045964"/>
    <w:rsid w:val="0004677A"/>
    <w:rsid w:val="00046B72"/>
    <w:rsid w:val="00046C02"/>
    <w:rsid w:val="00047C4D"/>
    <w:rsid w:val="000508AF"/>
    <w:rsid w:val="0005112A"/>
    <w:rsid w:val="00051315"/>
    <w:rsid w:val="00052D80"/>
    <w:rsid w:val="000537FB"/>
    <w:rsid w:val="00053A27"/>
    <w:rsid w:val="000552C0"/>
    <w:rsid w:val="00055B7D"/>
    <w:rsid w:val="00055F2E"/>
    <w:rsid w:val="00056847"/>
    <w:rsid w:val="00056B7D"/>
    <w:rsid w:val="00057444"/>
    <w:rsid w:val="00057738"/>
    <w:rsid w:val="00057965"/>
    <w:rsid w:val="000603C0"/>
    <w:rsid w:val="00060764"/>
    <w:rsid w:val="00060789"/>
    <w:rsid w:val="000607CC"/>
    <w:rsid w:val="00061403"/>
    <w:rsid w:val="000618F8"/>
    <w:rsid w:val="00061C36"/>
    <w:rsid w:val="00062B74"/>
    <w:rsid w:val="00063202"/>
    <w:rsid w:val="000634A9"/>
    <w:rsid w:val="000634FB"/>
    <w:rsid w:val="000641BD"/>
    <w:rsid w:val="00065613"/>
    <w:rsid w:val="00065E75"/>
    <w:rsid w:val="00066926"/>
    <w:rsid w:val="000675E3"/>
    <w:rsid w:val="00067AE4"/>
    <w:rsid w:val="0007093A"/>
    <w:rsid w:val="00070EE0"/>
    <w:rsid w:val="00071B74"/>
    <w:rsid w:val="000750B3"/>
    <w:rsid w:val="00075464"/>
    <w:rsid w:val="00075568"/>
    <w:rsid w:val="0007619C"/>
    <w:rsid w:val="0007638E"/>
    <w:rsid w:val="00076915"/>
    <w:rsid w:val="00076F18"/>
    <w:rsid w:val="00076F71"/>
    <w:rsid w:val="000771C0"/>
    <w:rsid w:val="0007766A"/>
    <w:rsid w:val="000803CF"/>
    <w:rsid w:val="00080464"/>
    <w:rsid w:val="0008046B"/>
    <w:rsid w:val="00080B9E"/>
    <w:rsid w:val="0008204C"/>
    <w:rsid w:val="0008210F"/>
    <w:rsid w:val="000824C7"/>
    <w:rsid w:val="000832EA"/>
    <w:rsid w:val="000835B6"/>
    <w:rsid w:val="00083F8A"/>
    <w:rsid w:val="00084AB3"/>
    <w:rsid w:val="00084D65"/>
    <w:rsid w:val="000858A4"/>
    <w:rsid w:val="00085DBC"/>
    <w:rsid w:val="000860B6"/>
    <w:rsid w:val="000865DD"/>
    <w:rsid w:val="00086CF3"/>
    <w:rsid w:val="00086F1E"/>
    <w:rsid w:val="00087216"/>
    <w:rsid w:val="00087F2B"/>
    <w:rsid w:val="00090521"/>
    <w:rsid w:val="0009168A"/>
    <w:rsid w:val="000919BC"/>
    <w:rsid w:val="00091D4C"/>
    <w:rsid w:val="00092C72"/>
    <w:rsid w:val="00092CF7"/>
    <w:rsid w:val="0009312A"/>
    <w:rsid w:val="0009341B"/>
    <w:rsid w:val="0009344E"/>
    <w:rsid w:val="00095948"/>
    <w:rsid w:val="00095C51"/>
    <w:rsid w:val="0009603F"/>
    <w:rsid w:val="000961A2"/>
    <w:rsid w:val="00096243"/>
    <w:rsid w:val="00096658"/>
    <w:rsid w:val="000967F4"/>
    <w:rsid w:val="00096C9B"/>
    <w:rsid w:val="000970B7"/>
    <w:rsid w:val="00097877"/>
    <w:rsid w:val="00097F1E"/>
    <w:rsid w:val="000A040A"/>
    <w:rsid w:val="000A0E71"/>
    <w:rsid w:val="000A1E7D"/>
    <w:rsid w:val="000A2102"/>
    <w:rsid w:val="000A26EA"/>
    <w:rsid w:val="000A2936"/>
    <w:rsid w:val="000A433D"/>
    <w:rsid w:val="000A4888"/>
    <w:rsid w:val="000A54E3"/>
    <w:rsid w:val="000A55A6"/>
    <w:rsid w:val="000A5A27"/>
    <w:rsid w:val="000A6EC7"/>
    <w:rsid w:val="000A73CD"/>
    <w:rsid w:val="000A7551"/>
    <w:rsid w:val="000A7753"/>
    <w:rsid w:val="000B0751"/>
    <w:rsid w:val="000B0C99"/>
    <w:rsid w:val="000B1435"/>
    <w:rsid w:val="000B1D58"/>
    <w:rsid w:val="000B2203"/>
    <w:rsid w:val="000B2ADA"/>
    <w:rsid w:val="000B2D77"/>
    <w:rsid w:val="000B3C49"/>
    <w:rsid w:val="000B4108"/>
    <w:rsid w:val="000B4BDC"/>
    <w:rsid w:val="000B5242"/>
    <w:rsid w:val="000B608B"/>
    <w:rsid w:val="000B62D5"/>
    <w:rsid w:val="000B7255"/>
    <w:rsid w:val="000C02F2"/>
    <w:rsid w:val="000C0CFA"/>
    <w:rsid w:val="000C0E6A"/>
    <w:rsid w:val="000C1ED3"/>
    <w:rsid w:val="000C25A2"/>
    <w:rsid w:val="000C2B7D"/>
    <w:rsid w:val="000C343E"/>
    <w:rsid w:val="000C5CFC"/>
    <w:rsid w:val="000C675F"/>
    <w:rsid w:val="000C6D4C"/>
    <w:rsid w:val="000C6F0E"/>
    <w:rsid w:val="000C7257"/>
    <w:rsid w:val="000C770C"/>
    <w:rsid w:val="000C7EE0"/>
    <w:rsid w:val="000D070D"/>
    <w:rsid w:val="000D0A2D"/>
    <w:rsid w:val="000D0CCD"/>
    <w:rsid w:val="000D237A"/>
    <w:rsid w:val="000D23AB"/>
    <w:rsid w:val="000D2665"/>
    <w:rsid w:val="000D2D41"/>
    <w:rsid w:val="000D3B2E"/>
    <w:rsid w:val="000D44AA"/>
    <w:rsid w:val="000D46B1"/>
    <w:rsid w:val="000D51EC"/>
    <w:rsid w:val="000D6BEB"/>
    <w:rsid w:val="000D7828"/>
    <w:rsid w:val="000D7BF3"/>
    <w:rsid w:val="000E0896"/>
    <w:rsid w:val="000E1EB4"/>
    <w:rsid w:val="000E2648"/>
    <w:rsid w:val="000E303B"/>
    <w:rsid w:val="000E3CBB"/>
    <w:rsid w:val="000E403A"/>
    <w:rsid w:val="000E438E"/>
    <w:rsid w:val="000E44A1"/>
    <w:rsid w:val="000E4E86"/>
    <w:rsid w:val="000E4F18"/>
    <w:rsid w:val="000E52A6"/>
    <w:rsid w:val="000E530F"/>
    <w:rsid w:val="000E5F41"/>
    <w:rsid w:val="000E62F2"/>
    <w:rsid w:val="000E7316"/>
    <w:rsid w:val="000E7FC8"/>
    <w:rsid w:val="000F054E"/>
    <w:rsid w:val="000F0AAD"/>
    <w:rsid w:val="000F1406"/>
    <w:rsid w:val="000F1DAE"/>
    <w:rsid w:val="000F2109"/>
    <w:rsid w:val="000F224A"/>
    <w:rsid w:val="000F2390"/>
    <w:rsid w:val="000F27BB"/>
    <w:rsid w:val="000F2C8E"/>
    <w:rsid w:val="000F3E4F"/>
    <w:rsid w:val="000F4263"/>
    <w:rsid w:val="000F4F57"/>
    <w:rsid w:val="000F5CE0"/>
    <w:rsid w:val="000F5E63"/>
    <w:rsid w:val="000F5F58"/>
    <w:rsid w:val="000F6654"/>
    <w:rsid w:val="000F6D1C"/>
    <w:rsid w:val="000F76D6"/>
    <w:rsid w:val="000F782D"/>
    <w:rsid w:val="00100D21"/>
    <w:rsid w:val="00101225"/>
    <w:rsid w:val="00101395"/>
    <w:rsid w:val="00102281"/>
    <w:rsid w:val="00102316"/>
    <w:rsid w:val="001027B2"/>
    <w:rsid w:val="001029AC"/>
    <w:rsid w:val="00103C6C"/>
    <w:rsid w:val="00104787"/>
    <w:rsid w:val="00104CC2"/>
    <w:rsid w:val="001053C3"/>
    <w:rsid w:val="001054E6"/>
    <w:rsid w:val="001059C9"/>
    <w:rsid w:val="00106A6B"/>
    <w:rsid w:val="00107201"/>
    <w:rsid w:val="00107A86"/>
    <w:rsid w:val="00110521"/>
    <w:rsid w:val="00110A8E"/>
    <w:rsid w:val="001112DA"/>
    <w:rsid w:val="0011157D"/>
    <w:rsid w:val="001115C8"/>
    <w:rsid w:val="00112A33"/>
    <w:rsid w:val="001132BD"/>
    <w:rsid w:val="001135D3"/>
    <w:rsid w:val="00113DCE"/>
    <w:rsid w:val="00113E7B"/>
    <w:rsid w:val="001144EB"/>
    <w:rsid w:val="001145EB"/>
    <w:rsid w:val="001201F7"/>
    <w:rsid w:val="00120329"/>
    <w:rsid w:val="00120C21"/>
    <w:rsid w:val="00120FBF"/>
    <w:rsid w:val="00121700"/>
    <w:rsid w:val="0012179F"/>
    <w:rsid w:val="00121BC8"/>
    <w:rsid w:val="00121F76"/>
    <w:rsid w:val="0012464C"/>
    <w:rsid w:val="00124B3B"/>
    <w:rsid w:val="00125401"/>
    <w:rsid w:val="0012548E"/>
    <w:rsid w:val="00125822"/>
    <w:rsid w:val="0012661E"/>
    <w:rsid w:val="00130038"/>
    <w:rsid w:val="001301D9"/>
    <w:rsid w:val="00131010"/>
    <w:rsid w:val="00131DAD"/>
    <w:rsid w:val="00132705"/>
    <w:rsid w:val="00133441"/>
    <w:rsid w:val="00133757"/>
    <w:rsid w:val="00134157"/>
    <w:rsid w:val="00134768"/>
    <w:rsid w:val="00135F06"/>
    <w:rsid w:val="00136128"/>
    <w:rsid w:val="001363FB"/>
    <w:rsid w:val="001368BD"/>
    <w:rsid w:val="00136BEE"/>
    <w:rsid w:val="001373F9"/>
    <w:rsid w:val="0013768A"/>
    <w:rsid w:val="001414DD"/>
    <w:rsid w:val="00142243"/>
    <w:rsid w:val="00142DF8"/>
    <w:rsid w:val="00142E4A"/>
    <w:rsid w:val="00143B21"/>
    <w:rsid w:val="0014408D"/>
    <w:rsid w:val="0014410C"/>
    <w:rsid w:val="001444D3"/>
    <w:rsid w:val="0014470A"/>
    <w:rsid w:val="00144D9A"/>
    <w:rsid w:val="00145014"/>
    <w:rsid w:val="001456D8"/>
    <w:rsid w:val="0014612C"/>
    <w:rsid w:val="00146AA8"/>
    <w:rsid w:val="00147496"/>
    <w:rsid w:val="001522E0"/>
    <w:rsid w:val="00152681"/>
    <w:rsid w:val="001527E1"/>
    <w:rsid w:val="0015292B"/>
    <w:rsid w:val="00152E4B"/>
    <w:rsid w:val="001532F6"/>
    <w:rsid w:val="001540E4"/>
    <w:rsid w:val="001546E0"/>
    <w:rsid w:val="001548A6"/>
    <w:rsid w:val="00154E7F"/>
    <w:rsid w:val="0015552F"/>
    <w:rsid w:val="00155A8B"/>
    <w:rsid w:val="00155E6F"/>
    <w:rsid w:val="00156085"/>
    <w:rsid w:val="0015681C"/>
    <w:rsid w:val="0015766F"/>
    <w:rsid w:val="00157D4C"/>
    <w:rsid w:val="00157FA3"/>
    <w:rsid w:val="001600D0"/>
    <w:rsid w:val="001602FC"/>
    <w:rsid w:val="0016098B"/>
    <w:rsid w:val="00160A24"/>
    <w:rsid w:val="00160C2F"/>
    <w:rsid w:val="00162346"/>
    <w:rsid w:val="001624B8"/>
    <w:rsid w:val="0016257D"/>
    <w:rsid w:val="001643C3"/>
    <w:rsid w:val="00164664"/>
    <w:rsid w:val="001650F1"/>
    <w:rsid w:val="0016526B"/>
    <w:rsid w:val="00165517"/>
    <w:rsid w:val="00165EE2"/>
    <w:rsid w:val="00166508"/>
    <w:rsid w:val="0016658E"/>
    <w:rsid w:val="00166CAC"/>
    <w:rsid w:val="00166EDB"/>
    <w:rsid w:val="0016727B"/>
    <w:rsid w:val="00167BFB"/>
    <w:rsid w:val="001701BF"/>
    <w:rsid w:val="00170772"/>
    <w:rsid w:val="001707F2"/>
    <w:rsid w:val="001723C8"/>
    <w:rsid w:val="001723CC"/>
    <w:rsid w:val="0017261D"/>
    <w:rsid w:val="00172B6D"/>
    <w:rsid w:val="00173E16"/>
    <w:rsid w:val="00174200"/>
    <w:rsid w:val="00174AA0"/>
    <w:rsid w:val="00177664"/>
    <w:rsid w:val="00177BD2"/>
    <w:rsid w:val="00177FA9"/>
    <w:rsid w:val="00180124"/>
    <w:rsid w:val="001807BE"/>
    <w:rsid w:val="00180E19"/>
    <w:rsid w:val="00181883"/>
    <w:rsid w:val="001822E2"/>
    <w:rsid w:val="00182412"/>
    <w:rsid w:val="00182A11"/>
    <w:rsid w:val="0018416F"/>
    <w:rsid w:val="001843A3"/>
    <w:rsid w:val="00184C94"/>
    <w:rsid w:val="00185127"/>
    <w:rsid w:val="00185A99"/>
    <w:rsid w:val="001865FD"/>
    <w:rsid w:val="00186834"/>
    <w:rsid w:val="001868E6"/>
    <w:rsid w:val="00186C41"/>
    <w:rsid w:val="00187851"/>
    <w:rsid w:val="00187CCA"/>
    <w:rsid w:val="001901B1"/>
    <w:rsid w:val="00192E67"/>
    <w:rsid w:val="00193893"/>
    <w:rsid w:val="0019539D"/>
    <w:rsid w:val="001959B9"/>
    <w:rsid w:val="00195E79"/>
    <w:rsid w:val="00196B77"/>
    <w:rsid w:val="00197279"/>
    <w:rsid w:val="00197D08"/>
    <w:rsid w:val="00197F43"/>
    <w:rsid w:val="001A020D"/>
    <w:rsid w:val="001A06A1"/>
    <w:rsid w:val="001A0D88"/>
    <w:rsid w:val="001A1691"/>
    <w:rsid w:val="001A191C"/>
    <w:rsid w:val="001A1E46"/>
    <w:rsid w:val="001A25EC"/>
    <w:rsid w:val="001A26E6"/>
    <w:rsid w:val="001A3986"/>
    <w:rsid w:val="001A3D42"/>
    <w:rsid w:val="001A3DD1"/>
    <w:rsid w:val="001A5230"/>
    <w:rsid w:val="001A5777"/>
    <w:rsid w:val="001A6024"/>
    <w:rsid w:val="001A64BC"/>
    <w:rsid w:val="001A76FA"/>
    <w:rsid w:val="001B058F"/>
    <w:rsid w:val="001B12F3"/>
    <w:rsid w:val="001B2402"/>
    <w:rsid w:val="001B24C1"/>
    <w:rsid w:val="001B26CD"/>
    <w:rsid w:val="001B277B"/>
    <w:rsid w:val="001B292F"/>
    <w:rsid w:val="001B454C"/>
    <w:rsid w:val="001B61FA"/>
    <w:rsid w:val="001B71A3"/>
    <w:rsid w:val="001B751C"/>
    <w:rsid w:val="001B75B4"/>
    <w:rsid w:val="001C0822"/>
    <w:rsid w:val="001C09D0"/>
    <w:rsid w:val="001C289B"/>
    <w:rsid w:val="001C2D3D"/>
    <w:rsid w:val="001C2D9C"/>
    <w:rsid w:val="001C2E90"/>
    <w:rsid w:val="001C327C"/>
    <w:rsid w:val="001C39D1"/>
    <w:rsid w:val="001C3CE5"/>
    <w:rsid w:val="001C4074"/>
    <w:rsid w:val="001C5814"/>
    <w:rsid w:val="001C6EBB"/>
    <w:rsid w:val="001C757A"/>
    <w:rsid w:val="001C7A7B"/>
    <w:rsid w:val="001D0023"/>
    <w:rsid w:val="001D22D6"/>
    <w:rsid w:val="001D24AD"/>
    <w:rsid w:val="001D2D46"/>
    <w:rsid w:val="001D39E0"/>
    <w:rsid w:val="001D3A67"/>
    <w:rsid w:val="001D3E39"/>
    <w:rsid w:val="001D3E8B"/>
    <w:rsid w:val="001D46E6"/>
    <w:rsid w:val="001D4869"/>
    <w:rsid w:val="001D6229"/>
    <w:rsid w:val="001D7BBD"/>
    <w:rsid w:val="001E00E6"/>
    <w:rsid w:val="001E06FA"/>
    <w:rsid w:val="001E1141"/>
    <w:rsid w:val="001E13D1"/>
    <w:rsid w:val="001E173A"/>
    <w:rsid w:val="001E1798"/>
    <w:rsid w:val="001E1CB8"/>
    <w:rsid w:val="001E209F"/>
    <w:rsid w:val="001E22C2"/>
    <w:rsid w:val="001E23EB"/>
    <w:rsid w:val="001E2AF1"/>
    <w:rsid w:val="001E31C4"/>
    <w:rsid w:val="001E33F3"/>
    <w:rsid w:val="001E38D2"/>
    <w:rsid w:val="001E3C5F"/>
    <w:rsid w:val="001E6440"/>
    <w:rsid w:val="001E64F5"/>
    <w:rsid w:val="001E7057"/>
    <w:rsid w:val="001F0DEC"/>
    <w:rsid w:val="001F102D"/>
    <w:rsid w:val="001F1215"/>
    <w:rsid w:val="001F15B4"/>
    <w:rsid w:val="001F18A9"/>
    <w:rsid w:val="001F2086"/>
    <w:rsid w:val="001F2264"/>
    <w:rsid w:val="001F226B"/>
    <w:rsid w:val="001F2E0E"/>
    <w:rsid w:val="001F3B2A"/>
    <w:rsid w:val="001F4095"/>
    <w:rsid w:val="001F41B7"/>
    <w:rsid w:val="001F4672"/>
    <w:rsid w:val="001F6F7B"/>
    <w:rsid w:val="002003DD"/>
    <w:rsid w:val="002020CD"/>
    <w:rsid w:val="002026D4"/>
    <w:rsid w:val="00203340"/>
    <w:rsid w:val="00203E9A"/>
    <w:rsid w:val="00203F18"/>
    <w:rsid w:val="00204CC1"/>
    <w:rsid w:val="002057A7"/>
    <w:rsid w:val="00207629"/>
    <w:rsid w:val="00207911"/>
    <w:rsid w:val="00207D6B"/>
    <w:rsid w:val="00211E66"/>
    <w:rsid w:val="0021241F"/>
    <w:rsid w:val="00212962"/>
    <w:rsid w:val="00212A35"/>
    <w:rsid w:val="00212A47"/>
    <w:rsid w:val="00212D31"/>
    <w:rsid w:val="00214387"/>
    <w:rsid w:val="002147E8"/>
    <w:rsid w:val="0021488E"/>
    <w:rsid w:val="00214971"/>
    <w:rsid w:val="00214B8C"/>
    <w:rsid w:val="002150B6"/>
    <w:rsid w:val="0021733E"/>
    <w:rsid w:val="00217F24"/>
    <w:rsid w:val="002216E6"/>
    <w:rsid w:val="00221E37"/>
    <w:rsid w:val="0022224E"/>
    <w:rsid w:val="00222C92"/>
    <w:rsid w:val="00223373"/>
    <w:rsid w:val="002236A9"/>
    <w:rsid w:val="002239FB"/>
    <w:rsid w:val="00223D20"/>
    <w:rsid w:val="002246E9"/>
    <w:rsid w:val="00224E93"/>
    <w:rsid w:val="00224F0F"/>
    <w:rsid w:val="002265AF"/>
    <w:rsid w:val="0022736D"/>
    <w:rsid w:val="0022740F"/>
    <w:rsid w:val="0023107D"/>
    <w:rsid w:val="00231550"/>
    <w:rsid w:val="00231A69"/>
    <w:rsid w:val="00231DE0"/>
    <w:rsid w:val="002321F7"/>
    <w:rsid w:val="0023247C"/>
    <w:rsid w:val="002325F7"/>
    <w:rsid w:val="0023333A"/>
    <w:rsid w:val="002342AB"/>
    <w:rsid w:val="0023437B"/>
    <w:rsid w:val="00234D33"/>
    <w:rsid w:val="00234F7F"/>
    <w:rsid w:val="00235BB6"/>
    <w:rsid w:val="00237416"/>
    <w:rsid w:val="002400A5"/>
    <w:rsid w:val="0024067F"/>
    <w:rsid w:val="00240DE5"/>
    <w:rsid w:val="00241C74"/>
    <w:rsid w:val="002426D7"/>
    <w:rsid w:val="002435B9"/>
    <w:rsid w:val="00243A8B"/>
    <w:rsid w:val="00243EAD"/>
    <w:rsid w:val="002447C7"/>
    <w:rsid w:val="002449A3"/>
    <w:rsid w:val="00244B58"/>
    <w:rsid w:val="00245264"/>
    <w:rsid w:val="00246566"/>
    <w:rsid w:val="00246952"/>
    <w:rsid w:val="002474D7"/>
    <w:rsid w:val="00247751"/>
    <w:rsid w:val="00247865"/>
    <w:rsid w:val="00247C27"/>
    <w:rsid w:val="00247D3D"/>
    <w:rsid w:val="00247E03"/>
    <w:rsid w:val="00247FD1"/>
    <w:rsid w:val="002527F0"/>
    <w:rsid w:val="00252CAF"/>
    <w:rsid w:val="00252DE3"/>
    <w:rsid w:val="002530B1"/>
    <w:rsid w:val="002531B2"/>
    <w:rsid w:val="00254916"/>
    <w:rsid w:val="00254AFE"/>
    <w:rsid w:val="00254F10"/>
    <w:rsid w:val="00255DB6"/>
    <w:rsid w:val="00257614"/>
    <w:rsid w:val="0026020A"/>
    <w:rsid w:val="00261624"/>
    <w:rsid w:val="002623B4"/>
    <w:rsid w:val="00262691"/>
    <w:rsid w:val="0026387F"/>
    <w:rsid w:val="00263F64"/>
    <w:rsid w:val="0026427A"/>
    <w:rsid w:val="0026531C"/>
    <w:rsid w:val="00265D97"/>
    <w:rsid w:val="00266529"/>
    <w:rsid w:val="00270978"/>
    <w:rsid w:val="00271009"/>
    <w:rsid w:val="00271102"/>
    <w:rsid w:val="00271407"/>
    <w:rsid w:val="00271EDB"/>
    <w:rsid w:val="00272029"/>
    <w:rsid w:val="002722BB"/>
    <w:rsid w:val="0027297C"/>
    <w:rsid w:val="00272AA7"/>
    <w:rsid w:val="0027333E"/>
    <w:rsid w:val="00273415"/>
    <w:rsid w:val="00273830"/>
    <w:rsid w:val="00274722"/>
    <w:rsid w:val="002747FC"/>
    <w:rsid w:val="00274E0F"/>
    <w:rsid w:val="00275366"/>
    <w:rsid w:val="00275601"/>
    <w:rsid w:val="00276F0D"/>
    <w:rsid w:val="002773A6"/>
    <w:rsid w:val="00280628"/>
    <w:rsid w:val="00280FEB"/>
    <w:rsid w:val="00282616"/>
    <w:rsid w:val="00282966"/>
    <w:rsid w:val="002851A0"/>
    <w:rsid w:val="0028553B"/>
    <w:rsid w:val="00285C83"/>
    <w:rsid w:val="00286890"/>
    <w:rsid w:val="00286DA3"/>
    <w:rsid w:val="00286DA6"/>
    <w:rsid w:val="00287E2E"/>
    <w:rsid w:val="002906DD"/>
    <w:rsid w:val="002907DB"/>
    <w:rsid w:val="002910A6"/>
    <w:rsid w:val="00292663"/>
    <w:rsid w:val="002929BB"/>
    <w:rsid w:val="00292F39"/>
    <w:rsid w:val="00293442"/>
    <w:rsid w:val="00293586"/>
    <w:rsid w:val="00293CB8"/>
    <w:rsid w:val="00293CCA"/>
    <w:rsid w:val="0029454D"/>
    <w:rsid w:val="00295AC6"/>
    <w:rsid w:val="00296933"/>
    <w:rsid w:val="00296CF2"/>
    <w:rsid w:val="002979CB"/>
    <w:rsid w:val="002A0AC0"/>
    <w:rsid w:val="002A0EAD"/>
    <w:rsid w:val="002A2539"/>
    <w:rsid w:val="002A264B"/>
    <w:rsid w:val="002A26CF"/>
    <w:rsid w:val="002A2AD9"/>
    <w:rsid w:val="002A2EE4"/>
    <w:rsid w:val="002A320F"/>
    <w:rsid w:val="002A3939"/>
    <w:rsid w:val="002A3A12"/>
    <w:rsid w:val="002A3D98"/>
    <w:rsid w:val="002A4B59"/>
    <w:rsid w:val="002A66E5"/>
    <w:rsid w:val="002A6B5E"/>
    <w:rsid w:val="002A7713"/>
    <w:rsid w:val="002A7A1D"/>
    <w:rsid w:val="002B07EA"/>
    <w:rsid w:val="002B29DE"/>
    <w:rsid w:val="002B2F92"/>
    <w:rsid w:val="002B33F0"/>
    <w:rsid w:val="002B39F8"/>
    <w:rsid w:val="002B3E64"/>
    <w:rsid w:val="002B40ED"/>
    <w:rsid w:val="002B4698"/>
    <w:rsid w:val="002B51FB"/>
    <w:rsid w:val="002B5611"/>
    <w:rsid w:val="002B5C1C"/>
    <w:rsid w:val="002B6844"/>
    <w:rsid w:val="002B68D7"/>
    <w:rsid w:val="002B6A85"/>
    <w:rsid w:val="002B7F05"/>
    <w:rsid w:val="002B7F3F"/>
    <w:rsid w:val="002C0CCF"/>
    <w:rsid w:val="002C1AE4"/>
    <w:rsid w:val="002C209A"/>
    <w:rsid w:val="002C26EA"/>
    <w:rsid w:val="002C2E0E"/>
    <w:rsid w:val="002C3194"/>
    <w:rsid w:val="002C346B"/>
    <w:rsid w:val="002C3585"/>
    <w:rsid w:val="002C4277"/>
    <w:rsid w:val="002C489B"/>
    <w:rsid w:val="002C55E1"/>
    <w:rsid w:val="002C65B5"/>
    <w:rsid w:val="002C7F5D"/>
    <w:rsid w:val="002D0254"/>
    <w:rsid w:val="002D0256"/>
    <w:rsid w:val="002D0E3C"/>
    <w:rsid w:val="002D128F"/>
    <w:rsid w:val="002D15E4"/>
    <w:rsid w:val="002D1D6C"/>
    <w:rsid w:val="002D2DAA"/>
    <w:rsid w:val="002D3004"/>
    <w:rsid w:val="002D3090"/>
    <w:rsid w:val="002D3173"/>
    <w:rsid w:val="002D3700"/>
    <w:rsid w:val="002D3E39"/>
    <w:rsid w:val="002D49B2"/>
    <w:rsid w:val="002D4DD7"/>
    <w:rsid w:val="002D54BD"/>
    <w:rsid w:val="002D5969"/>
    <w:rsid w:val="002D596C"/>
    <w:rsid w:val="002D5BE1"/>
    <w:rsid w:val="002D6C6A"/>
    <w:rsid w:val="002D6EF1"/>
    <w:rsid w:val="002D7AB3"/>
    <w:rsid w:val="002D7E5F"/>
    <w:rsid w:val="002D7FB0"/>
    <w:rsid w:val="002E081D"/>
    <w:rsid w:val="002E0E62"/>
    <w:rsid w:val="002E103F"/>
    <w:rsid w:val="002E117C"/>
    <w:rsid w:val="002E2473"/>
    <w:rsid w:val="002E32FC"/>
    <w:rsid w:val="002E5992"/>
    <w:rsid w:val="002E6627"/>
    <w:rsid w:val="002E74BC"/>
    <w:rsid w:val="002E7513"/>
    <w:rsid w:val="002E7BD1"/>
    <w:rsid w:val="002F27BC"/>
    <w:rsid w:val="002F2ABF"/>
    <w:rsid w:val="002F3135"/>
    <w:rsid w:val="002F3269"/>
    <w:rsid w:val="002F34E5"/>
    <w:rsid w:val="002F36A7"/>
    <w:rsid w:val="002F37F7"/>
    <w:rsid w:val="002F4246"/>
    <w:rsid w:val="002F4631"/>
    <w:rsid w:val="002F478C"/>
    <w:rsid w:val="002F4AF3"/>
    <w:rsid w:val="002F7134"/>
    <w:rsid w:val="00300EE7"/>
    <w:rsid w:val="003018CF"/>
    <w:rsid w:val="003023B9"/>
    <w:rsid w:val="00302836"/>
    <w:rsid w:val="003030D5"/>
    <w:rsid w:val="00303386"/>
    <w:rsid w:val="0030389B"/>
    <w:rsid w:val="00303C43"/>
    <w:rsid w:val="003040AC"/>
    <w:rsid w:val="0030464C"/>
    <w:rsid w:val="00306C09"/>
    <w:rsid w:val="00306E67"/>
    <w:rsid w:val="003071FA"/>
    <w:rsid w:val="003077F8"/>
    <w:rsid w:val="00310CEB"/>
    <w:rsid w:val="0031161F"/>
    <w:rsid w:val="0031169D"/>
    <w:rsid w:val="003116CD"/>
    <w:rsid w:val="0031247F"/>
    <w:rsid w:val="00313037"/>
    <w:rsid w:val="00313341"/>
    <w:rsid w:val="003157E1"/>
    <w:rsid w:val="00315EF4"/>
    <w:rsid w:val="00317350"/>
    <w:rsid w:val="00317485"/>
    <w:rsid w:val="00317E54"/>
    <w:rsid w:val="003200CF"/>
    <w:rsid w:val="003201AE"/>
    <w:rsid w:val="003205E0"/>
    <w:rsid w:val="003212A4"/>
    <w:rsid w:val="0032211A"/>
    <w:rsid w:val="00323FF6"/>
    <w:rsid w:val="00324D27"/>
    <w:rsid w:val="00324D80"/>
    <w:rsid w:val="00325BFB"/>
    <w:rsid w:val="00326216"/>
    <w:rsid w:val="00326A3B"/>
    <w:rsid w:val="00327B72"/>
    <w:rsid w:val="00327F0C"/>
    <w:rsid w:val="003303D3"/>
    <w:rsid w:val="00330FAF"/>
    <w:rsid w:val="00331F60"/>
    <w:rsid w:val="003320AD"/>
    <w:rsid w:val="003320E7"/>
    <w:rsid w:val="003322E0"/>
    <w:rsid w:val="003326E0"/>
    <w:rsid w:val="003329FA"/>
    <w:rsid w:val="0033415A"/>
    <w:rsid w:val="0033554C"/>
    <w:rsid w:val="00335D87"/>
    <w:rsid w:val="00336A7A"/>
    <w:rsid w:val="00336EDC"/>
    <w:rsid w:val="00340882"/>
    <w:rsid w:val="00340DE0"/>
    <w:rsid w:val="003427FE"/>
    <w:rsid w:val="00342C65"/>
    <w:rsid w:val="00342D7C"/>
    <w:rsid w:val="0034336F"/>
    <w:rsid w:val="00344D99"/>
    <w:rsid w:val="0035054A"/>
    <w:rsid w:val="00350B31"/>
    <w:rsid w:val="00351B0D"/>
    <w:rsid w:val="00351E20"/>
    <w:rsid w:val="003534D3"/>
    <w:rsid w:val="00353862"/>
    <w:rsid w:val="003546F4"/>
    <w:rsid w:val="00354B68"/>
    <w:rsid w:val="003556AA"/>
    <w:rsid w:val="00355AC2"/>
    <w:rsid w:val="00355B49"/>
    <w:rsid w:val="00356B3B"/>
    <w:rsid w:val="00356FB3"/>
    <w:rsid w:val="003572B2"/>
    <w:rsid w:val="003576E5"/>
    <w:rsid w:val="00357CBC"/>
    <w:rsid w:val="00357F14"/>
    <w:rsid w:val="00360697"/>
    <w:rsid w:val="00360733"/>
    <w:rsid w:val="00360817"/>
    <w:rsid w:val="00360A9F"/>
    <w:rsid w:val="003610DC"/>
    <w:rsid w:val="00361303"/>
    <w:rsid w:val="00362500"/>
    <w:rsid w:val="00362EB2"/>
    <w:rsid w:val="00363525"/>
    <w:rsid w:val="00363701"/>
    <w:rsid w:val="00363860"/>
    <w:rsid w:val="00363DFE"/>
    <w:rsid w:val="00364865"/>
    <w:rsid w:val="003649B7"/>
    <w:rsid w:val="00366D5A"/>
    <w:rsid w:val="0036795C"/>
    <w:rsid w:val="0037023E"/>
    <w:rsid w:val="003702AD"/>
    <w:rsid w:val="00370805"/>
    <w:rsid w:val="0037127B"/>
    <w:rsid w:val="00372734"/>
    <w:rsid w:val="00372C84"/>
    <w:rsid w:val="00373083"/>
    <w:rsid w:val="00373644"/>
    <w:rsid w:val="00373722"/>
    <w:rsid w:val="003740E3"/>
    <w:rsid w:val="003741B2"/>
    <w:rsid w:val="00375500"/>
    <w:rsid w:val="00376879"/>
    <w:rsid w:val="003770BB"/>
    <w:rsid w:val="00377F70"/>
    <w:rsid w:val="003808BF"/>
    <w:rsid w:val="00381178"/>
    <w:rsid w:val="003811A6"/>
    <w:rsid w:val="00381325"/>
    <w:rsid w:val="00381752"/>
    <w:rsid w:val="00381866"/>
    <w:rsid w:val="00381913"/>
    <w:rsid w:val="00381E2C"/>
    <w:rsid w:val="00381F36"/>
    <w:rsid w:val="00382E41"/>
    <w:rsid w:val="0038380D"/>
    <w:rsid w:val="00383C2C"/>
    <w:rsid w:val="00384250"/>
    <w:rsid w:val="00384C13"/>
    <w:rsid w:val="00385271"/>
    <w:rsid w:val="0038563C"/>
    <w:rsid w:val="00385A56"/>
    <w:rsid w:val="00385B99"/>
    <w:rsid w:val="00385ECA"/>
    <w:rsid w:val="00386FD4"/>
    <w:rsid w:val="00390130"/>
    <w:rsid w:val="003902CA"/>
    <w:rsid w:val="003907B2"/>
    <w:rsid w:val="00391047"/>
    <w:rsid w:val="0039130A"/>
    <w:rsid w:val="00391BC9"/>
    <w:rsid w:val="003922A9"/>
    <w:rsid w:val="003922EA"/>
    <w:rsid w:val="003923CA"/>
    <w:rsid w:val="003925F2"/>
    <w:rsid w:val="00393022"/>
    <w:rsid w:val="00393187"/>
    <w:rsid w:val="00393559"/>
    <w:rsid w:val="0039468A"/>
    <w:rsid w:val="003952D8"/>
    <w:rsid w:val="00395E3E"/>
    <w:rsid w:val="003A24CB"/>
    <w:rsid w:val="003A2BE2"/>
    <w:rsid w:val="003A3065"/>
    <w:rsid w:val="003A378C"/>
    <w:rsid w:val="003A37B4"/>
    <w:rsid w:val="003A3DA2"/>
    <w:rsid w:val="003A4FBF"/>
    <w:rsid w:val="003A5E96"/>
    <w:rsid w:val="003A6152"/>
    <w:rsid w:val="003A6BC1"/>
    <w:rsid w:val="003A735A"/>
    <w:rsid w:val="003B16F2"/>
    <w:rsid w:val="003B2494"/>
    <w:rsid w:val="003B2B48"/>
    <w:rsid w:val="003B3076"/>
    <w:rsid w:val="003B37A3"/>
    <w:rsid w:val="003B40F4"/>
    <w:rsid w:val="003B430A"/>
    <w:rsid w:val="003B5FCD"/>
    <w:rsid w:val="003B6352"/>
    <w:rsid w:val="003B7275"/>
    <w:rsid w:val="003B769F"/>
    <w:rsid w:val="003B78D8"/>
    <w:rsid w:val="003C05AA"/>
    <w:rsid w:val="003C0E83"/>
    <w:rsid w:val="003C1528"/>
    <w:rsid w:val="003C2E7E"/>
    <w:rsid w:val="003C3103"/>
    <w:rsid w:val="003C4189"/>
    <w:rsid w:val="003C48AA"/>
    <w:rsid w:val="003C5AC2"/>
    <w:rsid w:val="003C5D2E"/>
    <w:rsid w:val="003C6FE1"/>
    <w:rsid w:val="003C7164"/>
    <w:rsid w:val="003C73D0"/>
    <w:rsid w:val="003C7401"/>
    <w:rsid w:val="003C7AF7"/>
    <w:rsid w:val="003D0CB7"/>
    <w:rsid w:val="003D1921"/>
    <w:rsid w:val="003D1A7B"/>
    <w:rsid w:val="003D28B7"/>
    <w:rsid w:val="003D2A8D"/>
    <w:rsid w:val="003D2B31"/>
    <w:rsid w:val="003D35C7"/>
    <w:rsid w:val="003D4279"/>
    <w:rsid w:val="003D48B0"/>
    <w:rsid w:val="003D669D"/>
    <w:rsid w:val="003D6960"/>
    <w:rsid w:val="003D70B4"/>
    <w:rsid w:val="003D7789"/>
    <w:rsid w:val="003D7837"/>
    <w:rsid w:val="003D7A6F"/>
    <w:rsid w:val="003E0512"/>
    <w:rsid w:val="003E07F1"/>
    <w:rsid w:val="003E1655"/>
    <w:rsid w:val="003E201E"/>
    <w:rsid w:val="003E20D1"/>
    <w:rsid w:val="003E37AE"/>
    <w:rsid w:val="003E39EA"/>
    <w:rsid w:val="003E3C5C"/>
    <w:rsid w:val="003E3CE7"/>
    <w:rsid w:val="003E41C3"/>
    <w:rsid w:val="003E431C"/>
    <w:rsid w:val="003E44FA"/>
    <w:rsid w:val="003E4961"/>
    <w:rsid w:val="003E52A0"/>
    <w:rsid w:val="003E6211"/>
    <w:rsid w:val="003E6B8A"/>
    <w:rsid w:val="003E6DCB"/>
    <w:rsid w:val="003E6FAE"/>
    <w:rsid w:val="003E7568"/>
    <w:rsid w:val="003F10AC"/>
    <w:rsid w:val="003F11A0"/>
    <w:rsid w:val="003F13E1"/>
    <w:rsid w:val="003F2A10"/>
    <w:rsid w:val="003F3476"/>
    <w:rsid w:val="003F3D97"/>
    <w:rsid w:val="003F4467"/>
    <w:rsid w:val="003F47F7"/>
    <w:rsid w:val="003F553D"/>
    <w:rsid w:val="003F702F"/>
    <w:rsid w:val="003F72D7"/>
    <w:rsid w:val="003F7476"/>
    <w:rsid w:val="004001AD"/>
    <w:rsid w:val="00400289"/>
    <w:rsid w:val="004009F0"/>
    <w:rsid w:val="00400B9F"/>
    <w:rsid w:val="00400C81"/>
    <w:rsid w:val="0040210E"/>
    <w:rsid w:val="00402114"/>
    <w:rsid w:val="0040243A"/>
    <w:rsid w:val="004029CF"/>
    <w:rsid w:val="00402DDF"/>
    <w:rsid w:val="0040334C"/>
    <w:rsid w:val="00403934"/>
    <w:rsid w:val="00403CB1"/>
    <w:rsid w:val="00404020"/>
    <w:rsid w:val="004049DA"/>
    <w:rsid w:val="00404EEE"/>
    <w:rsid w:val="00404FE3"/>
    <w:rsid w:val="00405039"/>
    <w:rsid w:val="00405914"/>
    <w:rsid w:val="00405DE9"/>
    <w:rsid w:val="00406A39"/>
    <w:rsid w:val="004101C1"/>
    <w:rsid w:val="004109C6"/>
    <w:rsid w:val="00410F92"/>
    <w:rsid w:val="00411299"/>
    <w:rsid w:val="004117B6"/>
    <w:rsid w:val="00411C21"/>
    <w:rsid w:val="00411C7B"/>
    <w:rsid w:val="004126C9"/>
    <w:rsid w:val="004140F7"/>
    <w:rsid w:val="004141AE"/>
    <w:rsid w:val="004143F3"/>
    <w:rsid w:val="00414CF3"/>
    <w:rsid w:val="0041583A"/>
    <w:rsid w:val="00416310"/>
    <w:rsid w:val="004164EC"/>
    <w:rsid w:val="0042024A"/>
    <w:rsid w:val="00420781"/>
    <w:rsid w:val="004208BF"/>
    <w:rsid w:val="00420A06"/>
    <w:rsid w:val="00420E1B"/>
    <w:rsid w:val="00420F4C"/>
    <w:rsid w:val="00421A33"/>
    <w:rsid w:val="004221AB"/>
    <w:rsid w:val="00422E13"/>
    <w:rsid w:val="00423212"/>
    <w:rsid w:val="004237A8"/>
    <w:rsid w:val="00425851"/>
    <w:rsid w:val="0042603E"/>
    <w:rsid w:val="00426207"/>
    <w:rsid w:val="004263A8"/>
    <w:rsid w:val="00427800"/>
    <w:rsid w:val="00427A67"/>
    <w:rsid w:val="00427FEE"/>
    <w:rsid w:val="00430507"/>
    <w:rsid w:val="00430598"/>
    <w:rsid w:val="004305E2"/>
    <w:rsid w:val="004314AA"/>
    <w:rsid w:val="004314DB"/>
    <w:rsid w:val="004328FA"/>
    <w:rsid w:val="00432E28"/>
    <w:rsid w:val="004334EA"/>
    <w:rsid w:val="004335B3"/>
    <w:rsid w:val="00433FE0"/>
    <w:rsid w:val="00434F45"/>
    <w:rsid w:val="00435631"/>
    <w:rsid w:val="00437ED2"/>
    <w:rsid w:val="00440BD4"/>
    <w:rsid w:val="00441125"/>
    <w:rsid w:val="00441340"/>
    <w:rsid w:val="00441587"/>
    <w:rsid w:val="004415D1"/>
    <w:rsid w:val="00441A72"/>
    <w:rsid w:val="004433DD"/>
    <w:rsid w:val="00443514"/>
    <w:rsid w:val="00444E17"/>
    <w:rsid w:val="00444ED1"/>
    <w:rsid w:val="00445906"/>
    <w:rsid w:val="00446671"/>
    <w:rsid w:val="004467B6"/>
    <w:rsid w:val="00446A76"/>
    <w:rsid w:val="00447E09"/>
    <w:rsid w:val="00450216"/>
    <w:rsid w:val="00450635"/>
    <w:rsid w:val="00450803"/>
    <w:rsid w:val="00451254"/>
    <w:rsid w:val="004512F3"/>
    <w:rsid w:val="00451918"/>
    <w:rsid w:val="00451E50"/>
    <w:rsid w:val="0045273C"/>
    <w:rsid w:val="004534AB"/>
    <w:rsid w:val="00453F64"/>
    <w:rsid w:val="0045493E"/>
    <w:rsid w:val="004551B3"/>
    <w:rsid w:val="00455D90"/>
    <w:rsid w:val="004570B0"/>
    <w:rsid w:val="00457686"/>
    <w:rsid w:val="00460E1B"/>
    <w:rsid w:val="0046215B"/>
    <w:rsid w:val="004623AA"/>
    <w:rsid w:val="0046273C"/>
    <w:rsid w:val="0046277B"/>
    <w:rsid w:val="00463774"/>
    <w:rsid w:val="00465856"/>
    <w:rsid w:val="004666A5"/>
    <w:rsid w:val="00466E04"/>
    <w:rsid w:val="004675FC"/>
    <w:rsid w:val="00467E56"/>
    <w:rsid w:val="004701B6"/>
    <w:rsid w:val="0047021F"/>
    <w:rsid w:val="0047060A"/>
    <w:rsid w:val="00470C98"/>
    <w:rsid w:val="004719FA"/>
    <w:rsid w:val="0047239C"/>
    <w:rsid w:val="0047260A"/>
    <w:rsid w:val="0047265B"/>
    <w:rsid w:val="0047325D"/>
    <w:rsid w:val="0047405A"/>
    <w:rsid w:val="0047445E"/>
    <w:rsid w:val="004746D9"/>
    <w:rsid w:val="004750BA"/>
    <w:rsid w:val="00476AED"/>
    <w:rsid w:val="004773FB"/>
    <w:rsid w:val="00477915"/>
    <w:rsid w:val="00480AA5"/>
    <w:rsid w:val="0048154B"/>
    <w:rsid w:val="004818EF"/>
    <w:rsid w:val="00481B31"/>
    <w:rsid w:val="00481D87"/>
    <w:rsid w:val="00482434"/>
    <w:rsid w:val="00484291"/>
    <w:rsid w:val="004851C3"/>
    <w:rsid w:val="00485BFC"/>
    <w:rsid w:val="00485CDD"/>
    <w:rsid w:val="00485EA5"/>
    <w:rsid w:val="00490981"/>
    <w:rsid w:val="0049118A"/>
    <w:rsid w:val="00491387"/>
    <w:rsid w:val="0049183C"/>
    <w:rsid w:val="0049212C"/>
    <w:rsid w:val="00494D53"/>
    <w:rsid w:val="00495382"/>
    <w:rsid w:val="00495BA8"/>
    <w:rsid w:val="004963DF"/>
    <w:rsid w:val="00496523"/>
    <w:rsid w:val="00496A2E"/>
    <w:rsid w:val="00497D75"/>
    <w:rsid w:val="004A0EDC"/>
    <w:rsid w:val="004A116E"/>
    <w:rsid w:val="004A144F"/>
    <w:rsid w:val="004A1536"/>
    <w:rsid w:val="004A1635"/>
    <w:rsid w:val="004A1A1B"/>
    <w:rsid w:val="004A1CEE"/>
    <w:rsid w:val="004A277C"/>
    <w:rsid w:val="004A2CEC"/>
    <w:rsid w:val="004A2ED2"/>
    <w:rsid w:val="004A2EF7"/>
    <w:rsid w:val="004A4EB4"/>
    <w:rsid w:val="004A52FE"/>
    <w:rsid w:val="004A5577"/>
    <w:rsid w:val="004A5789"/>
    <w:rsid w:val="004A5AEC"/>
    <w:rsid w:val="004A69A6"/>
    <w:rsid w:val="004B0F4E"/>
    <w:rsid w:val="004B1039"/>
    <w:rsid w:val="004B11AD"/>
    <w:rsid w:val="004B2CA2"/>
    <w:rsid w:val="004B2D0E"/>
    <w:rsid w:val="004B37BE"/>
    <w:rsid w:val="004B3AB6"/>
    <w:rsid w:val="004B43A2"/>
    <w:rsid w:val="004B4CF3"/>
    <w:rsid w:val="004B534A"/>
    <w:rsid w:val="004B695A"/>
    <w:rsid w:val="004B6B03"/>
    <w:rsid w:val="004B6D50"/>
    <w:rsid w:val="004B779C"/>
    <w:rsid w:val="004B7A67"/>
    <w:rsid w:val="004C05B9"/>
    <w:rsid w:val="004C0D43"/>
    <w:rsid w:val="004C0F23"/>
    <w:rsid w:val="004C11E8"/>
    <w:rsid w:val="004C1E8D"/>
    <w:rsid w:val="004C1EF0"/>
    <w:rsid w:val="004C329C"/>
    <w:rsid w:val="004C3433"/>
    <w:rsid w:val="004C3CEB"/>
    <w:rsid w:val="004C3D5B"/>
    <w:rsid w:val="004C3FE3"/>
    <w:rsid w:val="004C4070"/>
    <w:rsid w:val="004C425B"/>
    <w:rsid w:val="004C7235"/>
    <w:rsid w:val="004D0CE7"/>
    <w:rsid w:val="004D184A"/>
    <w:rsid w:val="004D1E94"/>
    <w:rsid w:val="004D260E"/>
    <w:rsid w:val="004D2C77"/>
    <w:rsid w:val="004D3BEC"/>
    <w:rsid w:val="004D4613"/>
    <w:rsid w:val="004D5724"/>
    <w:rsid w:val="004D65E8"/>
    <w:rsid w:val="004D6E04"/>
    <w:rsid w:val="004D6F04"/>
    <w:rsid w:val="004D7A76"/>
    <w:rsid w:val="004D7FEF"/>
    <w:rsid w:val="004E007C"/>
    <w:rsid w:val="004E0978"/>
    <w:rsid w:val="004E0A4E"/>
    <w:rsid w:val="004E0BFC"/>
    <w:rsid w:val="004E10BA"/>
    <w:rsid w:val="004E18AF"/>
    <w:rsid w:val="004E2442"/>
    <w:rsid w:val="004E39A1"/>
    <w:rsid w:val="004E6DCD"/>
    <w:rsid w:val="004F0330"/>
    <w:rsid w:val="004F083B"/>
    <w:rsid w:val="004F0B23"/>
    <w:rsid w:val="004F0E38"/>
    <w:rsid w:val="004F1A49"/>
    <w:rsid w:val="004F1B4F"/>
    <w:rsid w:val="004F38E5"/>
    <w:rsid w:val="004F3CC5"/>
    <w:rsid w:val="004F409A"/>
    <w:rsid w:val="004F481B"/>
    <w:rsid w:val="004F4978"/>
    <w:rsid w:val="004F4E25"/>
    <w:rsid w:val="004F522E"/>
    <w:rsid w:val="004F5540"/>
    <w:rsid w:val="004F589D"/>
    <w:rsid w:val="004F5B8B"/>
    <w:rsid w:val="004F67BE"/>
    <w:rsid w:val="004F6D9B"/>
    <w:rsid w:val="004F7C0B"/>
    <w:rsid w:val="004F7EEE"/>
    <w:rsid w:val="00500C20"/>
    <w:rsid w:val="00501CBB"/>
    <w:rsid w:val="0050232B"/>
    <w:rsid w:val="00502B5F"/>
    <w:rsid w:val="005032C1"/>
    <w:rsid w:val="0050394C"/>
    <w:rsid w:val="00503E2A"/>
    <w:rsid w:val="00504A53"/>
    <w:rsid w:val="00504FFF"/>
    <w:rsid w:val="005054E8"/>
    <w:rsid w:val="005058A5"/>
    <w:rsid w:val="00505B46"/>
    <w:rsid w:val="00506AF0"/>
    <w:rsid w:val="00506EB6"/>
    <w:rsid w:val="005105BB"/>
    <w:rsid w:val="00510834"/>
    <w:rsid w:val="00511AF4"/>
    <w:rsid w:val="00512B35"/>
    <w:rsid w:val="00513692"/>
    <w:rsid w:val="00515A29"/>
    <w:rsid w:val="00515F7A"/>
    <w:rsid w:val="00516023"/>
    <w:rsid w:val="00516333"/>
    <w:rsid w:val="00516BA5"/>
    <w:rsid w:val="00516D7B"/>
    <w:rsid w:val="00517158"/>
    <w:rsid w:val="005171C3"/>
    <w:rsid w:val="0051793D"/>
    <w:rsid w:val="00517BF0"/>
    <w:rsid w:val="00517CBF"/>
    <w:rsid w:val="00517D84"/>
    <w:rsid w:val="00520034"/>
    <w:rsid w:val="00520609"/>
    <w:rsid w:val="00520993"/>
    <w:rsid w:val="00520E84"/>
    <w:rsid w:val="0052122E"/>
    <w:rsid w:val="00521312"/>
    <w:rsid w:val="00521665"/>
    <w:rsid w:val="005219E2"/>
    <w:rsid w:val="00522833"/>
    <w:rsid w:val="00523482"/>
    <w:rsid w:val="005237E0"/>
    <w:rsid w:val="00523992"/>
    <w:rsid w:val="00523BA4"/>
    <w:rsid w:val="00524A57"/>
    <w:rsid w:val="00524F0C"/>
    <w:rsid w:val="00525EDB"/>
    <w:rsid w:val="00526AA8"/>
    <w:rsid w:val="00526B0F"/>
    <w:rsid w:val="00526C25"/>
    <w:rsid w:val="0052749A"/>
    <w:rsid w:val="00527D2F"/>
    <w:rsid w:val="00530731"/>
    <w:rsid w:val="00531187"/>
    <w:rsid w:val="005315C0"/>
    <w:rsid w:val="005315F2"/>
    <w:rsid w:val="00532C14"/>
    <w:rsid w:val="0053314B"/>
    <w:rsid w:val="00533C80"/>
    <w:rsid w:val="00533F17"/>
    <w:rsid w:val="00534DC9"/>
    <w:rsid w:val="00535085"/>
    <w:rsid w:val="00535E68"/>
    <w:rsid w:val="005362BF"/>
    <w:rsid w:val="00537703"/>
    <w:rsid w:val="00540105"/>
    <w:rsid w:val="00542045"/>
    <w:rsid w:val="00542F03"/>
    <w:rsid w:val="005430D1"/>
    <w:rsid w:val="00543BB0"/>
    <w:rsid w:val="00544434"/>
    <w:rsid w:val="00544640"/>
    <w:rsid w:val="0054497C"/>
    <w:rsid w:val="00546542"/>
    <w:rsid w:val="005465E2"/>
    <w:rsid w:val="00547137"/>
    <w:rsid w:val="00547186"/>
    <w:rsid w:val="00547271"/>
    <w:rsid w:val="00547C39"/>
    <w:rsid w:val="005514A3"/>
    <w:rsid w:val="00551BDD"/>
    <w:rsid w:val="00552076"/>
    <w:rsid w:val="00552693"/>
    <w:rsid w:val="00552836"/>
    <w:rsid w:val="00552B65"/>
    <w:rsid w:val="00554DDA"/>
    <w:rsid w:val="00555275"/>
    <w:rsid w:val="005559B4"/>
    <w:rsid w:val="0055674C"/>
    <w:rsid w:val="00556AD3"/>
    <w:rsid w:val="00557A83"/>
    <w:rsid w:val="00557ADD"/>
    <w:rsid w:val="00560C05"/>
    <w:rsid w:val="0056110F"/>
    <w:rsid w:val="00561B89"/>
    <w:rsid w:val="00561BFE"/>
    <w:rsid w:val="00561E0A"/>
    <w:rsid w:val="00562730"/>
    <w:rsid w:val="00563E9A"/>
    <w:rsid w:val="00563FAF"/>
    <w:rsid w:val="005657AF"/>
    <w:rsid w:val="0056626A"/>
    <w:rsid w:val="00566E56"/>
    <w:rsid w:val="0056744F"/>
    <w:rsid w:val="005702E7"/>
    <w:rsid w:val="00570BBC"/>
    <w:rsid w:val="0057226C"/>
    <w:rsid w:val="005723F1"/>
    <w:rsid w:val="0057262B"/>
    <w:rsid w:val="00573609"/>
    <w:rsid w:val="00573D01"/>
    <w:rsid w:val="00574275"/>
    <w:rsid w:val="005749F0"/>
    <w:rsid w:val="00576037"/>
    <w:rsid w:val="0057689F"/>
    <w:rsid w:val="00580798"/>
    <w:rsid w:val="00580D1E"/>
    <w:rsid w:val="00580DF7"/>
    <w:rsid w:val="00580E49"/>
    <w:rsid w:val="00580E98"/>
    <w:rsid w:val="00581781"/>
    <w:rsid w:val="00581976"/>
    <w:rsid w:val="005819AE"/>
    <w:rsid w:val="005825BE"/>
    <w:rsid w:val="00583003"/>
    <w:rsid w:val="0058305C"/>
    <w:rsid w:val="00583EB7"/>
    <w:rsid w:val="00584AF0"/>
    <w:rsid w:val="005856BB"/>
    <w:rsid w:val="00586314"/>
    <w:rsid w:val="00591027"/>
    <w:rsid w:val="005912C6"/>
    <w:rsid w:val="005914EB"/>
    <w:rsid w:val="005918FD"/>
    <w:rsid w:val="005920AC"/>
    <w:rsid w:val="00592475"/>
    <w:rsid w:val="00592816"/>
    <w:rsid w:val="00592A21"/>
    <w:rsid w:val="00593044"/>
    <w:rsid w:val="00593136"/>
    <w:rsid w:val="005937CF"/>
    <w:rsid w:val="0059419E"/>
    <w:rsid w:val="0059458F"/>
    <w:rsid w:val="005950A7"/>
    <w:rsid w:val="005953FA"/>
    <w:rsid w:val="005954C0"/>
    <w:rsid w:val="00595A66"/>
    <w:rsid w:val="00595D02"/>
    <w:rsid w:val="00595D6F"/>
    <w:rsid w:val="0059628E"/>
    <w:rsid w:val="00596CD5"/>
    <w:rsid w:val="00596F9F"/>
    <w:rsid w:val="0059728F"/>
    <w:rsid w:val="005A038E"/>
    <w:rsid w:val="005A044A"/>
    <w:rsid w:val="005A10E8"/>
    <w:rsid w:val="005A16A8"/>
    <w:rsid w:val="005A1C0A"/>
    <w:rsid w:val="005A1F27"/>
    <w:rsid w:val="005A2640"/>
    <w:rsid w:val="005A3654"/>
    <w:rsid w:val="005A4342"/>
    <w:rsid w:val="005A43FE"/>
    <w:rsid w:val="005A4DA7"/>
    <w:rsid w:val="005A4F27"/>
    <w:rsid w:val="005B073B"/>
    <w:rsid w:val="005B1694"/>
    <w:rsid w:val="005B23C3"/>
    <w:rsid w:val="005B2465"/>
    <w:rsid w:val="005B2661"/>
    <w:rsid w:val="005B3E3A"/>
    <w:rsid w:val="005B42D3"/>
    <w:rsid w:val="005B4A5F"/>
    <w:rsid w:val="005B4B68"/>
    <w:rsid w:val="005B541D"/>
    <w:rsid w:val="005B5BB8"/>
    <w:rsid w:val="005B6264"/>
    <w:rsid w:val="005C071B"/>
    <w:rsid w:val="005C15EF"/>
    <w:rsid w:val="005C1B88"/>
    <w:rsid w:val="005C21E4"/>
    <w:rsid w:val="005C2B83"/>
    <w:rsid w:val="005C3932"/>
    <w:rsid w:val="005C3EB3"/>
    <w:rsid w:val="005C4687"/>
    <w:rsid w:val="005C4D63"/>
    <w:rsid w:val="005C504D"/>
    <w:rsid w:val="005C59E8"/>
    <w:rsid w:val="005C5AD2"/>
    <w:rsid w:val="005C699B"/>
    <w:rsid w:val="005C748F"/>
    <w:rsid w:val="005C7602"/>
    <w:rsid w:val="005C778C"/>
    <w:rsid w:val="005C7CAA"/>
    <w:rsid w:val="005C7CDB"/>
    <w:rsid w:val="005D021C"/>
    <w:rsid w:val="005D0E89"/>
    <w:rsid w:val="005D1712"/>
    <w:rsid w:val="005D1B8F"/>
    <w:rsid w:val="005D1BFE"/>
    <w:rsid w:val="005D22E3"/>
    <w:rsid w:val="005D25B3"/>
    <w:rsid w:val="005D36FE"/>
    <w:rsid w:val="005D42D3"/>
    <w:rsid w:val="005D4BD5"/>
    <w:rsid w:val="005D60C6"/>
    <w:rsid w:val="005D6540"/>
    <w:rsid w:val="005E105D"/>
    <w:rsid w:val="005E1337"/>
    <w:rsid w:val="005E1378"/>
    <w:rsid w:val="005E1BD4"/>
    <w:rsid w:val="005E21CF"/>
    <w:rsid w:val="005E21E2"/>
    <w:rsid w:val="005E3170"/>
    <w:rsid w:val="005E33B5"/>
    <w:rsid w:val="005E37AA"/>
    <w:rsid w:val="005E4D4B"/>
    <w:rsid w:val="005E56AB"/>
    <w:rsid w:val="005E573C"/>
    <w:rsid w:val="005E5A6E"/>
    <w:rsid w:val="005E67CA"/>
    <w:rsid w:val="005E70E3"/>
    <w:rsid w:val="005F0852"/>
    <w:rsid w:val="005F09BB"/>
    <w:rsid w:val="005F165A"/>
    <w:rsid w:val="005F1870"/>
    <w:rsid w:val="005F3A67"/>
    <w:rsid w:val="005F447C"/>
    <w:rsid w:val="005F48A0"/>
    <w:rsid w:val="005F5D77"/>
    <w:rsid w:val="005F5DB6"/>
    <w:rsid w:val="005F6D76"/>
    <w:rsid w:val="006000D3"/>
    <w:rsid w:val="00600807"/>
    <w:rsid w:val="00601041"/>
    <w:rsid w:val="006018D0"/>
    <w:rsid w:val="006020D4"/>
    <w:rsid w:val="00602A4E"/>
    <w:rsid w:val="0060365D"/>
    <w:rsid w:val="00604899"/>
    <w:rsid w:val="00604950"/>
    <w:rsid w:val="00604AB9"/>
    <w:rsid w:val="0060601D"/>
    <w:rsid w:val="006066C1"/>
    <w:rsid w:val="006073DE"/>
    <w:rsid w:val="00607B25"/>
    <w:rsid w:val="00607EA0"/>
    <w:rsid w:val="00607F93"/>
    <w:rsid w:val="00610495"/>
    <w:rsid w:val="00610750"/>
    <w:rsid w:val="00610B7C"/>
    <w:rsid w:val="00611A4E"/>
    <w:rsid w:val="00613A59"/>
    <w:rsid w:val="00613C64"/>
    <w:rsid w:val="00614F28"/>
    <w:rsid w:val="00615073"/>
    <w:rsid w:val="00615140"/>
    <w:rsid w:val="0061523C"/>
    <w:rsid w:val="006162DF"/>
    <w:rsid w:val="00616707"/>
    <w:rsid w:val="00616812"/>
    <w:rsid w:val="006168FB"/>
    <w:rsid w:val="00616A3E"/>
    <w:rsid w:val="00616CA8"/>
    <w:rsid w:val="0061728A"/>
    <w:rsid w:val="00620091"/>
    <w:rsid w:val="006211C2"/>
    <w:rsid w:val="006211DE"/>
    <w:rsid w:val="00621F1C"/>
    <w:rsid w:val="006222CA"/>
    <w:rsid w:val="00622987"/>
    <w:rsid w:val="00623128"/>
    <w:rsid w:val="00623362"/>
    <w:rsid w:val="00624D15"/>
    <w:rsid w:val="00626022"/>
    <w:rsid w:val="00626766"/>
    <w:rsid w:val="006269AC"/>
    <w:rsid w:val="00626ABA"/>
    <w:rsid w:val="00626B75"/>
    <w:rsid w:val="00626EBB"/>
    <w:rsid w:val="006300D8"/>
    <w:rsid w:val="006310F9"/>
    <w:rsid w:val="00632889"/>
    <w:rsid w:val="00632EC2"/>
    <w:rsid w:val="00632F95"/>
    <w:rsid w:val="006334C2"/>
    <w:rsid w:val="00633A84"/>
    <w:rsid w:val="00633B40"/>
    <w:rsid w:val="00634F47"/>
    <w:rsid w:val="00635634"/>
    <w:rsid w:val="00636975"/>
    <w:rsid w:val="006410BA"/>
    <w:rsid w:val="006413F7"/>
    <w:rsid w:val="0064274E"/>
    <w:rsid w:val="00644D88"/>
    <w:rsid w:val="0064572E"/>
    <w:rsid w:val="0064677A"/>
    <w:rsid w:val="00647212"/>
    <w:rsid w:val="00647497"/>
    <w:rsid w:val="00647BA0"/>
    <w:rsid w:val="00650863"/>
    <w:rsid w:val="00650C1E"/>
    <w:rsid w:val="006513C9"/>
    <w:rsid w:val="006517A6"/>
    <w:rsid w:val="00652EF6"/>
    <w:rsid w:val="006548C1"/>
    <w:rsid w:val="00654909"/>
    <w:rsid w:val="00655374"/>
    <w:rsid w:val="00655457"/>
    <w:rsid w:val="00655BD2"/>
    <w:rsid w:val="00656195"/>
    <w:rsid w:val="006566F5"/>
    <w:rsid w:val="00656A16"/>
    <w:rsid w:val="00656AB5"/>
    <w:rsid w:val="00656BC5"/>
    <w:rsid w:val="00656E95"/>
    <w:rsid w:val="006572AD"/>
    <w:rsid w:val="006572DC"/>
    <w:rsid w:val="00657A73"/>
    <w:rsid w:val="00657B95"/>
    <w:rsid w:val="006600BB"/>
    <w:rsid w:val="00660725"/>
    <w:rsid w:val="00660FD3"/>
    <w:rsid w:val="006611B8"/>
    <w:rsid w:val="00661465"/>
    <w:rsid w:val="00661A3A"/>
    <w:rsid w:val="00661EC1"/>
    <w:rsid w:val="00662F55"/>
    <w:rsid w:val="00663ACC"/>
    <w:rsid w:val="00664890"/>
    <w:rsid w:val="00664BB1"/>
    <w:rsid w:val="00664CAB"/>
    <w:rsid w:val="0066572F"/>
    <w:rsid w:val="006660E0"/>
    <w:rsid w:val="0066610B"/>
    <w:rsid w:val="00666605"/>
    <w:rsid w:val="00666B9C"/>
    <w:rsid w:val="00666F05"/>
    <w:rsid w:val="0066779C"/>
    <w:rsid w:val="00667B8A"/>
    <w:rsid w:val="006704B0"/>
    <w:rsid w:val="00671297"/>
    <w:rsid w:val="00671436"/>
    <w:rsid w:val="00671803"/>
    <w:rsid w:val="00671BC9"/>
    <w:rsid w:val="00671CC7"/>
    <w:rsid w:val="00672340"/>
    <w:rsid w:val="006729CD"/>
    <w:rsid w:val="0067439A"/>
    <w:rsid w:val="00675AFD"/>
    <w:rsid w:val="00675DB1"/>
    <w:rsid w:val="0067690B"/>
    <w:rsid w:val="00681397"/>
    <w:rsid w:val="006825BA"/>
    <w:rsid w:val="00682BB0"/>
    <w:rsid w:val="0068326A"/>
    <w:rsid w:val="00683A2B"/>
    <w:rsid w:val="00684CD2"/>
    <w:rsid w:val="00685411"/>
    <w:rsid w:val="006854F6"/>
    <w:rsid w:val="00686AF7"/>
    <w:rsid w:val="00687252"/>
    <w:rsid w:val="00690687"/>
    <w:rsid w:val="006911A8"/>
    <w:rsid w:val="00691363"/>
    <w:rsid w:val="00692738"/>
    <w:rsid w:val="006944AE"/>
    <w:rsid w:val="006948B0"/>
    <w:rsid w:val="006949D1"/>
    <w:rsid w:val="00695005"/>
    <w:rsid w:val="00695A6B"/>
    <w:rsid w:val="0069672B"/>
    <w:rsid w:val="006A0213"/>
    <w:rsid w:val="006A042C"/>
    <w:rsid w:val="006A0BF7"/>
    <w:rsid w:val="006A11ED"/>
    <w:rsid w:val="006A1F7A"/>
    <w:rsid w:val="006A26B3"/>
    <w:rsid w:val="006A2BA2"/>
    <w:rsid w:val="006A2CBF"/>
    <w:rsid w:val="006A31FC"/>
    <w:rsid w:val="006A3BA2"/>
    <w:rsid w:val="006A417D"/>
    <w:rsid w:val="006A4EEA"/>
    <w:rsid w:val="006A5327"/>
    <w:rsid w:val="006A546A"/>
    <w:rsid w:val="006A590B"/>
    <w:rsid w:val="006A59A4"/>
    <w:rsid w:val="006A5BAD"/>
    <w:rsid w:val="006A7303"/>
    <w:rsid w:val="006A7C77"/>
    <w:rsid w:val="006B1751"/>
    <w:rsid w:val="006B199F"/>
    <w:rsid w:val="006B1D4F"/>
    <w:rsid w:val="006B2724"/>
    <w:rsid w:val="006B2BA5"/>
    <w:rsid w:val="006B343E"/>
    <w:rsid w:val="006B5316"/>
    <w:rsid w:val="006B5D97"/>
    <w:rsid w:val="006B625D"/>
    <w:rsid w:val="006B67E5"/>
    <w:rsid w:val="006B6ED9"/>
    <w:rsid w:val="006C1648"/>
    <w:rsid w:val="006C1DAA"/>
    <w:rsid w:val="006C1F9B"/>
    <w:rsid w:val="006C2836"/>
    <w:rsid w:val="006C37E2"/>
    <w:rsid w:val="006C452C"/>
    <w:rsid w:val="006C5833"/>
    <w:rsid w:val="006C78FA"/>
    <w:rsid w:val="006C7BD0"/>
    <w:rsid w:val="006D15E1"/>
    <w:rsid w:val="006D1AA3"/>
    <w:rsid w:val="006D20F0"/>
    <w:rsid w:val="006D2C12"/>
    <w:rsid w:val="006D2D5C"/>
    <w:rsid w:val="006D30C3"/>
    <w:rsid w:val="006D37DE"/>
    <w:rsid w:val="006D3AD0"/>
    <w:rsid w:val="006D48E9"/>
    <w:rsid w:val="006D58D5"/>
    <w:rsid w:val="006D6E5B"/>
    <w:rsid w:val="006E1832"/>
    <w:rsid w:val="006E1C82"/>
    <w:rsid w:val="006E278A"/>
    <w:rsid w:val="006E29C7"/>
    <w:rsid w:val="006E2FB2"/>
    <w:rsid w:val="006E49F4"/>
    <w:rsid w:val="006E55D7"/>
    <w:rsid w:val="006E7E8B"/>
    <w:rsid w:val="006F02E3"/>
    <w:rsid w:val="006F1961"/>
    <w:rsid w:val="006F3385"/>
    <w:rsid w:val="006F3678"/>
    <w:rsid w:val="006F4335"/>
    <w:rsid w:val="006F518E"/>
    <w:rsid w:val="006F582B"/>
    <w:rsid w:val="006F59D7"/>
    <w:rsid w:val="006F77C1"/>
    <w:rsid w:val="006F7E3B"/>
    <w:rsid w:val="007009A3"/>
    <w:rsid w:val="00701FC9"/>
    <w:rsid w:val="00702013"/>
    <w:rsid w:val="0070282C"/>
    <w:rsid w:val="007038A0"/>
    <w:rsid w:val="00703D4B"/>
    <w:rsid w:val="00704EDA"/>
    <w:rsid w:val="00705698"/>
    <w:rsid w:val="00705B6C"/>
    <w:rsid w:val="00707AF7"/>
    <w:rsid w:val="0071174D"/>
    <w:rsid w:val="00711786"/>
    <w:rsid w:val="00711F1A"/>
    <w:rsid w:val="00711FCE"/>
    <w:rsid w:val="00712D73"/>
    <w:rsid w:val="00712DAA"/>
    <w:rsid w:val="00712FA6"/>
    <w:rsid w:val="0071319B"/>
    <w:rsid w:val="00713EF0"/>
    <w:rsid w:val="00714464"/>
    <w:rsid w:val="00714F01"/>
    <w:rsid w:val="007150D8"/>
    <w:rsid w:val="00715924"/>
    <w:rsid w:val="007166F5"/>
    <w:rsid w:val="0071671A"/>
    <w:rsid w:val="00717196"/>
    <w:rsid w:val="0071764E"/>
    <w:rsid w:val="00717A7F"/>
    <w:rsid w:val="0072013E"/>
    <w:rsid w:val="007204FD"/>
    <w:rsid w:val="00720574"/>
    <w:rsid w:val="00721243"/>
    <w:rsid w:val="00721912"/>
    <w:rsid w:val="007240B7"/>
    <w:rsid w:val="007241A9"/>
    <w:rsid w:val="007245C3"/>
    <w:rsid w:val="007254A1"/>
    <w:rsid w:val="0072581E"/>
    <w:rsid w:val="00726AC3"/>
    <w:rsid w:val="00727FEF"/>
    <w:rsid w:val="00730F5D"/>
    <w:rsid w:val="00731EE7"/>
    <w:rsid w:val="0073225E"/>
    <w:rsid w:val="0073339A"/>
    <w:rsid w:val="007336DD"/>
    <w:rsid w:val="007339E0"/>
    <w:rsid w:val="00734291"/>
    <w:rsid w:val="0073480D"/>
    <w:rsid w:val="00734AFA"/>
    <w:rsid w:val="00734B5C"/>
    <w:rsid w:val="007351E7"/>
    <w:rsid w:val="00735C49"/>
    <w:rsid w:val="00735F47"/>
    <w:rsid w:val="00736D5F"/>
    <w:rsid w:val="00740730"/>
    <w:rsid w:val="007414D3"/>
    <w:rsid w:val="00744162"/>
    <w:rsid w:val="007447B1"/>
    <w:rsid w:val="00744B73"/>
    <w:rsid w:val="007451F1"/>
    <w:rsid w:val="00745694"/>
    <w:rsid w:val="00745DBD"/>
    <w:rsid w:val="007461E6"/>
    <w:rsid w:val="007511F0"/>
    <w:rsid w:val="00751AA3"/>
    <w:rsid w:val="00752636"/>
    <w:rsid w:val="00752C09"/>
    <w:rsid w:val="00752CEE"/>
    <w:rsid w:val="007530D2"/>
    <w:rsid w:val="0075492E"/>
    <w:rsid w:val="00754DC9"/>
    <w:rsid w:val="007556A9"/>
    <w:rsid w:val="007556B4"/>
    <w:rsid w:val="00755732"/>
    <w:rsid w:val="00755E67"/>
    <w:rsid w:val="00756248"/>
    <w:rsid w:val="007565EA"/>
    <w:rsid w:val="0075728A"/>
    <w:rsid w:val="007600F3"/>
    <w:rsid w:val="00760BCD"/>
    <w:rsid w:val="00760C01"/>
    <w:rsid w:val="00760C73"/>
    <w:rsid w:val="00762A73"/>
    <w:rsid w:val="00762FDC"/>
    <w:rsid w:val="007630C4"/>
    <w:rsid w:val="00763A5F"/>
    <w:rsid w:val="007643EE"/>
    <w:rsid w:val="007650CD"/>
    <w:rsid w:val="00765883"/>
    <w:rsid w:val="00765DA3"/>
    <w:rsid w:val="007668D6"/>
    <w:rsid w:val="00766932"/>
    <w:rsid w:val="00766C93"/>
    <w:rsid w:val="00767849"/>
    <w:rsid w:val="0077029F"/>
    <w:rsid w:val="00771437"/>
    <w:rsid w:val="007716B8"/>
    <w:rsid w:val="00772B30"/>
    <w:rsid w:val="00773BD4"/>
    <w:rsid w:val="00775010"/>
    <w:rsid w:val="00776377"/>
    <w:rsid w:val="00776472"/>
    <w:rsid w:val="00777518"/>
    <w:rsid w:val="0077771A"/>
    <w:rsid w:val="00777C57"/>
    <w:rsid w:val="00780158"/>
    <w:rsid w:val="007804D1"/>
    <w:rsid w:val="0078074A"/>
    <w:rsid w:val="00780CC5"/>
    <w:rsid w:val="0078142E"/>
    <w:rsid w:val="00781788"/>
    <w:rsid w:val="00781887"/>
    <w:rsid w:val="00781E07"/>
    <w:rsid w:val="00782F88"/>
    <w:rsid w:val="00784FF0"/>
    <w:rsid w:val="00786EED"/>
    <w:rsid w:val="007904B3"/>
    <w:rsid w:val="0079089E"/>
    <w:rsid w:val="00790A63"/>
    <w:rsid w:val="00790F6A"/>
    <w:rsid w:val="00791166"/>
    <w:rsid w:val="0079141F"/>
    <w:rsid w:val="007914CC"/>
    <w:rsid w:val="00792EE2"/>
    <w:rsid w:val="0079330C"/>
    <w:rsid w:val="0079391B"/>
    <w:rsid w:val="00793DC0"/>
    <w:rsid w:val="00794174"/>
    <w:rsid w:val="00794928"/>
    <w:rsid w:val="00794E32"/>
    <w:rsid w:val="00795256"/>
    <w:rsid w:val="007952E2"/>
    <w:rsid w:val="007959E9"/>
    <w:rsid w:val="00795F2F"/>
    <w:rsid w:val="007963A2"/>
    <w:rsid w:val="007968B3"/>
    <w:rsid w:val="00797793"/>
    <w:rsid w:val="007A02A1"/>
    <w:rsid w:val="007A132D"/>
    <w:rsid w:val="007A14E8"/>
    <w:rsid w:val="007A1964"/>
    <w:rsid w:val="007A1D52"/>
    <w:rsid w:val="007A2186"/>
    <w:rsid w:val="007A26E6"/>
    <w:rsid w:val="007A28EC"/>
    <w:rsid w:val="007A2D7C"/>
    <w:rsid w:val="007A2DEF"/>
    <w:rsid w:val="007A42C1"/>
    <w:rsid w:val="007A439C"/>
    <w:rsid w:val="007A51EB"/>
    <w:rsid w:val="007A5751"/>
    <w:rsid w:val="007A59AC"/>
    <w:rsid w:val="007A5D3B"/>
    <w:rsid w:val="007A5DBB"/>
    <w:rsid w:val="007A5E6B"/>
    <w:rsid w:val="007A70DC"/>
    <w:rsid w:val="007A70EF"/>
    <w:rsid w:val="007A7B1E"/>
    <w:rsid w:val="007B142E"/>
    <w:rsid w:val="007B14B6"/>
    <w:rsid w:val="007B1528"/>
    <w:rsid w:val="007B2BDE"/>
    <w:rsid w:val="007B4994"/>
    <w:rsid w:val="007B4EFB"/>
    <w:rsid w:val="007B6048"/>
    <w:rsid w:val="007C0155"/>
    <w:rsid w:val="007C0501"/>
    <w:rsid w:val="007C164F"/>
    <w:rsid w:val="007C2703"/>
    <w:rsid w:val="007C28FC"/>
    <w:rsid w:val="007C30F3"/>
    <w:rsid w:val="007C350E"/>
    <w:rsid w:val="007C39E9"/>
    <w:rsid w:val="007C3C75"/>
    <w:rsid w:val="007C4326"/>
    <w:rsid w:val="007C51D2"/>
    <w:rsid w:val="007C597D"/>
    <w:rsid w:val="007C6452"/>
    <w:rsid w:val="007C70DA"/>
    <w:rsid w:val="007C724E"/>
    <w:rsid w:val="007C7857"/>
    <w:rsid w:val="007D0201"/>
    <w:rsid w:val="007D0295"/>
    <w:rsid w:val="007D02A2"/>
    <w:rsid w:val="007D0A3B"/>
    <w:rsid w:val="007D0E6D"/>
    <w:rsid w:val="007D1A9F"/>
    <w:rsid w:val="007D261C"/>
    <w:rsid w:val="007D281F"/>
    <w:rsid w:val="007D34D9"/>
    <w:rsid w:val="007D4EED"/>
    <w:rsid w:val="007D5F62"/>
    <w:rsid w:val="007D772D"/>
    <w:rsid w:val="007D7B85"/>
    <w:rsid w:val="007E0D31"/>
    <w:rsid w:val="007E1193"/>
    <w:rsid w:val="007E1DDE"/>
    <w:rsid w:val="007E1E55"/>
    <w:rsid w:val="007E306A"/>
    <w:rsid w:val="007E378B"/>
    <w:rsid w:val="007E3A03"/>
    <w:rsid w:val="007E42B8"/>
    <w:rsid w:val="007E48C0"/>
    <w:rsid w:val="007E51F7"/>
    <w:rsid w:val="007E52F4"/>
    <w:rsid w:val="007E571F"/>
    <w:rsid w:val="007E58AF"/>
    <w:rsid w:val="007E66DA"/>
    <w:rsid w:val="007E680B"/>
    <w:rsid w:val="007E771F"/>
    <w:rsid w:val="007E78EF"/>
    <w:rsid w:val="007F04CB"/>
    <w:rsid w:val="007F1402"/>
    <w:rsid w:val="007F2446"/>
    <w:rsid w:val="007F2A35"/>
    <w:rsid w:val="007F2DF9"/>
    <w:rsid w:val="007F2E58"/>
    <w:rsid w:val="007F3399"/>
    <w:rsid w:val="007F3495"/>
    <w:rsid w:val="007F392E"/>
    <w:rsid w:val="007F555D"/>
    <w:rsid w:val="007F6BAB"/>
    <w:rsid w:val="007F7AFE"/>
    <w:rsid w:val="00800192"/>
    <w:rsid w:val="0080131C"/>
    <w:rsid w:val="00801681"/>
    <w:rsid w:val="008016AA"/>
    <w:rsid w:val="00801B63"/>
    <w:rsid w:val="008023DF"/>
    <w:rsid w:val="0080257D"/>
    <w:rsid w:val="00802905"/>
    <w:rsid w:val="00803225"/>
    <w:rsid w:val="00803FE2"/>
    <w:rsid w:val="0080456A"/>
    <w:rsid w:val="008064F5"/>
    <w:rsid w:val="00806D48"/>
    <w:rsid w:val="00807FA5"/>
    <w:rsid w:val="008118A0"/>
    <w:rsid w:val="008118D4"/>
    <w:rsid w:val="00811C91"/>
    <w:rsid w:val="00812210"/>
    <w:rsid w:val="00812A31"/>
    <w:rsid w:val="00813198"/>
    <w:rsid w:val="00814A15"/>
    <w:rsid w:val="0081512D"/>
    <w:rsid w:val="00816316"/>
    <w:rsid w:val="0081660C"/>
    <w:rsid w:val="008167E2"/>
    <w:rsid w:val="00820989"/>
    <w:rsid w:val="0082196E"/>
    <w:rsid w:val="0082238E"/>
    <w:rsid w:val="00824F26"/>
    <w:rsid w:val="00825073"/>
    <w:rsid w:val="008252E6"/>
    <w:rsid w:val="00825469"/>
    <w:rsid w:val="008268C6"/>
    <w:rsid w:val="00826E8E"/>
    <w:rsid w:val="008270B4"/>
    <w:rsid w:val="008270E2"/>
    <w:rsid w:val="00827244"/>
    <w:rsid w:val="00827549"/>
    <w:rsid w:val="00827E9B"/>
    <w:rsid w:val="00830746"/>
    <w:rsid w:val="008321B0"/>
    <w:rsid w:val="008326C0"/>
    <w:rsid w:val="00832CC7"/>
    <w:rsid w:val="00832DD8"/>
    <w:rsid w:val="00835091"/>
    <w:rsid w:val="00836239"/>
    <w:rsid w:val="00836F2C"/>
    <w:rsid w:val="00837E5D"/>
    <w:rsid w:val="008408C9"/>
    <w:rsid w:val="00840EE1"/>
    <w:rsid w:val="0084169F"/>
    <w:rsid w:val="008418A5"/>
    <w:rsid w:val="00841B5C"/>
    <w:rsid w:val="008420D3"/>
    <w:rsid w:val="00842C54"/>
    <w:rsid w:val="008443FB"/>
    <w:rsid w:val="008452C8"/>
    <w:rsid w:val="00847F31"/>
    <w:rsid w:val="0085072C"/>
    <w:rsid w:val="00850835"/>
    <w:rsid w:val="00851BD6"/>
    <w:rsid w:val="00852142"/>
    <w:rsid w:val="0085232E"/>
    <w:rsid w:val="00852586"/>
    <w:rsid w:val="008528FD"/>
    <w:rsid w:val="0085370E"/>
    <w:rsid w:val="00853A74"/>
    <w:rsid w:val="00854236"/>
    <w:rsid w:val="00854574"/>
    <w:rsid w:val="00854C71"/>
    <w:rsid w:val="00854F93"/>
    <w:rsid w:val="008553A4"/>
    <w:rsid w:val="008555E4"/>
    <w:rsid w:val="00855BC3"/>
    <w:rsid w:val="00855CC6"/>
    <w:rsid w:val="00855D74"/>
    <w:rsid w:val="008567E0"/>
    <w:rsid w:val="008568CA"/>
    <w:rsid w:val="0085736F"/>
    <w:rsid w:val="00857593"/>
    <w:rsid w:val="008575C7"/>
    <w:rsid w:val="008576EE"/>
    <w:rsid w:val="00857EAB"/>
    <w:rsid w:val="008600E5"/>
    <w:rsid w:val="008603F4"/>
    <w:rsid w:val="00860561"/>
    <w:rsid w:val="008613BD"/>
    <w:rsid w:val="00861716"/>
    <w:rsid w:val="00861A87"/>
    <w:rsid w:val="00861DFA"/>
    <w:rsid w:val="008634A2"/>
    <w:rsid w:val="00863BC5"/>
    <w:rsid w:val="00863D8B"/>
    <w:rsid w:val="008649E7"/>
    <w:rsid w:val="008654DC"/>
    <w:rsid w:val="008662E2"/>
    <w:rsid w:val="00866491"/>
    <w:rsid w:val="00867C4D"/>
    <w:rsid w:val="00867EAE"/>
    <w:rsid w:val="008708D9"/>
    <w:rsid w:val="00870B7A"/>
    <w:rsid w:val="00871551"/>
    <w:rsid w:val="008718BC"/>
    <w:rsid w:val="00872419"/>
    <w:rsid w:val="00872FC7"/>
    <w:rsid w:val="00873E27"/>
    <w:rsid w:val="008741D7"/>
    <w:rsid w:val="00874A10"/>
    <w:rsid w:val="00874D4E"/>
    <w:rsid w:val="008750A6"/>
    <w:rsid w:val="008752F7"/>
    <w:rsid w:val="00877667"/>
    <w:rsid w:val="00877B39"/>
    <w:rsid w:val="008803A5"/>
    <w:rsid w:val="008807B1"/>
    <w:rsid w:val="00880B25"/>
    <w:rsid w:val="00881F87"/>
    <w:rsid w:val="00882E41"/>
    <w:rsid w:val="00883D67"/>
    <w:rsid w:val="00885420"/>
    <w:rsid w:val="0088542A"/>
    <w:rsid w:val="0088549E"/>
    <w:rsid w:val="00885735"/>
    <w:rsid w:val="00885D80"/>
    <w:rsid w:val="00885F02"/>
    <w:rsid w:val="008871DE"/>
    <w:rsid w:val="0088727A"/>
    <w:rsid w:val="008873A2"/>
    <w:rsid w:val="008878DC"/>
    <w:rsid w:val="00887FA2"/>
    <w:rsid w:val="00890732"/>
    <w:rsid w:val="00890FEC"/>
    <w:rsid w:val="00892421"/>
    <w:rsid w:val="00893207"/>
    <w:rsid w:val="00893B4A"/>
    <w:rsid w:val="00893BE6"/>
    <w:rsid w:val="00894655"/>
    <w:rsid w:val="00894671"/>
    <w:rsid w:val="0089477A"/>
    <w:rsid w:val="008949CC"/>
    <w:rsid w:val="008949D4"/>
    <w:rsid w:val="00894DE5"/>
    <w:rsid w:val="008954CF"/>
    <w:rsid w:val="0089594B"/>
    <w:rsid w:val="00897AC3"/>
    <w:rsid w:val="00897FE6"/>
    <w:rsid w:val="008A007A"/>
    <w:rsid w:val="008A0113"/>
    <w:rsid w:val="008A0166"/>
    <w:rsid w:val="008A08AB"/>
    <w:rsid w:val="008A0AE4"/>
    <w:rsid w:val="008A0DDC"/>
    <w:rsid w:val="008A1775"/>
    <w:rsid w:val="008A1A7D"/>
    <w:rsid w:val="008A1B68"/>
    <w:rsid w:val="008A29D2"/>
    <w:rsid w:val="008A32C8"/>
    <w:rsid w:val="008A5E9A"/>
    <w:rsid w:val="008A6718"/>
    <w:rsid w:val="008A6D53"/>
    <w:rsid w:val="008A6EC3"/>
    <w:rsid w:val="008A6F41"/>
    <w:rsid w:val="008A7241"/>
    <w:rsid w:val="008B0CA5"/>
    <w:rsid w:val="008B0F06"/>
    <w:rsid w:val="008B15DF"/>
    <w:rsid w:val="008B1CD6"/>
    <w:rsid w:val="008B2D38"/>
    <w:rsid w:val="008B2DF2"/>
    <w:rsid w:val="008B2F2C"/>
    <w:rsid w:val="008B3467"/>
    <w:rsid w:val="008B34E3"/>
    <w:rsid w:val="008B4FE5"/>
    <w:rsid w:val="008B5019"/>
    <w:rsid w:val="008B510A"/>
    <w:rsid w:val="008B61C0"/>
    <w:rsid w:val="008B68E6"/>
    <w:rsid w:val="008C0A86"/>
    <w:rsid w:val="008C0F8D"/>
    <w:rsid w:val="008C18A4"/>
    <w:rsid w:val="008C27C9"/>
    <w:rsid w:val="008C2E48"/>
    <w:rsid w:val="008C32B7"/>
    <w:rsid w:val="008C4911"/>
    <w:rsid w:val="008C503B"/>
    <w:rsid w:val="008C5E28"/>
    <w:rsid w:val="008C64F1"/>
    <w:rsid w:val="008C67B9"/>
    <w:rsid w:val="008C6B34"/>
    <w:rsid w:val="008C6F99"/>
    <w:rsid w:val="008C7126"/>
    <w:rsid w:val="008C7267"/>
    <w:rsid w:val="008C74F4"/>
    <w:rsid w:val="008C7EA3"/>
    <w:rsid w:val="008D020C"/>
    <w:rsid w:val="008D097F"/>
    <w:rsid w:val="008D0BF1"/>
    <w:rsid w:val="008D0DFF"/>
    <w:rsid w:val="008D207E"/>
    <w:rsid w:val="008D2257"/>
    <w:rsid w:val="008D2E1B"/>
    <w:rsid w:val="008D2E4E"/>
    <w:rsid w:val="008D4044"/>
    <w:rsid w:val="008D49DE"/>
    <w:rsid w:val="008D5797"/>
    <w:rsid w:val="008D5C8C"/>
    <w:rsid w:val="008D6782"/>
    <w:rsid w:val="008E0516"/>
    <w:rsid w:val="008E0F01"/>
    <w:rsid w:val="008E1478"/>
    <w:rsid w:val="008E1F17"/>
    <w:rsid w:val="008E2FD7"/>
    <w:rsid w:val="008E4A70"/>
    <w:rsid w:val="008E5109"/>
    <w:rsid w:val="008E51C1"/>
    <w:rsid w:val="008E537B"/>
    <w:rsid w:val="008E5BD7"/>
    <w:rsid w:val="008E5C8D"/>
    <w:rsid w:val="008E72A4"/>
    <w:rsid w:val="008E7ECD"/>
    <w:rsid w:val="008F0E12"/>
    <w:rsid w:val="008F0F8F"/>
    <w:rsid w:val="008F17F7"/>
    <w:rsid w:val="008F1F02"/>
    <w:rsid w:val="008F2910"/>
    <w:rsid w:val="008F30B3"/>
    <w:rsid w:val="008F461D"/>
    <w:rsid w:val="008F46EE"/>
    <w:rsid w:val="008F4924"/>
    <w:rsid w:val="008F4BEB"/>
    <w:rsid w:val="008F515E"/>
    <w:rsid w:val="008F63F6"/>
    <w:rsid w:val="008F65B1"/>
    <w:rsid w:val="008F6E56"/>
    <w:rsid w:val="008F7186"/>
    <w:rsid w:val="008F71C6"/>
    <w:rsid w:val="008F7838"/>
    <w:rsid w:val="008F7E37"/>
    <w:rsid w:val="00901DC5"/>
    <w:rsid w:val="00902F60"/>
    <w:rsid w:val="00903258"/>
    <w:rsid w:val="00904510"/>
    <w:rsid w:val="009053CC"/>
    <w:rsid w:val="009054D2"/>
    <w:rsid w:val="0090609C"/>
    <w:rsid w:val="00906626"/>
    <w:rsid w:val="00907755"/>
    <w:rsid w:val="00907A65"/>
    <w:rsid w:val="00907C7D"/>
    <w:rsid w:val="009101E2"/>
    <w:rsid w:val="00910274"/>
    <w:rsid w:val="009111D8"/>
    <w:rsid w:val="009120C3"/>
    <w:rsid w:val="00912135"/>
    <w:rsid w:val="009130E0"/>
    <w:rsid w:val="00913657"/>
    <w:rsid w:val="00914284"/>
    <w:rsid w:val="00915A8C"/>
    <w:rsid w:val="00915DA1"/>
    <w:rsid w:val="009160E4"/>
    <w:rsid w:val="0091657B"/>
    <w:rsid w:val="00917631"/>
    <w:rsid w:val="009210E2"/>
    <w:rsid w:val="009216E6"/>
    <w:rsid w:val="00921E90"/>
    <w:rsid w:val="00923404"/>
    <w:rsid w:val="00924597"/>
    <w:rsid w:val="00924A13"/>
    <w:rsid w:val="00924BC8"/>
    <w:rsid w:val="009256A4"/>
    <w:rsid w:val="00926FD6"/>
    <w:rsid w:val="00927A36"/>
    <w:rsid w:val="0093067D"/>
    <w:rsid w:val="00931360"/>
    <w:rsid w:val="0093161E"/>
    <w:rsid w:val="00931B07"/>
    <w:rsid w:val="00932116"/>
    <w:rsid w:val="009321B4"/>
    <w:rsid w:val="009324A0"/>
    <w:rsid w:val="009329F5"/>
    <w:rsid w:val="009344A4"/>
    <w:rsid w:val="00934ACF"/>
    <w:rsid w:val="00934C72"/>
    <w:rsid w:val="00934DBB"/>
    <w:rsid w:val="00934F84"/>
    <w:rsid w:val="0093544C"/>
    <w:rsid w:val="009357C7"/>
    <w:rsid w:val="0093690F"/>
    <w:rsid w:val="00936DDF"/>
    <w:rsid w:val="009375CC"/>
    <w:rsid w:val="0093790F"/>
    <w:rsid w:val="00937C3F"/>
    <w:rsid w:val="00937CA1"/>
    <w:rsid w:val="00941F7C"/>
    <w:rsid w:val="0094305C"/>
    <w:rsid w:val="00943E29"/>
    <w:rsid w:val="00944225"/>
    <w:rsid w:val="00944923"/>
    <w:rsid w:val="00944A6A"/>
    <w:rsid w:val="00944DE3"/>
    <w:rsid w:val="00945FD4"/>
    <w:rsid w:val="0094672A"/>
    <w:rsid w:val="00946C9E"/>
    <w:rsid w:val="00947335"/>
    <w:rsid w:val="00947507"/>
    <w:rsid w:val="009511AC"/>
    <w:rsid w:val="009518B1"/>
    <w:rsid w:val="00951AEC"/>
    <w:rsid w:val="00951FF3"/>
    <w:rsid w:val="00954131"/>
    <w:rsid w:val="009546C2"/>
    <w:rsid w:val="009549E8"/>
    <w:rsid w:val="00956419"/>
    <w:rsid w:val="00956782"/>
    <w:rsid w:val="00956EBC"/>
    <w:rsid w:val="00957A36"/>
    <w:rsid w:val="00957AE7"/>
    <w:rsid w:val="00957BF7"/>
    <w:rsid w:val="009606A5"/>
    <w:rsid w:val="00960A6C"/>
    <w:rsid w:val="00960C1F"/>
    <w:rsid w:val="00962591"/>
    <w:rsid w:val="00962716"/>
    <w:rsid w:val="00962739"/>
    <w:rsid w:val="00962B78"/>
    <w:rsid w:val="00963D66"/>
    <w:rsid w:val="00964342"/>
    <w:rsid w:val="009647FF"/>
    <w:rsid w:val="009650DD"/>
    <w:rsid w:val="009654A2"/>
    <w:rsid w:val="00965E3B"/>
    <w:rsid w:val="009664AA"/>
    <w:rsid w:val="009664B8"/>
    <w:rsid w:val="00967161"/>
    <w:rsid w:val="009675C2"/>
    <w:rsid w:val="0097041E"/>
    <w:rsid w:val="009709A4"/>
    <w:rsid w:val="00971AC2"/>
    <w:rsid w:val="00972BB6"/>
    <w:rsid w:val="0097538F"/>
    <w:rsid w:val="00975F12"/>
    <w:rsid w:val="00976711"/>
    <w:rsid w:val="009768CD"/>
    <w:rsid w:val="00976BEC"/>
    <w:rsid w:val="009805C3"/>
    <w:rsid w:val="00980654"/>
    <w:rsid w:val="0098065D"/>
    <w:rsid w:val="009806C2"/>
    <w:rsid w:val="0098117A"/>
    <w:rsid w:val="0098139F"/>
    <w:rsid w:val="009815F6"/>
    <w:rsid w:val="00981AA4"/>
    <w:rsid w:val="00981C30"/>
    <w:rsid w:val="00981F19"/>
    <w:rsid w:val="00982DCB"/>
    <w:rsid w:val="00982F21"/>
    <w:rsid w:val="009830DC"/>
    <w:rsid w:val="00983485"/>
    <w:rsid w:val="0098361E"/>
    <w:rsid w:val="009837A6"/>
    <w:rsid w:val="00983A59"/>
    <w:rsid w:val="00983D7F"/>
    <w:rsid w:val="0098473D"/>
    <w:rsid w:val="00984961"/>
    <w:rsid w:val="00984AAE"/>
    <w:rsid w:val="00984C84"/>
    <w:rsid w:val="009850C8"/>
    <w:rsid w:val="009855D4"/>
    <w:rsid w:val="00986186"/>
    <w:rsid w:val="009863C5"/>
    <w:rsid w:val="00986601"/>
    <w:rsid w:val="00986886"/>
    <w:rsid w:val="00986D8F"/>
    <w:rsid w:val="00987506"/>
    <w:rsid w:val="009902CA"/>
    <w:rsid w:val="00990E4C"/>
    <w:rsid w:val="00991990"/>
    <w:rsid w:val="00992AFF"/>
    <w:rsid w:val="0099356F"/>
    <w:rsid w:val="00993610"/>
    <w:rsid w:val="009943B5"/>
    <w:rsid w:val="009955FF"/>
    <w:rsid w:val="009968C3"/>
    <w:rsid w:val="009971CC"/>
    <w:rsid w:val="00997278"/>
    <w:rsid w:val="00997662"/>
    <w:rsid w:val="009976BF"/>
    <w:rsid w:val="00997823"/>
    <w:rsid w:val="0099790D"/>
    <w:rsid w:val="00997EFB"/>
    <w:rsid w:val="00997F3E"/>
    <w:rsid w:val="009A0581"/>
    <w:rsid w:val="009A09DD"/>
    <w:rsid w:val="009A0BAB"/>
    <w:rsid w:val="009A1330"/>
    <w:rsid w:val="009A16B3"/>
    <w:rsid w:val="009A2A18"/>
    <w:rsid w:val="009A2DBF"/>
    <w:rsid w:val="009A2F2C"/>
    <w:rsid w:val="009A3177"/>
    <w:rsid w:val="009A32A2"/>
    <w:rsid w:val="009A32B7"/>
    <w:rsid w:val="009A3D9B"/>
    <w:rsid w:val="009A41EE"/>
    <w:rsid w:val="009A4259"/>
    <w:rsid w:val="009A49C6"/>
    <w:rsid w:val="009A5D4E"/>
    <w:rsid w:val="009A62A5"/>
    <w:rsid w:val="009A671F"/>
    <w:rsid w:val="009A7359"/>
    <w:rsid w:val="009A7E94"/>
    <w:rsid w:val="009B13D0"/>
    <w:rsid w:val="009B15E6"/>
    <w:rsid w:val="009B199C"/>
    <w:rsid w:val="009B217D"/>
    <w:rsid w:val="009B2188"/>
    <w:rsid w:val="009B298A"/>
    <w:rsid w:val="009B3DCE"/>
    <w:rsid w:val="009B3E6D"/>
    <w:rsid w:val="009B431F"/>
    <w:rsid w:val="009B47DE"/>
    <w:rsid w:val="009B4C25"/>
    <w:rsid w:val="009B4DAF"/>
    <w:rsid w:val="009B533F"/>
    <w:rsid w:val="009B59AA"/>
    <w:rsid w:val="009B681F"/>
    <w:rsid w:val="009B6C6A"/>
    <w:rsid w:val="009B6C93"/>
    <w:rsid w:val="009B6CEE"/>
    <w:rsid w:val="009B79A9"/>
    <w:rsid w:val="009C0826"/>
    <w:rsid w:val="009C1497"/>
    <w:rsid w:val="009C2132"/>
    <w:rsid w:val="009C34D8"/>
    <w:rsid w:val="009C3FC9"/>
    <w:rsid w:val="009C443F"/>
    <w:rsid w:val="009C4971"/>
    <w:rsid w:val="009C522E"/>
    <w:rsid w:val="009C5549"/>
    <w:rsid w:val="009C5F24"/>
    <w:rsid w:val="009C61F8"/>
    <w:rsid w:val="009C7EFF"/>
    <w:rsid w:val="009D03B8"/>
    <w:rsid w:val="009D03F4"/>
    <w:rsid w:val="009D0DA9"/>
    <w:rsid w:val="009D2670"/>
    <w:rsid w:val="009D338B"/>
    <w:rsid w:val="009D3EB7"/>
    <w:rsid w:val="009D4438"/>
    <w:rsid w:val="009D5707"/>
    <w:rsid w:val="009D5944"/>
    <w:rsid w:val="009D65CC"/>
    <w:rsid w:val="009D6FAD"/>
    <w:rsid w:val="009D729F"/>
    <w:rsid w:val="009D7628"/>
    <w:rsid w:val="009E024E"/>
    <w:rsid w:val="009E0310"/>
    <w:rsid w:val="009E14BE"/>
    <w:rsid w:val="009E1726"/>
    <w:rsid w:val="009E1D53"/>
    <w:rsid w:val="009E3920"/>
    <w:rsid w:val="009E4179"/>
    <w:rsid w:val="009E511A"/>
    <w:rsid w:val="009E615C"/>
    <w:rsid w:val="009E6160"/>
    <w:rsid w:val="009E61E1"/>
    <w:rsid w:val="009E658F"/>
    <w:rsid w:val="009E68DD"/>
    <w:rsid w:val="009E74D9"/>
    <w:rsid w:val="009E7A44"/>
    <w:rsid w:val="009F064E"/>
    <w:rsid w:val="009F1BD8"/>
    <w:rsid w:val="009F1D61"/>
    <w:rsid w:val="009F2FB1"/>
    <w:rsid w:val="009F32A2"/>
    <w:rsid w:val="009F4263"/>
    <w:rsid w:val="009F545E"/>
    <w:rsid w:val="009F557C"/>
    <w:rsid w:val="009F5B30"/>
    <w:rsid w:val="009F6577"/>
    <w:rsid w:val="009F6797"/>
    <w:rsid w:val="009F67F0"/>
    <w:rsid w:val="009F6C2F"/>
    <w:rsid w:val="009F725B"/>
    <w:rsid w:val="009F7B1A"/>
    <w:rsid w:val="009F7FA9"/>
    <w:rsid w:val="00A004DE"/>
    <w:rsid w:val="00A00527"/>
    <w:rsid w:val="00A009C0"/>
    <w:rsid w:val="00A00DD6"/>
    <w:rsid w:val="00A0129A"/>
    <w:rsid w:val="00A01F48"/>
    <w:rsid w:val="00A02A80"/>
    <w:rsid w:val="00A02FED"/>
    <w:rsid w:val="00A030D9"/>
    <w:rsid w:val="00A03243"/>
    <w:rsid w:val="00A03DA8"/>
    <w:rsid w:val="00A0513A"/>
    <w:rsid w:val="00A058F4"/>
    <w:rsid w:val="00A076BA"/>
    <w:rsid w:val="00A07A0A"/>
    <w:rsid w:val="00A07CCB"/>
    <w:rsid w:val="00A10CCA"/>
    <w:rsid w:val="00A10FA9"/>
    <w:rsid w:val="00A11060"/>
    <w:rsid w:val="00A114CF"/>
    <w:rsid w:val="00A122E2"/>
    <w:rsid w:val="00A12466"/>
    <w:rsid w:val="00A1398C"/>
    <w:rsid w:val="00A15A2A"/>
    <w:rsid w:val="00A15C11"/>
    <w:rsid w:val="00A15E3D"/>
    <w:rsid w:val="00A16385"/>
    <w:rsid w:val="00A16EBB"/>
    <w:rsid w:val="00A204A7"/>
    <w:rsid w:val="00A21906"/>
    <w:rsid w:val="00A21E7E"/>
    <w:rsid w:val="00A225E9"/>
    <w:rsid w:val="00A226C5"/>
    <w:rsid w:val="00A22CA3"/>
    <w:rsid w:val="00A22D65"/>
    <w:rsid w:val="00A23A64"/>
    <w:rsid w:val="00A252EF"/>
    <w:rsid w:val="00A25697"/>
    <w:rsid w:val="00A257E4"/>
    <w:rsid w:val="00A258E3"/>
    <w:rsid w:val="00A25A98"/>
    <w:rsid w:val="00A2601F"/>
    <w:rsid w:val="00A263C0"/>
    <w:rsid w:val="00A27146"/>
    <w:rsid w:val="00A27B8D"/>
    <w:rsid w:val="00A27D75"/>
    <w:rsid w:val="00A31295"/>
    <w:rsid w:val="00A31E80"/>
    <w:rsid w:val="00A32D29"/>
    <w:rsid w:val="00A339A2"/>
    <w:rsid w:val="00A339CE"/>
    <w:rsid w:val="00A3459B"/>
    <w:rsid w:val="00A34DEC"/>
    <w:rsid w:val="00A35275"/>
    <w:rsid w:val="00A36AB5"/>
    <w:rsid w:val="00A375F7"/>
    <w:rsid w:val="00A376F6"/>
    <w:rsid w:val="00A4004B"/>
    <w:rsid w:val="00A40363"/>
    <w:rsid w:val="00A407FE"/>
    <w:rsid w:val="00A421A3"/>
    <w:rsid w:val="00A425C4"/>
    <w:rsid w:val="00A42682"/>
    <w:rsid w:val="00A428A5"/>
    <w:rsid w:val="00A434B3"/>
    <w:rsid w:val="00A43A98"/>
    <w:rsid w:val="00A43AE4"/>
    <w:rsid w:val="00A44087"/>
    <w:rsid w:val="00A45387"/>
    <w:rsid w:val="00A457FC"/>
    <w:rsid w:val="00A458C4"/>
    <w:rsid w:val="00A4598A"/>
    <w:rsid w:val="00A45D31"/>
    <w:rsid w:val="00A45EAC"/>
    <w:rsid w:val="00A46206"/>
    <w:rsid w:val="00A5022C"/>
    <w:rsid w:val="00A511C7"/>
    <w:rsid w:val="00A51791"/>
    <w:rsid w:val="00A522BD"/>
    <w:rsid w:val="00A525BC"/>
    <w:rsid w:val="00A529A6"/>
    <w:rsid w:val="00A53808"/>
    <w:rsid w:val="00A54AAD"/>
    <w:rsid w:val="00A55B1B"/>
    <w:rsid w:val="00A55C2E"/>
    <w:rsid w:val="00A56500"/>
    <w:rsid w:val="00A5752E"/>
    <w:rsid w:val="00A579FA"/>
    <w:rsid w:val="00A57F45"/>
    <w:rsid w:val="00A60588"/>
    <w:rsid w:val="00A6088F"/>
    <w:rsid w:val="00A61BFD"/>
    <w:rsid w:val="00A62079"/>
    <w:rsid w:val="00A6343C"/>
    <w:rsid w:val="00A647E6"/>
    <w:rsid w:val="00A64AA0"/>
    <w:rsid w:val="00A66A58"/>
    <w:rsid w:val="00A67CFB"/>
    <w:rsid w:val="00A67DE4"/>
    <w:rsid w:val="00A70ABF"/>
    <w:rsid w:val="00A71527"/>
    <w:rsid w:val="00A71B7F"/>
    <w:rsid w:val="00A720C2"/>
    <w:rsid w:val="00A7211C"/>
    <w:rsid w:val="00A722F3"/>
    <w:rsid w:val="00A7325C"/>
    <w:rsid w:val="00A738D9"/>
    <w:rsid w:val="00A73A70"/>
    <w:rsid w:val="00A73AB3"/>
    <w:rsid w:val="00A73C4D"/>
    <w:rsid w:val="00A73FB2"/>
    <w:rsid w:val="00A74C69"/>
    <w:rsid w:val="00A76199"/>
    <w:rsid w:val="00A76326"/>
    <w:rsid w:val="00A76938"/>
    <w:rsid w:val="00A77647"/>
    <w:rsid w:val="00A7764B"/>
    <w:rsid w:val="00A776BA"/>
    <w:rsid w:val="00A80C17"/>
    <w:rsid w:val="00A81378"/>
    <w:rsid w:val="00A818C3"/>
    <w:rsid w:val="00A81D9B"/>
    <w:rsid w:val="00A82B0D"/>
    <w:rsid w:val="00A8329F"/>
    <w:rsid w:val="00A8331B"/>
    <w:rsid w:val="00A8377F"/>
    <w:rsid w:val="00A83C22"/>
    <w:rsid w:val="00A84E34"/>
    <w:rsid w:val="00A85780"/>
    <w:rsid w:val="00A85BC3"/>
    <w:rsid w:val="00A85DB2"/>
    <w:rsid w:val="00A8633D"/>
    <w:rsid w:val="00A863BC"/>
    <w:rsid w:val="00A86786"/>
    <w:rsid w:val="00A87652"/>
    <w:rsid w:val="00A87EC0"/>
    <w:rsid w:val="00A90F1D"/>
    <w:rsid w:val="00A92E61"/>
    <w:rsid w:val="00A94980"/>
    <w:rsid w:val="00A94C93"/>
    <w:rsid w:val="00A955FB"/>
    <w:rsid w:val="00A9583F"/>
    <w:rsid w:val="00A95BF3"/>
    <w:rsid w:val="00A9716C"/>
    <w:rsid w:val="00A97CAD"/>
    <w:rsid w:val="00AA0853"/>
    <w:rsid w:val="00AA0DCA"/>
    <w:rsid w:val="00AA10B1"/>
    <w:rsid w:val="00AA11B0"/>
    <w:rsid w:val="00AA1A8A"/>
    <w:rsid w:val="00AA2214"/>
    <w:rsid w:val="00AA3C55"/>
    <w:rsid w:val="00AA3CA4"/>
    <w:rsid w:val="00AA3DC9"/>
    <w:rsid w:val="00AA433E"/>
    <w:rsid w:val="00AA4379"/>
    <w:rsid w:val="00AA5D36"/>
    <w:rsid w:val="00AA62F6"/>
    <w:rsid w:val="00AA673C"/>
    <w:rsid w:val="00AA68FB"/>
    <w:rsid w:val="00AA7F09"/>
    <w:rsid w:val="00AB0740"/>
    <w:rsid w:val="00AB0D42"/>
    <w:rsid w:val="00AB1721"/>
    <w:rsid w:val="00AB1B9B"/>
    <w:rsid w:val="00AB2E02"/>
    <w:rsid w:val="00AB2E88"/>
    <w:rsid w:val="00AB302D"/>
    <w:rsid w:val="00AB3423"/>
    <w:rsid w:val="00AB3A96"/>
    <w:rsid w:val="00AB45E3"/>
    <w:rsid w:val="00AB4828"/>
    <w:rsid w:val="00AB529C"/>
    <w:rsid w:val="00AB5AD4"/>
    <w:rsid w:val="00AB5BB9"/>
    <w:rsid w:val="00AB5CBF"/>
    <w:rsid w:val="00AB625F"/>
    <w:rsid w:val="00AB69C6"/>
    <w:rsid w:val="00AB6AB7"/>
    <w:rsid w:val="00AB7324"/>
    <w:rsid w:val="00AB7D8D"/>
    <w:rsid w:val="00AC008F"/>
    <w:rsid w:val="00AC0678"/>
    <w:rsid w:val="00AC19E7"/>
    <w:rsid w:val="00AC1E9D"/>
    <w:rsid w:val="00AC2088"/>
    <w:rsid w:val="00AC2D18"/>
    <w:rsid w:val="00AC2F5E"/>
    <w:rsid w:val="00AC551E"/>
    <w:rsid w:val="00AC5B70"/>
    <w:rsid w:val="00AC6321"/>
    <w:rsid w:val="00AC6662"/>
    <w:rsid w:val="00AC6A39"/>
    <w:rsid w:val="00AC7B76"/>
    <w:rsid w:val="00AD0258"/>
    <w:rsid w:val="00AD0457"/>
    <w:rsid w:val="00AD0867"/>
    <w:rsid w:val="00AD0FCF"/>
    <w:rsid w:val="00AD2733"/>
    <w:rsid w:val="00AD2F46"/>
    <w:rsid w:val="00AD3542"/>
    <w:rsid w:val="00AD3B77"/>
    <w:rsid w:val="00AD3EDA"/>
    <w:rsid w:val="00AD4420"/>
    <w:rsid w:val="00AD4D92"/>
    <w:rsid w:val="00AD53BC"/>
    <w:rsid w:val="00AD5749"/>
    <w:rsid w:val="00AD5F50"/>
    <w:rsid w:val="00AD6470"/>
    <w:rsid w:val="00AD6D40"/>
    <w:rsid w:val="00AD707A"/>
    <w:rsid w:val="00AD7A60"/>
    <w:rsid w:val="00AD7F8C"/>
    <w:rsid w:val="00AE04DE"/>
    <w:rsid w:val="00AE0F9D"/>
    <w:rsid w:val="00AE10E0"/>
    <w:rsid w:val="00AE128E"/>
    <w:rsid w:val="00AE1FCB"/>
    <w:rsid w:val="00AE2C0B"/>
    <w:rsid w:val="00AE2EF3"/>
    <w:rsid w:val="00AE43F4"/>
    <w:rsid w:val="00AE4677"/>
    <w:rsid w:val="00AE4E36"/>
    <w:rsid w:val="00AE4FBF"/>
    <w:rsid w:val="00AE556C"/>
    <w:rsid w:val="00AE5982"/>
    <w:rsid w:val="00AE6435"/>
    <w:rsid w:val="00AE7011"/>
    <w:rsid w:val="00AF02AD"/>
    <w:rsid w:val="00AF0730"/>
    <w:rsid w:val="00AF11CC"/>
    <w:rsid w:val="00AF141F"/>
    <w:rsid w:val="00AF154E"/>
    <w:rsid w:val="00AF19D3"/>
    <w:rsid w:val="00AF2895"/>
    <w:rsid w:val="00AF3057"/>
    <w:rsid w:val="00AF3263"/>
    <w:rsid w:val="00AF4A94"/>
    <w:rsid w:val="00AF4B0A"/>
    <w:rsid w:val="00AF5026"/>
    <w:rsid w:val="00AF5097"/>
    <w:rsid w:val="00AF51A3"/>
    <w:rsid w:val="00AF6B7A"/>
    <w:rsid w:val="00AF6C0C"/>
    <w:rsid w:val="00AF755F"/>
    <w:rsid w:val="00B000C5"/>
    <w:rsid w:val="00B00101"/>
    <w:rsid w:val="00B01231"/>
    <w:rsid w:val="00B01808"/>
    <w:rsid w:val="00B01931"/>
    <w:rsid w:val="00B02580"/>
    <w:rsid w:val="00B0270D"/>
    <w:rsid w:val="00B02804"/>
    <w:rsid w:val="00B02BB8"/>
    <w:rsid w:val="00B039BB"/>
    <w:rsid w:val="00B0428A"/>
    <w:rsid w:val="00B04A82"/>
    <w:rsid w:val="00B050B8"/>
    <w:rsid w:val="00B05DAD"/>
    <w:rsid w:val="00B07242"/>
    <w:rsid w:val="00B0726D"/>
    <w:rsid w:val="00B10451"/>
    <w:rsid w:val="00B110A1"/>
    <w:rsid w:val="00B12842"/>
    <w:rsid w:val="00B128E0"/>
    <w:rsid w:val="00B12CE2"/>
    <w:rsid w:val="00B13951"/>
    <w:rsid w:val="00B13B15"/>
    <w:rsid w:val="00B1423E"/>
    <w:rsid w:val="00B1575C"/>
    <w:rsid w:val="00B1678F"/>
    <w:rsid w:val="00B17503"/>
    <w:rsid w:val="00B17E35"/>
    <w:rsid w:val="00B20168"/>
    <w:rsid w:val="00B203E8"/>
    <w:rsid w:val="00B2047E"/>
    <w:rsid w:val="00B20C7C"/>
    <w:rsid w:val="00B217B0"/>
    <w:rsid w:val="00B219C3"/>
    <w:rsid w:val="00B22B0B"/>
    <w:rsid w:val="00B22B7B"/>
    <w:rsid w:val="00B22DA1"/>
    <w:rsid w:val="00B22E28"/>
    <w:rsid w:val="00B23327"/>
    <w:rsid w:val="00B23663"/>
    <w:rsid w:val="00B2382E"/>
    <w:rsid w:val="00B23855"/>
    <w:rsid w:val="00B23B39"/>
    <w:rsid w:val="00B241EE"/>
    <w:rsid w:val="00B243C7"/>
    <w:rsid w:val="00B25EC0"/>
    <w:rsid w:val="00B25F1D"/>
    <w:rsid w:val="00B26294"/>
    <w:rsid w:val="00B273DD"/>
    <w:rsid w:val="00B27C22"/>
    <w:rsid w:val="00B27C96"/>
    <w:rsid w:val="00B3022D"/>
    <w:rsid w:val="00B30ACE"/>
    <w:rsid w:val="00B31049"/>
    <w:rsid w:val="00B31099"/>
    <w:rsid w:val="00B3245B"/>
    <w:rsid w:val="00B32F00"/>
    <w:rsid w:val="00B342A1"/>
    <w:rsid w:val="00B34348"/>
    <w:rsid w:val="00B3470B"/>
    <w:rsid w:val="00B34E15"/>
    <w:rsid w:val="00B35EA7"/>
    <w:rsid w:val="00B36504"/>
    <w:rsid w:val="00B37067"/>
    <w:rsid w:val="00B371BD"/>
    <w:rsid w:val="00B40012"/>
    <w:rsid w:val="00B40D4A"/>
    <w:rsid w:val="00B41879"/>
    <w:rsid w:val="00B41FD0"/>
    <w:rsid w:val="00B429DA"/>
    <w:rsid w:val="00B437F8"/>
    <w:rsid w:val="00B43FD2"/>
    <w:rsid w:val="00B44EF1"/>
    <w:rsid w:val="00B454DF"/>
    <w:rsid w:val="00B4569C"/>
    <w:rsid w:val="00B4637A"/>
    <w:rsid w:val="00B469CB"/>
    <w:rsid w:val="00B46D12"/>
    <w:rsid w:val="00B46F1C"/>
    <w:rsid w:val="00B4743A"/>
    <w:rsid w:val="00B5028D"/>
    <w:rsid w:val="00B50B83"/>
    <w:rsid w:val="00B50D4E"/>
    <w:rsid w:val="00B5114E"/>
    <w:rsid w:val="00B5193D"/>
    <w:rsid w:val="00B51A58"/>
    <w:rsid w:val="00B521A6"/>
    <w:rsid w:val="00B527DB"/>
    <w:rsid w:val="00B52C11"/>
    <w:rsid w:val="00B53BE7"/>
    <w:rsid w:val="00B552ED"/>
    <w:rsid w:val="00B5530F"/>
    <w:rsid w:val="00B55399"/>
    <w:rsid w:val="00B557E8"/>
    <w:rsid w:val="00B562C1"/>
    <w:rsid w:val="00B563B4"/>
    <w:rsid w:val="00B5685E"/>
    <w:rsid w:val="00B57CF2"/>
    <w:rsid w:val="00B57D55"/>
    <w:rsid w:val="00B612C3"/>
    <w:rsid w:val="00B61947"/>
    <w:rsid w:val="00B61EF6"/>
    <w:rsid w:val="00B62304"/>
    <w:rsid w:val="00B6263B"/>
    <w:rsid w:val="00B62AE0"/>
    <w:rsid w:val="00B62F9C"/>
    <w:rsid w:val="00B63C46"/>
    <w:rsid w:val="00B63CB5"/>
    <w:rsid w:val="00B63D5B"/>
    <w:rsid w:val="00B64F48"/>
    <w:rsid w:val="00B65065"/>
    <w:rsid w:val="00B65093"/>
    <w:rsid w:val="00B6519D"/>
    <w:rsid w:val="00B65439"/>
    <w:rsid w:val="00B66B3A"/>
    <w:rsid w:val="00B66D7E"/>
    <w:rsid w:val="00B67675"/>
    <w:rsid w:val="00B67F41"/>
    <w:rsid w:val="00B71B4F"/>
    <w:rsid w:val="00B72417"/>
    <w:rsid w:val="00B72F93"/>
    <w:rsid w:val="00B7301C"/>
    <w:rsid w:val="00B733C7"/>
    <w:rsid w:val="00B735C8"/>
    <w:rsid w:val="00B76647"/>
    <w:rsid w:val="00B76715"/>
    <w:rsid w:val="00B771F7"/>
    <w:rsid w:val="00B77E22"/>
    <w:rsid w:val="00B802CB"/>
    <w:rsid w:val="00B807E8"/>
    <w:rsid w:val="00B811DD"/>
    <w:rsid w:val="00B82081"/>
    <w:rsid w:val="00B82584"/>
    <w:rsid w:val="00B82AA9"/>
    <w:rsid w:val="00B82B05"/>
    <w:rsid w:val="00B82DA4"/>
    <w:rsid w:val="00B83181"/>
    <w:rsid w:val="00B8453F"/>
    <w:rsid w:val="00B85A2E"/>
    <w:rsid w:val="00B867BE"/>
    <w:rsid w:val="00B868B7"/>
    <w:rsid w:val="00B87071"/>
    <w:rsid w:val="00B87DD8"/>
    <w:rsid w:val="00B9061A"/>
    <w:rsid w:val="00B91583"/>
    <w:rsid w:val="00B92091"/>
    <w:rsid w:val="00B9247A"/>
    <w:rsid w:val="00B93030"/>
    <w:rsid w:val="00B93C73"/>
    <w:rsid w:val="00B93FB3"/>
    <w:rsid w:val="00B94F50"/>
    <w:rsid w:val="00B96895"/>
    <w:rsid w:val="00B96C8A"/>
    <w:rsid w:val="00B974B0"/>
    <w:rsid w:val="00B975E4"/>
    <w:rsid w:val="00B97C5D"/>
    <w:rsid w:val="00BA040A"/>
    <w:rsid w:val="00BA08B1"/>
    <w:rsid w:val="00BA09E6"/>
    <w:rsid w:val="00BA0F12"/>
    <w:rsid w:val="00BA12CC"/>
    <w:rsid w:val="00BA2597"/>
    <w:rsid w:val="00BA3F1F"/>
    <w:rsid w:val="00BA5692"/>
    <w:rsid w:val="00BA5853"/>
    <w:rsid w:val="00BA5DB8"/>
    <w:rsid w:val="00BA633F"/>
    <w:rsid w:val="00BA650A"/>
    <w:rsid w:val="00BA6F5B"/>
    <w:rsid w:val="00BA787B"/>
    <w:rsid w:val="00BA78D6"/>
    <w:rsid w:val="00BA7F5D"/>
    <w:rsid w:val="00BB0245"/>
    <w:rsid w:val="00BB0334"/>
    <w:rsid w:val="00BB0426"/>
    <w:rsid w:val="00BB1379"/>
    <w:rsid w:val="00BB202B"/>
    <w:rsid w:val="00BB2D11"/>
    <w:rsid w:val="00BB3718"/>
    <w:rsid w:val="00BB482E"/>
    <w:rsid w:val="00BB48B5"/>
    <w:rsid w:val="00BB559D"/>
    <w:rsid w:val="00BB5B5D"/>
    <w:rsid w:val="00BB6067"/>
    <w:rsid w:val="00BB624E"/>
    <w:rsid w:val="00BB66C5"/>
    <w:rsid w:val="00BB6BE7"/>
    <w:rsid w:val="00BB75CB"/>
    <w:rsid w:val="00BB772F"/>
    <w:rsid w:val="00BB7C1E"/>
    <w:rsid w:val="00BB7F8B"/>
    <w:rsid w:val="00BC0E8B"/>
    <w:rsid w:val="00BC1134"/>
    <w:rsid w:val="00BC1240"/>
    <w:rsid w:val="00BC20E1"/>
    <w:rsid w:val="00BC2B41"/>
    <w:rsid w:val="00BC2E1D"/>
    <w:rsid w:val="00BC40D9"/>
    <w:rsid w:val="00BC54CF"/>
    <w:rsid w:val="00BC5881"/>
    <w:rsid w:val="00BC5C1D"/>
    <w:rsid w:val="00BC63F2"/>
    <w:rsid w:val="00BC6D96"/>
    <w:rsid w:val="00BD11E4"/>
    <w:rsid w:val="00BD1288"/>
    <w:rsid w:val="00BD1B17"/>
    <w:rsid w:val="00BD1D70"/>
    <w:rsid w:val="00BD20B6"/>
    <w:rsid w:val="00BD4485"/>
    <w:rsid w:val="00BD4828"/>
    <w:rsid w:val="00BD4B61"/>
    <w:rsid w:val="00BD4B67"/>
    <w:rsid w:val="00BD4F1F"/>
    <w:rsid w:val="00BD5375"/>
    <w:rsid w:val="00BD619C"/>
    <w:rsid w:val="00BD6A5E"/>
    <w:rsid w:val="00BD711C"/>
    <w:rsid w:val="00BE0560"/>
    <w:rsid w:val="00BE0C1B"/>
    <w:rsid w:val="00BE1285"/>
    <w:rsid w:val="00BE1B5B"/>
    <w:rsid w:val="00BE2230"/>
    <w:rsid w:val="00BE2449"/>
    <w:rsid w:val="00BE2B4A"/>
    <w:rsid w:val="00BE2C72"/>
    <w:rsid w:val="00BE2D71"/>
    <w:rsid w:val="00BE2FDA"/>
    <w:rsid w:val="00BE33BD"/>
    <w:rsid w:val="00BE3529"/>
    <w:rsid w:val="00BE4009"/>
    <w:rsid w:val="00BE4E68"/>
    <w:rsid w:val="00BE5079"/>
    <w:rsid w:val="00BE54AA"/>
    <w:rsid w:val="00BE57C3"/>
    <w:rsid w:val="00BE587D"/>
    <w:rsid w:val="00BE5C25"/>
    <w:rsid w:val="00BE60C9"/>
    <w:rsid w:val="00BE6776"/>
    <w:rsid w:val="00BE6AA6"/>
    <w:rsid w:val="00BE6B80"/>
    <w:rsid w:val="00BE77A3"/>
    <w:rsid w:val="00BF0CDE"/>
    <w:rsid w:val="00BF1352"/>
    <w:rsid w:val="00BF1677"/>
    <w:rsid w:val="00BF351D"/>
    <w:rsid w:val="00BF37CA"/>
    <w:rsid w:val="00BF3D9F"/>
    <w:rsid w:val="00BF41C6"/>
    <w:rsid w:val="00BF4CBA"/>
    <w:rsid w:val="00BF4DE6"/>
    <w:rsid w:val="00BF5312"/>
    <w:rsid w:val="00BF72B1"/>
    <w:rsid w:val="00BF780A"/>
    <w:rsid w:val="00BF78FB"/>
    <w:rsid w:val="00BF7CD0"/>
    <w:rsid w:val="00C00B01"/>
    <w:rsid w:val="00C00C2C"/>
    <w:rsid w:val="00C00E65"/>
    <w:rsid w:val="00C00E95"/>
    <w:rsid w:val="00C00F87"/>
    <w:rsid w:val="00C01C34"/>
    <w:rsid w:val="00C0218F"/>
    <w:rsid w:val="00C028D1"/>
    <w:rsid w:val="00C029A0"/>
    <w:rsid w:val="00C03077"/>
    <w:rsid w:val="00C03090"/>
    <w:rsid w:val="00C032B4"/>
    <w:rsid w:val="00C04307"/>
    <w:rsid w:val="00C043A8"/>
    <w:rsid w:val="00C0448E"/>
    <w:rsid w:val="00C04DA5"/>
    <w:rsid w:val="00C05028"/>
    <w:rsid w:val="00C0549F"/>
    <w:rsid w:val="00C055D1"/>
    <w:rsid w:val="00C0645A"/>
    <w:rsid w:val="00C075D0"/>
    <w:rsid w:val="00C07670"/>
    <w:rsid w:val="00C07F5A"/>
    <w:rsid w:val="00C10062"/>
    <w:rsid w:val="00C10642"/>
    <w:rsid w:val="00C11053"/>
    <w:rsid w:val="00C11487"/>
    <w:rsid w:val="00C12183"/>
    <w:rsid w:val="00C130CD"/>
    <w:rsid w:val="00C13FDF"/>
    <w:rsid w:val="00C15157"/>
    <w:rsid w:val="00C15342"/>
    <w:rsid w:val="00C15A58"/>
    <w:rsid w:val="00C15ABD"/>
    <w:rsid w:val="00C15CBA"/>
    <w:rsid w:val="00C15D9F"/>
    <w:rsid w:val="00C16315"/>
    <w:rsid w:val="00C1644B"/>
    <w:rsid w:val="00C167B1"/>
    <w:rsid w:val="00C20396"/>
    <w:rsid w:val="00C208DF"/>
    <w:rsid w:val="00C218F0"/>
    <w:rsid w:val="00C219F7"/>
    <w:rsid w:val="00C22B49"/>
    <w:rsid w:val="00C23A2D"/>
    <w:rsid w:val="00C23AFF"/>
    <w:rsid w:val="00C23FDC"/>
    <w:rsid w:val="00C24BB3"/>
    <w:rsid w:val="00C26A97"/>
    <w:rsid w:val="00C26B01"/>
    <w:rsid w:val="00C27567"/>
    <w:rsid w:val="00C27B92"/>
    <w:rsid w:val="00C30123"/>
    <w:rsid w:val="00C302B9"/>
    <w:rsid w:val="00C30F0A"/>
    <w:rsid w:val="00C30F2C"/>
    <w:rsid w:val="00C31693"/>
    <w:rsid w:val="00C33559"/>
    <w:rsid w:val="00C35B96"/>
    <w:rsid w:val="00C361B9"/>
    <w:rsid w:val="00C378CD"/>
    <w:rsid w:val="00C402D8"/>
    <w:rsid w:val="00C40E11"/>
    <w:rsid w:val="00C4139C"/>
    <w:rsid w:val="00C41F40"/>
    <w:rsid w:val="00C42293"/>
    <w:rsid w:val="00C427CE"/>
    <w:rsid w:val="00C43BE2"/>
    <w:rsid w:val="00C43FDD"/>
    <w:rsid w:val="00C442FC"/>
    <w:rsid w:val="00C4503E"/>
    <w:rsid w:val="00C46390"/>
    <w:rsid w:val="00C4786B"/>
    <w:rsid w:val="00C5038F"/>
    <w:rsid w:val="00C506EB"/>
    <w:rsid w:val="00C50A44"/>
    <w:rsid w:val="00C50A87"/>
    <w:rsid w:val="00C50E56"/>
    <w:rsid w:val="00C51451"/>
    <w:rsid w:val="00C525CA"/>
    <w:rsid w:val="00C536A9"/>
    <w:rsid w:val="00C5388E"/>
    <w:rsid w:val="00C53E79"/>
    <w:rsid w:val="00C54F7B"/>
    <w:rsid w:val="00C55BE4"/>
    <w:rsid w:val="00C564CA"/>
    <w:rsid w:val="00C56640"/>
    <w:rsid w:val="00C56A40"/>
    <w:rsid w:val="00C574E1"/>
    <w:rsid w:val="00C57B90"/>
    <w:rsid w:val="00C60C6D"/>
    <w:rsid w:val="00C620E8"/>
    <w:rsid w:val="00C621B8"/>
    <w:rsid w:val="00C64061"/>
    <w:rsid w:val="00C6446B"/>
    <w:rsid w:val="00C64B61"/>
    <w:rsid w:val="00C64FEC"/>
    <w:rsid w:val="00C651F4"/>
    <w:rsid w:val="00C6575D"/>
    <w:rsid w:val="00C67CD2"/>
    <w:rsid w:val="00C70A36"/>
    <w:rsid w:val="00C70B7D"/>
    <w:rsid w:val="00C70EB2"/>
    <w:rsid w:val="00C71167"/>
    <w:rsid w:val="00C7135D"/>
    <w:rsid w:val="00C71515"/>
    <w:rsid w:val="00C71996"/>
    <w:rsid w:val="00C72D25"/>
    <w:rsid w:val="00C72FD2"/>
    <w:rsid w:val="00C743AC"/>
    <w:rsid w:val="00C75AFE"/>
    <w:rsid w:val="00C7646B"/>
    <w:rsid w:val="00C766B4"/>
    <w:rsid w:val="00C76D61"/>
    <w:rsid w:val="00C7709D"/>
    <w:rsid w:val="00C778BE"/>
    <w:rsid w:val="00C802B2"/>
    <w:rsid w:val="00C8069D"/>
    <w:rsid w:val="00C80880"/>
    <w:rsid w:val="00C815F4"/>
    <w:rsid w:val="00C83B80"/>
    <w:rsid w:val="00C84757"/>
    <w:rsid w:val="00C848CC"/>
    <w:rsid w:val="00C8641E"/>
    <w:rsid w:val="00C8646C"/>
    <w:rsid w:val="00C864E1"/>
    <w:rsid w:val="00C906EF"/>
    <w:rsid w:val="00C90730"/>
    <w:rsid w:val="00C91510"/>
    <w:rsid w:val="00C917D2"/>
    <w:rsid w:val="00C91A7D"/>
    <w:rsid w:val="00C91C6D"/>
    <w:rsid w:val="00C92866"/>
    <w:rsid w:val="00C94B02"/>
    <w:rsid w:val="00C9500F"/>
    <w:rsid w:val="00C953D7"/>
    <w:rsid w:val="00C95E89"/>
    <w:rsid w:val="00C9613D"/>
    <w:rsid w:val="00C96BB8"/>
    <w:rsid w:val="00C9795C"/>
    <w:rsid w:val="00CA06A1"/>
    <w:rsid w:val="00CA0921"/>
    <w:rsid w:val="00CA17A9"/>
    <w:rsid w:val="00CA1916"/>
    <w:rsid w:val="00CA1B2E"/>
    <w:rsid w:val="00CA1B45"/>
    <w:rsid w:val="00CA1C80"/>
    <w:rsid w:val="00CA20A4"/>
    <w:rsid w:val="00CA28ED"/>
    <w:rsid w:val="00CA2F4B"/>
    <w:rsid w:val="00CA30E9"/>
    <w:rsid w:val="00CA346E"/>
    <w:rsid w:val="00CA3BBB"/>
    <w:rsid w:val="00CA5321"/>
    <w:rsid w:val="00CA54D9"/>
    <w:rsid w:val="00CA5FCC"/>
    <w:rsid w:val="00CA60E9"/>
    <w:rsid w:val="00CA6182"/>
    <w:rsid w:val="00CA6C34"/>
    <w:rsid w:val="00CA6E27"/>
    <w:rsid w:val="00CA7533"/>
    <w:rsid w:val="00CA7CDD"/>
    <w:rsid w:val="00CB0015"/>
    <w:rsid w:val="00CB01A0"/>
    <w:rsid w:val="00CB0A6F"/>
    <w:rsid w:val="00CB0D77"/>
    <w:rsid w:val="00CB10A8"/>
    <w:rsid w:val="00CB119E"/>
    <w:rsid w:val="00CB2DE8"/>
    <w:rsid w:val="00CB3BDA"/>
    <w:rsid w:val="00CB3C20"/>
    <w:rsid w:val="00CB485B"/>
    <w:rsid w:val="00CB5D65"/>
    <w:rsid w:val="00CB61E5"/>
    <w:rsid w:val="00CB67B9"/>
    <w:rsid w:val="00CB7170"/>
    <w:rsid w:val="00CB77C2"/>
    <w:rsid w:val="00CB7BC0"/>
    <w:rsid w:val="00CB7E47"/>
    <w:rsid w:val="00CC0BF6"/>
    <w:rsid w:val="00CC1D18"/>
    <w:rsid w:val="00CC1DB4"/>
    <w:rsid w:val="00CC32C1"/>
    <w:rsid w:val="00CC3900"/>
    <w:rsid w:val="00CC3A48"/>
    <w:rsid w:val="00CC4499"/>
    <w:rsid w:val="00CC4A52"/>
    <w:rsid w:val="00CC554F"/>
    <w:rsid w:val="00CC5BF2"/>
    <w:rsid w:val="00CC6550"/>
    <w:rsid w:val="00CC7122"/>
    <w:rsid w:val="00CC7587"/>
    <w:rsid w:val="00CD0A3B"/>
    <w:rsid w:val="00CD1E23"/>
    <w:rsid w:val="00CD2D73"/>
    <w:rsid w:val="00CD383D"/>
    <w:rsid w:val="00CD3AB9"/>
    <w:rsid w:val="00CD3C27"/>
    <w:rsid w:val="00CD3CDE"/>
    <w:rsid w:val="00CD46DF"/>
    <w:rsid w:val="00CD5187"/>
    <w:rsid w:val="00CD5B2A"/>
    <w:rsid w:val="00CD60A1"/>
    <w:rsid w:val="00CD761E"/>
    <w:rsid w:val="00CE0D81"/>
    <w:rsid w:val="00CE0D85"/>
    <w:rsid w:val="00CE11AD"/>
    <w:rsid w:val="00CE15F0"/>
    <w:rsid w:val="00CE17C2"/>
    <w:rsid w:val="00CE24C6"/>
    <w:rsid w:val="00CE2510"/>
    <w:rsid w:val="00CE2E23"/>
    <w:rsid w:val="00CE2E62"/>
    <w:rsid w:val="00CE3058"/>
    <w:rsid w:val="00CE3652"/>
    <w:rsid w:val="00CE62AF"/>
    <w:rsid w:val="00CE6608"/>
    <w:rsid w:val="00CE7662"/>
    <w:rsid w:val="00CF101F"/>
    <w:rsid w:val="00CF1123"/>
    <w:rsid w:val="00CF15D6"/>
    <w:rsid w:val="00CF1FE3"/>
    <w:rsid w:val="00CF2178"/>
    <w:rsid w:val="00CF22AC"/>
    <w:rsid w:val="00CF36CC"/>
    <w:rsid w:val="00CF4037"/>
    <w:rsid w:val="00CF4183"/>
    <w:rsid w:val="00CF487C"/>
    <w:rsid w:val="00CF6BAA"/>
    <w:rsid w:val="00CF701D"/>
    <w:rsid w:val="00CF7438"/>
    <w:rsid w:val="00CF79A2"/>
    <w:rsid w:val="00CF7B7B"/>
    <w:rsid w:val="00D0075E"/>
    <w:rsid w:val="00D0093D"/>
    <w:rsid w:val="00D013ED"/>
    <w:rsid w:val="00D0188F"/>
    <w:rsid w:val="00D018BE"/>
    <w:rsid w:val="00D01AEF"/>
    <w:rsid w:val="00D01C63"/>
    <w:rsid w:val="00D01E77"/>
    <w:rsid w:val="00D02ED2"/>
    <w:rsid w:val="00D039D8"/>
    <w:rsid w:val="00D03D23"/>
    <w:rsid w:val="00D040FF"/>
    <w:rsid w:val="00D043A4"/>
    <w:rsid w:val="00D045A1"/>
    <w:rsid w:val="00D04D32"/>
    <w:rsid w:val="00D04FA5"/>
    <w:rsid w:val="00D064FC"/>
    <w:rsid w:val="00D06F09"/>
    <w:rsid w:val="00D0772E"/>
    <w:rsid w:val="00D10228"/>
    <w:rsid w:val="00D102C7"/>
    <w:rsid w:val="00D127DC"/>
    <w:rsid w:val="00D12EC4"/>
    <w:rsid w:val="00D134A2"/>
    <w:rsid w:val="00D134B5"/>
    <w:rsid w:val="00D13B3F"/>
    <w:rsid w:val="00D15443"/>
    <w:rsid w:val="00D15B55"/>
    <w:rsid w:val="00D15FC7"/>
    <w:rsid w:val="00D1617A"/>
    <w:rsid w:val="00D167B1"/>
    <w:rsid w:val="00D16E0E"/>
    <w:rsid w:val="00D171E4"/>
    <w:rsid w:val="00D1733B"/>
    <w:rsid w:val="00D211C5"/>
    <w:rsid w:val="00D2123A"/>
    <w:rsid w:val="00D21537"/>
    <w:rsid w:val="00D22D3A"/>
    <w:rsid w:val="00D22E9F"/>
    <w:rsid w:val="00D23F56"/>
    <w:rsid w:val="00D24101"/>
    <w:rsid w:val="00D24775"/>
    <w:rsid w:val="00D24AA9"/>
    <w:rsid w:val="00D259C6"/>
    <w:rsid w:val="00D25CD8"/>
    <w:rsid w:val="00D25FD5"/>
    <w:rsid w:val="00D26165"/>
    <w:rsid w:val="00D26214"/>
    <w:rsid w:val="00D27225"/>
    <w:rsid w:val="00D305AE"/>
    <w:rsid w:val="00D30E27"/>
    <w:rsid w:val="00D310E5"/>
    <w:rsid w:val="00D3122F"/>
    <w:rsid w:val="00D3126B"/>
    <w:rsid w:val="00D32465"/>
    <w:rsid w:val="00D32CFF"/>
    <w:rsid w:val="00D32EC8"/>
    <w:rsid w:val="00D33123"/>
    <w:rsid w:val="00D3315A"/>
    <w:rsid w:val="00D337D4"/>
    <w:rsid w:val="00D33B0E"/>
    <w:rsid w:val="00D34514"/>
    <w:rsid w:val="00D34A65"/>
    <w:rsid w:val="00D34F4B"/>
    <w:rsid w:val="00D363F9"/>
    <w:rsid w:val="00D36A69"/>
    <w:rsid w:val="00D37D23"/>
    <w:rsid w:val="00D40A9E"/>
    <w:rsid w:val="00D40FD5"/>
    <w:rsid w:val="00D42D5F"/>
    <w:rsid w:val="00D43223"/>
    <w:rsid w:val="00D43239"/>
    <w:rsid w:val="00D43C70"/>
    <w:rsid w:val="00D44997"/>
    <w:rsid w:val="00D453CF"/>
    <w:rsid w:val="00D456BF"/>
    <w:rsid w:val="00D45921"/>
    <w:rsid w:val="00D46593"/>
    <w:rsid w:val="00D46F2E"/>
    <w:rsid w:val="00D47E90"/>
    <w:rsid w:val="00D50165"/>
    <w:rsid w:val="00D50E9A"/>
    <w:rsid w:val="00D5118D"/>
    <w:rsid w:val="00D529BA"/>
    <w:rsid w:val="00D539A8"/>
    <w:rsid w:val="00D540FD"/>
    <w:rsid w:val="00D549BE"/>
    <w:rsid w:val="00D5542A"/>
    <w:rsid w:val="00D56E35"/>
    <w:rsid w:val="00D570BE"/>
    <w:rsid w:val="00D5736A"/>
    <w:rsid w:val="00D5783B"/>
    <w:rsid w:val="00D578D3"/>
    <w:rsid w:val="00D57D75"/>
    <w:rsid w:val="00D57EF3"/>
    <w:rsid w:val="00D6043B"/>
    <w:rsid w:val="00D60A61"/>
    <w:rsid w:val="00D6188C"/>
    <w:rsid w:val="00D62C47"/>
    <w:rsid w:val="00D62CA7"/>
    <w:rsid w:val="00D62D77"/>
    <w:rsid w:val="00D6306D"/>
    <w:rsid w:val="00D63100"/>
    <w:rsid w:val="00D63858"/>
    <w:rsid w:val="00D63D2C"/>
    <w:rsid w:val="00D64EB3"/>
    <w:rsid w:val="00D64F76"/>
    <w:rsid w:val="00D656D2"/>
    <w:rsid w:val="00D65AF8"/>
    <w:rsid w:val="00D65EA2"/>
    <w:rsid w:val="00D6640C"/>
    <w:rsid w:val="00D672AC"/>
    <w:rsid w:val="00D6757C"/>
    <w:rsid w:val="00D67954"/>
    <w:rsid w:val="00D67DCC"/>
    <w:rsid w:val="00D70611"/>
    <w:rsid w:val="00D70CB8"/>
    <w:rsid w:val="00D70E6F"/>
    <w:rsid w:val="00D7105E"/>
    <w:rsid w:val="00D7309E"/>
    <w:rsid w:val="00D7412A"/>
    <w:rsid w:val="00D74153"/>
    <w:rsid w:val="00D74A11"/>
    <w:rsid w:val="00D7575B"/>
    <w:rsid w:val="00D7605E"/>
    <w:rsid w:val="00D761AC"/>
    <w:rsid w:val="00D76244"/>
    <w:rsid w:val="00D76524"/>
    <w:rsid w:val="00D76D5F"/>
    <w:rsid w:val="00D7767D"/>
    <w:rsid w:val="00D80654"/>
    <w:rsid w:val="00D80908"/>
    <w:rsid w:val="00D809AE"/>
    <w:rsid w:val="00D80E27"/>
    <w:rsid w:val="00D80F2C"/>
    <w:rsid w:val="00D810CB"/>
    <w:rsid w:val="00D8263A"/>
    <w:rsid w:val="00D827DB"/>
    <w:rsid w:val="00D82E72"/>
    <w:rsid w:val="00D83153"/>
    <w:rsid w:val="00D84955"/>
    <w:rsid w:val="00D84D46"/>
    <w:rsid w:val="00D8560B"/>
    <w:rsid w:val="00D85BCF"/>
    <w:rsid w:val="00D861BE"/>
    <w:rsid w:val="00D863F9"/>
    <w:rsid w:val="00D86B23"/>
    <w:rsid w:val="00D86FC7"/>
    <w:rsid w:val="00D87092"/>
    <w:rsid w:val="00D87769"/>
    <w:rsid w:val="00D87BFB"/>
    <w:rsid w:val="00D9003E"/>
    <w:rsid w:val="00D90D44"/>
    <w:rsid w:val="00D91B69"/>
    <w:rsid w:val="00D92F3C"/>
    <w:rsid w:val="00D92FB0"/>
    <w:rsid w:val="00D931AF"/>
    <w:rsid w:val="00D93CE0"/>
    <w:rsid w:val="00D94D38"/>
    <w:rsid w:val="00D953FD"/>
    <w:rsid w:val="00D954A3"/>
    <w:rsid w:val="00D978DA"/>
    <w:rsid w:val="00DA21D4"/>
    <w:rsid w:val="00DA2C35"/>
    <w:rsid w:val="00DA3558"/>
    <w:rsid w:val="00DA37CE"/>
    <w:rsid w:val="00DA48CE"/>
    <w:rsid w:val="00DA52C7"/>
    <w:rsid w:val="00DA5655"/>
    <w:rsid w:val="00DA6A3C"/>
    <w:rsid w:val="00DA6E67"/>
    <w:rsid w:val="00DA7E62"/>
    <w:rsid w:val="00DB05D5"/>
    <w:rsid w:val="00DB05E0"/>
    <w:rsid w:val="00DB15F9"/>
    <w:rsid w:val="00DB198A"/>
    <w:rsid w:val="00DB2A2A"/>
    <w:rsid w:val="00DB2A51"/>
    <w:rsid w:val="00DB36C9"/>
    <w:rsid w:val="00DB3B18"/>
    <w:rsid w:val="00DB3B3E"/>
    <w:rsid w:val="00DB444D"/>
    <w:rsid w:val="00DB4591"/>
    <w:rsid w:val="00DB5361"/>
    <w:rsid w:val="00DB58BB"/>
    <w:rsid w:val="00DB5B6B"/>
    <w:rsid w:val="00DB62F1"/>
    <w:rsid w:val="00DB657A"/>
    <w:rsid w:val="00DB71AD"/>
    <w:rsid w:val="00DB755F"/>
    <w:rsid w:val="00DC0053"/>
    <w:rsid w:val="00DC0379"/>
    <w:rsid w:val="00DC0AE8"/>
    <w:rsid w:val="00DC11EF"/>
    <w:rsid w:val="00DC4FE3"/>
    <w:rsid w:val="00DC5D63"/>
    <w:rsid w:val="00DC6214"/>
    <w:rsid w:val="00DC666C"/>
    <w:rsid w:val="00DC689D"/>
    <w:rsid w:val="00DC7424"/>
    <w:rsid w:val="00DC773E"/>
    <w:rsid w:val="00DC7D49"/>
    <w:rsid w:val="00DD0747"/>
    <w:rsid w:val="00DD09B4"/>
    <w:rsid w:val="00DD16C7"/>
    <w:rsid w:val="00DD1836"/>
    <w:rsid w:val="00DD23EA"/>
    <w:rsid w:val="00DD245C"/>
    <w:rsid w:val="00DD2DAD"/>
    <w:rsid w:val="00DD2FD3"/>
    <w:rsid w:val="00DD330F"/>
    <w:rsid w:val="00DD3320"/>
    <w:rsid w:val="00DD37FD"/>
    <w:rsid w:val="00DD428B"/>
    <w:rsid w:val="00DD542D"/>
    <w:rsid w:val="00DD59D8"/>
    <w:rsid w:val="00DD5F74"/>
    <w:rsid w:val="00DD6682"/>
    <w:rsid w:val="00DD6D1D"/>
    <w:rsid w:val="00DD7CEC"/>
    <w:rsid w:val="00DD7E61"/>
    <w:rsid w:val="00DE0577"/>
    <w:rsid w:val="00DE0767"/>
    <w:rsid w:val="00DE105D"/>
    <w:rsid w:val="00DE14A4"/>
    <w:rsid w:val="00DE1C93"/>
    <w:rsid w:val="00DE22C4"/>
    <w:rsid w:val="00DE2614"/>
    <w:rsid w:val="00DE270D"/>
    <w:rsid w:val="00DE2ACC"/>
    <w:rsid w:val="00DE3195"/>
    <w:rsid w:val="00DE336C"/>
    <w:rsid w:val="00DE3800"/>
    <w:rsid w:val="00DE4208"/>
    <w:rsid w:val="00DE4746"/>
    <w:rsid w:val="00DE4BF2"/>
    <w:rsid w:val="00DE53ED"/>
    <w:rsid w:val="00DE6906"/>
    <w:rsid w:val="00DE7AC2"/>
    <w:rsid w:val="00DF02B8"/>
    <w:rsid w:val="00DF03DA"/>
    <w:rsid w:val="00DF1076"/>
    <w:rsid w:val="00DF111C"/>
    <w:rsid w:val="00DF12DE"/>
    <w:rsid w:val="00DF156A"/>
    <w:rsid w:val="00DF1E46"/>
    <w:rsid w:val="00DF20AF"/>
    <w:rsid w:val="00DF2E5F"/>
    <w:rsid w:val="00DF3E02"/>
    <w:rsid w:val="00DF404C"/>
    <w:rsid w:val="00DF481C"/>
    <w:rsid w:val="00DF4F25"/>
    <w:rsid w:val="00DF55BC"/>
    <w:rsid w:val="00DF5705"/>
    <w:rsid w:val="00DF6BE4"/>
    <w:rsid w:val="00DF719D"/>
    <w:rsid w:val="00DF7D79"/>
    <w:rsid w:val="00E004B8"/>
    <w:rsid w:val="00E00CF4"/>
    <w:rsid w:val="00E010FC"/>
    <w:rsid w:val="00E01F65"/>
    <w:rsid w:val="00E03C14"/>
    <w:rsid w:val="00E03C78"/>
    <w:rsid w:val="00E041F4"/>
    <w:rsid w:val="00E058D5"/>
    <w:rsid w:val="00E059DC"/>
    <w:rsid w:val="00E05B38"/>
    <w:rsid w:val="00E0632E"/>
    <w:rsid w:val="00E0714E"/>
    <w:rsid w:val="00E07198"/>
    <w:rsid w:val="00E103F1"/>
    <w:rsid w:val="00E106DA"/>
    <w:rsid w:val="00E108A1"/>
    <w:rsid w:val="00E119B9"/>
    <w:rsid w:val="00E12E75"/>
    <w:rsid w:val="00E13580"/>
    <w:rsid w:val="00E140B6"/>
    <w:rsid w:val="00E14F65"/>
    <w:rsid w:val="00E1503D"/>
    <w:rsid w:val="00E15190"/>
    <w:rsid w:val="00E15327"/>
    <w:rsid w:val="00E15889"/>
    <w:rsid w:val="00E15AC6"/>
    <w:rsid w:val="00E15D72"/>
    <w:rsid w:val="00E164A3"/>
    <w:rsid w:val="00E171B1"/>
    <w:rsid w:val="00E17A61"/>
    <w:rsid w:val="00E17B9D"/>
    <w:rsid w:val="00E17CD6"/>
    <w:rsid w:val="00E201BF"/>
    <w:rsid w:val="00E2041E"/>
    <w:rsid w:val="00E20BD1"/>
    <w:rsid w:val="00E21F46"/>
    <w:rsid w:val="00E22145"/>
    <w:rsid w:val="00E22ED9"/>
    <w:rsid w:val="00E23038"/>
    <w:rsid w:val="00E2338D"/>
    <w:rsid w:val="00E23F13"/>
    <w:rsid w:val="00E24267"/>
    <w:rsid w:val="00E2429D"/>
    <w:rsid w:val="00E24484"/>
    <w:rsid w:val="00E24A21"/>
    <w:rsid w:val="00E25A71"/>
    <w:rsid w:val="00E25F1B"/>
    <w:rsid w:val="00E26344"/>
    <w:rsid w:val="00E26CBA"/>
    <w:rsid w:val="00E26D39"/>
    <w:rsid w:val="00E27280"/>
    <w:rsid w:val="00E30999"/>
    <w:rsid w:val="00E320B6"/>
    <w:rsid w:val="00E331B1"/>
    <w:rsid w:val="00E33677"/>
    <w:rsid w:val="00E3690A"/>
    <w:rsid w:val="00E36929"/>
    <w:rsid w:val="00E3782A"/>
    <w:rsid w:val="00E40721"/>
    <w:rsid w:val="00E424C5"/>
    <w:rsid w:val="00E4273C"/>
    <w:rsid w:val="00E42CD0"/>
    <w:rsid w:val="00E42EF4"/>
    <w:rsid w:val="00E4340E"/>
    <w:rsid w:val="00E44BE5"/>
    <w:rsid w:val="00E44D66"/>
    <w:rsid w:val="00E45A5F"/>
    <w:rsid w:val="00E4629B"/>
    <w:rsid w:val="00E462B0"/>
    <w:rsid w:val="00E50099"/>
    <w:rsid w:val="00E50B5E"/>
    <w:rsid w:val="00E50E2B"/>
    <w:rsid w:val="00E51032"/>
    <w:rsid w:val="00E520D4"/>
    <w:rsid w:val="00E52E42"/>
    <w:rsid w:val="00E548E4"/>
    <w:rsid w:val="00E55135"/>
    <w:rsid w:val="00E55DC7"/>
    <w:rsid w:val="00E55F97"/>
    <w:rsid w:val="00E56ECF"/>
    <w:rsid w:val="00E575F7"/>
    <w:rsid w:val="00E57A1C"/>
    <w:rsid w:val="00E6048D"/>
    <w:rsid w:val="00E60F65"/>
    <w:rsid w:val="00E61350"/>
    <w:rsid w:val="00E61EE9"/>
    <w:rsid w:val="00E621FD"/>
    <w:rsid w:val="00E626DA"/>
    <w:rsid w:val="00E62E23"/>
    <w:rsid w:val="00E63081"/>
    <w:rsid w:val="00E6369E"/>
    <w:rsid w:val="00E63E20"/>
    <w:rsid w:val="00E651B0"/>
    <w:rsid w:val="00E66D43"/>
    <w:rsid w:val="00E67E27"/>
    <w:rsid w:val="00E72912"/>
    <w:rsid w:val="00E72F68"/>
    <w:rsid w:val="00E7447D"/>
    <w:rsid w:val="00E7453C"/>
    <w:rsid w:val="00E7530C"/>
    <w:rsid w:val="00E765C2"/>
    <w:rsid w:val="00E76DE5"/>
    <w:rsid w:val="00E773DB"/>
    <w:rsid w:val="00E7776E"/>
    <w:rsid w:val="00E77FB9"/>
    <w:rsid w:val="00E808CD"/>
    <w:rsid w:val="00E814A0"/>
    <w:rsid w:val="00E81AAB"/>
    <w:rsid w:val="00E8271D"/>
    <w:rsid w:val="00E83128"/>
    <w:rsid w:val="00E8315A"/>
    <w:rsid w:val="00E83F8D"/>
    <w:rsid w:val="00E84048"/>
    <w:rsid w:val="00E85214"/>
    <w:rsid w:val="00E855DA"/>
    <w:rsid w:val="00E91297"/>
    <w:rsid w:val="00E9222D"/>
    <w:rsid w:val="00E946B3"/>
    <w:rsid w:val="00E94C68"/>
    <w:rsid w:val="00E9555B"/>
    <w:rsid w:val="00EA0921"/>
    <w:rsid w:val="00EA1344"/>
    <w:rsid w:val="00EA155A"/>
    <w:rsid w:val="00EA2611"/>
    <w:rsid w:val="00EA2CC4"/>
    <w:rsid w:val="00EA2E5D"/>
    <w:rsid w:val="00EA315D"/>
    <w:rsid w:val="00EA39B3"/>
    <w:rsid w:val="00EA3AE1"/>
    <w:rsid w:val="00EA3FE5"/>
    <w:rsid w:val="00EA451E"/>
    <w:rsid w:val="00EA4CDD"/>
    <w:rsid w:val="00EA5B39"/>
    <w:rsid w:val="00EA60F6"/>
    <w:rsid w:val="00EA6642"/>
    <w:rsid w:val="00EA699A"/>
    <w:rsid w:val="00EB041F"/>
    <w:rsid w:val="00EB0AFB"/>
    <w:rsid w:val="00EB1318"/>
    <w:rsid w:val="00EB13DC"/>
    <w:rsid w:val="00EB1A44"/>
    <w:rsid w:val="00EB2D25"/>
    <w:rsid w:val="00EB2F0D"/>
    <w:rsid w:val="00EB373F"/>
    <w:rsid w:val="00EB375E"/>
    <w:rsid w:val="00EB392C"/>
    <w:rsid w:val="00EB3DA6"/>
    <w:rsid w:val="00EB4113"/>
    <w:rsid w:val="00EB4B7F"/>
    <w:rsid w:val="00EB4F51"/>
    <w:rsid w:val="00EB54E5"/>
    <w:rsid w:val="00EB56FB"/>
    <w:rsid w:val="00EB69BC"/>
    <w:rsid w:val="00EB6B87"/>
    <w:rsid w:val="00EB77EC"/>
    <w:rsid w:val="00EB7AA1"/>
    <w:rsid w:val="00EC0005"/>
    <w:rsid w:val="00EC007E"/>
    <w:rsid w:val="00EC0BB4"/>
    <w:rsid w:val="00EC11F2"/>
    <w:rsid w:val="00EC218F"/>
    <w:rsid w:val="00EC2237"/>
    <w:rsid w:val="00EC39D6"/>
    <w:rsid w:val="00EC3B9A"/>
    <w:rsid w:val="00EC3F28"/>
    <w:rsid w:val="00EC3F92"/>
    <w:rsid w:val="00EC41F3"/>
    <w:rsid w:val="00EC4683"/>
    <w:rsid w:val="00EC4DDC"/>
    <w:rsid w:val="00EC5704"/>
    <w:rsid w:val="00EC6072"/>
    <w:rsid w:val="00EC61CA"/>
    <w:rsid w:val="00EC759B"/>
    <w:rsid w:val="00ED221D"/>
    <w:rsid w:val="00ED2DB2"/>
    <w:rsid w:val="00ED2DBB"/>
    <w:rsid w:val="00ED2F0B"/>
    <w:rsid w:val="00ED3154"/>
    <w:rsid w:val="00ED367B"/>
    <w:rsid w:val="00ED5015"/>
    <w:rsid w:val="00ED5C35"/>
    <w:rsid w:val="00ED5C54"/>
    <w:rsid w:val="00ED5E73"/>
    <w:rsid w:val="00ED619C"/>
    <w:rsid w:val="00ED67DA"/>
    <w:rsid w:val="00ED712C"/>
    <w:rsid w:val="00ED71A3"/>
    <w:rsid w:val="00ED7380"/>
    <w:rsid w:val="00EE06FC"/>
    <w:rsid w:val="00EE0CD5"/>
    <w:rsid w:val="00EE0F8E"/>
    <w:rsid w:val="00EE0FD4"/>
    <w:rsid w:val="00EE1909"/>
    <w:rsid w:val="00EE1A35"/>
    <w:rsid w:val="00EE2980"/>
    <w:rsid w:val="00EE3090"/>
    <w:rsid w:val="00EE336E"/>
    <w:rsid w:val="00EE3FAD"/>
    <w:rsid w:val="00EE41D4"/>
    <w:rsid w:val="00EE4A04"/>
    <w:rsid w:val="00EE4DF3"/>
    <w:rsid w:val="00EE6F9E"/>
    <w:rsid w:val="00EE7218"/>
    <w:rsid w:val="00EE729C"/>
    <w:rsid w:val="00EF0F62"/>
    <w:rsid w:val="00EF1041"/>
    <w:rsid w:val="00EF1537"/>
    <w:rsid w:val="00EF1723"/>
    <w:rsid w:val="00EF265B"/>
    <w:rsid w:val="00EF26CC"/>
    <w:rsid w:val="00EF2B08"/>
    <w:rsid w:val="00EF303A"/>
    <w:rsid w:val="00EF44F6"/>
    <w:rsid w:val="00EF4A17"/>
    <w:rsid w:val="00EF4F7F"/>
    <w:rsid w:val="00EF5F5E"/>
    <w:rsid w:val="00EF68D4"/>
    <w:rsid w:val="00EF69C2"/>
    <w:rsid w:val="00F00809"/>
    <w:rsid w:val="00F00888"/>
    <w:rsid w:val="00F01A1B"/>
    <w:rsid w:val="00F02667"/>
    <w:rsid w:val="00F02FEA"/>
    <w:rsid w:val="00F03A16"/>
    <w:rsid w:val="00F03F94"/>
    <w:rsid w:val="00F05797"/>
    <w:rsid w:val="00F058B8"/>
    <w:rsid w:val="00F060CE"/>
    <w:rsid w:val="00F06D25"/>
    <w:rsid w:val="00F075A6"/>
    <w:rsid w:val="00F076DE"/>
    <w:rsid w:val="00F0771F"/>
    <w:rsid w:val="00F07C7A"/>
    <w:rsid w:val="00F07FF2"/>
    <w:rsid w:val="00F10218"/>
    <w:rsid w:val="00F10297"/>
    <w:rsid w:val="00F1065A"/>
    <w:rsid w:val="00F11B0D"/>
    <w:rsid w:val="00F11D4B"/>
    <w:rsid w:val="00F12009"/>
    <w:rsid w:val="00F12A9D"/>
    <w:rsid w:val="00F13562"/>
    <w:rsid w:val="00F137B4"/>
    <w:rsid w:val="00F13D2E"/>
    <w:rsid w:val="00F14938"/>
    <w:rsid w:val="00F163E5"/>
    <w:rsid w:val="00F166BF"/>
    <w:rsid w:val="00F16C6C"/>
    <w:rsid w:val="00F16FA2"/>
    <w:rsid w:val="00F175C7"/>
    <w:rsid w:val="00F20D7F"/>
    <w:rsid w:val="00F21DBA"/>
    <w:rsid w:val="00F21E7B"/>
    <w:rsid w:val="00F22D75"/>
    <w:rsid w:val="00F22F26"/>
    <w:rsid w:val="00F23514"/>
    <w:rsid w:val="00F24F0E"/>
    <w:rsid w:val="00F25C32"/>
    <w:rsid w:val="00F26011"/>
    <w:rsid w:val="00F26504"/>
    <w:rsid w:val="00F265B3"/>
    <w:rsid w:val="00F26AED"/>
    <w:rsid w:val="00F2713B"/>
    <w:rsid w:val="00F30086"/>
    <w:rsid w:val="00F30F0F"/>
    <w:rsid w:val="00F31AEB"/>
    <w:rsid w:val="00F31AF8"/>
    <w:rsid w:val="00F31D05"/>
    <w:rsid w:val="00F33B8E"/>
    <w:rsid w:val="00F33FE5"/>
    <w:rsid w:val="00F341F9"/>
    <w:rsid w:val="00F34718"/>
    <w:rsid w:val="00F34A42"/>
    <w:rsid w:val="00F34D36"/>
    <w:rsid w:val="00F34E12"/>
    <w:rsid w:val="00F369B7"/>
    <w:rsid w:val="00F372AB"/>
    <w:rsid w:val="00F40541"/>
    <w:rsid w:val="00F408DF"/>
    <w:rsid w:val="00F412AF"/>
    <w:rsid w:val="00F416DC"/>
    <w:rsid w:val="00F4180A"/>
    <w:rsid w:val="00F42682"/>
    <w:rsid w:val="00F427F0"/>
    <w:rsid w:val="00F42ED9"/>
    <w:rsid w:val="00F43358"/>
    <w:rsid w:val="00F43933"/>
    <w:rsid w:val="00F44024"/>
    <w:rsid w:val="00F441C2"/>
    <w:rsid w:val="00F44C17"/>
    <w:rsid w:val="00F44F2F"/>
    <w:rsid w:val="00F4566F"/>
    <w:rsid w:val="00F46F98"/>
    <w:rsid w:val="00F50365"/>
    <w:rsid w:val="00F50BE3"/>
    <w:rsid w:val="00F51626"/>
    <w:rsid w:val="00F5195C"/>
    <w:rsid w:val="00F51981"/>
    <w:rsid w:val="00F5246A"/>
    <w:rsid w:val="00F52F90"/>
    <w:rsid w:val="00F52FAE"/>
    <w:rsid w:val="00F53072"/>
    <w:rsid w:val="00F5483E"/>
    <w:rsid w:val="00F54AF2"/>
    <w:rsid w:val="00F54EBC"/>
    <w:rsid w:val="00F554D6"/>
    <w:rsid w:val="00F55BB5"/>
    <w:rsid w:val="00F55FE5"/>
    <w:rsid w:val="00F562AC"/>
    <w:rsid w:val="00F568FA"/>
    <w:rsid w:val="00F56DCE"/>
    <w:rsid w:val="00F571A0"/>
    <w:rsid w:val="00F573F3"/>
    <w:rsid w:val="00F60148"/>
    <w:rsid w:val="00F60185"/>
    <w:rsid w:val="00F60600"/>
    <w:rsid w:val="00F60A0C"/>
    <w:rsid w:val="00F60A85"/>
    <w:rsid w:val="00F60B5A"/>
    <w:rsid w:val="00F61FBC"/>
    <w:rsid w:val="00F62768"/>
    <w:rsid w:val="00F628CE"/>
    <w:rsid w:val="00F63919"/>
    <w:rsid w:val="00F6456F"/>
    <w:rsid w:val="00F64EB3"/>
    <w:rsid w:val="00F66527"/>
    <w:rsid w:val="00F6666C"/>
    <w:rsid w:val="00F668FB"/>
    <w:rsid w:val="00F675B2"/>
    <w:rsid w:val="00F67AB5"/>
    <w:rsid w:val="00F70435"/>
    <w:rsid w:val="00F707FB"/>
    <w:rsid w:val="00F707FD"/>
    <w:rsid w:val="00F71550"/>
    <w:rsid w:val="00F71E39"/>
    <w:rsid w:val="00F72AEB"/>
    <w:rsid w:val="00F73A48"/>
    <w:rsid w:val="00F73C6D"/>
    <w:rsid w:val="00F73FB7"/>
    <w:rsid w:val="00F7425C"/>
    <w:rsid w:val="00F747B6"/>
    <w:rsid w:val="00F747F5"/>
    <w:rsid w:val="00F7576B"/>
    <w:rsid w:val="00F77195"/>
    <w:rsid w:val="00F77286"/>
    <w:rsid w:val="00F776A5"/>
    <w:rsid w:val="00F7789F"/>
    <w:rsid w:val="00F77FEB"/>
    <w:rsid w:val="00F8187E"/>
    <w:rsid w:val="00F81B6D"/>
    <w:rsid w:val="00F820DA"/>
    <w:rsid w:val="00F8234E"/>
    <w:rsid w:val="00F82499"/>
    <w:rsid w:val="00F82970"/>
    <w:rsid w:val="00F82CA4"/>
    <w:rsid w:val="00F82D54"/>
    <w:rsid w:val="00F8326F"/>
    <w:rsid w:val="00F83922"/>
    <w:rsid w:val="00F83930"/>
    <w:rsid w:val="00F83AE4"/>
    <w:rsid w:val="00F83BB8"/>
    <w:rsid w:val="00F8420A"/>
    <w:rsid w:val="00F84838"/>
    <w:rsid w:val="00F84D9F"/>
    <w:rsid w:val="00F84FAF"/>
    <w:rsid w:val="00F858CB"/>
    <w:rsid w:val="00F86560"/>
    <w:rsid w:val="00F876F4"/>
    <w:rsid w:val="00F8781F"/>
    <w:rsid w:val="00F8786C"/>
    <w:rsid w:val="00F87ABC"/>
    <w:rsid w:val="00F87C8A"/>
    <w:rsid w:val="00F87F8A"/>
    <w:rsid w:val="00F90715"/>
    <w:rsid w:val="00F90C1E"/>
    <w:rsid w:val="00F9123E"/>
    <w:rsid w:val="00F91A34"/>
    <w:rsid w:val="00F91DA9"/>
    <w:rsid w:val="00F91EAE"/>
    <w:rsid w:val="00F923C0"/>
    <w:rsid w:val="00F92535"/>
    <w:rsid w:val="00F92DE1"/>
    <w:rsid w:val="00F94069"/>
    <w:rsid w:val="00F94AF7"/>
    <w:rsid w:val="00F94F16"/>
    <w:rsid w:val="00F95503"/>
    <w:rsid w:val="00F95A2E"/>
    <w:rsid w:val="00F95AE2"/>
    <w:rsid w:val="00F96805"/>
    <w:rsid w:val="00FA08AA"/>
    <w:rsid w:val="00FA102B"/>
    <w:rsid w:val="00FA10E5"/>
    <w:rsid w:val="00FA1189"/>
    <w:rsid w:val="00FA14A1"/>
    <w:rsid w:val="00FA207E"/>
    <w:rsid w:val="00FA28EB"/>
    <w:rsid w:val="00FA2D8A"/>
    <w:rsid w:val="00FA3E6A"/>
    <w:rsid w:val="00FA4754"/>
    <w:rsid w:val="00FA481F"/>
    <w:rsid w:val="00FA51D5"/>
    <w:rsid w:val="00FA5A64"/>
    <w:rsid w:val="00FA64F4"/>
    <w:rsid w:val="00FB052E"/>
    <w:rsid w:val="00FB0561"/>
    <w:rsid w:val="00FB2E19"/>
    <w:rsid w:val="00FB307E"/>
    <w:rsid w:val="00FB329B"/>
    <w:rsid w:val="00FB3883"/>
    <w:rsid w:val="00FB3D0F"/>
    <w:rsid w:val="00FB5632"/>
    <w:rsid w:val="00FB582A"/>
    <w:rsid w:val="00FB58F9"/>
    <w:rsid w:val="00FB79C6"/>
    <w:rsid w:val="00FB7C88"/>
    <w:rsid w:val="00FC0AD4"/>
    <w:rsid w:val="00FC17AB"/>
    <w:rsid w:val="00FC2E96"/>
    <w:rsid w:val="00FC356D"/>
    <w:rsid w:val="00FC3FDE"/>
    <w:rsid w:val="00FC441E"/>
    <w:rsid w:val="00FC4970"/>
    <w:rsid w:val="00FC55A5"/>
    <w:rsid w:val="00FC5AC1"/>
    <w:rsid w:val="00FC5D4B"/>
    <w:rsid w:val="00FC6103"/>
    <w:rsid w:val="00FC7223"/>
    <w:rsid w:val="00FD0304"/>
    <w:rsid w:val="00FD0DAA"/>
    <w:rsid w:val="00FD10E0"/>
    <w:rsid w:val="00FD1759"/>
    <w:rsid w:val="00FD1A06"/>
    <w:rsid w:val="00FD230A"/>
    <w:rsid w:val="00FD3799"/>
    <w:rsid w:val="00FD3AFD"/>
    <w:rsid w:val="00FD4ED2"/>
    <w:rsid w:val="00FD5435"/>
    <w:rsid w:val="00FD56DD"/>
    <w:rsid w:val="00FD5968"/>
    <w:rsid w:val="00FD6493"/>
    <w:rsid w:val="00FD7CE2"/>
    <w:rsid w:val="00FE0541"/>
    <w:rsid w:val="00FE0AA3"/>
    <w:rsid w:val="00FE0AC4"/>
    <w:rsid w:val="00FE0B39"/>
    <w:rsid w:val="00FE0CB4"/>
    <w:rsid w:val="00FE106F"/>
    <w:rsid w:val="00FE12BB"/>
    <w:rsid w:val="00FE14FA"/>
    <w:rsid w:val="00FE16EA"/>
    <w:rsid w:val="00FE20BF"/>
    <w:rsid w:val="00FE2A11"/>
    <w:rsid w:val="00FE3AA6"/>
    <w:rsid w:val="00FE5C47"/>
    <w:rsid w:val="00FE5CF7"/>
    <w:rsid w:val="00FE60D4"/>
    <w:rsid w:val="00FE7224"/>
    <w:rsid w:val="00FE766D"/>
    <w:rsid w:val="00FE7B16"/>
    <w:rsid w:val="00FF00C3"/>
    <w:rsid w:val="00FF01C7"/>
    <w:rsid w:val="00FF038F"/>
    <w:rsid w:val="00FF0871"/>
    <w:rsid w:val="00FF0F22"/>
    <w:rsid w:val="00FF2140"/>
    <w:rsid w:val="00FF2587"/>
    <w:rsid w:val="00FF2CAF"/>
    <w:rsid w:val="00FF463C"/>
    <w:rsid w:val="00FF4D93"/>
    <w:rsid w:val="00FF5AD9"/>
    <w:rsid w:val="00FF5DC3"/>
    <w:rsid w:val="00FF633D"/>
    <w:rsid w:val="00FF658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9"/>
    <o:shapelayout v:ext="edit">
      <o:idmap v:ext="edit" data="2"/>
    </o:shapelayout>
  </w:shapeDefaults>
  <w:decimalSymbol w:val="."/>
  <w:listSeparator w:val=","/>
  <w14:docId w14:val="4FD09C7F"/>
  <w15:docId w15:val="{4179F2D1-88DC-4CC6-AF1A-DE536761E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AC2"/>
  </w:style>
  <w:style w:type="paragraph" w:styleId="Heading1">
    <w:name w:val="heading 1"/>
    <w:basedOn w:val="Normal"/>
    <w:next w:val="Normal"/>
    <w:link w:val="Heading1Char"/>
    <w:uiPriority w:val="9"/>
    <w:qFormat/>
    <w:rsid w:val="0079391B"/>
    <w:pPr>
      <w:widowControl w:val="0"/>
      <w:spacing w:before="240" w:after="0" w:line="480" w:lineRule="auto"/>
      <w:outlineLvl w:val="0"/>
    </w:pPr>
    <w:rPr>
      <w:rFonts w:ascii="Times New Roman" w:eastAsia="Times New Roman" w:hAnsi="Times New Roman" w:cs="Times New Roman"/>
      <w:b/>
      <w:sz w:val="24"/>
      <w:lang w:val="en-US"/>
    </w:rPr>
  </w:style>
  <w:style w:type="paragraph" w:styleId="Heading2">
    <w:name w:val="heading 2"/>
    <w:basedOn w:val="Normal"/>
    <w:link w:val="Heading2Char"/>
    <w:uiPriority w:val="9"/>
    <w:qFormat/>
    <w:rsid w:val="00D7105E"/>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D7105E"/>
    <w:pPr>
      <w:keepNext/>
      <w:keepLines/>
      <w:spacing w:before="40" w:after="0" w:line="259" w:lineRule="auto"/>
      <w:outlineLvl w:val="2"/>
    </w:pPr>
    <w:rPr>
      <w:rFonts w:asciiTheme="majorHAnsi" w:eastAsiaTheme="majorEastAsia" w:hAnsiTheme="majorHAnsi" w:cstheme="majorBidi"/>
      <w:color w:val="243F60" w:themeColor="accent1" w:themeShade="7F"/>
      <w:kern w:val="2"/>
      <w:sz w:val="24"/>
      <w:szCs w:val="24"/>
      <w:lang w:val="en-US"/>
    </w:rPr>
  </w:style>
  <w:style w:type="paragraph" w:styleId="Heading4">
    <w:name w:val="heading 4"/>
    <w:basedOn w:val="Normal"/>
    <w:next w:val="Normal"/>
    <w:link w:val="Heading4Char"/>
    <w:uiPriority w:val="9"/>
    <w:semiHidden/>
    <w:unhideWhenUsed/>
    <w:qFormat/>
    <w:rsid w:val="00D7105E"/>
    <w:pPr>
      <w:keepNext/>
      <w:keepLines/>
      <w:spacing w:before="40" w:after="0" w:line="259" w:lineRule="auto"/>
      <w:outlineLvl w:val="3"/>
    </w:pPr>
    <w:rPr>
      <w:rFonts w:asciiTheme="majorHAnsi" w:eastAsiaTheme="majorEastAsia" w:hAnsiTheme="majorHAnsi" w:cstheme="majorBidi"/>
      <w:i/>
      <w:iCs/>
      <w:color w:val="365F91" w:themeColor="accent1" w:themeShade="BF"/>
      <w:kern w:val="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D428B"/>
    <w:rPr>
      <w:color w:val="0000FF" w:themeColor="hyperlink"/>
      <w:u w:val="single"/>
    </w:rPr>
  </w:style>
  <w:style w:type="paragraph" w:styleId="ListParagraph">
    <w:name w:val="List Paragraph"/>
    <w:basedOn w:val="Normal"/>
    <w:link w:val="ListParagraphChar"/>
    <w:uiPriority w:val="34"/>
    <w:qFormat/>
    <w:rsid w:val="004E2442"/>
    <w:pPr>
      <w:ind w:left="720"/>
      <w:contextualSpacing/>
    </w:pPr>
  </w:style>
  <w:style w:type="paragraph" w:styleId="BalloonText">
    <w:name w:val="Balloon Text"/>
    <w:basedOn w:val="Normal"/>
    <w:link w:val="BalloonTextChar"/>
    <w:uiPriority w:val="99"/>
    <w:semiHidden/>
    <w:unhideWhenUsed/>
    <w:rsid w:val="00BF4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CBA"/>
    <w:rPr>
      <w:rFonts w:ascii="Tahoma" w:hAnsi="Tahoma" w:cs="Tahoma"/>
      <w:sz w:val="16"/>
      <w:szCs w:val="16"/>
    </w:rPr>
  </w:style>
  <w:style w:type="table" w:styleId="TableGrid">
    <w:name w:val="Table Grid"/>
    <w:basedOn w:val="TableNormal"/>
    <w:uiPriority w:val="39"/>
    <w:rsid w:val="00AD5F5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AD5F50"/>
  </w:style>
  <w:style w:type="paragraph" w:styleId="Header">
    <w:name w:val="header"/>
    <w:basedOn w:val="Normal"/>
    <w:link w:val="HeaderChar"/>
    <w:uiPriority w:val="99"/>
    <w:rsid w:val="00134157"/>
    <w:pPr>
      <w:tabs>
        <w:tab w:val="center" w:pos="4153"/>
        <w:tab w:val="right" w:pos="8306"/>
      </w:tabs>
      <w:spacing w:after="0" w:line="240" w:lineRule="auto"/>
    </w:pPr>
    <w:rPr>
      <w:rFonts w:ascii="Times New Roman" w:eastAsia="Times New Roman" w:hAnsi="Times New Roman" w:cs="Times New Roman"/>
      <w:noProof/>
      <w:sz w:val="24"/>
      <w:szCs w:val="24"/>
      <w:lang w:val="en-US"/>
    </w:rPr>
  </w:style>
  <w:style w:type="character" w:customStyle="1" w:styleId="HeaderChar">
    <w:name w:val="Header Char"/>
    <w:basedOn w:val="DefaultParagraphFont"/>
    <w:link w:val="Header"/>
    <w:uiPriority w:val="99"/>
    <w:rsid w:val="00134157"/>
    <w:rPr>
      <w:rFonts w:ascii="Times New Roman" w:eastAsia="Times New Roman" w:hAnsi="Times New Roman" w:cs="Times New Roman"/>
      <w:noProof/>
      <w:sz w:val="24"/>
      <w:szCs w:val="24"/>
      <w:lang w:val="en-US"/>
    </w:rPr>
  </w:style>
  <w:style w:type="paragraph" w:styleId="NoSpacing">
    <w:name w:val="No Spacing"/>
    <w:link w:val="NoSpacingChar"/>
    <w:uiPriority w:val="1"/>
    <w:qFormat/>
    <w:rsid w:val="0037372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73722"/>
    <w:rPr>
      <w:rFonts w:eastAsiaTheme="minorEastAsia"/>
      <w:lang w:val="en-US"/>
    </w:rPr>
  </w:style>
  <w:style w:type="character" w:styleId="CommentReference">
    <w:name w:val="annotation reference"/>
    <w:basedOn w:val="DefaultParagraphFont"/>
    <w:uiPriority w:val="99"/>
    <w:semiHidden/>
    <w:unhideWhenUsed/>
    <w:rsid w:val="00373722"/>
    <w:rPr>
      <w:sz w:val="16"/>
      <w:szCs w:val="16"/>
    </w:rPr>
  </w:style>
  <w:style w:type="paragraph" w:styleId="CommentText">
    <w:name w:val="annotation text"/>
    <w:basedOn w:val="Normal"/>
    <w:link w:val="CommentTextChar"/>
    <w:uiPriority w:val="99"/>
    <w:semiHidden/>
    <w:unhideWhenUsed/>
    <w:rsid w:val="00373722"/>
    <w:pPr>
      <w:spacing w:line="240" w:lineRule="auto"/>
    </w:pPr>
    <w:rPr>
      <w:sz w:val="20"/>
      <w:szCs w:val="20"/>
    </w:rPr>
  </w:style>
  <w:style w:type="character" w:customStyle="1" w:styleId="CommentTextChar">
    <w:name w:val="Comment Text Char"/>
    <w:basedOn w:val="DefaultParagraphFont"/>
    <w:link w:val="CommentText"/>
    <w:uiPriority w:val="99"/>
    <w:semiHidden/>
    <w:rsid w:val="00373722"/>
    <w:rPr>
      <w:sz w:val="20"/>
      <w:szCs w:val="20"/>
    </w:rPr>
  </w:style>
  <w:style w:type="paragraph" w:styleId="CommentSubject">
    <w:name w:val="annotation subject"/>
    <w:basedOn w:val="CommentText"/>
    <w:next w:val="CommentText"/>
    <w:link w:val="CommentSubjectChar"/>
    <w:uiPriority w:val="99"/>
    <w:semiHidden/>
    <w:unhideWhenUsed/>
    <w:rsid w:val="00373722"/>
    <w:rPr>
      <w:b/>
      <w:bCs/>
    </w:rPr>
  </w:style>
  <w:style w:type="character" w:customStyle="1" w:styleId="CommentSubjectChar">
    <w:name w:val="Comment Subject Char"/>
    <w:basedOn w:val="CommentTextChar"/>
    <w:link w:val="CommentSubject"/>
    <w:uiPriority w:val="99"/>
    <w:semiHidden/>
    <w:rsid w:val="00373722"/>
    <w:rPr>
      <w:b/>
      <w:bCs/>
      <w:sz w:val="20"/>
      <w:szCs w:val="20"/>
    </w:rPr>
  </w:style>
  <w:style w:type="character" w:customStyle="1" w:styleId="Heading1Char">
    <w:name w:val="Heading 1 Char"/>
    <w:basedOn w:val="DefaultParagraphFont"/>
    <w:link w:val="Heading1"/>
    <w:uiPriority w:val="9"/>
    <w:rsid w:val="0079391B"/>
    <w:rPr>
      <w:rFonts w:ascii="Times New Roman" w:eastAsia="Times New Roman" w:hAnsi="Times New Roman" w:cs="Times New Roman"/>
      <w:b/>
      <w:sz w:val="24"/>
      <w:lang w:val="en-US"/>
    </w:rPr>
  </w:style>
  <w:style w:type="character" w:customStyle="1" w:styleId="Heading2Char">
    <w:name w:val="Heading 2 Char"/>
    <w:basedOn w:val="DefaultParagraphFont"/>
    <w:link w:val="Heading2"/>
    <w:uiPriority w:val="9"/>
    <w:rsid w:val="00D7105E"/>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semiHidden/>
    <w:rsid w:val="00D7105E"/>
    <w:rPr>
      <w:rFonts w:asciiTheme="majorHAnsi" w:eastAsiaTheme="majorEastAsia" w:hAnsiTheme="majorHAnsi" w:cstheme="majorBidi"/>
      <w:color w:val="243F60" w:themeColor="accent1" w:themeShade="7F"/>
      <w:kern w:val="2"/>
      <w:sz w:val="24"/>
      <w:szCs w:val="24"/>
      <w:lang w:val="en-US"/>
    </w:rPr>
  </w:style>
  <w:style w:type="character" w:customStyle="1" w:styleId="Heading4Char">
    <w:name w:val="Heading 4 Char"/>
    <w:basedOn w:val="DefaultParagraphFont"/>
    <w:link w:val="Heading4"/>
    <w:uiPriority w:val="9"/>
    <w:semiHidden/>
    <w:rsid w:val="00D7105E"/>
    <w:rPr>
      <w:rFonts w:asciiTheme="majorHAnsi" w:eastAsiaTheme="majorEastAsia" w:hAnsiTheme="majorHAnsi" w:cstheme="majorBidi"/>
      <w:i/>
      <w:iCs/>
      <w:color w:val="365F91" w:themeColor="accent1" w:themeShade="BF"/>
      <w:kern w:val="2"/>
      <w:lang w:val="en-US"/>
    </w:rPr>
  </w:style>
  <w:style w:type="paragraph" w:styleId="NormalWeb">
    <w:name w:val="Normal (Web)"/>
    <w:basedOn w:val="Normal"/>
    <w:uiPriority w:val="99"/>
    <w:semiHidden/>
    <w:unhideWhenUsed/>
    <w:rsid w:val="00D7105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D7105E"/>
    <w:rPr>
      <w:i/>
      <w:iCs/>
    </w:rPr>
  </w:style>
  <w:style w:type="paragraph" w:styleId="BodyText">
    <w:name w:val="Body Text"/>
    <w:basedOn w:val="Normal"/>
    <w:link w:val="BodyTextChar"/>
    <w:uiPriority w:val="1"/>
    <w:qFormat/>
    <w:rsid w:val="00D7105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7105E"/>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D7105E"/>
    <w:pPr>
      <w:tabs>
        <w:tab w:val="center" w:pos="4680"/>
        <w:tab w:val="right" w:pos="9360"/>
      </w:tabs>
      <w:spacing w:after="0" w:line="240" w:lineRule="auto"/>
    </w:pPr>
    <w:rPr>
      <w:kern w:val="2"/>
      <w:lang w:val="en-US"/>
    </w:rPr>
  </w:style>
  <w:style w:type="character" w:customStyle="1" w:styleId="FooterChar">
    <w:name w:val="Footer Char"/>
    <w:basedOn w:val="DefaultParagraphFont"/>
    <w:link w:val="Footer"/>
    <w:uiPriority w:val="99"/>
    <w:rsid w:val="00D7105E"/>
    <w:rPr>
      <w:kern w:val="2"/>
      <w:lang w:val="en-US"/>
    </w:rPr>
  </w:style>
  <w:style w:type="paragraph" w:styleId="TOCHeading">
    <w:name w:val="TOC Heading"/>
    <w:basedOn w:val="Heading1"/>
    <w:next w:val="Normal"/>
    <w:uiPriority w:val="39"/>
    <w:unhideWhenUsed/>
    <w:qFormat/>
    <w:rsid w:val="00D7105E"/>
    <w:pPr>
      <w:keepNext/>
      <w:keepLines/>
      <w:widowControl/>
      <w:spacing w:line="259" w:lineRule="auto"/>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DA2C35"/>
    <w:pPr>
      <w:tabs>
        <w:tab w:val="left" w:pos="880"/>
        <w:tab w:val="right" w:leader="dot" w:pos="7928"/>
      </w:tabs>
      <w:spacing w:after="100" w:line="259" w:lineRule="auto"/>
      <w:ind w:left="1350" w:hanging="1350"/>
      <w:outlineLvl w:val="2"/>
    </w:pPr>
    <w:rPr>
      <w:rFonts w:ascii="Times New Roman" w:hAnsi="Times New Roman" w:cs="Times New Roman"/>
      <w:b/>
      <w:bCs/>
      <w:noProof/>
      <w:kern w:val="2"/>
      <w:lang w:val="en-US"/>
    </w:rPr>
  </w:style>
  <w:style w:type="paragraph" w:styleId="TOC2">
    <w:name w:val="toc 2"/>
    <w:basedOn w:val="Normal"/>
    <w:next w:val="Normal"/>
    <w:autoRedefine/>
    <w:uiPriority w:val="39"/>
    <w:unhideWhenUsed/>
    <w:rsid w:val="00E26D39"/>
    <w:pPr>
      <w:tabs>
        <w:tab w:val="left" w:pos="880"/>
        <w:tab w:val="right" w:leader="dot" w:pos="7928"/>
      </w:tabs>
      <w:spacing w:after="100" w:line="259" w:lineRule="auto"/>
      <w:ind w:left="720" w:hanging="500"/>
    </w:pPr>
    <w:rPr>
      <w:b/>
      <w:bCs/>
      <w:noProof/>
      <w:kern w:val="2"/>
      <w:lang w:val="en-US"/>
    </w:rPr>
  </w:style>
  <w:style w:type="paragraph" w:styleId="TOC3">
    <w:name w:val="toc 3"/>
    <w:basedOn w:val="Normal"/>
    <w:next w:val="Normal"/>
    <w:autoRedefine/>
    <w:uiPriority w:val="39"/>
    <w:unhideWhenUsed/>
    <w:rsid w:val="00E26D39"/>
    <w:pPr>
      <w:tabs>
        <w:tab w:val="left" w:pos="1320"/>
        <w:tab w:val="right" w:leader="dot" w:pos="7928"/>
      </w:tabs>
      <w:spacing w:after="100" w:line="259" w:lineRule="auto"/>
      <w:ind w:left="1080" w:hanging="630"/>
    </w:pPr>
    <w:rPr>
      <w:rFonts w:ascii="Times New Roman" w:hAnsi="Times New Roman" w:cs="Times New Roman"/>
      <w:noProof/>
      <w:kern w:val="2"/>
      <w:lang w:val="en-US"/>
    </w:rPr>
  </w:style>
  <w:style w:type="paragraph" w:customStyle="1" w:styleId="TableParagraph">
    <w:name w:val="Table Paragraph"/>
    <w:basedOn w:val="Normal"/>
    <w:uiPriority w:val="1"/>
    <w:qFormat/>
    <w:rsid w:val="009357C7"/>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eader" Target="header4.xml"/><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3.png"/><Relationship Id="rId11" Type="http://schemas.openxmlformats.org/officeDocument/2006/relationships/image" Target="media/image2.jpe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image" Target="media/image14.jpe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header" Target="head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7.png"/><Relationship Id="rId41" Type="http://schemas.openxmlformats.org/officeDocument/2006/relationships/footer" Target="footer5.xml"/><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8.jpe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6.jpeg"/><Relationship Id="rId24" Type="http://schemas.openxmlformats.org/officeDocument/2006/relationships/image" Target="media/image11.jpeg"/><Relationship Id="rId40" Type="http://schemas.openxmlformats.org/officeDocument/2006/relationships/header" Target="header3.xml"/><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7.jpeg"/><Relationship Id="rId35" Type="http://schemas.openxmlformats.org/officeDocument/2006/relationships/image" Target="media/image22.png"/><Relationship Id="rId56" Type="http://schemas.openxmlformats.org/officeDocument/2006/relationships/image" Target="media/image40.png"/><Relationship Id="rId77"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F3412-D01B-43CF-A4D5-572CE99D4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9</TotalTime>
  <Pages>100</Pages>
  <Words>15735</Words>
  <Characters>8969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E</dc:creator>
  <cp:lastModifiedBy>ria rizkina</cp:lastModifiedBy>
  <cp:revision>50</cp:revision>
  <cp:lastPrinted>2024-01-25T02:17:00Z</cp:lastPrinted>
  <dcterms:created xsi:type="dcterms:W3CDTF">2023-11-21T15:19:00Z</dcterms:created>
  <dcterms:modified xsi:type="dcterms:W3CDTF">2024-03-2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7b79a0c-4dee-35f7-9ade-50b342457d20</vt:lpwstr>
  </property>
  <property fmtid="{D5CDD505-2E9C-101B-9397-08002B2CF9AE}" pid="24" name="Mendeley Citation Style_1">
    <vt:lpwstr>http://www.zotero.org/styles/apa</vt:lpwstr>
  </property>
</Properties>
</file>